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77827" w14:textId="7ABF5697" w:rsidR="00D91BFA" w:rsidRPr="004D2188" w:rsidRDefault="00D91BFA" w:rsidP="00D91BFA">
      <w:pPr>
        <w:rPr>
          <w:rFonts w:ascii="Times New Roman" w:hAnsi="Times New Roman" w:cs="Times New Roman"/>
          <w:b/>
          <w:bCs/>
          <w:sz w:val="24"/>
          <w:szCs w:val="24"/>
        </w:rPr>
      </w:pPr>
      <w:r w:rsidRPr="004D2188">
        <w:rPr>
          <w:rFonts w:ascii="Times New Roman" w:hAnsi="Times New Roman" w:cs="Times New Roman"/>
          <w:b/>
          <w:bCs/>
          <w:sz w:val="24"/>
          <w:szCs w:val="24"/>
        </w:rPr>
        <w:t>Abstract</w:t>
      </w:r>
    </w:p>
    <w:p w14:paraId="6AC1961E" w14:textId="4796418D" w:rsidR="000413DE" w:rsidRPr="002F1067" w:rsidRDefault="314A3165" w:rsidP="00F45F29">
      <w:pPr>
        <w:spacing w:after="0" w:line="240" w:lineRule="auto"/>
        <w:rPr>
          <w:rFonts w:ascii="Times New Roman" w:hAnsi="Times New Roman" w:cs="Times New Roman"/>
          <w:sz w:val="24"/>
          <w:szCs w:val="24"/>
          <w:lang w:val="en-US"/>
        </w:rPr>
      </w:pPr>
      <w:r w:rsidRPr="00F711AD">
        <w:rPr>
          <w:rFonts w:ascii="Times New Roman" w:eastAsia="Calibri" w:hAnsi="Times New Roman" w:cs="Times New Roman"/>
          <w:b/>
          <w:bCs/>
          <w:sz w:val="24"/>
          <w:szCs w:val="24"/>
        </w:rPr>
        <w:t>Context:</w:t>
      </w:r>
      <w:r w:rsidRPr="002F1067">
        <w:rPr>
          <w:rFonts w:ascii="Times New Roman" w:eastAsia="Calibri" w:hAnsi="Times New Roman" w:cs="Times New Roman"/>
          <w:sz w:val="24"/>
          <w:szCs w:val="24"/>
        </w:rPr>
        <w:t xml:space="preserve"> </w:t>
      </w:r>
      <w:r w:rsidR="000413DE" w:rsidRPr="002F1067">
        <w:rPr>
          <w:rFonts w:ascii="Times New Roman" w:eastAsia="Calibri" w:hAnsi="Times New Roman" w:cs="Times New Roman"/>
          <w:sz w:val="24"/>
          <w:szCs w:val="24"/>
        </w:rPr>
        <w:t>Young people are exposed to an abundance of advertising for</w:t>
      </w:r>
      <w:r w:rsidR="000D5EA2" w:rsidRPr="002F1067">
        <w:rPr>
          <w:rFonts w:ascii="Times New Roman" w:eastAsia="Calibri" w:hAnsi="Times New Roman" w:cs="Times New Roman"/>
          <w:sz w:val="24"/>
          <w:szCs w:val="24"/>
        </w:rPr>
        <w:t xml:space="preserve"> </w:t>
      </w:r>
      <w:r w:rsidR="000413DE" w:rsidRPr="002F1067">
        <w:rPr>
          <w:rFonts w:ascii="Times New Roman" w:eastAsia="Calibri" w:hAnsi="Times New Roman" w:cs="Times New Roman"/>
          <w:sz w:val="24"/>
          <w:szCs w:val="24"/>
        </w:rPr>
        <w:t>unhealthy products</w:t>
      </w:r>
      <w:r w:rsidR="00125B83" w:rsidRPr="002F1067">
        <w:rPr>
          <w:rFonts w:ascii="Times New Roman" w:eastAsia="Calibri" w:hAnsi="Times New Roman" w:cs="Times New Roman"/>
          <w:sz w:val="24"/>
          <w:szCs w:val="24"/>
        </w:rPr>
        <w:t xml:space="preserve"> </w:t>
      </w:r>
      <w:r w:rsidR="000413DE" w:rsidRPr="002F1067">
        <w:rPr>
          <w:rFonts w:ascii="Times New Roman" w:eastAsia="Calibri" w:hAnsi="Times New Roman" w:cs="Times New Roman"/>
          <w:sz w:val="24"/>
          <w:szCs w:val="24"/>
        </w:rPr>
        <w:t>(</w:t>
      </w:r>
      <w:r w:rsidR="000D5EA2" w:rsidRPr="002F1067">
        <w:rPr>
          <w:rFonts w:ascii="Times New Roman" w:eastAsia="Calibri" w:hAnsi="Times New Roman" w:cs="Times New Roman"/>
          <w:sz w:val="24"/>
          <w:szCs w:val="24"/>
        </w:rPr>
        <w:t>e.g.,</w:t>
      </w:r>
      <w:r w:rsidR="000413DE" w:rsidRPr="002F1067">
        <w:rPr>
          <w:rFonts w:ascii="Times New Roman" w:eastAsia="Calibri" w:hAnsi="Times New Roman" w:cs="Times New Roman"/>
          <w:sz w:val="24"/>
          <w:szCs w:val="24"/>
        </w:rPr>
        <w:t xml:space="preserve"> </w:t>
      </w:r>
      <w:r w:rsidR="00394B2B">
        <w:rPr>
          <w:rFonts w:ascii="Times New Roman" w:eastAsia="Calibri" w:hAnsi="Times New Roman" w:cs="Times New Roman"/>
          <w:sz w:val="24"/>
          <w:szCs w:val="24"/>
        </w:rPr>
        <w:t xml:space="preserve">unhealthy </w:t>
      </w:r>
      <w:r w:rsidR="000413DE" w:rsidRPr="002F1067">
        <w:rPr>
          <w:rFonts w:ascii="Times New Roman" w:eastAsia="Calibri" w:hAnsi="Times New Roman" w:cs="Times New Roman"/>
          <w:sz w:val="24"/>
          <w:szCs w:val="24"/>
        </w:rPr>
        <w:t>foods, tobacc</w:t>
      </w:r>
      <w:r w:rsidR="000D5EA2" w:rsidRPr="002F1067">
        <w:rPr>
          <w:rFonts w:ascii="Times New Roman" w:eastAsia="Calibri" w:hAnsi="Times New Roman" w:cs="Times New Roman"/>
          <w:sz w:val="24"/>
          <w:szCs w:val="24"/>
        </w:rPr>
        <w:t>o</w:t>
      </w:r>
      <w:r w:rsidR="0020781D" w:rsidRPr="002F1067">
        <w:rPr>
          <w:rFonts w:ascii="Times New Roman" w:eastAsia="Calibri" w:hAnsi="Times New Roman" w:cs="Times New Roman"/>
          <w:sz w:val="24"/>
          <w:szCs w:val="24"/>
        </w:rPr>
        <w:t>,</w:t>
      </w:r>
      <w:r w:rsidR="000D5EA2" w:rsidRPr="002F1067">
        <w:rPr>
          <w:rFonts w:ascii="Times New Roman" w:eastAsia="Calibri" w:hAnsi="Times New Roman" w:cs="Times New Roman"/>
          <w:sz w:val="24"/>
          <w:szCs w:val="24"/>
        </w:rPr>
        <w:t xml:space="preserve"> </w:t>
      </w:r>
      <w:r w:rsidR="000413DE" w:rsidRPr="002F1067">
        <w:rPr>
          <w:rFonts w:ascii="Times New Roman" w:eastAsia="Calibri" w:hAnsi="Times New Roman" w:cs="Times New Roman"/>
          <w:sz w:val="24"/>
          <w:szCs w:val="24"/>
        </w:rPr>
        <w:t xml:space="preserve">alcohol). </w:t>
      </w:r>
      <w:r w:rsidR="00CE2B77">
        <w:rPr>
          <w:rFonts w:ascii="Times New Roman" w:eastAsia="Calibri" w:hAnsi="Times New Roman" w:cs="Times New Roman"/>
          <w:sz w:val="24"/>
          <w:szCs w:val="24"/>
        </w:rPr>
        <w:t xml:space="preserve">Due to their developing cognition, </w:t>
      </w:r>
      <w:r w:rsidR="00CE2B77">
        <w:rPr>
          <w:rFonts w:ascii="Times New Roman" w:hAnsi="Times New Roman" w:cs="Times New Roman"/>
          <w:sz w:val="24"/>
          <w:szCs w:val="24"/>
        </w:rPr>
        <w:t>c</w:t>
      </w:r>
      <w:r w:rsidR="007C172B" w:rsidRPr="002F1067">
        <w:rPr>
          <w:rFonts w:ascii="Times New Roman" w:hAnsi="Times New Roman" w:cs="Times New Roman"/>
          <w:sz w:val="24"/>
          <w:szCs w:val="24"/>
        </w:rPr>
        <w:t>hildren may not be able to understand the intent of advertising</w:t>
      </w:r>
      <w:r w:rsidR="00F45F29" w:rsidRPr="002F1067">
        <w:rPr>
          <w:rFonts w:ascii="Times New Roman" w:hAnsi="Times New Roman" w:cs="Times New Roman"/>
          <w:sz w:val="24"/>
          <w:szCs w:val="24"/>
          <w:lang w:val="en-US"/>
        </w:rPr>
        <w:t xml:space="preserve">. </w:t>
      </w:r>
      <w:r w:rsidR="000D5EA2" w:rsidRPr="002F1067">
        <w:rPr>
          <w:rFonts w:ascii="Times New Roman" w:hAnsi="Times New Roman" w:cs="Times New Roman"/>
          <w:sz w:val="24"/>
          <w:szCs w:val="24"/>
          <w:lang w:val="en-US"/>
        </w:rPr>
        <w:t>However, a</w:t>
      </w:r>
      <w:r w:rsidR="00F45F29" w:rsidRPr="002F1067">
        <w:rPr>
          <w:rFonts w:ascii="Times New Roman" w:hAnsi="Times New Roman" w:cs="Times New Roman"/>
          <w:sz w:val="24"/>
          <w:szCs w:val="24"/>
          <w:lang w:val="en-US"/>
        </w:rPr>
        <w:t xml:space="preserve">dvertising restrictions often </w:t>
      </w:r>
      <w:r w:rsidR="000D5EA2" w:rsidRPr="002F1067">
        <w:rPr>
          <w:rFonts w:ascii="Times New Roman" w:hAnsi="Times New Roman" w:cs="Times New Roman"/>
          <w:sz w:val="24"/>
          <w:szCs w:val="24"/>
          <w:lang w:val="en-US"/>
        </w:rPr>
        <w:t>assume</w:t>
      </w:r>
      <w:r w:rsidR="00F45F29" w:rsidRPr="002F1067">
        <w:rPr>
          <w:rFonts w:ascii="Times New Roman" w:hAnsi="Times New Roman" w:cs="Times New Roman"/>
          <w:sz w:val="24"/>
          <w:szCs w:val="24"/>
          <w:lang w:val="en-US"/>
        </w:rPr>
        <w:t xml:space="preserve"> that </w:t>
      </w:r>
      <w:r w:rsidR="0016006D">
        <w:rPr>
          <w:rFonts w:ascii="Times New Roman" w:hAnsi="Times New Roman" w:cs="Times New Roman"/>
          <w:sz w:val="24"/>
          <w:szCs w:val="24"/>
          <w:lang w:val="en-US"/>
        </w:rPr>
        <w:t>adolescents</w:t>
      </w:r>
      <w:r w:rsidR="00F45F29" w:rsidRPr="002F1067">
        <w:rPr>
          <w:rFonts w:ascii="Times New Roman" w:hAnsi="Times New Roman" w:cs="Times New Roman"/>
          <w:sz w:val="24"/>
          <w:szCs w:val="24"/>
          <w:lang w:val="en-US"/>
        </w:rPr>
        <w:t xml:space="preserve"> have critical reasoning capacity and can resist the </w:t>
      </w:r>
      <w:r w:rsidR="00DA333D" w:rsidRPr="002F1067">
        <w:rPr>
          <w:rFonts w:ascii="Times New Roman" w:hAnsi="Times New Roman" w:cs="Times New Roman"/>
          <w:sz w:val="24"/>
          <w:szCs w:val="24"/>
          <w:lang w:val="en-US"/>
        </w:rPr>
        <w:t>effects</w:t>
      </w:r>
      <w:r w:rsidR="000D5EA2" w:rsidRPr="002F1067">
        <w:rPr>
          <w:rFonts w:ascii="Times New Roman" w:hAnsi="Times New Roman" w:cs="Times New Roman"/>
          <w:sz w:val="24"/>
          <w:szCs w:val="24"/>
          <w:lang w:val="en-US"/>
        </w:rPr>
        <w:t xml:space="preserve"> of </w:t>
      </w:r>
      <w:r w:rsidR="00C770D1" w:rsidRPr="002F1067">
        <w:rPr>
          <w:rFonts w:ascii="Times New Roman" w:hAnsi="Times New Roman" w:cs="Times New Roman"/>
          <w:sz w:val="24"/>
          <w:szCs w:val="24"/>
          <w:lang w:val="en-US"/>
        </w:rPr>
        <w:t>advertising</w:t>
      </w:r>
      <w:r w:rsidR="000D5EA2" w:rsidRPr="002F1067">
        <w:rPr>
          <w:rFonts w:ascii="Times New Roman" w:hAnsi="Times New Roman" w:cs="Times New Roman"/>
          <w:sz w:val="24"/>
          <w:szCs w:val="24"/>
          <w:lang w:val="en-US"/>
        </w:rPr>
        <w:t>. This review seeks to assess whether the evidence support</w:t>
      </w:r>
      <w:r w:rsidR="007C721E">
        <w:rPr>
          <w:rFonts w:ascii="Times New Roman" w:hAnsi="Times New Roman" w:cs="Times New Roman"/>
          <w:sz w:val="24"/>
          <w:szCs w:val="24"/>
          <w:lang w:val="en-US"/>
        </w:rPr>
        <w:t>s</w:t>
      </w:r>
      <w:r w:rsidR="000D5EA2" w:rsidRPr="002F1067">
        <w:rPr>
          <w:rFonts w:ascii="Times New Roman" w:hAnsi="Times New Roman" w:cs="Times New Roman"/>
          <w:sz w:val="24"/>
          <w:szCs w:val="24"/>
          <w:lang w:val="en-US"/>
        </w:rPr>
        <w:t xml:space="preserve"> this assumption.</w:t>
      </w:r>
      <w:r w:rsidR="00F45F29" w:rsidRPr="002F1067">
        <w:rPr>
          <w:rFonts w:ascii="Times New Roman" w:hAnsi="Times New Roman" w:cs="Times New Roman"/>
          <w:sz w:val="24"/>
          <w:szCs w:val="24"/>
          <w:lang w:val="en-US"/>
        </w:rPr>
        <w:t xml:space="preserve"> </w:t>
      </w:r>
    </w:p>
    <w:p w14:paraId="714BE0B5" w14:textId="42B0B269" w:rsidR="1FEAC2B3" w:rsidRPr="002F1067" w:rsidRDefault="314A3165" w:rsidP="00870F53">
      <w:pPr>
        <w:spacing w:before="240"/>
        <w:rPr>
          <w:rFonts w:ascii="Times New Roman" w:hAnsi="Times New Roman" w:cs="Times New Roman"/>
          <w:sz w:val="24"/>
          <w:szCs w:val="24"/>
        </w:rPr>
      </w:pPr>
      <w:r w:rsidRPr="00F711AD">
        <w:rPr>
          <w:rFonts w:ascii="Times New Roman" w:eastAsia="Calibri" w:hAnsi="Times New Roman" w:cs="Times New Roman"/>
          <w:b/>
          <w:bCs/>
          <w:sz w:val="24"/>
          <w:szCs w:val="24"/>
        </w:rPr>
        <w:t>Objective:</w:t>
      </w:r>
      <w:r w:rsidRPr="002F1067">
        <w:rPr>
          <w:rFonts w:ascii="Times New Roman" w:eastAsia="Calibri" w:hAnsi="Times New Roman" w:cs="Times New Roman"/>
          <w:sz w:val="24"/>
          <w:szCs w:val="24"/>
        </w:rPr>
        <w:t xml:space="preserve"> </w:t>
      </w:r>
      <w:r w:rsidR="007C721E">
        <w:rPr>
          <w:rFonts w:ascii="Times New Roman" w:eastAsia="Calibri" w:hAnsi="Times New Roman" w:cs="Times New Roman"/>
          <w:sz w:val="24"/>
          <w:szCs w:val="24"/>
        </w:rPr>
        <w:t>R</w:t>
      </w:r>
      <w:r w:rsidR="006527E7" w:rsidRPr="002F1067">
        <w:rPr>
          <w:rFonts w:ascii="Times New Roman" w:eastAsia="Calibri" w:hAnsi="Times New Roman" w:cs="Times New Roman"/>
          <w:sz w:val="24"/>
          <w:szCs w:val="24"/>
        </w:rPr>
        <w:t>eview e</w:t>
      </w:r>
      <w:r w:rsidR="00312BCA" w:rsidRPr="002F1067">
        <w:rPr>
          <w:rFonts w:ascii="Times New Roman" w:eastAsia="Calibri" w:hAnsi="Times New Roman" w:cs="Times New Roman"/>
          <w:sz w:val="24"/>
          <w:szCs w:val="24"/>
        </w:rPr>
        <w:t>vid</w:t>
      </w:r>
      <w:r w:rsidR="006527E7" w:rsidRPr="002F1067">
        <w:rPr>
          <w:rFonts w:ascii="Times New Roman" w:eastAsia="Calibri" w:hAnsi="Times New Roman" w:cs="Times New Roman"/>
          <w:sz w:val="24"/>
          <w:szCs w:val="24"/>
        </w:rPr>
        <w:t>ence relating to</w:t>
      </w:r>
      <w:r w:rsidR="00822BCF">
        <w:rPr>
          <w:rFonts w:ascii="Times New Roman" w:eastAsia="Calibri" w:hAnsi="Times New Roman" w:cs="Times New Roman"/>
          <w:sz w:val="24"/>
          <w:szCs w:val="24"/>
        </w:rPr>
        <w:t xml:space="preserve"> advertising and</w:t>
      </w:r>
      <w:r w:rsidR="006527E7"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young people’s</w:t>
      </w:r>
      <w:r w:rsidR="000D5EA2" w:rsidRPr="002F1067">
        <w:rPr>
          <w:rFonts w:ascii="Times New Roman" w:eastAsia="Calibri" w:hAnsi="Times New Roman" w:cs="Times New Roman"/>
          <w:sz w:val="24"/>
          <w:szCs w:val="24"/>
        </w:rPr>
        <w:t xml:space="preserve"> critical reasoning abilities</w:t>
      </w:r>
      <w:r w:rsidR="00822BCF">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understand</w:t>
      </w:r>
      <w:r w:rsidR="006527E7" w:rsidRPr="002F1067">
        <w:rPr>
          <w:rFonts w:ascii="Times New Roman" w:eastAsia="Calibri" w:hAnsi="Times New Roman" w:cs="Times New Roman"/>
          <w:sz w:val="24"/>
          <w:szCs w:val="24"/>
        </w:rPr>
        <w:t>ing</w:t>
      </w:r>
      <w:r w:rsidR="000D5EA2"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and attitudinal responses</w:t>
      </w:r>
      <w:r w:rsidR="006527E7" w:rsidRPr="002F1067">
        <w:rPr>
          <w:rFonts w:ascii="Times New Roman" w:eastAsia="Calibri" w:hAnsi="Times New Roman" w:cs="Times New Roman"/>
          <w:sz w:val="24"/>
          <w:szCs w:val="24"/>
        </w:rPr>
        <w:t xml:space="preserve"> to </w:t>
      </w:r>
      <w:r w:rsidR="000D5EA2" w:rsidRPr="002F1067">
        <w:rPr>
          <w:rFonts w:ascii="Times New Roman" w:eastAsia="Calibri" w:hAnsi="Times New Roman" w:cs="Times New Roman"/>
          <w:sz w:val="24"/>
          <w:szCs w:val="24"/>
        </w:rPr>
        <w:t>brands</w:t>
      </w:r>
      <w:r w:rsidR="00F63703">
        <w:rPr>
          <w:rFonts w:ascii="Times New Roman" w:eastAsia="Calibri" w:hAnsi="Times New Roman" w:cs="Times New Roman"/>
          <w:sz w:val="24"/>
          <w:szCs w:val="24"/>
        </w:rPr>
        <w:t>/products</w:t>
      </w:r>
      <w:r w:rsidR="00822BCF">
        <w:rPr>
          <w:rFonts w:ascii="Times New Roman" w:eastAsia="Calibri" w:hAnsi="Times New Roman" w:cs="Times New Roman"/>
          <w:sz w:val="24"/>
          <w:szCs w:val="24"/>
        </w:rPr>
        <w:t>)</w:t>
      </w:r>
      <w:r w:rsidRPr="002F1067">
        <w:rPr>
          <w:rFonts w:ascii="Times New Roman" w:eastAsia="Calibri" w:hAnsi="Times New Roman" w:cs="Times New Roman"/>
          <w:sz w:val="24"/>
          <w:szCs w:val="24"/>
        </w:rPr>
        <w:t>.</w:t>
      </w:r>
    </w:p>
    <w:p w14:paraId="264D89F0" w14:textId="2D0ECD3B" w:rsidR="1FEAC2B3" w:rsidRPr="002F1067" w:rsidRDefault="314A3165" w:rsidP="1FEAC2B3">
      <w:pPr>
        <w:rPr>
          <w:rFonts w:ascii="Times New Roman" w:hAnsi="Times New Roman" w:cs="Times New Roman"/>
          <w:sz w:val="24"/>
          <w:szCs w:val="24"/>
        </w:rPr>
      </w:pPr>
      <w:r w:rsidRPr="00F711AD">
        <w:rPr>
          <w:rFonts w:ascii="Times New Roman" w:eastAsia="Calibri" w:hAnsi="Times New Roman" w:cs="Times New Roman"/>
          <w:b/>
          <w:bCs/>
          <w:sz w:val="24"/>
          <w:szCs w:val="24"/>
        </w:rPr>
        <w:t>Data sources:</w:t>
      </w:r>
      <w:r w:rsidRPr="002F1067">
        <w:rPr>
          <w:rFonts w:ascii="Times New Roman" w:eastAsia="Calibri" w:hAnsi="Times New Roman" w:cs="Times New Roman"/>
          <w:sz w:val="24"/>
          <w:szCs w:val="24"/>
        </w:rPr>
        <w:t xml:space="preserve"> </w:t>
      </w:r>
      <w:r w:rsidR="009163A5" w:rsidRPr="002F1067">
        <w:rPr>
          <w:rFonts w:ascii="Times New Roman" w:eastAsia="Calibri" w:hAnsi="Times New Roman" w:cs="Times New Roman"/>
          <w:sz w:val="24"/>
          <w:szCs w:val="24"/>
        </w:rPr>
        <w:t>Ten</w:t>
      </w:r>
      <w:r w:rsidR="00873D80" w:rsidRPr="002F1067">
        <w:rPr>
          <w:rFonts w:ascii="Times New Roman" w:eastAsia="Calibri" w:hAnsi="Times New Roman" w:cs="Times New Roman"/>
          <w:sz w:val="24"/>
          <w:szCs w:val="24"/>
        </w:rPr>
        <w:t xml:space="preserve"> databases</w:t>
      </w:r>
      <w:r w:rsidR="00326EF5" w:rsidRPr="002F1067">
        <w:rPr>
          <w:rFonts w:ascii="Times New Roman" w:eastAsia="Calibri" w:hAnsi="Times New Roman" w:cs="Times New Roman"/>
          <w:sz w:val="24"/>
          <w:szCs w:val="24"/>
        </w:rPr>
        <w:t xml:space="preserve"> </w:t>
      </w:r>
      <w:r w:rsidR="00AA1E36" w:rsidRPr="002F1067">
        <w:rPr>
          <w:rFonts w:ascii="Times New Roman" w:eastAsia="Calibri" w:hAnsi="Times New Roman" w:cs="Times New Roman"/>
          <w:sz w:val="24"/>
          <w:szCs w:val="24"/>
        </w:rPr>
        <w:t>were searched</w:t>
      </w:r>
      <w:r w:rsidR="00326EF5" w:rsidRPr="002F1067">
        <w:rPr>
          <w:rFonts w:ascii="Times New Roman" w:eastAsia="Calibri" w:hAnsi="Times New Roman" w:cs="Times New Roman"/>
          <w:sz w:val="24"/>
          <w:szCs w:val="24"/>
        </w:rPr>
        <w:t xml:space="preserve"> </w:t>
      </w:r>
      <w:r w:rsidR="001C55E1" w:rsidRPr="002F1067">
        <w:rPr>
          <w:rFonts w:ascii="Times New Roman" w:eastAsia="Calibri" w:hAnsi="Times New Roman" w:cs="Times New Roman"/>
          <w:sz w:val="24"/>
          <w:szCs w:val="24"/>
        </w:rPr>
        <w:t xml:space="preserve">in </w:t>
      </w:r>
      <w:r w:rsidR="000D66A7" w:rsidRPr="002F1067">
        <w:rPr>
          <w:rFonts w:ascii="Times New Roman" w:eastAsia="Calibri" w:hAnsi="Times New Roman" w:cs="Times New Roman"/>
          <w:sz w:val="24"/>
          <w:szCs w:val="24"/>
        </w:rPr>
        <w:t>December 2020</w:t>
      </w:r>
      <w:r w:rsidRPr="002F1067">
        <w:rPr>
          <w:rFonts w:ascii="Times New Roman" w:eastAsia="Calibri" w:hAnsi="Times New Roman" w:cs="Times New Roman"/>
          <w:sz w:val="24"/>
          <w:szCs w:val="24"/>
        </w:rPr>
        <w:t xml:space="preserve">. </w:t>
      </w:r>
    </w:p>
    <w:p w14:paraId="34166A72" w14:textId="15A580AD" w:rsidR="00C7227B" w:rsidRPr="002F1067" w:rsidRDefault="314A3165" w:rsidP="00C7227B">
      <w:pPr>
        <w:spacing w:after="0" w:line="240" w:lineRule="auto"/>
        <w:rPr>
          <w:rFonts w:ascii="Times New Roman" w:eastAsia="Calibri" w:hAnsi="Times New Roman" w:cs="Times New Roman"/>
          <w:sz w:val="24"/>
          <w:szCs w:val="24"/>
        </w:rPr>
      </w:pPr>
      <w:r w:rsidRPr="00F711AD">
        <w:rPr>
          <w:rFonts w:ascii="Times New Roman" w:eastAsia="Calibri" w:hAnsi="Times New Roman" w:cs="Times New Roman"/>
          <w:b/>
          <w:bCs/>
          <w:sz w:val="24"/>
          <w:szCs w:val="24"/>
        </w:rPr>
        <w:t>Study selection</w:t>
      </w:r>
      <w:r w:rsidRPr="002F1067">
        <w:rPr>
          <w:rFonts w:ascii="Times New Roman" w:eastAsia="Calibri" w:hAnsi="Times New Roman" w:cs="Times New Roman"/>
          <w:sz w:val="24"/>
          <w:szCs w:val="24"/>
        </w:rPr>
        <w:t>: Inclusion criteria were participants aged 6-17 years, an</w:t>
      </w:r>
      <w:r w:rsidR="00D972E1">
        <w:rPr>
          <w:rFonts w:ascii="Times New Roman" w:eastAsia="Calibri" w:hAnsi="Times New Roman" w:cs="Times New Roman"/>
          <w:sz w:val="24"/>
          <w:szCs w:val="24"/>
        </w:rPr>
        <w:t>y</w:t>
      </w:r>
      <w:r w:rsidRPr="002F1067">
        <w:rPr>
          <w:rFonts w:ascii="Times New Roman" w:eastAsia="Calibri" w:hAnsi="Times New Roman" w:cs="Times New Roman"/>
          <w:sz w:val="24"/>
          <w:szCs w:val="24"/>
        </w:rPr>
        <w:t xml:space="preserve"> advertising exposure, objectively measured understanding or attitudinal outcome, a comparison/control</w:t>
      </w:r>
      <w:r w:rsidR="00D972E1">
        <w:rPr>
          <w:rFonts w:ascii="Times New Roman" w:eastAsia="Calibri" w:hAnsi="Times New Roman" w:cs="Times New Roman"/>
          <w:sz w:val="24"/>
          <w:szCs w:val="24"/>
        </w:rPr>
        <w:t>/</w:t>
      </w:r>
      <w:r w:rsidRPr="002F1067">
        <w:rPr>
          <w:rFonts w:ascii="Times New Roman" w:eastAsia="Calibri" w:hAnsi="Times New Roman" w:cs="Times New Roman"/>
          <w:sz w:val="24"/>
          <w:szCs w:val="24"/>
        </w:rPr>
        <w:t>between-group comparison</w:t>
      </w:r>
      <w:r w:rsidR="009163A5" w:rsidRPr="002F1067">
        <w:rPr>
          <w:rFonts w:ascii="Times New Roman" w:eastAsia="Calibri" w:hAnsi="Times New Roman" w:cs="Times New Roman"/>
          <w:sz w:val="24"/>
          <w:szCs w:val="24"/>
        </w:rPr>
        <w:t xml:space="preserve">. </w:t>
      </w:r>
      <w:r w:rsidR="00D972E1">
        <w:rPr>
          <w:rFonts w:ascii="Times New Roman" w:eastAsia="Calibri" w:hAnsi="Times New Roman" w:cs="Times New Roman"/>
          <w:sz w:val="24"/>
          <w:szCs w:val="24"/>
        </w:rPr>
        <w:t>Included a</w:t>
      </w:r>
      <w:r w:rsidR="009163A5" w:rsidRPr="002F1067">
        <w:rPr>
          <w:rFonts w:ascii="Times New Roman" w:eastAsia="Calibri" w:hAnsi="Times New Roman" w:cs="Times New Roman"/>
          <w:sz w:val="24"/>
          <w:szCs w:val="24"/>
        </w:rPr>
        <w:t xml:space="preserve">ll languages, </w:t>
      </w:r>
      <w:r w:rsidR="00D972E1">
        <w:rPr>
          <w:rFonts w:ascii="Times New Roman" w:eastAsia="Calibri" w:hAnsi="Times New Roman" w:cs="Times New Roman"/>
          <w:sz w:val="24"/>
          <w:szCs w:val="24"/>
        </w:rPr>
        <w:t xml:space="preserve">excluded </w:t>
      </w:r>
      <w:r w:rsidR="009163A5" w:rsidRPr="002F1067">
        <w:rPr>
          <w:rFonts w:ascii="Times New Roman" w:eastAsia="Calibri" w:hAnsi="Times New Roman" w:cs="Times New Roman"/>
          <w:sz w:val="24"/>
          <w:szCs w:val="24"/>
        </w:rPr>
        <w:t>studies p</w:t>
      </w:r>
      <w:r w:rsidRPr="002F1067">
        <w:rPr>
          <w:rFonts w:ascii="Times New Roman" w:eastAsia="Calibri" w:hAnsi="Times New Roman" w:cs="Times New Roman"/>
          <w:sz w:val="24"/>
          <w:szCs w:val="24"/>
        </w:rPr>
        <w:t xml:space="preserve">ublished </w:t>
      </w:r>
      <w:r w:rsidR="008925E1">
        <w:rPr>
          <w:rFonts w:ascii="Times New Roman" w:eastAsia="Calibri" w:hAnsi="Times New Roman" w:cs="Times New Roman"/>
          <w:sz w:val="24"/>
          <w:szCs w:val="24"/>
        </w:rPr>
        <w:t>pre-</w:t>
      </w:r>
      <w:r w:rsidRPr="002F1067">
        <w:rPr>
          <w:rFonts w:ascii="Times New Roman" w:eastAsia="Calibri" w:hAnsi="Times New Roman" w:cs="Times New Roman"/>
          <w:sz w:val="24"/>
          <w:szCs w:val="24"/>
        </w:rPr>
        <w:t>2010.</w:t>
      </w:r>
      <w:r w:rsidR="009924F4" w:rsidRPr="002F1067">
        <w:rPr>
          <w:rFonts w:ascii="Times New Roman" w:eastAsia="Calibri" w:hAnsi="Times New Roman" w:cs="Times New Roman"/>
          <w:sz w:val="24"/>
          <w:szCs w:val="24"/>
        </w:rPr>
        <w:t xml:space="preserve"> </w:t>
      </w:r>
    </w:p>
    <w:p w14:paraId="50DE35A6" w14:textId="7C1105BF" w:rsidR="1FEAC2B3" w:rsidRPr="002F1067" w:rsidRDefault="314A3165" w:rsidP="000427E1">
      <w:pPr>
        <w:spacing w:before="240" w:after="0" w:line="240" w:lineRule="auto"/>
        <w:rPr>
          <w:rFonts w:ascii="Times New Roman" w:eastAsia="Calibri" w:hAnsi="Times New Roman" w:cs="Times New Roman"/>
          <w:sz w:val="24"/>
          <w:szCs w:val="24"/>
        </w:rPr>
      </w:pPr>
      <w:r w:rsidRPr="00F711AD">
        <w:rPr>
          <w:rFonts w:ascii="Times New Roman" w:eastAsia="Calibri" w:hAnsi="Times New Roman" w:cs="Times New Roman"/>
          <w:b/>
          <w:bCs/>
          <w:sz w:val="24"/>
          <w:szCs w:val="24"/>
        </w:rPr>
        <w:t>Data extraction:</w:t>
      </w:r>
      <w:r w:rsidRPr="002F1067">
        <w:rPr>
          <w:rFonts w:ascii="Times New Roman" w:eastAsia="Calibri" w:hAnsi="Times New Roman" w:cs="Times New Roman"/>
          <w:sz w:val="24"/>
          <w:szCs w:val="24"/>
        </w:rPr>
        <w:t xml:space="preserve"> </w:t>
      </w:r>
      <w:r w:rsidR="70D17BA5" w:rsidRPr="002F1067">
        <w:rPr>
          <w:rFonts w:ascii="Times New Roman" w:eastAsia="Calibri" w:hAnsi="Times New Roman" w:cs="Times New Roman"/>
          <w:sz w:val="24"/>
          <w:szCs w:val="24"/>
        </w:rPr>
        <w:t>Two reviewers independently extracted data and assessed study quality.</w:t>
      </w:r>
    </w:p>
    <w:p w14:paraId="3E310597" w14:textId="42F9D94C" w:rsidR="1FEAC2B3" w:rsidRDefault="314A3165" w:rsidP="00AE5A78">
      <w:pPr>
        <w:spacing w:before="240" w:after="0" w:line="240" w:lineRule="auto"/>
        <w:rPr>
          <w:rFonts w:ascii="Times New Roman" w:eastAsia="Calibri" w:hAnsi="Times New Roman" w:cs="Times New Roman"/>
          <w:sz w:val="24"/>
          <w:szCs w:val="24"/>
        </w:rPr>
      </w:pPr>
      <w:r w:rsidRPr="00F711AD">
        <w:rPr>
          <w:rFonts w:ascii="Times New Roman" w:eastAsia="Calibri" w:hAnsi="Times New Roman" w:cs="Times New Roman"/>
          <w:b/>
          <w:bCs/>
          <w:sz w:val="24"/>
          <w:szCs w:val="24"/>
        </w:rPr>
        <w:t>Results:</w:t>
      </w:r>
      <w:r w:rsidRPr="002F1067">
        <w:rPr>
          <w:rFonts w:ascii="Times New Roman" w:eastAsia="Calibri" w:hAnsi="Times New Roman" w:cs="Times New Roman"/>
          <w:sz w:val="24"/>
          <w:szCs w:val="24"/>
        </w:rPr>
        <w:t xml:space="preserve"> </w:t>
      </w:r>
      <w:r w:rsidR="4ED3D95F" w:rsidRPr="002F1067">
        <w:rPr>
          <w:rFonts w:ascii="Times New Roman" w:eastAsia="Calibri" w:hAnsi="Times New Roman" w:cs="Times New Roman"/>
          <w:sz w:val="24"/>
          <w:szCs w:val="24"/>
        </w:rPr>
        <w:t>Thirty-</w:t>
      </w:r>
      <w:r w:rsidR="00F35C1F" w:rsidRPr="002F1067">
        <w:rPr>
          <w:rFonts w:ascii="Times New Roman" w:eastAsia="Calibri" w:hAnsi="Times New Roman" w:cs="Times New Roman"/>
          <w:sz w:val="24"/>
          <w:szCs w:val="24"/>
        </w:rPr>
        <w:t>eight</w:t>
      </w:r>
      <w:r w:rsidR="00CA5A4F" w:rsidRPr="002F1067">
        <w:rPr>
          <w:rFonts w:ascii="Times New Roman" w:eastAsia="Calibri" w:hAnsi="Times New Roman" w:cs="Times New Roman"/>
          <w:sz w:val="24"/>
          <w:szCs w:val="24"/>
        </w:rPr>
        <w:t xml:space="preserve"> articles were included</w:t>
      </w:r>
      <w:r w:rsidRPr="002F1067">
        <w:rPr>
          <w:rFonts w:ascii="Times New Roman" w:eastAsia="Calibri" w:hAnsi="Times New Roman" w:cs="Times New Roman"/>
          <w:sz w:val="24"/>
          <w:szCs w:val="24"/>
        </w:rPr>
        <w:t xml:space="preserve">. Meta-analysis of </w:t>
      </w:r>
      <w:r w:rsidR="006527E7" w:rsidRPr="002F1067">
        <w:rPr>
          <w:rFonts w:ascii="Times New Roman" w:eastAsia="Calibri" w:hAnsi="Times New Roman" w:cs="Times New Roman"/>
          <w:sz w:val="24"/>
          <w:szCs w:val="24"/>
        </w:rPr>
        <w:t>nine</w:t>
      </w:r>
      <w:r w:rsidRPr="002F1067">
        <w:rPr>
          <w:rFonts w:ascii="Times New Roman" w:eastAsia="Calibri" w:hAnsi="Times New Roman" w:cs="Times New Roman"/>
          <w:sz w:val="24"/>
          <w:szCs w:val="24"/>
        </w:rPr>
        <w:t xml:space="preserve"> studies with attitudinal outcomes indicated that </w:t>
      </w:r>
      <w:r w:rsidR="00D436E7" w:rsidRPr="002F1067">
        <w:rPr>
          <w:rFonts w:ascii="Times New Roman" w:eastAsia="Calibri" w:hAnsi="Times New Roman" w:cs="Times New Roman"/>
          <w:sz w:val="24"/>
          <w:szCs w:val="24"/>
        </w:rPr>
        <w:t xml:space="preserve">unhealthy product </w:t>
      </w:r>
      <w:r w:rsidRPr="002F1067">
        <w:rPr>
          <w:rFonts w:ascii="Times New Roman" w:eastAsia="Calibri" w:hAnsi="Times New Roman" w:cs="Times New Roman"/>
          <w:sz w:val="24"/>
          <w:szCs w:val="24"/>
        </w:rPr>
        <w:t xml:space="preserve">advertising </w:t>
      </w:r>
      <w:r w:rsidR="00CA5A4F" w:rsidRPr="002F1067">
        <w:rPr>
          <w:rFonts w:ascii="Times New Roman" w:eastAsia="Calibri" w:hAnsi="Times New Roman" w:cs="Times New Roman"/>
          <w:sz w:val="24"/>
          <w:szCs w:val="24"/>
        </w:rPr>
        <w:t>generated</w:t>
      </w:r>
      <w:r w:rsidRPr="002F1067">
        <w:rPr>
          <w:rFonts w:ascii="Times New Roman" w:eastAsia="Calibri" w:hAnsi="Times New Roman" w:cs="Times New Roman"/>
          <w:sz w:val="24"/>
          <w:szCs w:val="24"/>
        </w:rPr>
        <w:t xml:space="preserve"> more positive </w:t>
      </w:r>
      <w:r w:rsidR="00F230D8" w:rsidRPr="002F1067">
        <w:rPr>
          <w:rFonts w:ascii="Times New Roman" w:eastAsia="Calibri" w:hAnsi="Times New Roman" w:cs="Times New Roman"/>
          <w:sz w:val="24"/>
          <w:szCs w:val="24"/>
        </w:rPr>
        <w:t>brand</w:t>
      </w:r>
      <w:r w:rsidR="00822BCF">
        <w:rPr>
          <w:rFonts w:ascii="Times New Roman" w:eastAsia="Calibri" w:hAnsi="Times New Roman" w:cs="Times New Roman"/>
          <w:sz w:val="24"/>
          <w:szCs w:val="24"/>
        </w:rPr>
        <w:t>/</w:t>
      </w:r>
      <w:r w:rsidR="00F230D8" w:rsidRPr="002F1067">
        <w:rPr>
          <w:rFonts w:ascii="Times New Roman" w:eastAsia="Calibri" w:hAnsi="Times New Roman" w:cs="Times New Roman"/>
          <w:sz w:val="24"/>
          <w:szCs w:val="24"/>
        </w:rPr>
        <w:t xml:space="preserve">product </w:t>
      </w:r>
      <w:r w:rsidRPr="002F1067">
        <w:rPr>
          <w:rFonts w:ascii="Times New Roman" w:eastAsia="Calibri" w:hAnsi="Times New Roman" w:cs="Times New Roman"/>
          <w:sz w:val="24"/>
          <w:szCs w:val="24"/>
        </w:rPr>
        <w:t>attitudes</w:t>
      </w:r>
      <w:r w:rsidR="00F230D8" w:rsidRPr="002F1067">
        <w:rPr>
          <w:rFonts w:ascii="Times New Roman" w:eastAsia="Calibri" w:hAnsi="Times New Roman" w:cs="Times New Roman"/>
          <w:sz w:val="24"/>
          <w:szCs w:val="24"/>
        </w:rPr>
        <w:t xml:space="preserve"> compared to </w:t>
      </w:r>
      <w:r w:rsidR="006623C8" w:rsidRPr="002F1067">
        <w:rPr>
          <w:rFonts w:ascii="Times New Roman" w:eastAsia="Calibri" w:hAnsi="Times New Roman" w:cs="Times New Roman"/>
          <w:sz w:val="24"/>
          <w:szCs w:val="24"/>
        </w:rPr>
        <w:t>neutral</w:t>
      </w:r>
      <w:r w:rsidR="006F4351">
        <w:rPr>
          <w:rFonts w:ascii="Times New Roman" w:eastAsia="Calibri" w:hAnsi="Times New Roman" w:cs="Times New Roman"/>
          <w:sz w:val="24"/>
          <w:szCs w:val="24"/>
        </w:rPr>
        <w:t>/</w:t>
      </w:r>
      <w:r w:rsidR="006623C8" w:rsidRPr="002F1067">
        <w:rPr>
          <w:rFonts w:ascii="Times New Roman" w:eastAsia="Calibri" w:hAnsi="Times New Roman" w:cs="Times New Roman"/>
          <w:sz w:val="24"/>
          <w:szCs w:val="24"/>
        </w:rPr>
        <w:t>no advert control</w:t>
      </w:r>
      <w:r w:rsidRPr="002F1067">
        <w:rPr>
          <w:rFonts w:ascii="Times New Roman" w:eastAsia="Calibri" w:hAnsi="Times New Roman" w:cs="Times New Roman"/>
          <w:sz w:val="24"/>
          <w:szCs w:val="24"/>
        </w:rPr>
        <w:t xml:space="preserve"> in all ages.</w:t>
      </w:r>
      <w:r w:rsidR="00EB2E06" w:rsidRPr="002F1067">
        <w:rPr>
          <w:rFonts w:ascii="Times New Roman" w:eastAsia="Calibri" w:hAnsi="Times New Roman" w:cs="Times New Roman"/>
          <w:sz w:val="24"/>
          <w:szCs w:val="24"/>
        </w:rPr>
        <w:t xml:space="preserve"> </w:t>
      </w:r>
      <w:r w:rsidR="009163A5" w:rsidRPr="002F1067">
        <w:rPr>
          <w:rFonts w:ascii="Times New Roman" w:eastAsia="Calibri" w:hAnsi="Times New Roman" w:cs="Times New Roman"/>
          <w:sz w:val="24"/>
          <w:szCs w:val="24"/>
        </w:rPr>
        <w:t xml:space="preserve">Significant effects for </w:t>
      </w:r>
      <w:r w:rsidR="00EB2E06" w:rsidRPr="002F1067">
        <w:rPr>
          <w:rFonts w:ascii="Times New Roman" w:eastAsia="Calibri" w:hAnsi="Times New Roman" w:cs="Times New Roman"/>
          <w:sz w:val="24"/>
          <w:szCs w:val="24"/>
        </w:rPr>
        <w:t>digital and non-digital advertising formats</w:t>
      </w:r>
      <w:r w:rsidR="00402C8B" w:rsidRPr="002F1067">
        <w:rPr>
          <w:rFonts w:ascii="Times New Roman" w:eastAsia="Calibri" w:hAnsi="Times New Roman" w:cs="Times New Roman"/>
          <w:sz w:val="24"/>
          <w:szCs w:val="24"/>
        </w:rPr>
        <w:t>.</w:t>
      </w:r>
      <w:r w:rsidR="00F63703">
        <w:rPr>
          <w:rFonts w:ascii="Times New Roman" w:eastAsia="Calibri" w:hAnsi="Times New Roman" w:cs="Times New Roman"/>
          <w:sz w:val="24"/>
          <w:szCs w:val="24"/>
        </w:rPr>
        <w:t xml:space="preserve"> </w:t>
      </w:r>
      <w:r w:rsidR="00BF1591" w:rsidRPr="002F1067">
        <w:rPr>
          <w:rFonts w:ascii="Times New Roman" w:eastAsia="Calibri" w:hAnsi="Times New Roman" w:cs="Times New Roman"/>
          <w:sz w:val="24"/>
          <w:szCs w:val="24"/>
        </w:rPr>
        <w:t>We found</w:t>
      </w:r>
      <w:r w:rsidR="00A050FE" w:rsidRPr="002F1067">
        <w:rPr>
          <w:rFonts w:ascii="Times New Roman" w:eastAsia="Calibri" w:hAnsi="Times New Roman" w:cs="Times New Roman"/>
          <w:sz w:val="24"/>
          <w:szCs w:val="24"/>
        </w:rPr>
        <w:t xml:space="preserve"> greater understanding did not protect </w:t>
      </w:r>
      <w:r w:rsidR="00F13EB6" w:rsidRPr="002F1067">
        <w:rPr>
          <w:rFonts w:ascii="Times New Roman" w:eastAsia="Calibri" w:hAnsi="Times New Roman" w:cs="Times New Roman"/>
          <w:sz w:val="24"/>
          <w:szCs w:val="24"/>
        </w:rPr>
        <w:t xml:space="preserve">against </w:t>
      </w:r>
      <w:r w:rsidR="009163A5" w:rsidRPr="002F1067">
        <w:rPr>
          <w:rFonts w:ascii="Times New Roman" w:eastAsia="Calibri" w:hAnsi="Times New Roman" w:cs="Times New Roman"/>
          <w:sz w:val="24"/>
          <w:szCs w:val="24"/>
        </w:rPr>
        <w:t xml:space="preserve">the impact of advertising on </w:t>
      </w:r>
      <w:r w:rsidR="00161200" w:rsidRPr="002F1067">
        <w:rPr>
          <w:rFonts w:ascii="Times New Roman" w:eastAsia="Calibri" w:hAnsi="Times New Roman" w:cs="Times New Roman"/>
          <w:sz w:val="24"/>
          <w:szCs w:val="24"/>
        </w:rPr>
        <w:t xml:space="preserve">brand/product </w:t>
      </w:r>
      <w:r w:rsidR="009163A5" w:rsidRPr="002F1067">
        <w:rPr>
          <w:rFonts w:ascii="Times New Roman" w:eastAsia="Calibri" w:hAnsi="Times New Roman" w:cs="Times New Roman"/>
          <w:sz w:val="24"/>
          <w:szCs w:val="24"/>
        </w:rPr>
        <w:t>attitudes</w:t>
      </w:r>
      <w:r w:rsidRPr="002F1067">
        <w:rPr>
          <w:rFonts w:ascii="Times New Roman" w:eastAsia="Calibri" w:hAnsi="Times New Roman" w:cs="Times New Roman"/>
          <w:sz w:val="24"/>
          <w:szCs w:val="24"/>
        </w:rPr>
        <w:t>.</w:t>
      </w:r>
    </w:p>
    <w:p w14:paraId="480A5A25" w14:textId="519FD2A1" w:rsidR="001F0929" w:rsidRPr="002F1067" w:rsidRDefault="001F0929" w:rsidP="00AE5A78">
      <w:pPr>
        <w:spacing w:before="240" w:after="0" w:line="240" w:lineRule="auto"/>
        <w:rPr>
          <w:rFonts w:ascii="Times New Roman" w:hAnsi="Times New Roman" w:cs="Times New Roman"/>
          <w:sz w:val="24"/>
          <w:szCs w:val="24"/>
        </w:rPr>
      </w:pPr>
      <w:r w:rsidRPr="00BF30DA">
        <w:rPr>
          <w:rFonts w:ascii="Times New Roman" w:eastAsia="Calibri" w:hAnsi="Times New Roman" w:cs="Times New Roman"/>
          <w:b/>
          <w:bCs/>
          <w:sz w:val="24"/>
          <w:szCs w:val="24"/>
        </w:rPr>
        <w:t>Limitations:</w:t>
      </w:r>
      <w:r>
        <w:rPr>
          <w:rFonts w:ascii="Times New Roman" w:eastAsia="Calibri" w:hAnsi="Times New Roman" w:cs="Times New Roman"/>
          <w:sz w:val="24"/>
          <w:szCs w:val="24"/>
        </w:rPr>
        <w:t xml:space="preserve"> </w:t>
      </w:r>
      <w:r w:rsidR="00822BCF">
        <w:rPr>
          <w:rFonts w:ascii="Times New Roman" w:eastAsia="Calibri" w:hAnsi="Times New Roman" w:cs="Times New Roman"/>
          <w:sz w:val="24"/>
          <w:szCs w:val="24"/>
        </w:rPr>
        <w:t xml:space="preserve">Unable to meta-analyse the impact </w:t>
      </w:r>
      <w:r w:rsidR="00822BCF" w:rsidRPr="002F1067">
        <w:rPr>
          <w:rFonts w:ascii="Times New Roman" w:eastAsia="Calibri" w:hAnsi="Times New Roman" w:cs="Times New Roman"/>
          <w:sz w:val="24"/>
          <w:szCs w:val="24"/>
        </w:rPr>
        <w:t xml:space="preserve">of </w:t>
      </w:r>
      <w:r w:rsidR="00822BCF" w:rsidRPr="002F1067">
        <w:rPr>
          <w:rFonts w:ascii="Times New Roman" w:hAnsi="Times New Roman" w:cs="Times New Roman"/>
          <w:sz w:val="24"/>
          <w:szCs w:val="24"/>
        </w:rPr>
        <w:t>advertising on understanding or the influence of age</w:t>
      </w:r>
      <w:r w:rsidR="00822BCF">
        <w:rPr>
          <w:rFonts w:ascii="Times New Roman" w:hAnsi="Times New Roman" w:cs="Times New Roman"/>
          <w:sz w:val="24"/>
          <w:szCs w:val="24"/>
        </w:rPr>
        <w:t>.</w:t>
      </w:r>
    </w:p>
    <w:p w14:paraId="549198CD" w14:textId="6DEB3AA6" w:rsidR="00824F17" w:rsidRDefault="314A3165" w:rsidP="00824F17">
      <w:pPr>
        <w:spacing w:before="240"/>
        <w:rPr>
          <w:rFonts w:ascii="Times New Roman" w:eastAsia="Calibri" w:hAnsi="Times New Roman" w:cs="Times New Roman"/>
          <w:sz w:val="24"/>
          <w:szCs w:val="24"/>
        </w:rPr>
      </w:pPr>
      <w:r w:rsidRPr="00F711AD">
        <w:rPr>
          <w:rFonts w:ascii="Times New Roman" w:eastAsia="Calibri" w:hAnsi="Times New Roman" w:cs="Times New Roman"/>
          <w:b/>
          <w:bCs/>
          <w:sz w:val="24"/>
          <w:szCs w:val="24"/>
        </w:rPr>
        <w:t>Conclusions:</w:t>
      </w:r>
      <w:r w:rsidRPr="002F1067">
        <w:rPr>
          <w:rFonts w:ascii="Times New Roman" w:eastAsia="Calibri" w:hAnsi="Times New Roman" w:cs="Times New Roman"/>
          <w:sz w:val="24"/>
          <w:szCs w:val="24"/>
        </w:rPr>
        <w:t xml:space="preserve"> </w:t>
      </w:r>
      <w:r w:rsidR="0051349F" w:rsidRPr="002F1067">
        <w:rPr>
          <w:rFonts w:ascii="Times New Roman" w:eastAsia="Calibri" w:hAnsi="Times New Roman" w:cs="Times New Roman"/>
          <w:sz w:val="24"/>
          <w:szCs w:val="24"/>
        </w:rPr>
        <w:t>E</w:t>
      </w:r>
      <w:r w:rsidRPr="002F1067">
        <w:rPr>
          <w:rFonts w:ascii="Times New Roman" w:eastAsia="Calibri" w:hAnsi="Times New Roman" w:cs="Times New Roman"/>
          <w:sz w:val="24"/>
          <w:szCs w:val="24"/>
        </w:rPr>
        <w:t xml:space="preserve">vidence </w:t>
      </w:r>
      <w:r w:rsidR="0051349F" w:rsidRPr="002F1067">
        <w:rPr>
          <w:rFonts w:ascii="Times New Roman" w:eastAsia="Calibri" w:hAnsi="Times New Roman" w:cs="Times New Roman"/>
          <w:sz w:val="24"/>
          <w:szCs w:val="24"/>
        </w:rPr>
        <w:t xml:space="preserve">shows </w:t>
      </w:r>
      <w:r w:rsidRPr="002F1067">
        <w:rPr>
          <w:rFonts w:ascii="Times New Roman" w:eastAsia="Calibri" w:hAnsi="Times New Roman" w:cs="Times New Roman"/>
          <w:sz w:val="24"/>
          <w:szCs w:val="24"/>
        </w:rPr>
        <w:t xml:space="preserve">that </w:t>
      </w:r>
      <w:r w:rsidR="0051349F" w:rsidRPr="002F1067">
        <w:rPr>
          <w:rFonts w:ascii="Times New Roman" w:eastAsia="Calibri" w:hAnsi="Times New Roman" w:cs="Times New Roman"/>
          <w:sz w:val="24"/>
          <w:szCs w:val="24"/>
        </w:rPr>
        <w:t xml:space="preserve">the attitudes of </w:t>
      </w:r>
      <w:r w:rsidR="00822BCF">
        <w:rPr>
          <w:rFonts w:ascii="Times New Roman" w:eastAsia="Calibri" w:hAnsi="Times New Roman" w:cs="Times New Roman"/>
          <w:sz w:val="24"/>
          <w:szCs w:val="24"/>
        </w:rPr>
        <w:t xml:space="preserve">young </w:t>
      </w:r>
      <w:r w:rsidR="003F1398">
        <w:rPr>
          <w:rFonts w:ascii="Times New Roman" w:eastAsia="Calibri" w:hAnsi="Times New Roman" w:cs="Times New Roman"/>
          <w:sz w:val="24"/>
          <w:szCs w:val="24"/>
        </w:rPr>
        <w:t>people</w:t>
      </w:r>
      <w:r w:rsidRPr="002F1067">
        <w:rPr>
          <w:rFonts w:ascii="Times New Roman" w:eastAsia="Calibri" w:hAnsi="Times New Roman" w:cs="Times New Roman"/>
          <w:sz w:val="24"/>
          <w:szCs w:val="24"/>
        </w:rPr>
        <w:t xml:space="preserve"> were influenced by advertising</w:t>
      </w:r>
      <w:r w:rsidR="00B1102B" w:rsidRPr="002F1067">
        <w:rPr>
          <w:rFonts w:ascii="Times New Roman" w:eastAsia="Calibri" w:hAnsi="Times New Roman" w:cs="Times New Roman"/>
          <w:sz w:val="24"/>
          <w:szCs w:val="24"/>
        </w:rPr>
        <w:t xml:space="preserve">. </w:t>
      </w:r>
      <w:r w:rsidR="00F915B4" w:rsidRPr="002F1067">
        <w:rPr>
          <w:rFonts w:ascii="Times New Roman" w:eastAsia="Calibri" w:hAnsi="Times New Roman" w:cs="Times New Roman"/>
          <w:sz w:val="24"/>
          <w:szCs w:val="24"/>
        </w:rPr>
        <w:t xml:space="preserve">Critical reasoning abilities </w:t>
      </w:r>
      <w:r w:rsidRPr="002F1067">
        <w:rPr>
          <w:rFonts w:ascii="Times New Roman" w:eastAsia="Calibri" w:hAnsi="Times New Roman" w:cs="Times New Roman"/>
          <w:sz w:val="24"/>
          <w:szCs w:val="24"/>
        </w:rPr>
        <w:t>did not appear to be fully developed during adolescence</w:t>
      </w:r>
      <w:r w:rsidR="00B1102B" w:rsidRPr="002F1067">
        <w:rPr>
          <w:rFonts w:ascii="Times New Roman" w:eastAsia="Calibri" w:hAnsi="Times New Roman" w:cs="Times New Roman"/>
          <w:sz w:val="24"/>
          <w:szCs w:val="24"/>
        </w:rPr>
        <w:t xml:space="preserve"> and not found to be protective</w:t>
      </w:r>
      <w:r w:rsidR="006C1761" w:rsidRPr="002F1067">
        <w:rPr>
          <w:rFonts w:ascii="Times New Roman" w:eastAsia="Calibri" w:hAnsi="Times New Roman" w:cs="Times New Roman"/>
          <w:sz w:val="24"/>
          <w:szCs w:val="24"/>
        </w:rPr>
        <w:t xml:space="preserve"> against the impact of advertising</w:t>
      </w:r>
      <w:r w:rsidR="00D20901" w:rsidRPr="002F1067">
        <w:rPr>
          <w:rFonts w:ascii="Times New Roman" w:eastAsia="Calibri" w:hAnsi="Times New Roman" w:cs="Times New Roman"/>
          <w:sz w:val="24"/>
          <w:szCs w:val="24"/>
        </w:rPr>
        <w:t xml:space="preserve">. </w:t>
      </w:r>
      <w:r w:rsidR="003B3E24" w:rsidRPr="002F1067">
        <w:rPr>
          <w:rFonts w:ascii="Times New Roman" w:hAnsi="Times New Roman" w:cs="Times New Roman"/>
          <w:sz w:val="24"/>
          <w:szCs w:val="24"/>
        </w:rPr>
        <w:t>Policymakers should ensure regulations to restrict marketing of unhealthy commodities protects adolescents as well as younger children</w:t>
      </w:r>
      <w:r w:rsidR="00D148CB" w:rsidRPr="002F1067">
        <w:rPr>
          <w:rFonts w:ascii="Times New Roman" w:eastAsia="Calibri" w:hAnsi="Times New Roman" w:cs="Times New Roman"/>
          <w:sz w:val="24"/>
          <w:szCs w:val="24"/>
        </w:rPr>
        <w:t>.</w:t>
      </w:r>
      <w:r w:rsidR="00824F17">
        <w:rPr>
          <w:rFonts w:ascii="Times New Roman" w:eastAsia="Calibri" w:hAnsi="Times New Roman" w:cs="Times New Roman"/>
          <w:sz w:val="24"/>
          <w:szCs w:val="24"/>
        </w:rPr>
        <w:br w:type="page"/>
      </w:r>
    </w:p>
    <w:p w14:paraId="257A6019" w14:textId="36C95F40" w:rsidR="00D5307E" w:rsidRPr="002F1067" w:rsidRDefault="00EC3823" w:rsidP="00824F17">
      <w:pPr>
        <w:spacing w:before="240"/>
        <w:rPr>
          <w:rFonts w:ascii="Times New Roman" w:hAnsi="Times New Roman" w:cs="Times New Roman"/>
          <w:b/>
          <w:bCs/>
          <w:sz w:val="24"/>
          <w:szCs w:val="24"/>
        </w:rPr>
      </w:pPr>
      <w:r w:rsidRPr="00EC3823">
        <w:rPr>
          <w:rStyle w:val="CommentReference"/>
          <w:rFonts w:ascii="Times New Roman" w:hAnsi="Times New Roman" w:cs="Times New Roman"/>
          <w:b/>
          <w:bCs/>
          <w:sz w:val="24"/>
          <w:szCs w:val="24"/>
        </w:rPr>
        <w:lastRenderedPageBreak/>
        <w:t>I</w:t>
      </w:r>
      <w:r w:rsidR="00D5307E" w:rsidRPr="002F1067">
        <w:rPr>
          <w:rFonts w:ascii="Times New Roman" w:hAnsi="Times New Roman" w:cs="Times New Roman"/>
          <w:b/>
          <w:bCs/>
          <w:sz w:val="24"/>
          <w:szCs w:val="24"/>
        </w:rPr>
        <w:t>ntroduction</w:t>
      </w:r>
    </w:p>
    <w:p w14:paraId="54436D80" w14:textId="67E3E47C" w:rsidR="006E11D8" w:rsidRPr="002F1067" w:rsidRDefault="7F790816" w:rsidP="00A33929">
      <w:pPr>
        <w:pStyle w:val="ListParagraph"/>
        <w:spacing w:before="240" w:line="480" w:lineRule="auto"/>
        <w:ind w:left="0"/>
        <w:rPr>
          <w:rFonts w:ascii="Times New Roman" w:hAnsi="Times New Roman" w:cs="Times New Roman"/>
          <w:sz w:val="24"/>
          <w:szCs w:val="24"/>
        </w:rPr>
      </w:pPr>
      <w:r w:rsidRPr="002F1067">
        <w:rPr>
          <w:rFonts w:ascii="Times New Roman" w:hAnsi="Times New Roman" w:cs="Times New Roman"/>
          <w:sz w:val="24"/>
          <w:szCs w:val="24"/>
        </w:rPr>
        <w:t xml:space="preserve">Young people </w:t>
      </w:r>
      <w:r w:rsidR="043100E6" w:rsidRPr="002F1067">
        <w:rPr>
          <w:rFonts w:ascii="Times New Roman" w:hAnsi="Times New Roman" w:cs="Times New Roman"/>
          <w:sz w:val="24"/>
          <w:szCs w:val="24"/>
        </w:rPr>
        <w:t xml:space="preserve">are exposed to </w:t>
      </w:r>
      <w:r w:rsidR="7A43B147" w:rsidRPr="002F1067">
        <w:rPr>
          <w:rFonts w:ascii="Times New Roman" w:hAnsi="Times New Roman" w:cs="Times New Roman"/>
          <w:sz w:val="24"/>
          <w:szCs w:val="24"/>
        </w:rPr>
        <w:t xml:space="preserve">an abundance </w:t>
      </w:r>
      <w:r w:rsidR="043100E6" w:rsidRPr="002F1067">
        <w:rPr>
          <w:rFonts w:ascii="Times New Roman" w:hAnsi="Times New Roman" w:cs="Times New Roman"/>
          <w:sz w:val="24"/>
          <w:szCs w:val="24"/>
        </w:rPr>
        <w:t>of advertising and marketing</w:t>
      </w:r>
      <w:r w:rsidR="00521354">
        <w:rPr>
          <w:rFonts w:ascii="Times New Roman" w:hAnsi="Times New Roman" w:cs="Times New Roman"/>
          <w:sz w:val="24"/>
          <w:szCs w:val="24"/>
        </w:rPr>
        <w:t>, primarily for t</w:t>
      </w:r>
      <w:r w:rsidR="00C41D93">
        <w:rPr>
          <w:rFonts w:ascii="Times New Roman" w:hAnsi="Times New Roman" w:cs="Times New Roman"/>
          <w:sz w:val="24"/>
          <w:szCs w:val="24"/>
        </w:rPr>
        <w:t>oys and food products (mostly high in fat, salt and sugar; HFSS)</w:t>
      </w:r>
      <w:r w:rsidR="05DC6C06" w:rsidRPr="002F1067">
        <w:rPr>
          <w:rFonts w:ascii="Times New Roman" w:hAnsi="Times New Roman" w:cs="Times New Roman"/>
          <w:sz w:val="24"/>
          <w:szCs w:val="24"/>
        </w:rPr>
        <w:t>.</w:t>
      </w:r>
      <w:r w:rsidR="00520105" w:rsidRPr="002F1067">
        <w:rPr>
          <w:rFonts w:ascii="Times New Roman" w:hAnsi="Times New Roman" w:cs="Times New Roman"/>
          <w:sz w:val="24"/>
          <w:szCs w:val="24"/>
          <w:vertAlign w:val="superscript"/>
        </w:rPr>
        <w:fldChar w:fldCharType="begin">
          <w:fldData xml:space="preserve">PEVuZE5vdGU+PENpdGU+PEF1dGhvcj5MYXBpZXJyZTwvQXV0aG9yPjxZZWFyPjIwMTc8L1llYXI+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==
</w:fldData>
        </w:fldChar>
      </w:r>
      <w:r w:rsidR="00AD1624">
        <w:rPr>
          <w:rFonts w:ascii="Times New Roman" w:hAnsi="Times New Roman" w:cs="Times New Roman"/>
          <w:sz w:val="24"/>
          <w:szCs w:val="24"/>
          <w:vertAlign w:val="superscript"/>
        </w:rPr>
        <w:instrText xml:space="preserve"> ADDIN EN.CITE </w:instrText>
      </w:r>
      <w:r w:rsidR="00AD1624">
        <w:rPr>
          <w:rFonts w:ascii="Times New Roman" w:hAnsi="Times New Roman" w:cs="Times New Roman"/>
          <w:sz w:val="24"/>
          <w:szCs w:val="24"/>
          <w:vertAlign w:val="superscript"/>
        </w:rPr>
        <w:fldChar w:fldCharType="begin">
          <w:fldData xml:space="preserve">PEVuZE5vdGU+PENpdGU+PEF1dGhvcj5MYXBpZXJyZTwvQXV0aG9yPjxZZWFyPjIwMTc8L1llYXI+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==
</w:fldData>
        </w:fldChar>
      </w:r>
      <w:r w:rsidR="00AD1624">
        <w:rPr>
          <w:rFonts w:ascii="Times New Roman" w:hAnsi="Times New Roman" w:cs="Times New Roman"/>
          <w:sz w:val="24"/>
          <w:szCs w:val="24"/>
          <w:vertAlign w:val="superscript"/>
        </w:rPr>
        <w:instrText xml:space="preserve"> ADDIN EN.CITE.DATA </w:instrText>
      </w:r>
      <w:r w:rsidR="00AD1624">
        <w:rPr>
          <w:rFonts w:ascii="Times New Roman" w:hAnsi="Times New Roman" w:cs="Times New Roman"/>
          <w:sz w:val="24"/>
          <w:szCs w:val="24"/>
          <w:vertAlign w:val="superscript"/>
        </w:rPr>
      </w:r>
      <w:r w:rsidR="00AD1624">
        <w:rPr>
          <w:rFonts w:ascii="Times New Roman" w:hAnsi="Times New Roman" w:cs="Times New Roman"/>
          <w:sz w:val="24"/>
          <w:szCs w:val="24"/>
          <w:vertAlign w:val="superscript"/>
        </w:rPr>
        <w:fldChar w:fldCharType="end"/>
      </w:r>
      <w:r w:rsidR="00520105" w:rsidRPr="002F1067">
        <w:rPr>
          <w:rFonts w:ascii="Times New Roman" w:hAnsi="Times New Roman" w:cs="Times New Roman"/>
          <w:sz w:val="24"/>
          <w:szCs w:val="24"/>
          <w:vertAlign w:val="superscript"/>
        </w:rPr>
      </w:r>
      <w:r w:rsidR="00520105" w:rsidRPr="002F1067">
        <w:rPr>
          <w:rFonts w:ascii="Times New Roman" w:hAnsi="Times New Roman" w:cs="Times New Roman"/>
          <w:sz w:val="24"/>
          <w:szCs w:val="24"/>
          <w:vertAlign w:val="superscript"/>
        </w:rPr>
        <w:fldChar w:fldCharType="separate"/>
      </w:r>
      <w:r w:rsidR="00DF623B">
        <w:rPr>
          <w:rFonts w:ascii="Times New Roman" w:hAnsi="Times New Roman" w:cs="Times New Roman"/>
          <w:noProof/>
          <w:sz w:val="24"/>
          <w:szCs w:val="24"/>
          <w:vertAlign w:val="superscript"/>
        </w:rPr>
        <w:t>1-4</w:t>
      </w:r>
      <w:r w:rsidR="00520105" w:rsidRPr="002F1067">
        <w:rPr>
          <w:rFonts w:ascii="Times New Roman" w:hAnsi="Times New Roman" w:cs="Times New Roman"/>
          <w:sz w:val="24"/>
          <w:szCs w:val="24"/>
          <w:vertAlign w:val="superscript"/>
        </w:rPr>
        <w:fldChar w:fldCharType="end"/>
      </w:r>
      <w:r w:rsidR="043100E6" w:rsidRPr="002F1067">
        <w:rPr>
          <w:rFonts w:ascii="Times New Roman" w:hAnsi="Times New Roman" w:cs="Times New Roman"/>
          <w:sz w:val="24"/>
          <w:szCs w:val="24"/>
        </w:rPr>
        <w:t xml:space="preserve"> </w:t>
      </w:r>
      <w:r w:rsidR="48C2FEB6" w:rsidRPr="7CF52DDC">
        <w:rPr>
          <w:rFonts w:ascii="Times New Roman" w:hAnsi="Times New Roman" w:cs="Times New Roman"/>
          <w:sz w:val="24"/>
          <w:szCs w:val="24"/>
        </w:rPr>
        <w:t>Advertising can lead to behaviour change through direct and indirect pathways, which le</w:t>
      </w:r>
      <w:r w:rsidR="5B08034D" w:rsidRPr="7CF52DDC">
        <w:rPr>
          <w:rFonts w:ascii="Times New Roman" w:hAnsi="Times New Roman" w:cs="Times New Roman"/>
          <w:sz w:val="24"/>
          <w:szCs w:val="24"/>
        </w:rPr>
        <w:t>a</w:t>
      </w:r>
      <w:r w:rsidR="48C2FEB6" w:rsidRPr="7CF52DDC">
        <w:rPr>
          <w:rFonts w:ascii="Times New Roman" w:hAnsi="Times New Roman" w:cs="Times New Roman"/>
          <w:sz w:val="24"/>
          <w:szCs w:val="24"/>
        </w:rPr>
        <w:t>d</w:t>
      </w:r>
      <w:r w:rsidR="008631CB">
        <w:rPr>
          <w:rFonts w:ascii="Times New Roman" w:hAnsi="Times New Roman" w:cs="Times New Roman"/>
          <w:sz w:val="24"/>
          <w:szCs w:val="24"/>
        </w:rPr>
        <w:t>s</w:t>
      </w:r>
      <w:r w:rsidR="48C2FEB6" w:rsidRPr="7CF52DDC">
        <w:rPr>
          <w:rFonts w:ascii="Times New Roman" w:hAnsi="Times New Roman" w:cs="Times New Roman"/>
          <w:sz w:val="24"/>
          <w:szCs w:val="24"/>
        </w:rPr>
        <w:t xml:space="preserve"> to harm through unhealthy behaviours</w:t>
      </w:r>
      <w:r w:rsidR="7CDFFBEB" w:rsidRPr="7CF52DDC">
        <w:rPr>
          <w:rFonts w:ascii="Times New Roman" w:hAnsi="Times New Roman" w:cs="Times New Roman"/>
          <w:sz w:val="24"/>
          <w:szCs w:val="24"/>
        </w:rPr>
        <w:t>.</w:t>
      </w:r>
      <w:r w:rsidR="00F23793">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Vakratsas&lt;/Author&gt;&lt;Year&gt;1999&lt;/Year&gt;&lt;RecNum&gt;110&lt;/RecNum&gt;&lt;DisplayText&gt;&lt;style face="superscript"&gt;5&lt;/style&gt;&lt;/DisplayText&gt;&lt;record&gt;&lt;rec-number&gt;110&lt;/rec-number&gt;&lt;foreign-keys&gt;&lt;key app="EN" db-id="ztdffdxs3ww05iepwa1xwsr7r2z5fpvz2t5x" timestamp="1655723039"&gt;110&lt;/key&gt;&lt;/foreign-keys&gt;&lt;ref-type name="Journal Article"&gt;17&lt;/ref-type&gt;&lt;contributors&gt;&lt;authors&gt;&lt;author&gt;Vakratsas, Demetrios&lt;/author&gt;&lt;author&gt;Ambler, Tim&lt;/author&gt;&lt;/authors&gt;&lt;/contributors&gt;&lt;titles&gt;&lt;title&gt;How Advertising Works: What Do We Really Know?&lt;/title&gt;&lt;secondary-title&gt;Journal of Marketing&lt;/secondary-title&gt;&lt;/titles&gt;&lt;periodical&gt;&lt;full-title&gt;Journal of Marketing&lt;/full-title&gt;&lt;/periodical&gt;&lt;pages&gt;26-43&lt;/pages&gt;&lt;volume&gt;63&lt;/volume&gt;&lt;number&gt;1&lt;/number&gt;&lt;dates&gt;&lt;year&gt;1999&lt;/year&gt;&lt;pub-dates&gt;&lt;date&gt;1999/01/01&lt;/date&gt;&lt;/pub-dates&gt;&lt;/dates&gt;&lt;publisher&gt;SAGE Publications Inc&lt;/publisher&gt;&lt;isbn&gt;0022-2429&lt;/isbn&gt;&lt;urls&gt;&lt;related-urls&gt;&lt;url&gt;https://doi.org/10.1177/002224299906300103&lt;/url&gt;&lt;/related-urls&gt;&lt;/urls&gt;&lt;electronic-resource-num&gt;10.1177/002224299906300103&lt;/electronic-resource-num&gt;&lt;access-date&gt;2022/06/20&lt;/access-date&gt;&lt;/record&gt;&lt;/Cite&gt;&lt;/EndNote&gt;</w:instrText>
      </w:r>
      <w:r w:rsidR="00F23793">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w:t>
      </w:r>
      <w:r w:rsidR="00F23793">
        <w:rPr>
          <w:rFonts w:ascii="Times New Roman" w:hAnsi="Times New Roman" w:cs="Times New Roman"/>
          <w:sz w:val="24"/>
          <w:szCs w:val="24"/>
        </w:rPr>
        <w:fldChar w:fldCharType="end"/>
      </w:r>
      <w:r w:rsidR="7CDFFBEB" w:rsidRPr="7CF52DDC">
        <w:rPr>
          <w:rFonts w:ascii="Times New Roman" w:hAnsi="Times New Roman" w:cs="Times New Roman"/>
          <w:sz w:val="24"/>
          <w:szCs w:val="24"/>
        </w:rPr>
        <w:t xml:space="preserve"> </w:t>
      </w:r>
      <w:r w:rsidR="1C29652C" w:rsidRPr="7CF52DDC">
        <w:rPr>
          <w:rFonts w:ascii="Times New Roman" w:hAnsi="Times New Roman" w:cs="Times New Roman"/>
          <w:sz w:val="24"/>
          <w:szCs w:val="24"/>
        </w:rPr>
        <w:t>The hierarchy of effects model suggests</w:t>
      </w:r>
      <w:r w:rsidR="23DBDB16" w:rsidRPr="7CF52DDC">
        <w:rPr>
          <w:rFonts w:ascii="Times New Roman" w:hAnsi="Times New Roman" w:cs="Times New Roman"/>
          <w:sz w:val="24"/>
          <w:szCs w:val="24"/>
        </w:rPr>
        <w:t xml:space="preserve"> that </w:t>
      </w:r>
      <w:r w:rsidR="00A16120">
        <w:rPr>
          <w:rFonts w:ascii="Times New Roman" w:hAnsi="Times New Roman" w:cs="Times New Roman"/>
          <w:sz w:val="24"/>
          <w:szCs w:val="24"/>
        </w:rPr>
        <w:t>advertising creates</w:t>
      </w:r>
      <w:r w:rsidR="006F0571">
        <w:rPr>
          <w:rFonts w:ascii="Times New Roman" w:hAnsi="Times New Roman" w:cs="Times New Roman"/>
          <w:sz w:val="24"/>
          <w:szCs w:val="24"/>
        </w:rPr>
        <w:t xml:space="preserve"> </w:t>
      </w:r>
      <w:r w:rsidR="23DBDB16" w:rsidRPr="7CF52DDC">
        <w:rPr>
          <w:rFonts w:ascii="Times New Roman" w:hAnsi="Times New Roman" w:cs="Times New Roman"/>
          <w:sz w:val="24"/>
          <w:szCs w:val="24"/>
        </w:rPr>
        <w:t>awareness</w:t>
      </w:r>
      <w:r w:rsidR="46351D2A" w:rsidRPr="7CF52DDC">
        <w:rPr>
          <w:rFonts w:ascii="Times New Roman" w:hAnsi="Times New Roman" w:cs="Times New Roman"/>
          <w:sz w:val="24"/>
          <w:szCs w:val="24"/>
        </w:rPr>
        <w:t xml:space="preserve"> of </w:t>
      </w:r>
      <w:r w:rsidR="006F0571">
        <w:rPr>
          <w:rFonts w:ascii="Times New Roman" w:hAnsi="Times New Roman" w:cs="Times New Roman"/>
          <w:sz w:val="24"/>
          <w:szCs w:val="24"/>
        </w:rPr>
        <w:t>and interest in</w:t>
      </w:r>
      <w:r w:rsidR="46351D2A" w:rsidRPr="7CF52DDC">
        <w:rPr>
          <w:rFonts w:ascii="Times New Roman" w:hAnsi="Times New Roman" w:cs="Times New Roman"/>
          <w:sz w:val="24"/>
          <w:szCs w:val="24"/>
        </w:rPr>
        <w:t xml:space="preserve"> a brand/product,</w:t>
      </w:r>
      <w:r w:rsidR="23DBDB16" w:rsidRPr="7CF52DDC">
        <w:rPr>
          <w:rFonts w:ascii="Times New Roman" w:hAnsi="Times New Roman" w:cs="Times New Roman"/>
          <w:sz w:val="24"/>
          <w:szCs w:val="24"/>
        </w:rPr>
        <w:t xml:space="preserve"> </w:t>
      </w:r>
      <w:r w:rsidR="1D27687D" w:rsidRPr="7CF52DDC">
        <w:rPr>
          <w:rFonts w:ascii="Times New Roman" w:hAnsi="Times New Roman" w:cs="Times New Roman"/>
          <w:sz w:val="24"/>
          <w:szCs w:val="24"/>
        </w:rPr>
        <w:t xml:space="preserve">which leads to heightened preference </w:t>
      </w:r>
      <w:r w:rsidR="0080198C">
        <w:rPr>
          <w:rFonts w:ascii="Times New Roman" w:hAnsi="Times New Roman" w:cs="Times New Roman"/>
          <w:sz w:val="24"/>
          <w:szCs w:val="24"/>
        </w:rPr>
        <w:t>and</w:t>
      </w:r>
      <w:r w:rsidR="0080198C" w:rsidRPr="7CF52DDC">
        <w:rPr>
          <w:rFonts w:ascii="Times New Roman" w:hAnsi="Times New Roman" w:cs="Times New Roman"/>
          <w:sz w:val="24"/>
          <w:szCs w:val="24"/>
        </w:rPr>
        <w:t xml:space="preserve"> </w:t>
      </w:r>
      <w:r w:rsidR="1D27687D" w:rsidRPr="7CF52DDC">
        <w:rPr>
          <w:rFonts w:ascii="Times New Roman" w:hAnsi="Times New Roman" w:cs="Times New Roman"/>
          <w:sz w:val="24"/>
          <w:szCs w:val="24"/>
        </w:rPr>
        <w:t xml:space="preserve">then to a decision to purchase and </w:t>
      </w:r>
      <w:r w:rsidR="0080198C" w:rsidRPr="7CF52DDC">
        <w:rPr>
          <w:rFonts w:ascii="Times New Roman" w:hAnsi="Times New Roman" w:cs="Times New Roman"/>
          <w:sz w:val="24"/>
          <w:szCs w:val="24"/>
        </w:rPr>
        <w:t>consum</w:t>
      </w:r>
      <w:r w:rsidR="0080198C">
        <w:rPr>
          <w:rFonts w:ascii="Times New Roman" w:hAnsi="Times New Roman" w:cs="Times New Roman"/>
          <w:sz w:val="24"/>
          <w:szCs w:val="24"/>
        </w:rPr>
        <w:t>e</w:t>
      </w:r>
      <w:r w:rsidR="48C2FEB6" w:rsidRPr="7CF52DDC">
        <w:rPr>
          <w:rFonts w:ascii="Times New Roman" w:hAnsi="Times New Roman" w:cs="Times New Roman"/>
          <w:sz w:val="24"/>
          <w:szCs w:val="24"/>
        </w:rPr>
        <w:t>.</w:t>
      </w:r>
      <w:r w:rsidR="00F23793">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Lavidge&lt;/Author&gt;&lt;Year&gt;1961&lt;/Year&gt;&lt;RecNum&gt;111&lt;/RecNum&gt;&lt;DisplayText&gt;&lt;style face="superscript"&gt;6&lt;/style&gt;&lt;/DisplayText&gt;&lt;record&gt;&lt;rec-number&gt;111&lt;/rec-number&gt;&lt;foreign-keys&gt;&lt;key app="EN" db-id="ztdffdxs3ww05iepwa1xwsr7r2z5fpvz2t5x" timestamp="1655723094"&gt;111&lt;/key&gt;&lt;/foreign-keys&gt;&lt;ref-type name="Journal Article"&gt;17&lt;/ref-type&gt;&lt;contributors&gt;&lt;authors&gt;&lt;author&gt;Lavidge, Robert J.&lt;/author&gt;&lt;author&gt;Steiner, Gary A.&lt;/author&gt;&lt;/authors&gt;&lt;/contributors&gt;&lt;titles&gt;&lt;title&gt;A Model for Predictive Measurements of Advertising Effectiveness&lt;/title&gt;&lt;secondary-title&gt;Journal of Marketing&lt;/secondary-title&gt;&lt;/titles&gt;&lt;periodical&gt;&lt;full-title&gt;Journal of Marketing&lt;/full-title&gt;&lt;/periodical&gt;&lt;pages&gt;59-62&lt;/pages&gt;&lt;volume&gt;25&lt;/volume&gt;&lt;number&gt;6&lt;/number&gt;&lt;dates&gt;&lt;year&gt;1961&lt;/year&gt;&lt;pub-dates&gt;&lt;date&gt;1961/10/01&lt;/date&gt;&lt;/pub-dates&gt;&lt;/dates&gt;&lt;publisher&gt;SAGE Publications Inc&lt;/publisher&gt;&lt;isbn&gt;0022-2429&lt;/isbn&gt;&lt;urls&gt;&lt;related-urls&gt;&lt;url&gt;https://doi.org/10.1177/002224296102500611&lt;/url&gt;&lt;/related-urls&gt;&lt;/urls&gt;&lt;electronic-resource-num&gt;10.1177/002224296102500611&lt;/electronic-resource-num&gt;&lt;access-date&gt;2022/06/20&lt;/access-date&gt;&lt;/record&gt;&lt;/Cite&gt;&lt;/EndNote&gt;</w:instrText>
      </w:r>
      <w:r w:rsidR="00F23793">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w:t>
      </w:r>
      <w:r w:rsidR="00F23793">
        <w:rPr>
          <w:rFonts w:ascii="Times New Roman" w:hAnsi="Times New Roman" w:cs="Times New Roman"/>
          <w:sz w:val="24"/>
          <w:szCs w:val="24"/>
        </w:rPr>
        <w:fldChar w:fldCharType="end"/>
      </w:r>
      <w:r w:rsidR="48C2FEB6" w:rsidRPr="7CF52DDC">
        <w:rPr>
          <w:rFonts w:ascii="Times New Roman" w:hAnsi="Times New Roman" w:cs="Times New Roman"/>
          <w:sz w:val="24"/>
          <w:szCs w:val="24"/>
        </w:rPr>
        <w:t xml:space="preserve"> </w:t>
      </w:r>
      <w:r w:rsidR="001B1F4F">
        <w:rPr>
          <w:rFonts w:ascii="Times New Roman" w:hAnsi="Times New Roman" w:cs="Times New Roman"/>
          <w:sz w:val="24"/>
          <w:szCs w:val="24"/>
        </w:rPr>
        <w:t xml:space="preserve">Much of the advertising children are exposed to is for </w:t>
      </w:r>
      <w:r w:rsidR="000A6C50">
        <w:rPr>
          <w:rFonts w:ascii="Times New Roman" w:hAnsi="Times New Roman" w:cs="Times New Roman"/>
          <w:sz w:val="24"/>
          <w:szCs w:val="24"/>
        </w:rPr>
        <w:t>potentially harmful products (e.g., HFSS food, alcohol) which may increase</w:t>
      </w:r>
      <w:r w:rsidR="00A30871">
        <w:rPr>
          <w:rFonts w:ascii="Times New Roman" w:hAnsi="Times New Roman" w:cs="Times New Roman"/>
          <w:sz w:val="24"/>
          <w:szCs w:val="24"/>
        </w:rPr>
        <w:t xml:space="preserve"> unhealthy behaviours, which are associated with a number of detrimental and harmful e</w:t>
      </w:r>
      <w:r w:rsidR="00B85856">
        <w:rPr>
          <w:rFonts w:ascii="Times New Roman" w:hAnsi="Times New Roman" w:cs="Times New Roman"/>
          <w:sz w:val="24"/>
          <w:szCs w:val="24"/>
        </w:rPr>
        <w:t>ffects</w:t>
      </w:r>
      <w:r w:rsidR="411F9BAB"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fldData xml:space="preserve">PEVuZE5vdGU+PENpdGU+PEF1dGhvcj5KZXJuaWdhbjwvQXV0aG9yPjxZZWFyPjIwMTc8L1llYXI+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KZXJuaWdhbjwvQXV0aG9yPjxZZWFyPjIwMTc8L1llYXI+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520105" w:rsidRPr="002F1067">
        <w:rPr>
          <w:rFonts w:ascii="Times New Roman" w:hAnsi="Times New Roman" w:cs="Times New Roman"/>
          <w:sz w:val="24"/>
          <w:szCs w:val="24"/>
        </w:rPr>
      </w:r>
      <w:r w:rsidR="00520105" w:rsidRPr="002F1067">
        <w:rPr>
          <w:rFonts w:ascii="Times New Roman" w:hAnsi="Times New Roman" w:cs="Times New Roman"/>
          <w:sz w:val="24"/>
          <w:szCs w:val="24"/>
        </w:rPr>
        <w:fldChar w:fldCharType="separate"/>
      </w:r>
      <w:r w:rsidR="00536EC1" w:rsidRPr="00536EC1">
        <w:rPr>
          <w:rFonts w:ascii="Times New Roman" w:hAnsi="Times New Roman" w:cs="Times New Roman"/>
          <w:noProof/>
          <w:sz w:val="24"/>
          <w:szCs w:val="24"/>
          <w:vertAlign w:val="superscript"/>
        </w:rPr>
        <w:t>7,8</w:t>
      </w:r>
      <w:r w:rsidR="00520105" w:rsidRPr="002F1067">
        <w:rPr>
          <w:rFonts w:ascii="Times New Roman" w:hAnsi="Times New Roman" w:cs="Times New Roman"/>
          <w:sz w:val="24"/>
          <w:szCs w:val="24"/>
        </w:rPr>
        <w:fldChar w:fldCharType="end"/>
      </w:r>
      <w:r w:rsidR="008063CE">
        <w:rPr>
          <w:rFonts w:ascii="Times New Roman" w:hAnsi="Times New Roman" w:cs="Times New Roman"/>
          <w:sz w:val="24"/>
          <w:szCs w:val="24"/>
        </w:rPr>
        <w:t xml:space="preserve"> </w:t>
      </w:r>
      <w:r w:rsidR="7CA18657" w:rsidRPr="002F1067">
        <w:rPr>
          <w:rFonts w:ascii="Times New Roman" w:hAnsi="Times New Roman" w:cs="Times New Roman"/>
          <w:sz w:val="24"/>
          <w:szCs w:val="24"/>
        </w:rPr>
        <w:t xml:space="preserve">Direct tobacco advertising </w:t>
      </w:r>
      <w:r w:rsidR="663B93A8" w:rsidRPr="002F1067">
        <w:rPr>
          <w:rFonts w:ascii="Times New Roman" w:hAnsi="Times New Roman" w:cs="Times New Roman"/>
          <w:sz w:val="24"/>
          <w:szCs w:val="24"/>
        </w:rPr>
        <w:t xml:space="preserve">is </w:t>
      </w:r>
      <w:r w:rsidR="7CA18657" w:rsidRPr="002F1067">
        <w:rPr>
          <w:rFonts w:ascii="Times New Roman" w:hAnsi="Times New Roman" w:cs="Times New Roman"/>
          <w:sz w:val="24"/>
          <w:szCs w:val="24"/>
        </w:rPr>
        <w:t>banned in m</w:t>
      </w:r>
      <w:r w:rsidR="663B93A8" w:rsidRPr="002F1067">
        <w:rPr>
          <w:rFonts w:ascii="Times New Roman" w:hAnsi="Times New Roman" w:cs="Times New Roman"/>
          <w:sz w:val="24"/>
          <w:szCs w:val="24"/>
        </w:rPr>
        <w:t>ost</w:t>
      </w:r>
      <w:r w:rsidR="7CA18657" w:rsidRPr="002F1067">
        <w:rPr>
          <w:rFonts w:ascii="Times New Roman" w:hAnsi="Times New Roman" w:cs="Times New Roman"/>
          <w:sz w:val="24"/>
          <w:szCs w:val="24"/>
        </w:rPr>
        <w:t xml:space="preserve"> countries, but young people are </w:t>
      </w:r>
      <w:r w:rsidR="00BE4604">
        <w:rPr>
          <w:rFonts w:ascii="Times New Roman" w:hAnsi="Times New Roman" w:cs="Times New Roman"/>
          <w:sz w:val="24"/>
          <w:szCs w:val="24"/>
        </w:rPr>
        <w:t xml:space="preserve">still </w:t>
      </w:r>
      <w:r w:rsidR="7CA18657" w:rsidRPr="002F1067">
        <w:rPr>
          <w:rFonts w:ascii="Times New Roman" w:hAnsi="Times New Roman" w:cs="Times New Roman"/>
          <w:sz w:val="24"/>
          <w:szCs w:val="24"/>
        </w:rPr>
        <w:t>exposed to</w:t>
      </w:r>
      <w:r w:rsidR="3AA32823" w:rsidRPr="002F1067">
        <w:rPr>
          <w:rFonts w:ascii="Times New Roman" w:hAnsi="Times New Roman" w:cs="Times New Roman"/>
          <w:sz w:val="24"/>
          <w:szCs w:val="24"/>
        </w:rPr>
        <w:t xml:space="preserve"> indirect advertising, for example, through viewing</w:t>
      </w:r>
      <w:r w:rsidR="7CA18657" w:rsidRPr="002F1067">
        <w:rPr>
          <w:rFonts w:ascii="Times New Roman" w:hAnsi="Times New Roman" w:cs="Times New Roman"/>
          <w:sz w:val="24"/>
          <w:szCs w:val="24"/>
        </w:rPr>
        <w:t xml:space="preserve"> tobacco use on television</w:t>
      </w:r>
      <w:r w:rsidR="61C39663" w:rsidRPr="002F1067">
        <w:rPr>
          <w:rFonts w:ascii="Times New Roman" w:hAnsi="Times New Roman" w:cs="Times New Roman"/>
          <w:sz w:val="24"/>
          <w:szCs w:val="24"/>
        </w:rPr>
        <w:t xml:space="preserve"> (TV)</w:t>
      </w:r>
      <w:r w:rsidR="3AA32823" w:rsidRPr="002F1067">
        <w:rPr>
          <w:rFonts w:ascii="Times New Roman" w:hAnsi="Times New Roman" w:cs="Times New Roman"/>
          <w:sz w:val="24"/>
          <w:szCs w:val="24"/>
        </w:rPr>
        <w:t>, shown to result in smoking initiation in young people</w:t>
      </w:r>
      <w:r w:rsidR="663B93A8" w:rsidRPr="002F1067">
        <w:rPr>
          <w:rFonts w:ascii="Times New Roman" w:hAnsi="Times New Roman" w:cs="Times New Roman"/>
          <w:sz w:val="24"/>
          <w:szCs w:val="24"/>
        </w:rPr>
        <w:t>.</w:t>
      </w:r>
      <w:r w:rsidR="007838D1"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El-Awa&lt;/Author&gt;&lt;Year&gt;2018&lt;/Year&gt;&lt;RecNum&gt;9&lt;/RecNum&gt;&lt;DisplayText&gt;&lt;style face="superscript"&gt;9&lt;/style&gt;&lt;/DisplayText&gt;&lt;record&gt;&lt;rec-number&gt;9&lt;/rec-number&gt;&lt;foreign-keys&gt;&lt;key app="EN" db-id="wsteev9en9v9r3eatrppw0dex5zedd9wsf9t" timestamp="1660141300"&gt;9&lt;/key&gt;&lt;/foreign-keys&gt;&lt;ref-type name="Journal Article"&gt;17&lt;/ref-type&gt;&lt;contributors&gt;&lt;authors&gt;&lt;author&gt;El-Awa, F. M. S.&lt;/author&gt;&lt;author&gt;El Naga, R. A.&lt;/author&gt;&lt;author&gt;Labib, S.&lt;/author&gt;&lt;author&gt;Latif, N. A.&lt;/author&gt;&lt;/authors&gt;&lt;/contributors&gt;&lt;titles&gt;&lt;title&gt;Tobacco advertising, promotion and sponsorship in entertainment media: a phenomenon requiring stronger controls in the Eastern Mediterranean Region&lt;/title&gt;&lt;secondary-title&gt;East Mediterr Health J&lt;/secondary-title&gt;&lt;/titles&gt;&lt;periodical&gt;&lt;full-title&gt;East Mediterr Health J&lt;/full-title&gt;&lt;/periodical&gt;&lt;pages&gt;72-76&lt;/pages&gt;&lt;volume&gt;24&lt;/volume&gt;&lt;number&gt;1&lt;/number&gt;&lt;dates&gt;&lt;year&gt;2018&lt;/year&gt;&lt;/dates&gt;&lt;urls&gt;&lt;related-urls&gt;&lt;url&gt;https://applications.emro.who.int/EMHJ/v24/01/EMHJ_2018_24_01_72_76.pdf&lt;/url&gt;&lt;/related-urls&gt;&lt;/urls&gt;&lt;electronic-resource-num&gt;10.26719/2018.24.1.72&lt;/electronic-resource-num&gt;&lt;/record&gt;&lt;/Cite&gt;&lt;/EndNote&gt;</w:instrText>
      </w:r>
      <w:r w:rsidR="007838D1"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9</w:t>
      </w:r>
      <w:r w:rsidR="007838D1" w:rsidRPr="002F1067">
        <w:rPr>
          <w:rFonts w:ascii="Times New Roman" w:hAnsi="Times New Roman" w:cs="Times New Roman"/>
          <w:sz w:val="24"/>
          <w:szCs w:val="24"/>
        </w:rPr>
        <w:fldChar w:fldCharType="end"/>
      </w:r>
      <w:r w:rsidR="62F6D1CC" w:rsidRPr="002F1067">
        <w:rPr>
          <w:rFonts w:ascii="Times New Roman" w:hAnsi="Times New Roman" w:cs="Times New Roman"/>
          <w:sz w:val="24"/>
          <w:szCs w:val="24"/>
        </w:rPr>
        <w:t xml:space="preserve"> </w:t>
      </w:r>
      <w:r w:rsidR="0EB9F9D2" w:rsidRPr="002F1067">
        <w:rPr>
          <w:rFonts w:ascii="Times New Roman" w:hAnsi="Times New Roman" w:cs="Times New Roman"/>
          <w:sz w:val="24"/>
          <w:szCs w:val="24"/>
        </w:rPr>
        <w:t>E</w:t>
      </w:r>
      <w:r w:rsidR="79FD6590" w:rsidRPr="002F1067">
        <w:rPr>
          <w:rFonts w:ascii="Times New Roman" w:hAnsi="Times New Roman" w:cs="Times New Roman"/>
          <w:sz w:val="24"/>
          <w:szCs w:val="24"/>
        </w:rPr>
        <w:t xml:space="preserve">lectronic </w:t>
      </w:r>
      <w:r w:rsidR="0EB9F9D2" w:rsidRPr="002F1067">
        <w:rPr>
          <w:rFonts w:ascii="Times New Roman" w:hAnsi="Times New Roman" w:cs="Times New Roman"/>
          <w:sz w:val="24"/>
          <w:szCs w:val="24"/>
        </w:rPr>
        <w:t>cigarettes</w:t>
      </w:r>
      <w:r w:rsidR="79FD6590" w:rsidRPr="002F1067">
        <w:rPr>
          <w:rFonts w:ascii="Times New Roman" w:hAnsi="Times New Roman" w:cs="Times New Roman"/>
          <w:sz w:val="24"/>
          <w:szCs w:val="24"/>
        </w:rPr>
        <w:t xml:space="preserve"> (</w:t>
      </w:r>
      <w:r w:rsidR="3DEB0083" w:rsidRPr="002F1067">
        <w:rPr>
          <w:rFonts w:ascii="Times New Roman" w:hAnsi="Times New Roman" w:cs="Times New Roman"/>
          <w:sz w:val="24"/>
          <w:szCs w:val="24"/>
        </w:rPr>
        <w:t>e-</w:t>
      </w:r>
      <w:r w:rsidR="79FD6590" w:rsidRPr="002F1067">
        <w:rPr>
          <w:rFonts w:ascii="Times New Roman" w:hAnsi="Times New Roman" w:cs="Times New Roman"/>
          <w:sz w:val="24"/>
          <w:szCs w:val="24"/>
        </w:rPr>
        <w:t>cigarettes) have also grown in popularity over the last decade</w:t>
      </w:r>
      <w:r w:rsidR="00D1170E">
        <w:rPr>
          <w:rFonts w:ascii="Times New Roman" w:hAnsi="Times New Roman" w:cs="Times New Roman"/>
          <w:sz w:val="24"/>
          <w:szCs w:val="24"/>
        </w:rPr>
        <w:t>,</w:t>
      </w:r>
      <w:r w:rsidR="79FD6590" w:rsidRPr="002F1067">
        <w:rPr>
          <w:rFonts w:ascii="Times New Roman" w:hAnsi="Times New Roman" w:cs="Times New Roman"/>
          <w:sz w:val="24"/>
          <w:szCs w:val="24"/>
        </w:rPr>
        <w:t xml:space="preserve"> and </w:t>
      </w:r>
      <w:r w:rsidR="652BD291" w:rsidRPr="002F1067">
        <w:rPr>
          <w:rFonts w:ascii="Times New Roman" w:hAnsi="Times New Roman" w:cs="Times New Roman"/>
          <w:sz w:val="24"/>
          <w:szCs w:val="24"/>
        </w:rPr>
        <w:t xml:space="preserve">pro-vaping </w:t>
      </w:r>
      <w:r w:rsidR="00A80B5C">
        <w:rPr>
          <w:rFonts w:ascii="Times New Roman" w:hAnsi="Times New Roman" w:cs="Times New Roman"/>
          <w:sz w:val="24"/>
          <w:szCs w:val="24"/>
        </w:rPr>
        <w:t xml:space="preserve">advertising </w:t>
      </w:r>
      <w:r w:rsidR="0DD7E909" w:rsidRPr="002F1067">
        <w:rPr>
          <w:rFonts w:ascii="Times New Roman" w:hAnsi="Times New Roman" w:cs="Times New Roman"/>
          <w:sz w:val="24"/>
          <w:szCs w:val="24"/>
        </w:rPr>
        <w:t>are</w:t>
      </w:r>
      <w:r w:rsidR="79FD6590" w:rsidRPr="002F1067">
        <w:rPr>
          <w:rFonts w:ascii="Times New Roman" w:hAnsi="Times New Roman" w:cs="Times New Roman"/>
          <w:sz w:val="24"/>
          <w:szCs w:val="24"/>
        </w:rPr>
        <w:t xml:space="preserve"> </w:t>
      </w:r>
      <w:r w:rsidR="00A80B5C">
        <w:rPr>
          <w:rFonts w:ascii="Times New Roman" w:hAnsi="Times New Roman" w:cs="Times New Roman"/>
          <w:sz w:val="24"/>
          <w:szCs w:val="24"/>
        </w:rPr>
        <w:t>prevalent</w:t>
      </w:r>
      <w:r w:rsidR="00A80B5C" w:rsidRPr="002F1067">
        <w:rPr>
          <w:rFonts w:ascii="Times New Roman" w:hAnsi="Times New Roman" w:cs="Times New Roman"/>
          <w:sz w:val="24"/>
          <w:szCs w:val="24"/>
        </w:rPr>
        <w:t xml:space="preserve"> </w:t>
      </w:r>
      <w:r w:rsidR="652BD291" w:rsidRPr="002F1067">
        <w:rPr>
          <w:rFonts w:ascii="Times New Roman" w:hAnsi="Times New Roman" w:cs="Times New Roman"/>
          <w:sz w:val="24"/>
          <w:szCs w:val="24"/>
        </w:rPr>
        <w:t>on social media</w:t>
      </w:r>
      <w:r w:rsidR="3AF5F822" w:rsidRPr="002F1067">
        <w:rPr>
          <w:rFonts w:ascii="Times New Roman" w:hAnsi="Times New Roman" w:cs="Times New Roman"/>
          <w:sz w:val="24"/>
          <w:szCs w:val="24"/>
        </w:rPr>
        <w:t xml:space="preserve">, with emerging evidence of </w:t>
      </w:r>
      <w:r w:rsidR="03CE344C" w:rsidRPr="002F1067">
        <w:rPr>
          <w:rFonts w:ascii="Times New Roman" w:hAnsi="Times New Roman" w:cs="Times New Roman"/>
          <w:sz w:val="24"/>
          <w:szCs w:val="24"/>
        </w:rPr>
        <w:t>harm</w:t>
      </w:r>
      <w:r w:rsidR="3DEB0083" w:rsidRPr="002F1067">
        <w:rPr>
          <w:rFonts w:ascii="Times New Roman" w:hAnsi="Times New Roman" w:cs="Times New Roman"/>
          <w:sz w:val="24"/>
          <w:szCs w:val="24"/>
        </w:rPr>
        <w:t>.</w:t>
      </w:r>
      <w:r w:rsidR="004335BE" w:rsidRPr="002F1067">
        <w:rPr>
          <w:rFonts w:ascii="Times New Roman" w:hAnsi="Times New Roman" w:cs="Times New Roman"/>
          <w:sz w:val="24"/>
          <w:szCs w:val="24"/>
        </w:rPr>
        <w:fldChar w:fldCharType="begin">
          <w:fldData xml:space="preserve">PEVuZE5vdGU+PENpdGU+PEF1dGhvcj5NY0NhdXNsYW5kPC9BdXRob3I+PFllYXI+MjAxOTwvWWVh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NY0NhdXNsYW5kPC9BdXRob3I+PFllYXI+MjAxOTwvWWVh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4335BE" w:rsidRPr="002F1067">
        <w:rPr>
          <w:rFonts w:ascii="Times New Roman" w:hAnsi="Times New Roman" w:cs="Times New Roman"/>
          <w:sz w:val="24"/>
          <w:szCs w:val="24"/>
        </w:rPr>
      </w:r>
      <w:r w:rsidR="004335B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0,11</w:t>
      </w:r>
      <w:r w:rsidR="004335BE" w:rsidRPr="002F1067">
        <w:rPr>
          <w:rFonts w:ascii="Times New Roman" w:hAnsi="Times New Roman" w:cs="Times New Roman"/>
          <w:sz w:val="24"/>
          <w:szCs w:val="24"/>
        </w:rPr>
        <w:fldChar w:fldCharType="end"/>
      </w:r>
      <w:r w:rsidR="3DEB0083" w:rsidRPr="002F1067">
        <w:rPr>
          <w:rFonts w:ascii="Times New Roman" w:hAnsi="Times New Roman" w:cs="Times New Roman"/>
          <w:sz w:val="24"/>
          <w:szCs w:val="24"/>
        </w:rPr>
        <w:t xml:space="preserve"> </w:t>
      </w:r>
      <w:r w:rsidR="079A7E94" w:rsidRPr="002F1067">
        <w:rPr>
          <w:rFonts w:ascii="Times New Roman" w:hAnsi="Times New Roman" w:cs="Times New Roman"/>
          <w:sz w:val="24"/>
          <w:szCs w:val="24"/>
        </w:rPr>
        <w:t xml:space="preserve">Research on the impacts of advertising on children over the past decade has focused particularly </w:t>
      </w:r>
      <w:r w:rsidR="0D0DFBCE" w:rsidRPr="002F1067">
        <w:rPr>
          <w:rFonts w:ascii="Times New Roman" w:hAnsi="Times New Roman" w:cs="Times New Roman"/>
          <w:sz w:val="24"/>
          <w:szCs w:val="24"/>
        </w:rPr>
        <w:t>HFSS</w:t>
      </w:r>
      <w:r w:rsidR="079A7E94">
        <w:rPr>
          <w:rFonts w:ascii="Times New Roman" w:hAnsi="Times New Roman" w:cs="Times New Roman"/>
          <w:sz w:val="24"/>
          <w:szCs w:val="24"/>
        </w:rPr>
        <w:t xml:space="preserve"> </w:t>
      </w:r>
      <w:r w:rsidR="079A7E94" w:rsidRPr="002F1067">
        <w:rPr>
          <w:rFonts w:ascii="Times New Roman" w:hAnsi="Times New Roman" w:cs="Times New Roman"/>
          <w:sz w:val="24"/>
          <w:szCs w:val="24"/>
        </w:rPr>
        <w:t>food advertising.</w:t>
      </w:r>
      <w:r w:rsidR="008451D9"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Coleman&lt;/Author&gt;&lt;Year&gt;2022&lt;/Year&gt;&lt;RecNum&gt;12&lt;/RecNum&gt;&lt;DisplayText&gt;&lt;style face="superscript"&gt;12&lt;/style&gt;&lt;/DisplayText&gt;&lt;record&gt;&lt;rec-number&gt;12&lt;/rec-number&gt;&lt;foreign-keys&gt;&lt;key app="EN" db-id="wsteev9en9v9r3eatrppw0dex5zedd9wsf9t" timestamp="1660141302"&gt;12&lt;/key&gt;&lt;/foreign-keys&gt;&lt;ref-type name="Journal Article"&gt;17&lt;/ref-type&gt;&lt;contributors&gt;&lt;authors&gt;&lt;author&gt;Coleman, Paul C.&lt;/author&gt;&lt;author&gt;Hanson, Petra&lt;/author&gt;&lt;author&gt;van Rens, Thijs&lt;/author&gt;&lt;author&gt;Oyebode, Oyinlola&lt;/author&gt;&lt;/authors&gt;&lt;/contributors&gt;&lt;titles&gt;&lt;title&gt;A rapid review of the evidence for children’s TV and online advertisement restrictions to fight obesity&lt;/title&gt;&lt;secondary-title&gt;Preventive Medicine Reports&lt;/secondary-title&gt;&lt;/titles&gt;&lt;periodical&gt;&lt;full-title&gt;Preventive Medicine Reports&lt;/full-title&gt;&lt;/periodical&gt;&lt;pages&gt;101717&lt;/pages&gt;&lt;volume&gt;26&lt;/volume&gt;&lt;keywords&gt;&lt;keyword&gt;Unhealthy eating&lt;/keyword&gt;&lt;keyword&gt;Obesity&lt;/keyword&gt;&lt;keyword&gt;TV and online food advertisements&lt;/keyword&gt;&lt;keyword&gt;Advertisement restrictions&lt;/keyword&gt;&lt;/keywords&gt;&lt;dates&gt;&lt;year&gt;2022&lt;/year&gt;&lt;/dates&gt;&lt;isbn&gt;2211-3355&lt;/isbn&gt;&lt;urls&gt;&lt;related-urls&gt;&lt;url&gt;https://www.sciencedirect.com/science/article/pii/S2211335522000249&lt;/url&gt;&lt;/related-urls&gt;&lt;/urls&gt;&lt;electronic-resource-num&gt;10.1016/j.pmedr.2022.101717&lt;/electronic-resource-num&gt;&lt;/record&gt;&lt;/Cite&gt;&lt;/EndNote&gt;</w:instrText>
      </w:r>
      <w:r w:rsidR="008451D9"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2</w:t>
      </w:r>
      <w:r w:rsidR="008451D9" w:rsidRPr="002F1067">
        <w:rPr>
          <w:rFonts w:ascii="Times New Roman" w:hAnsi="Times New Roman" w:cs="Times New Roman"/>
          <w:sz w:val="24"/>
          <w:szCs w:val="24"/>
        </w:rPr>
        <w:fldChar w:fldCharType="end"/>
      </w:r>
      <w:r w:rsidR="079A7E94" w:rsidRPr="002F1067">
        <w:rPr>
          <w:rFonts w:ascii="Times New Roman" w:hAnsi="Times New Roman" w:cs="Times New Roman"/>
          <w:sz w:val="24"/>
          <w:szCs w:val="24"/>
        </w:rPr>
        <w:t xml:space="preserve"> </w:t>
      </w:r>
      <w:r w:rsidR="0D0DFBCE">
        <w:rPr>
          <w:rFonts w:ascii="Times New Roman" w:hAnsi="Times New Roman" w:cs="Times New Roman"/>
          <w:sz w:val="24"/>
          <w:szCs w:val="24"/>
        </w:rPr>
        <w:t>Y</w:t>
      </w:r>
      <w:r w:rsidR="043100E6" w:rsidRPr="002F1067">
        <w:rPr>
          <w:rFonts w:ascii="Times New Roman" w:hAnsi="Times New Roman" w:cs="Times New Roman"/>
          <w:sz w:val="24"/>
          <w:szCs w:val="24"/>
        </w:rPr>
        <w:t xml:space="preserve">oung people are exposed to large amounts of </w:t>
      </w:r>
      <w:r w:rsidR="0D0DFBCE">
        <w:rPr>
          <w:rFonts w:ascii="Times New Roman" w:hAnsi="Times New Roman" w:cs="Times New Roman"/>
          <w:sz w:val="24"/>
          <w:szCs w:val="24"/>
        </w:rPr>
        <w:t xml:space="preserve">food </w:t>
      </w:r>
      <w:r w:rsidR="043100E6" w:rsidRPr="002F1067">
        <w:rPr>
          <w:rFonts w:ascii="Times New Roman" w:hAnsi="Times New Roman" w:cs="Times New Roman"/>
          <w:sz w:val="24"/>
          <w:szCs w:val="24"/>
        </w:rPr>
        <w:t>advertising through various media</w:t>
      </w:r>
      <w:r w:rsidR="0A9F4B03" w:rsidRPr="002F1067">
        <w:rPr>
          <w:rFonts w:ascii="Times New Roman" w:hAnsi="Times New Roman" w:cs="Times New Roman"/>
          <w:sz w:val="24"/>
          <w:szCs w:val="24"/>
        </w:rPr>
        <w:t>,</w:t>
      </w:r>
      <w:r w:rsidR="043100E6" w:rsidRPr="002F1067">
        <w:rPr>
          <w:rFonts w:ascii="Times New Roman" w:hAnsi="Times New Roman" w:cs="Times New Roman"/>
          <w:sz w:val="24"/>
          <w:szCs w:val="24"/>
        </w:rPr>
        <w:t xml:space="preserve"> which is often child-targeted and mostly for</w:t>
      </w:r>
      <w:r w:rsidR="0D0DFBCE" w:rsidRPr="00E203F9">
        <w:rPr>
          <w:rFonts w:ascii="Times New Roman" w:hAnsi="Times New Roman" w:cs="Times New Roman"/>
          <w:sz w:val="24"/>
          <w:szCs w:val="24"/>
        </w:rPr>
        <w:t xml:space="preserve"> </w:t>
      </w:r>
      <w:r w:rsidR="0D0DFBCE">
        <w:rPr>
          <w:rFonts w:ascii="Times New Roman" w:hAnsi="Times New Roman" w:cs="Times New Roman"/>
          <w:sz w:val="24"/>
          <w:szCs w:val="24"/>
        </w:rPr>
        <w:t>HFSS foods</w:t>
      </w:r>
      <w:r w:rsidR="05DC6C06"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fldData xml:space="preserve">PEVuZE5vdGU+PENpdGU+PEF1dGhvcj5Cb3lsYW5kPC9BdXRob3I+PFllYXI+MjAxNTwvWWVhcj48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Cb3lsYW5kPC9BdXRob3I+PFllYXI+MjAxNTwvWWVhcj48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520105" w:rsidRPr="002F1067">
        <w:rPr>
          <w:rFonts w:ascii="Times New Roman" w:hAnsi="Times New Roman" w:cs="Times New Roman"/>
          <w:sz w:val="24"/>
          <w:szCs w:val="24"/>
        </w:rPr>
      </w:r>
      <w:r w:rsidR="0052010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3,14</w:t>
      </w:r>
      <w:r w:rsidR="00520105"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w:t>
      </w:r>
      <w:r w:rsidR="002E58A2" w:rsidRPr="002F1067">
        <w:rPr>
          <w:rFonts w:ascii="Times New Roman" w:hAnsi="Times New Roman" w:cs="Times New Roman"/>
          <w:sz w:val="24"/>
          <w:szCs w:val="24"/>
        </w:rPr>
        <w:t xml:space="preserve">Meta-analyses </w:t>
      </w:r>
      <w:r w:rsidR="00D5307E" w:rsidRPr="002F1067">
        <w:rPr>
          <w:rFonts w:ascii="Times New Roman" w:hAnsi="Times New Roman" w:cs="Times New Roman"/>
          <w:sz w:val="24"/>
          <w:szCs w:val="24"/>
        </w:rPr>
        <w:t>show that food advertising increases acute calorie intake in children</w:t>
      </w:r>
      <w:r w:rsidR="009E595C"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fldData xml:space="preserve">PEVuZE5vdGU+PENpdGU+PEF1dGhvcj5SdXNzZWxsPC9BdXRob3I+PFllYXI+MjAxOTwvWWVhcj48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1NTQtNTY4PC9wYWdlcz48dm9sdW1lPjIwPC92b2x1bWU+PG51bWJlcj40PC9u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SdXNzZWxsPC9BdXRob3I+PFllYXI+MjAxOTwvWWVhcj48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520105" w:rsidRPr="002F1067">
        <w:rPr>
          <w:rFonts w:ascii="Times New Roman" w:hAnsi="Times New Roman" w:cs="Times New Roman"/>
          <w:sz w:val="24"/>
          <w:szCs w:val="24"/>
        </w:rPr>
      </w:r>
      <w:r w:rsidR="0052010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5,16</w:t>
      </w:r>
      <w:r w:rsidR="00520105"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w:t>
      </w:r>
    </w:p>
    <w:p w14:paraId="0862E1CB" w14:textId="1592E8D2" w:rsidR="00D65AB4" w:rsidRPr="002F1067" w:rsidRDefault="009D6F56" w:rsidP="00A33929">
      <w:pPr>
        <w:spacing w:line="480" w:lineRule="auto"/>
        <w:rPr>
          <w:rFonts w:ascii="Times New Roman" w:hAnsi="Times New Roman" w:cs="Times New Roman"/>
          <w:sz w:val="24"/>
          <w:szCs w:val="24"/>
        </w:rPr>
      </w:pPr>
      <w:r w:rsidRPr="177EB84F">
        <w:rPr>
          <w:rFonts w:ascii="Times New Roman" w:hAnsi="Times New Roman" w:cs="Times New Roman"/>
          <w:sz w:val="24"/>
          <w:szCs w:val="24"/>
        </w:rPr>
        <w:t>There has been a strong policy focus on tightening regulations around food advertising</w:t>
      </w:r>
      <w:r w:rsidR="001E72FF" w:rsidRPr="177EB84F">
        <w:rPr>
          <w:rFonts w:ascii="Times New Roman" w:hAnsi="Times New Roman" w:cs="Times New Roman"/>
          <w:sz w:val="24"/>
          <w:szCs w:val="24"/>
        </w:rPr>
        <w:t>,</w:t>
      </w:r>
      <w:r w:rsidRPr="177EB84F">
        <w:rPr>
          <w:rFonts w:ascii="Times New Roman" w:hAnsi="Times New Roman" w:cs="Times New Roman"/>
          <w:sz w:val="24"/>
          <w:szCs w:val="24"/>
        </w:rPr>
        <w:t xml:space="preserve"> although restrictions frequently only apply to children up to 12 years of age.</w:t>
      </w:r>
      <w:r w:rsidRPr="177EB84F">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HO&lt;/Author&gt;&lt;Year&gt;2018&lt;/Year&gt;&lt;RecNum&gt;17&lt;/RecNum&gt;&lt;DisplayText&gt;&lt;style face="superscript"&gt;17&lt;/style&gt;&lt;/DisplayText&gt;&lt;record&gt;&lt;rec-number&gt;17&lt;/rec-number&gt;&lt;foreign-keys&gt;&lt;key app="EN" db-id="wsteev9en9v9r3eatrppw0dex5zedd9wsf9t" timestamp="1660141305"&gt;17&lt;/key&gt;&lt;/foreign-keys&gt;&lt;ref-type name="Web Page"&gt;12&lt;/ref-type&gt;&lt;contributors&gt;&lt;authors&gt;&lt;author&gt;WHO,&lt;/author&gt;&lt;/authors&gt;&lt;/contributors&gt;&lt;titles&gt;&lt;title&gt;Evaluating implementation of the WHO set of recommendations on the marketing of foods and non-alcoholic beverages to children. Progress, challenges and guidance for next steps in the WHO European Region.&lt;/title&gt;&lt;/titles&gt;&lt;dates&gt;&lt;year&gt;2018&lt;/year&gt;&lt;/dates&gt;&lt;urls&gt;&lt;related-urls&gt;&lt;url&gt;http://www.euro.who.int/__data/assets/pdf_file/0003/384015/food-marketing-kids-eng.pdf&lt;/url&gt;&lt;/related-urls&gt;&lt;/urls&gt;&lt;/record&gt;&lt;/Cite&gt;&lt;/EndNote&gt;</w:instrText>
      </w:r>
      <w:r w:rsidRPr="177EB84F">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7</w:t>
      </w:r>
      <w:r w:rsidRPr="177EB84F">
        <w:rPr>
          <w:rFonts w:ascii="Times New Roman" w:hAnsi="Times New Roman" w:cs="Times New Roman"/>
          <w:sz w:val="24"/>
          <w:szCs w:val="24"/>
        </w:rPr>
        <w:fldChar w:fldCharType="end"/>
      </w:r>
      <w:r w:rsidRPr="177EB84F">
        <w:rPr>
          <w:rFonts w:ascii="Times New Roman" w:hAnsi="Times New Roman" w:cs="Times New Roman"/>
          <w:sz w:val="24"/>
          <w:szCs w:val="24"/>
        </w:rPr>
        <w:t xml:space="preserve"> </w:t>
      </w:r>
      <w:r w:rsidR="00674C31" w:rsidRPr="177EB84F">
        <w:rPr>
          <w:rFonts w:ascii="Times New Roman" w:hAnsi="Times New Roman" w:cs="Times New Roman"/>
          <w:sz w:val="24"/>
          <w:szCs w:val="24"/>
        </w:rPr>
        <w:t>Th</w:t>
      </w:r>
      <w:r w:rsidRPr="177EB84F">
        <w:rPr>
          <w:rFonts w:ascii="Times New Roman" w:hAnsi="Times New Roman" w:cs="Times New Roman"/>
          <w:sz w:val="24"/>
          <w:szCs w:val="24"/>
        </w:rPr>
        <w:t xml:space="preserve">ere are </w:t>
      </w:r>
      <w:r w:rsidR="00D5307E" w:rsidRPr="177EB84F">
        <w:rPr>
          <w:rFonts w:ascii="Times New Roman" w:hAnsi="Times New Roman" w:cs="Times New Roman"/>
          <w:sz w:val="24"/>
          <w:szCs w:val="24"/>
        </w:rPr>
        <w:t xml:space="preserve">widespread restrictions </w:t>
      </w:r>
      <w:r w:rsidR="007044DE">
        <w:rPr>
          <w:rFonts w:ascii="Times New Roman" w:hAnsi="Times New Roman" w:cs="Times New Roman"/>
          <w:sz w:val="24"/>
          <w:szCs w:val="24"/>
        </w:rPr>
        <w:t>to prevent</w:t>
      </w:r>
      <w:r w:rsidR="007044DE" w:rsidRPr="177EB84F">
        <w:rPr>
          <w:rFonts w:ascii="Times New Roman" w:hAnsi="Times New Roman" w:cs="Times New Roman"/>
          <w:sz w:val="24"/>
          <w:szCs w:val="24"/>
        </w:rPr>
        <w:t xml:space="preserve"> </w:t>
      </w:r>
      <w:r w:rsidR="00D5307E" w:rsidRPr="177EB84F">
        <w:rPr>
          <w:rFonts w:ascii="Times New Roman" w:hAnsi="Times New Roman" w:cs="Times New Roman"/>
          <w:sz w:val="24"/>
          <w:szCs w:val="24"/>
        </w:rPr>
        <w:t xml:space="preserve">alcohol and tobacco advertising </w:t>
      </w:r>
      <w:r w:rsidR="00744EA4">
        <w:rPr>
          <w:rFonts w:ascii="Times New Roman" w:hAnsi="Times New Roman" w:cs="Times New Roman"/>
          <w:sz w:val="24"/>
          <w:szCs w:val="24"/>
        </w:rPr>
        <w:t>that</w:t>
      </w:r>
      <w:r w:rsidR="00744EA4" w:rsidRPr="177EB84F">
        <w:rPr>
          <w:rFonts w:ascii="Times New Roman" w:hAnsi="Times New Roman" w:cs="Times New Roman"/>
          <w:sz w:val="24"/>
          <w:szCs w:val="24"/>
        </w:rPr>
        <w:t xml:space="preserve"> </w:t>
      </w:r>
      <w:r w:rsidR="00D5307E" w:rsidRPr="177EB84F">
        <w:rPr>
          <w:rFonts w:ascii="Times New Roman" w:hAnsi="Times New Roman" w:cs="Times New Roman"/>
          <w:sz w:val="24"/>
          <w:szCs w:val="24"/>
        </w:rPr>
        <w:t>targets children</w:t>
      </w:r>
      <w:r w:rsidR="000D617C">
        <w:rPr>
          <w:rFonts w:ascii="Times New Roman" w:hAnsi="Times New Roman" w:cs="Times New Roman"/>
          <w:sz w:val="24"/>
          <w:szCs w:val="24"/>
        </w:rPr>
        <w:t>;</w:t>
      </w:r>
      <w:r w:rsidR="000D617C" w:rsidRPr="177EB84F">
        <w:rPr>
          <w:rFonts w:ascii="Times New Roman" w:hAnsi="Times New Roman" w:cs="Times New Roman"/>
          <w:sz w:val="24"/>
          <w:szCs w:val="24"/>
        </w:rPr>
        <w:t xml:space="preserve"> </w:t>
      </w:r>
      <w:r w:rsidR="00744EA4">
        <w:rPr>
          <w:rFonts w:ascii="Times New Roman" w:hAnsi="Times New Roman" w:cs="Times New Roman"/>
          <w:sz w:val="24"/>
          <w:szCs w:val="24"/>
        </w:rPr>
        <w:t>since</w:t>
      </w:r>
      <w:r w:rsidR="008519AF" w:rsidRPr="177EB84F">
        <w:rPr>
          <w:rFonts w:ascii="Times New Roman" w:hAnsi="Times New Roman" w:cs="Times New Roman"/>
          <w:sz w:val="24"/>
          <w:szCs w:val="24"/>
        </w:rPr>
        <w:t xml:space="preserve"> these products </w:t>
      </w:r>
      <w:r w:rsidR="00744EA4">
        <w:rPr>
          <w:rFonts w:ascii="Times New Roman" w:hAnsi="Times New Roman" w:cs="Times New Roman"/>
          <w:sz w:val="24"/>
          <w:szCs w:val="24"/>
        </w:rPr>
        <w:t>are</w:t>
      </w:r>
      <w:r w:rsidR="00744EA4" w:rsidRPr="177EB84F">
        <w:rPr>
          <w:rFonts w:ascii="Times New Roman" w:hAnsi="Times New Roman" w:cs="Times New Roman"/>
          <w:sz w:val="24"/>
          <w:szCs w:val="24"/>
        </w:rPr>
        <w:t xml:space="preserve"> </w:t>
      </w:r>
      <w:r w:rsidR="008519AF" w:rsidRPr="177EB84F">
        <w:rPr>
          <w:rFonts w:ascii="Times New Roman" w:hAnsi="Times New Roman" w:cs="Times New Roman"/>
          <w:sz w:val="24"/>
          <w:szCs w:val="24"/>
        </w:rPr>
        <w:t>illegal for children to purchase</w:t>
      </w:r>
      <w:r w:rsidR="00463F0B" w:rsidRPr="177EB84F">
        <w:rPr>
          <w:rFonts w:ascii="Times New Roman" w:hAnsi="Times New Roman" w:cs="Times New Roman"/>
          <w:sz w:val="24"/>
          <w:szCs w:val="24"/>
        </w:rPr>
        <w:t xml:space="preserve"> or use</w:t>
      </w:r>
      <w:r w:rsidR="00744EA4">
        <w:rPr>
          <w:rFonts w:ascii="Times New Roman" w:hAnsi="Times New Roman" w:cs="Times New Roman"/>
          <w:sz w:val="24"/>
          <w:szCs w:val="24"/>
        </w:rPr>
        <w:t>,</w:t>
      </w:r>
      <w:r w:rsidRPr="177EB84F">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De Jans&lt;/Author&gt;&lt;Year&gt;2017&lt;/Year&gt;&lt;RecNum&gt;23&lt;/RecNum&gt;&lt;DisplayText&gt;&lt;style face="superscript"&gt;18&lt;/style&gt;&lt;/DisplayText&gt;&lt;record&gt;&lt;rec-number&gt;23&lt;/rec-number&gt;&lt;foreign-keys&gt;&lt;key app="EN" db-id="ztdffdxs3ww05iepwa1xwsr7r2z5fpvz2t5x" timestamp="1652095732"&gt;23&lt;/key&gt;&lt;/foreign-keys&gt;&lt;ref-type name="Journal Article"&gt;17&lt;/ref-type&gt;&lt;contributors&gt;&lt;authors&gt;&lt;author&gt;De Jans, S.&lt;/author&gt;&lt;author&gt;Van de Sompel, D.&lt;/author&gt;&lt;author&gt;Hudders, L.&lt;/author&gt;&lt;author&gt;Cauberghe, V.&lt;/author&gt;&lt;/authors&gt;&lt;/contributors&gt;&lt;titles&gt;&lt;title&gt;Advertising targeting young children: an overview of 10 years of research (2006–2016)&lt;/title&gt;&lt;secondary-title&gt;International Journal of Advertising&lt;/secondary-title&gt;&lt;/titles&gt;&lt;periodical&gt;&lt;full-title&gt;International Journal of Advertising&lt;/full-title&gt;&lt;/periodical&gt;&lt;pages&gt;1-34&lt;/pages&gt;&lt;dates&gt;&lt;year&gt;2017&lt;/year&gt;&lt;/dates&gt;&lt;publisher&gt;Routledge&lt;/publisher&gt;&lt;isbn&gt;0265-0487&lt;/isbn&gt;&lt;urls&gt;&lt;related-urls&gt;&lt;url&gt;https://doi.org/10.1080/02650487.2017.1411056&lt;/url&gt;&lt;/related-urls&gt;&lt;/urls&gt;&lt;electronic-resource-num&gt;10.1080/02650487.2017.1411056&lt;/electronic-resource-num&gt;&lt;/record&gt;&lt;/Cite&gt;&lt;/EndNote&gt;</w:instrText>
      </w:r>
      <w:r w:rsidRPr="177EB84F">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8</w:t>
      </w:r>
      <w:r w:rsidRPr="177EB84F">
        <w:rPr>
          <w:rFonts w:ascii="Times New Roman" w:hAnsi="Times New Roman" w:cs="Times New Roman"/>
          <w:sz w:val="24"/>
          <w:szCs w:val="24"/>
        </w:rPr>
        <w:fldChar w:fldCharType="end"/>
      </w:r>
      <w:r w:rsidR="00D5307E" w:rsidRPr="177EB84F">
        <w:rPr>
          <w:rFonts w:ascii="Times New Roman" w:hAnsi="Times New Roman" w:cs="Times New Roman"/>
          <w:sz w:val="24"/>
          <w:szCs w:val="24"/>
        </w:rPr>
        <w:t xml:space="preserve"> </w:t>
      </w:r>
      <w:r w:rsidR="00744EA4">
        <w:rPr>
          <w:rFonts w:ascii="Times New Roman" w:hAnsi="Times New Roman" w:cs="Times New Roman"/>
          <w:sz w:val="24"/>
          <w:szCs w:val="24"/>
        </w:rPr>
        <w:t>with</w:t>
      </w:r>
      <w:r w:rsidR="00641D2B" w:rsidRPr="177EB84F">
        <w:rPr>
          <w:rFonts w:ascii="Times New Roman" w:hAnsi="Times New Roman" w:cs="Times New Roman"/>
          <w:sz w:val="24"/>
          <w:szCs w:val="24"/>
        </w:rPr>
        <w:t xml:space="preserve"> calls </w:t>
      </w:r>
      <w:r w:rsidR="00CD4985">
        <w:rPr>
          <w:rFonts w:ascii="Times New Roman" w:hAnsi="Times New Roman" w:cs="Times New Roman"/>
          <w:sz w:val="24"/>
          <w:szCs w:val="24"/>
        </w:rPr>
        <w:t>to make these</w:t>
      </w:r>
      <w:r w:rsidR="00CD4985" w:rsidRPr="177EB84F">
        <w:rPr>
          <w:rFonts w:ascii="Times New Roman" w:hAnsi="Times New Roman" w:cs="Times New Roman"/>
          <w:sz w:val="24"/>
          <w:szCs w:val="24"/>
        </w:rPr>
        <w:t xml:space="preserve"> </w:t>
      </w:r>
      <w:r w:rsidR="00641D2B" w:rsidRPr="177EB84F">
        <w:rPr>
          <w:rFonts w:ascii="Times New Roman" w:hAnsi="Times New Roman" w:cs="Times New Roman"/>
          <w:sz w:val="24"/>
          <w:szCs w:val="24"/>
        </w:rPr>
        <w:t xml:space="preserve">restrictions worldwide to </w:t>
      </w:r>
      <w:r w:rsidR="00DC0F19" w:rsidRPr="177EB84F">
        <w:rPr>
          <w:rFonts w:ascii="Times New Roman" w:hAnsi="Times New Roman" w:cs="Times New Roman"/>
          <w:sz w:val="24"/>
          <w:szCs w:val="24"/>
        </w:rPr>
        <w:t>address</w:t>
      </w:r>
      <w:r w:rsidR="00641D2B" w:rsidRPr="177EB84F">
        <w:rPr>
          <w:rFonts w:ascii="Times New Roman" w:hAnsi="Times New Roman" w:cs="Times New Roman"/>
          <w:sz w:val="24"/>
          <w:szCs w:val="24"/>
        </w:rPr>
        <w:t xml:space="preserve"> noncommunicable diseases.</w:t>
      </w:r>
      <w:r w:rsidRPr="177EB84F">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HO&lt;/Author&gt;&lt;Year&gt;2017&lt;/Year&gt;&lt;RecNum&gt;19&lt;/RecNum&gt;&lt;DisplayText&gt;&lt;style face="superscript"&gt;19&lt;/style&gt;&lt;/DisplayText&gt;&lt;record&gt;&lt;rec-number&gt;19&lt;/rec-number&gt;&lt;foreign-keys&gt;&lt;key app="EN" db-id="wsteev9en9v9r3eatrppw0dex5zedd9wsf9t" timestamp="1660141306"&gt;19&lt;/key&gt;&lt;/foreign-keys&gt;&lt;ref-type name="Web Page"&gt;12&lt;/ref-type&gt;&lt;contributors&gt;&lt;authors&gt;&lt;author&gt;WHO,&lt;/author&gt;&lt;/authors&gt;&lt;/contributors&gt;&lt;titles&gt;&lt;title&gt;Tackling NCDs- &amp;apos;Best buys&amp;apos; and other recommended interventions for the prevention and control of noncommunicable diseases&lt;/title&gt;&lt;/titles&gt;&lt;number&gt;December 2, 2019&lt;/number&gt;&lt;dates&gt;&lt;year&gt;2017&lt;/year&gt;&lt;/dates&gt;&lt;urls&gt;&lt;related-urls&gt;&lt;url&gt;https://apps.who.int/iris/bitstream/handle/10665/259232/WHO-NMH-NVI-17.9-eng.pdf?sequence=1&lt;/url&gt;&lt;/related-urls&gt;&lt;/urls&gt;&lt;/record&gt;&lt;/Cite&gt;&lt;/EndNote&gt;</w:instrText>
      </w:r>
      <w:r w:rsidRPr="177EB84F">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9</w:t>
      </w:r>
      <w:r w:rsidRPr="177EB84F">
        <w:rPr>
          <w:rFonts w:ascii="Times New Roman" w:hAnsi="Times New Roman" w:cs="Times New Roman"/>
          <w:sz w:val="24"/>
          <w:szCs w:val="24"/>
        </w:rPr>
        <w:fldChar w:fldCharType="end"/>
      </w:r>
      <w:r w:rsidR="00ED3B78" w:rsidRPr="177EB84F">
        <w:rPr>
          <w:rFonts w:ascii="Times New Roman" w:hAnsi="Times New Roman" w:cs="Times New Roman"/>
          <w:sz w:val="24"/>
          <w:szCs w:val="24"/>
        </w:rPr>
        <w:t xml:space="preserve"> </w:t>
      </w:r>
      <w:r w:rsidR="00CD4985">
        <w:rPr>
          <w:rFonts w:ascii="Times New Roman" w:hAnsi="Times New Roman" w:cs="Times New Roman"/>
          <w:sz w:val="24"/>
          <w:szCs w:val="24"/>
        </w:rPr>
        <w:t>R</w:t>
      </w:r>
      <w:r w:rsidR="00841BF1" w:rsidRPr="177EB84F">
        <w:rPr>
          <w:rFonts w:ascii="Times New Roman" w:hAnsi="Times New Roman" w:cs="Times New Roman"/>
          <w:sz w:val="24"/>
          <w:szCs w:val="24"/>
        </w:rPr>
        <w:t xml:space="preserve">esearchers </w:t>
      </w:r>
      <w:r w:rsidR="00D5307E" w:rsidRPr="177EB84F">
        <w:rPr>
          <w:rFonts w:ascii="Times New Roman" w:hAnsi="Times New Roman" w:cs="Times New Roman"/>
          <w:sz w:val="24"/>
          <w:szCs w:val="24"/>
        </w:rPr>
        <w:t>have raised</w:t>
      </w:r>
      <w:r w:rsidR="00CD4985">
        <w:rPr>
          <w:rFonts w:ascii="Times New Roman" w:hAnsi="Times New Roman" w:cs="Times New Roman"/>
          <w:sz w:val="24"/>
          <w:szCs w:val="24"/>
        </w:rPr>
        <w:t xml:space="preserve"> concerns</w:t>
      </w:r>
      <w:r w:rsidR="00D5307E" w:rsidRPr="177EB84F">
        <w:rPr>
          <w:rFonts w:ascii="Times New Roman" w:hAnsi="Times New Roman" w:cs="Times New Roman"/>
          <w:sz w:val="24"/>
          <w:szCs w:val="24"/>
        </w:rPr>
        <w:t xml:space="preserve"> over</w:t>
      </w:r>
      <w:r w:rsidR="00F16C56">
        <w:rPr>
          <w:rFonts w:ascii="Times New Roman" w:hAnsi="Times New Roman" w:cs="Times New Roman"/>
          <w:sz w:val="24"/>
          <w:szCs w:val="24"/>
        </w:rPr>
        <w:t xml:space="preserve"> the ability of</w:t>
      </w:r>
      <w:r w:rsidR="00D5307E" w:rsidRPr="177EB84F">
        <w:rPr>
          <w:rFonts w:ascii="Times New Roman" w:hAnsi="Times New Roman" w:cs="Times New Roman"/>
          <w:sz w:val="24"/>
          <w:szCs w:val="24"/>
        </w:rPr>
        <w:t xml:space="preserve"> children and young peopl</w:t>
      </w:r>
      <w:r w:rsidR="00F16C56">
        <w:rPr>
          <w:rFonts w:ascii="Times New Roman" w:hAnsi="Times New Roman" w:cs="Times New Roman"/>
          <w:sz w:val="24"/>
          <w:szCs w:val="24"/>
        </w:rPr>
        <w:t>e</w:t>
      </w:r>
      <w:r w:rsidR="00D5307E" w:rsidRPr="177EB84F">
        <w:rPr>
          <w:rFonts w:ascii="Times New Roman" w:hAnsi="Times New Roman" w:cs="Times New Roman"/>
          <w:sz w:val="24"/>
          <w:szCs w:val="24"/>
        </w:rPr>
        <w:t xml:space="preserve"> to </w:t>
      </w:r>
      <w:r w:rsidR="00F20270" w:rsidRPr="177EB84F">
        <w:rPr>
          <w:rFonts w:ascii="Times New Roman" w:hAnsi="Times New Roman" w:cs="Times New Roman"/>
          <w:sz w:val="24"/>
          <w:szCs w:val="24"/>
        </w:rPr>
        <w:t xml:space="preserve">identify, </w:t>
      </w:r>
      <w:r w:rsidR="00D5307E" w:rsidRPr="177EB84F">
        <w:rPr>
          <w:rFonts w:ascii="Times New Roman" w:hAnsi="Times New Roman" w:cs="Times New Roman"/>
          <w:sz w:val="24"/>
          <w:szCs w:val="24"/>
        </w:rPr>
        <w:t xml:space="preserve">understand and </w:t>
      </w:r>
      <w:r w:rsidR="00E203F9" w:rsidRPr="177EB84F">
        <w:rPr>
          <w:rFonts w:ascii="Times New Roman" w:hAnsi="Times New Roman" w:cs="Times New Roman"/>
          <w:sz w:val="24"/>
          <w:szCs w:val="24"/>
        </w:rPr>
        <w:t xml:space="preserve">apply </w:t>
      </w:r>
      <w:r w:rsidR="00D5307E" w:rsidRPr="177EB84F">
        <w:rPr>
          <w:rFonts w:ascii="Times New Roman" w:hAnsi="Times New Roman" w:cs="Times New Roman"/>
          <w:sz w:val="24"/>
          <w:szCs w:val="24"/>
        </w:rPr>
        <w:t xml:space="preserve">critical </w:t>
      </w:r>
      <w:r w:rsidR="00D16849" w:rsidRPr="177EB84F">
        <w:rPr>
          <w:rFonts w:ascii="Times New Roman" w:hAnsi="Times New Roman" w:cs="Times New Roman"/>
          <w:sz w:val="24"/>
          <w:szCs w:val="24"/>
        </w:rPr>
        <w:t>reason</w:t>
      </w:r>
      <w:r w:rsidR="00E203F9" w:rsidRPr="177EB84F">
        <w:rPr>
          <w:rFonts w:ascii="Times New Roman" w:hAnsi="Times New Roman" w:cs="Times New Roman"/>
          <w:sz w:val="24"/>
          <w:szCs w:val="24"/>
        </w:rPr>
        <w:t>ing in response to</w:t>
      </w:r>
      <w:r w:rsidR="00D16849" w:rsidRPr="177EB84F">
        <w:rPr>
          <w:rFonts w:ascii="Times New Roman" w:hAnsi="Times New Roman" w:cs="Times New Roman"/>
          <w:sz w:val="24"/>
          <w:szCs w:val="24"/>
        </w:rPr>
        <w:t xml:space="preserve"> </w:t>
      </w:r>
      <w:r w:rsidR="00D5307E" w:rsidRPr="177EB84F">
        <w:rPr>
          <w:rFonts w:ascii="Times New Roman" w:hAnsi="Times New Roman" w:cs="Times New Roman"/>
          <w:sz w:val="24"/>
          <w:szCs w:val="24"/>
        </w:rPr>
        <w:t>advertising</w:t>
      </w:r>
      <w:r w:rsidR="000376F3">
        <w:rPr>
          <w:rFonts w:ascii="Times New Roman" w:hAnsi="Times New Roman" w:cs="Times New Roman"/>
          <w:sz w:val="24"/>
          <w:szCs w:val="24"/>
        </w:rPr>
        <w:t>.</w:t>
      </w:r>
      <w:r w:rsidR="00892F6E">
        <w:rPr>
          <w:rFonts w:ascii="Times New Roman" w:hAnsi="Times New Roman" w:cs="Times New Roman"/>
          <w:sz w:val="24"/>
          <w:szCs w:val="24"/>
        </w:rPr>
        <w:t xml:space="preserve"> Thus</w:t>
      </w:r>
      <w:r w:rsidR="000860AE" w:rsidRPr="177EB84F">
        <w:rPr>
          <w:rFonts w:ascii="Times New Roman" w:hAnsi="Times New Roman" w:cs="Times New Roman"/>
          <w:sz w:val="24"/>
          <w:szCs w:val="24"/>
        </w:rPr>
        <w:t xml:space="preserve"> </w:t>
      </w:r>
      <w:r w:rsidR="0039420C">
        <w:rPr>
          <w:rFonts w:ascii="Times New Roman" w:hAnsi="Times New Roman" w:cs="Times New Roman"/>
          <w:sz w:val="24"/>
          <w:szCs w:val="24"/>
        </w:rPr>
        <w:t>they</w:t>
      </w:r>
      <w:r w:rsidR="0039420C" w:rsidRPr="177EB84F">
        <w:rPr>
          <w:rFonts w:ascii="Times New Roman" w:hAnsi="Times New Roman" w:cs="Times New Roman"/>
          <w:sz w:val="24"/>
          <w:szCs w:val="24"/>
        </w:rPr>
        <w:t xml:space="preserve"> </w:t>
      </w:r>
      <w:r w:rsidR="0039420C">
        <w:rPr>
          <w:rFonts w:ascii="Times New Roman" w:hAnsi="Times New Roman" w:cs="Times New Roman"/>
          <w:sz w:val="24"/>
          <w:szCs w:val="24"/>
        </w:rPr>
        <w:t>are</w:t>
      </w:r>
      <w:r w:rsidR="0039420C" w:rsidRPr="177EB84F">
        <w:rPr>
          <w:rFonts w:ascii="Times New Roman" w:hAnsi="Times New Roman" w:cs="Times New Roman"/>
          <w:sz w:val="24"/>
          <w:szCs w:val="24"/>
        </w:rPr>
        <w:t xml:space="preserve"> </w:t>
      </w:r>
      <w:r w:rsidR="008F740B" w:rsidRPr="177EB84F">
        <w:rPr>
          <w:rFonts w:ascii="Times New Roman" w:hAnsi="Times New Roman" w:cs="Times New Roman"/>
          <w:sz w:val="24"/>
          <w:szCs w:val="24"/>
        </w:rPr>
        <w:t xml:space="preserve">more susceptible to </w:t>
      </w:r>
      <w:r w:rsidR="00892F6E">
        <w:rPr>
          <w:rFonts w:ascii="Times New Roman" w:hAnsi="Times New Roman" w:cs="Times New Roman"/>
          <w:sz w:val="24"/>
          <w:szCs w:val="24"/>
        </w:rPr>
        <w:t>the</w:t>
      </w:r>
      <w:r w:rsidR="00892F6E" w:rsidRPr="177EB84F">
        <w:rPr>
          <w:rFonts w:ascii="Times New Roman" w:hAnsi="Times New Roman" w:cs="Times New Roman"/>
          <w:sz w:val="24"/>
          <w:szCs w:val="24"/>
        </w:rPr>
        <w:t xml:space="preserve"> </w:t>
      </w:r>
      <w:r w:rsidR="008F740B" w:rsidRPr="177EB84F">
        <w:rPr>
          <w:rFonts w:ascii="Times New Roman" w:hAnsi="Times New Roman" w:cs="Times New Roman"/>
          <w:sz w:val="24"/>
          <w:szCs w:val="24"/>
        </w:rPr>
        <w:t>influence</w:t>
      </w:r>
      <w:r w:rsidR="00892F6E">
        <w:rPr>
          <w:rFonts w:ascii="Times New Roman" w:hAnsi="Times New Roman" w:cs="Times New Roman"/>
          <w:sz w:val="24"/>
          <w:szCs w:val="24"/>
        </w:rPr>
        <w:t xml:space="preserve"> </w:t>
      </w:r>
      <w:r w:rsidR="00892F6E">
        <w:rPr>
          <w:rFonts w:ascii="Times New Roman" w:hAnsi="Times New Roman" w:cs="Times New Roman"/>
          <w:sz w:val="24"/>
          <w:szCs w:val="24"/>
        </w:rPr>
        <w:lastRenderedPageBreak/>
        <w:t>of advertising</w:t>
      </w:r>
      <w:r w:rsidR="00D5307E" w:rsidRPr="177EB84F">
        <w:rPr>
          <w:rFonts w:ascii="Times New Roman" w:hAnsi="Times New Roman" w:cs="Times New Roman"/>
          <w:sz w:val="24"/>
          <w:szCs w:val="24"/>
        </w:rPr>
        <w:t xml:space="preserve">, especially </w:t>
      </w:r>
      <w:r w:rsidR="00212D50" w:rsidRPr="177EB84F">
        <w:rPr>
          <w:rFonts w:ascii="Times New Roman" w:hAnsi="Times New Roman" w:cs="Times New Roman"/>
          <w:sz w:val="24"/>
          <w:szCs w:val="24"/>
        </w:rPr>
        <w:t xml:space="preserve">in </w:t>
      </w:r>
      <w:r w:rsidR="00BA796E" w:rsidRPr="177EB84F">
        <w:rPr>
          <w:rFonts w:ascii="Times New Roman" w:hAnsi="Times New Roman" w:cs="Times New Roman"/>
          <w:sz w:val="24"/>
          <w:szCs w:val="24"/>
        </w:rPr>
        <w:t xml:space="preserve">digital </w:t>
      </w:r>
      <w:r w:rsidR="00D5307E" w:rsidRPr="177EB84F">
        <w:rPr>
          <w:rFonts w:ascii="Times New Roman" w:hAnsi="Times New Roman" w:cs="Times New Roman"/>
          <w:sz w:val="24"/>
          <w:szCs w:val="24"/>
        </w:rPr>
        <w:t>formats</w:t>
      </w:r>
      <w:r w:rsidR="00BA796E" w:rsidRPr="177EB84F">
        <w:rPr>
          <w:rFonts w:ascii="Times New Roman" w:hAnsi="Times New Roman" w:cs="Times New Roman"/>
          <w:sz w:val="24"/>
          <w:szCs w:val="24"/>
        </w:rPr>
        <w:t xml:space="preserve"> (</w:t>
      </w:r>
      <w:r w:rsidR="00330DC6" w:rsidRPr="177EB84F">
        <w:rPr>
          <w:rFonts w:ascii="Times New Roman" w:hAnsi="Times New Roman" w:cs="Times New Roman"/>
          <w:sz w:val="24"/>
          <w:szCs w:val="24"/>
        </w:rPr>
        <w:t>including</w:t>
      </w:r>
      <w:r w:rsidR="00833AB2" w:rsidRPr="177EB84F">
        <w:rPr>
          <w:rFonts w:ascii="Times New Roman" w:hAnsi="Times New Roman" w:cs="Times New Roman"/>
          <w:sz w:val="24"/>
          <w:szCs w:val="24"/>
        </w:rPr>
        <w:t xml:space="preserve"> </w:t>
      </w:r>
      <w:r w:rsidR="009F3B7A" w:rsidRPr="177EB84F">
        <w:rPr>
          <w:rFonts w:ascii="Times New Roman" w:hAnsi="Times New Roman" w:cs="Times New Roman"/>
          <w:sz w:val="24"/>
          <w:szCs w:val="24"/>
        </w:rPr>
        <w:t xml:space="preserve">embedded content </w:t>
      </w:r>
      <w:r w:rsidR="00B018F0">
        <w:rPr>
          <w:rFonts w:ascii="Times New Roman" w:hAnsi="Times New Roman" w:cs="Times New Roman"/>
          <w:sz w:val="24"/>
          <w:szCs w:val="24"/>
        </w:rPr>
        <w:t>o</w:t>
      </w:r>
      <w:r w:rsidR="00B018F0" w:rsidRPr="177EB84F">
        <w:rPr>
          <w:rFonts w:ascii="Times New Roman" w:hAnsi="Times New Roman" w:cs="Times New Roman"/>
          <w:sz w:val="24"/>
          <w:szCs w:val="24"/>
        </w:rPr>
        <w:t xml:space="preserve">n </w:t>
      </w:r>
      <w:r w:rsidR="00833AB2" w:rsidRPr="177EB84F">
        <w:rPr>
          <w:rFonts w:ascii="Times New Roman" w:hAnsi="Times New Roman" w:cs="Times New Roman"/>
          <w:sz w:val="24"/>
          <w:szCs w:val="24"/>
        </w:rPr>
        <w:t>webpages, social media</w:t>
      </w:r>
      <w:r w:rsidR="00066CCD" w:rsidRPr="177EB84F">
        <w:rPr>
          <w:rFonts w:ascii="Times New Roman" w:hAnsi="Times New Roman" w:cs="Times New Roman"/>
          <w:sz w:val="24"/>
          <w:szCs w:val="24"/>
        </w:rPr>
        <w:t xml:space="preserve"> platforms</w:t>
      </w:r>
      <w:r w:rsidR="0086346B" w:rsidRPr="177EB84F">
        <w:rPr>
          <w:rFonts w:ascii="Times New Roman" w:hAnsi="Times New Roman" w:cs="Times New Roman"/>
          <w:sz w:val="24"/>
          <w:szCs w:val="24"/>
        </w:rPr>
        <w:t xml:space="preserve"> and</w:t>
      </w:r>
      <w:r w:rsidR="00833AB2" w:rsidRPr="177EB84F">
        <w:rPr>
          <w:rFonts w:ascii="Times New Roman" w:hAnsi="Times New Roman" w:cs="Times New Roman"/>
          <w:sz w:val="24"/>
          <w:szCs w:val="24"/>
        </w:rPr>
        <w:t xml:space="preserve"> advergames</w:t>
      </w:r>
      <w:r w:rsidR="00BA796E" w:rsidRPr="177EB84F">
        <w:rPr>
          <w:rFonts w:ascii="Times New Roman" w:hAnsi="Times New Roman" w:cs="Times New Roman"/>
          <w:sz w:val="24"/>
          <w:szCs w:val="24"/>
        </w:rPr>
        <w:t>)</w:t>
      </w:r>
      <w:r w:rsidR="008F740B" w:rsidRPr="177EB84F">
        <w:rPr>
          <w:rFonts w:ascii="Times New Roman" w:hAnsi="Times New Roman" w:cs="Times New Roman"/>
          <w:sz w:val="24"/>
          <w:szCs w:val="24"/>
        </w:rPr>
        <w:t xml:space="preserve">, making </w:t>
      </w:r>
      <w:r w:rsidR="00D5307E" w:rsidRPr="177EB84F">
        <w:rPr>
          <w:rFonts w:ascii="Times New Roman" w:hAnsi="Times New Roman" w:cs="Times New Roman"/>
          <w:sz w:val="24"/>
          <w:szCs w:val="24"/>
        </w:rPr>
        <w:t xml:space="preserve">this a </w:t>
      </w:r>
      <w:r w:rsidR="00A94862" w:rsidRPr="177EB84F">
        <w:rPr>
          <w:rFonts w:ascii="Times New Roman" w:hAnsi="Times New Roman" w:cs="Times New Roman"/>
          <w:sz w:val="24"/>
          <w:szCs w:val="24"/>
        </w:rPr>
        <w:t>policy target and active</w:t>
      </w:r>
      <w:r w:rsidR="00D5307E" w:rsidRPr="177EB84F">
        <w:rPr>
          <w:rFonts w:ascii="Times New Roman" w:hAnsi="Times New Roman" w:cs="Times New Roman"/>
          <w:sz w:val="24"/>
          <w:szCs w:val="24"/>
        </w:rPr>
        <w:t xml:space="preserve"> research</w:t>
      </w:r>
      <w:r w:rsidR="00AD5179" w:rsidRPr="177EB84F">
        <w:rPr>
          <w:rFonts w:ascii="Times New Roman" w:hAnsi="Times New Roman" w:cs="Times New Roman"/>
          <w:sz w:val="24"/>
          <w:szCs w:val="24"/>
        </w:rPr>
        <w:t xml:space="preserve"> </w:t>
      </w:r>
      <w:r w:rsidR="00D5307E" w:rsidRPr="177EB84F">
        <w:rPr>
          <w:rFonts w:ascii="Times New Roman" w:hAnsi="Times New Roman" w:cs="Times New Roman"/>
          <w:sz w:val="24"/>
          <w:szCs w:val="24"/>
        </w:rPr>
        <w:t>area</w:t>
      </w:r>
      <w:r w:rsidR="00520105" w:rsidRPr="177EB84F">
        <w:rPr>
          <w:rFonts w:ascii="Times New Roman" w:hAnsi="Times New Roman" w:cs="Times New Roman"/>
          <w:sz w:val="24"/>
          <w:szCs w:val="24"/>
        </w:rPr>
        <w:t>.</w:t>
      </w:r>
      <w:r w:rsidRPr="177EB84F">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Zarouali&lt;/Author&gt;&lt;Year&gt;2019&lt;/Year&gt;&lt;RecNum&gt;71&lt;/RecNum&gt;&lt;DisplayText&gt;&lt;style face="superscript"&gt;20&lt;/style&gt;&lt;/DisplayText&gt;&lt;record&gt;&lt;rec-number&gt;71&lt;/rec-number&gt;&lt;foreign-keys&gt;&lt;key app="EN" db-id="ztdffdxs3ww05iepwa1xwsr7r2z5fpvz2t5x" timestamp="1652095859"&gt;71&lt;/key&gt;&lt;/foreign-keys&gt;&lt;ref-type name="Journal Article"&gt;17&lt;/ref-type&gt;&lt;contributors&gt;&lt;authors&gt;&lt;author&gt;Zarouali, B.&lt;/author&gt;&lt;author&gt;de Pauw, P.&lt;/author&gt;&lt;author&gt;Ponnet, K.&lt;/author&gt;&lt;author&gt;Walrave, M.&lt;/author&gt;&lt;author&gt;Poels, K.&lt;/author&gt;&lt;author&gt;Cauberghe, V.&lt;/author&gt;&lt;author&gt;Hudders, L.&lt;/author&gt;&lt;/authors&gt;&lt;/contributors&gt;&lt;titles&gt;&lt;title&gt;Considering Children’s Advertising Literacy From a Methodological Point of View: Past Practices and Future Recommendations&lt;/title&gt;&lt;secondary-title&gt;Journal of Current Issues &amp;amp; Research in Advertising&lt;/secondary-title&gt;&lt;short-title&gt;Considering Children’s Advertising Literacy From a Methodological Point of View: Past Practices and Future Recommendations&lt;/short-title&gt;&lt;/titles&gt;&lt;periodical&gt;&lt;full-title&gt;Journal of Current Issues &amp;amp; Research in Advertising&lt;/full-title&gt;&lt;/periodical&gt;&lt;pages&gt;196-213&lt;/pages&gt;&lt;volume&gt;40&lt;/volume&gt;&lt;number&gt;2&lt;/number&gt;&lt;dates&gt;&lt;year&gt;2019&lt;/year&gt;&lt;pub-dates&gt;&lt;date&gt;2019/05/04&lt;/date&gt;&lt;/pub-dates&gt;&lt;/dates&gt;&lt;isbn&gt;1064-1734&lt;/isbn&gt;&lt;urls&gt;&lt;related-urls&gt;&lt;url&gt;https://doi.org/10.1080/10641734.2018.1503109&lt;/url&gt;&lt;/related-urls&gt;&lt;/urls&gt;&lt;electronic-resource-num&gt;10.1080/10641734.2018.1503109&lt;/electronic-resource-num&gt;&lt;/record&gt;&lt;/Cite&gt;&lt;/EndNote&gt;</w:instrText>
      </w:r>
      <w:r w:rsidRPr="177EB84F">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0</w:t>
      </w:r>
      <w:r w:rsidRPr="177EB84F">
        <w:rPr>
          <w:rFonts w:ascii="Times New Roman" w:hAnsi="Times New Roman" w:cs="Times New Roman"/>
          <w:sz w:val="24"/>
          <w:szCs w:val="24"/>
        </w:rPr>
        <w:fldChar w:fldCharType="end"/>
      </w:r>
      <w:r w:rsidR="00D5307E" w:rsidRPr="177EB84F">
        <w:rPr>
          <w:rFonts w:ascii="Times New Roman" w:hAnsi="Times New Roman" w:cs="Times New Roman"/>
          <w:sz w:val="24"/>
          <w:szCs w:val="24"/>
        </w:rPr>
        <w:t xml:space="preserve"> </w:t>
      </w:r>
    </w:p>
    <w:p w14:paraId="76DF7049" w14:textId="4AF18E22" w:rsidR="00DC0F19" w:rsidRPr="002F1067" w:rsidRDefault="00D5307E" w:rsidP="00D65AB4">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There is substantial literature </w:t>
      </w:r>
      <w:r w:rsidR="001000EB">
        <w:rPr>
          <w:rFonts w:ascii="Times New Roman" w:hAnsi="Times New Roman" w:cs="Times New Roman"/>
          <w:sz w:val="24"/>
          <w:szCs w:val="24"/>
        </w:rPr>
        <w:t>on</w:t>
      </w:r>
      <w:r w:rsidR="001000EB" w:rsidRPr="002F1067">
        <w:rPr>
          <w:rFonts w:ascii="Times New Roman" w:hAnsi="Times New Roman" w:cs="Times New Roman"/>
          <w:sz w:val="24"/>
          <w:szCs w:val="24"/>
        </w:rPr>
        <w:t xml:space="preserve"> </w:t>
      </w:r>
      <w:r w:rsidRPr="002F1067">
        <w:rPr>
          <w:rFonts w:ascii="Times New Roman" w:hAnsi="Times New Roman" w:cs="Times New Roman"/>
          <w:sz w:val="24"/>
          <w:szCs w:val="24"/>
        </w:rPr>
        <w:t>the understanding of advertising. A prominent framework has been the ‘Persuasion Knowledge Model’ (PKM)</w:t>
      </w:r>
      <w:r w:rsidR="00346A5B">
        <w:rPr>
          <w:rFonts w:ascii="Times New Roman" w:hAnsi="Times New Roman" w:cs="Times New Roman"/>
          <w:sz w:val="24"/>
          <w:szCs w:val="24"/>
        </w:rPr>
        <w:t>,</w:t>
      </w:r>
      <w:r w:rsidRPr="002F1067">
        <w:rPr>
          <w:rFonts w:ascii="Times New Roman" w:hAnsi="Times New Roman" w:cs="Times New Roman"/>
          <w:sz w:val="24"/>
          <w:szCs w:val="24"/>
        </w:rPr>
        <w:t xml:space="preserve"> which proposes that to resist advertising, individuals must first recognise that an advert is trying to sell something (persuasion knowledge)</w:t>
      </w:r>
      <w:r w:rsidR="00520105"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Friestad&lt;/Author&gt;&lt;Year&gt;1994&lt;/Year&gt;&lt;RecNum&gt;72&lt;/RecNum&gt;&lt;DisplayText&gt;&lt;style face="superscript"&gt;21&lt;/style&gt;&lt;/DisplayText&gt;&lt;record&gt;&lt;rec-number&gt;72&lt;/rec-number&gt;&lt;foreign-keys&gt;&lt;key app="EN" db-id="ztdffdxs3ww05iepwa1xwsr7r2z5fpvz2t5x" timestamp="1652095859"&gt;72&lt;/key&gt;&lt;/foreign-keys&gt;&lt;ref-type name="Journal Article"&gt;17&lt;/ref-type&gt;&lt;contributors&gt;&lt;authors&gt;&lt;author&gt;Friestad, M.&lt;/author&gt;&lt;author&gt;Wright, P.&lt;/author&gt;&lt;/authors&gt;&lt;/contributors&gt;&lt;titles&gt;&lt;title&gt;The Persuasion Knowledge Model: How People Cope with Persuasion Attempts&lt;/title&gt;&lt;secondary-title&gt;Journal of Consumer Research&lt;/secondary-title&gt;&lt;short-title&gt;The Persuasion Knowledge Model: How People Cope with Persuasion Attempts&lt;/short-title&gt;&lt;/titles&gt;&lt;periodical&gt;&lt;full-title&gt;Journal of Consumer Research&lt;/full-title&gt;&lt;/periodical&gt;&lt;pages&gt;1-31&lt;/pages&gt;&lt;volume&gt;21&lt;/volume&gt;&lt;number&gt;1&lt;/number&gt;&lt;dates&gt;&lt;year&gt;1994&lt;/year&gt;&lt;/dates&gt;&lt;isbn&gt;0093-5301&lt;/isbn&gt;&lt;urls&gt;&lt;related-urls&gt;&lt;url&gt;https://doi.org/10.1086/209380&lt;/url&gt;&lt;/related-urls&gt;&lt;/urls&gt;&lt;electronic-resource-num&gt;10.1086/209380&lt;/electronic-resource-num&gt;&lt;access-date&gt;12/2/2019&lt;/access-date&gt;&lt;/record&gt;&lt;/Cite&gt;&lt;/EndNote&gt;</w:instrText>
      </w:r>
      <w:r w:rsidR="0052010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1</w:t>
      </w:r>
      <w:r w:rsidR="00520105"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Various aspects of understanding have been identified: recognising advertising; perception of who pays for advertising and audience targeting; understanding </w:t>
      </w:r>
      <w:r w:rsidR="009D6F56" w:rsidRPr="002F1067">
        <w:rPr>
          <w:rFonts w:ascii="Times New Roman" w:hAnsi="Times New Roman" w:cs="Times New Roman"/>
          <w:sz w:val="24"/>
          <w:szCs w:val="24"/>
        </w:rPr>
        <w:t xml:space="preserve">the selling intent of </w:t>
      </w:r>
      <w:r w:rsidRPr="002F1067">
        <w:rPr>
          <w:rFonts w:ascii="Times New Roman" w:hAnsi="Times New Roman" w:cs="Times New Roman"/>
          <w:sz w:val="24"/>
          <w:szCs w:val="24"/>
        </w:rPr>
        <w:t>advertising</w:t>
      </w:r>
      <w:r w:rsidR="5BF05161" w:rsidRPr="002F1067">
        <w:rPr>
          <w:rFonts w:ascii="Times New Roman" w:hAnsi="Times New Roman" w:cs="Times New Roman"/>
          <w:sz w:val="24"/>
          <w:szCs w:val="24"/>
        </w:rPr>
        <w:t xml:space="preserve"> (i.e.</w:t>
      </w:r>
      <w:r w:rsidR="005934E2">
        <w:rPr>
          <w:rFonts w:ascii="Times New Roman" w:hAnsi="Times New Roman" w:cs="Times New Roman"/>
          <w:sz w:val="24"/>
          <w:szCs w:val="24"/>
        </w:rPr>
        <w:t>,</w:t>
      </w:r>
      <w:r w:rsidR="5BF05161" w:rsidRPr="002F1067">
        <w:rPr>
          <w:rFonts w:ascii="Times New Roman" w:hAnsi="Times New Roman" w:cs="Times New Roman"/>
          <w:sz w:val="24"/>
          <w:szCs w:val="24"/>
        </w:rPr>
        <w:t xml:space="preserve"> that advertisers are trying to sell products)</w:t>
      </w:r>
      <w:r w:rsidRPr="002F1067">
        <w:rPr>
          <w:rFonts w:ascii="Times New Roman" w:hAnsi="Times New Roman" w:cs="Times New Roman"/>
          <w:sz w:val="24"/>
          <w:szCs w:val="24"/>
        </w:rPr>
        <w:t>, persuasive intent</w:t>
      </w:r>
      <w:r w:rsidR="0AAC46B9" w:rsidRPr="002F1067">
        <w:rPr>
          <w:rFonts w:ascii="Times New Roman" w:hAnsi="Times New Roman" w:cs="Times New Roman"/>
          <w:sz w:val="24"/>
          <w:szCs w:val="24"/>
        </w:rPr>
        <w:t xml:space="preserve"> (i.e. </w:t>
      </w:r>
      <w:r w:rsidR="005934E2">
        <w:rPr>
          <w:rFonts w:ascii="Times New Roman" w:hAnsi="Times New Roman" w:cs="Times New Roman"/>
          <w:sz w:val="24"/>
          <w:szCs w:val="24"/>
        </w:rPr>
        <w:t>,</w:t>
      </w:r>
      <w:r w:rsidR="0AAC46B9" w:rsidRPr="002F1067">
        <w:rPr>
          <w:rFonts w:ascii="Times New Roman" w:hAnsi="Times New Roman" w:cs="Times New Roman"/>
          <w:sz w:val="24"/>
          <w:szCs w:val="24"/>
        </w:rPr>
        <w:t xml:space="preserve">that advertisers are trying to </w:t>
      </w:r>
      <w:r w:rsidR="163C6873" w:rsidRPr="002F1067">
        <w:rPr>
          <w:rFonts w:ascii="Times New Roman" w:hAnsi="Times New Roman" w:cs="Times New Roman"/>
          <w:sz w:val="24"/>
          <w:szCs w:val="24"/>
        </w:rPr>
        <w:t>influence behaviour via changing attitudes</w:t>
      </w:r>
      <w:r w:rsidR="009D6F56" w:rsidRPr="002F1067">
        <w:rPr>
          <w:rFonts w:ascii="Times New Roman" w:hAnsi="Times New Roman" w:cs="Times New Roman"/>
          <w:sz w:val="24"/>
          <w:szCs w:val="24"/>
        </w:rPr>
        <w:t xml:space="preserve"> towards </w:t>
      </w:r>
      <w:r w:rsidR="0AAC46B9" w:rsidRPr="002F1067">
        <w:rPr>
          <w:rFonts w:ascii="Times New Roman" w:hAnsi="Times New Roman" w:cs="Times New Roman"/>
          <w:sz w:val="24"/>
          <w:szCs w:val="24"/>
        </w:rPr>
        <w:t>products</w:t>
      </w:r>
      <w:r w:rsidR="009D6F56" w:rsidRPr="002F1067">
        <w:rPr>
          <w:rFonts w:ascii="Times New Roman" w:hAnsi="Times New Roman" w:cs="Times New Roman"/>
          <w:sz w:val="24"/>
          <w:szCs w:val="24"/>
        </w:rPr>
        <w:t>/brands</w:t>
      </w:r>
      <w:r w:rsidR="0AAC46B9" w:rsidRPr="002F1067">
        <w:rPr>
          <w:rFonts w:ascii="Times New Roman" w:hAnsi="Times New Roman" w:cs="Times New Roman"/>
          <w:sz w:val="24"/>
          <w:szCs w:val="24"/>
        </w:rPr>
        <w:t>)</w:t>
      </w:r>
      <w:r w:rsidRPr="002F1067">
        <w:rPr>
          <w:rFonts w:ascii="Times New Roman" w:hAnsi="Times New Roman" w:cs="Times New Roman"/>
          <w:sz w:val="24"/>
          <w:szCs w:val="24"/>
        </w:rPr>
        <w:t>, tactics</w:t>
      </w:r>
      <w:r w:rsidR="0D7C79A1" w:rsidRPr="002F1067">
        <w:rPr>
          <w:rFonts w:ascii="Times New Roman" w:hAnsi="Times New Roman" w:cs="Times New Roman"/>
          <w:sz w:val="24"/>
          <w:szCs w:val="24"/>
        </w:rPr>
        <w:t xml:space="preserve"> (i.e.</w:t>
      </w:r>
      <w:r w:rsidR="005934E2">
        <w:rPr>
          <w:rFonts w:ascii="Times New Roman" w:hAnsi="Times New Roman" w:cs="Times New Roman"/>
          <w:sz w:val="24"/>
          <w:szCs w:val="24"/>
        </w:rPr>
        <w:t>,</w:t>
      </w:r>
      <w:r w:rsidR="0D7C79A1" w:rsidRPr="002F1067">
        <w:rPr>
          <w:rFonts w:ascii="Times New Roman" w:hAnsi="Times New Roman" w:cs="Times New Roman"/>
          <w:sz w:val="24"/>
          <w:szCs w:val="24"/>
        </w:rPr>
        <w:t xml:space="preserve"> specific strategies used)</w:t>
      </w:r>
      <w:r w:rsidRPr="002F1067">
        <w:rPr>
          <w:rFonts w:ascii="Times New Roman" w:hAnsi="Times New Roman" w:cs="Times New Roman"/>
          <w:sz w:val="24"/>
          <w:szCs w:val="24"/>
        </w:rPr>
        <w:t>, and bias regarding the product</w:t>
      </w:r>
      <w:r w:rsidR="2C539F5A" w:rsidRPr="002F1067">
        <w:rPr>
          <w:rFonts w:ascii="Times New Roman" w:hAnsi="Times New Roman" w:cs="Times New Roman"/>
          <w:sz w:val="24"/>
          <w:szCs w:val="24"/>
        </w:rPr>
        <w:t xml:space="preserve"> (i.e. discrepancies between advertised and actual product)</w:t>
      </w:r>
      <w:r w:rsidR="00520105"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Rozendaal&lt;/Author&gt;&lt;Year&gt;2011&lt;/Year&gt;&lt;RecNum&gt;73&lt;/RecNum&gt;&lt;DisplayText&gt;&lt;style face="superscript"&gt;22&lt;/style&gt;&lt;/DisplayText&gt;&lt;record&gt;&lt;rec-number&gt;73&lt;/rec-number&gt;&lt;foreign-keys&gt;&lt;key app="EN" db-id="ztdffdxs3ww05iepwa1xwsr7r2z5fpvz2t5x" timestamp="1652095859"&gt;73&lt;/key&gt;&lt;/foreign-keys&gt;&lt;ref-type name="Journal Article"&gt;17&lt;/ref-type&gt;&lt;contributors&gt;&lt;authors&gt;&lt;author&gt;Rozendaal, E.&lt;/author&gt;&lt;author&gt;Lapierre, M. A.&lt;/author&gt;&lt;author&gt;van Reijmersdal, E. A.&lt;/author&gt;&lt;author&gt;Buijzen, M.&lt;/author&gt;&lt;/authors&gt;&lt;/contributors&gt;&lt;titles&gt;&lt;title&gt;Reconsidering Advertising Literacy as a Defense Against Advertising Effects&lt;/title&gt;&lt;secondary-title&gt;Media Psychology&lt;/secondary-title&gt;&lt;short-title&gt;Reconsidering Advertising Literacy as a Defense Against Advertising Effects&lt;/short-title&gt;&lt;/titles&gt;&lt;periodical&gt;&lt;full-title&gt;Media Psychology&lt;/full-title&gt;&lt;/periodical&gt;&lt;pages&gt;333-354&lt;/pages&gt;&lt;volume&gt;14&lt;/volume&gt;&lt;number&gt;4&lt;/number&gt;&lt;dates&gt;&lt;year&gt;2011&lt;/year&gt;&lt;pub-dates&gt;&lt;date&gt;2011/11/30&lt;/date&gt;&lt;/pub-dates&gt;&lt;/dates&gt;&lt;isbn&gt;1521-3269&lt;/isbn&gt;&lt;urls&gt;&lt;related-urls&gt;&lt;url&gt;https://doi.org/10.1080/15213269.2011.620540&lt;/url&gt;&lt;/related-urls&gt;&lt;/urls&gt;&lt;electronic-resource-num&gt;10.1080/15213269.2011.620540&lt;/electronic-resource-num&gt;&lt;/record&gt;&lt;/Cite&gt;&lt;/EndNote&gt;</w:instrText>
      </w:r>
      <w:r w:rsidR="0052010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2</w:t>
      </w:r>
      <w:r w:rsidR="00520105"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w:t>
      </w:r>
      <w:r w:rsidR="00743682">
        <w:rPr>
          <w:rFonts w:ascii="Times New Roman" w:hAnsi="Times New Roman" w:cs="Times New Roman"/>
          <w:sz w:val="24"/>
          <w:szCs w:val="24"/>
        </w:rPr>
        <w:t>E</w:t>
      </w:r>
      <w:r w:rsidR="002B7841" w:rsidRPr="002F1067">
        <w:rPr>
          <w:rFonts w:ascii="Times New Roman" w:hAnsi="Times New Roman" w:cs="Times New Roman"/>
          <w:sz w:val="24"/>
          <w:szCs w:val="24"/>
        </w:rPr>
        <w:t>vidence suggests</w:t>
      </w:r>
      <w:r w:rsidR="00631AE7"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that </w:t>
      </w:r>
      <w:r w:rsidR="0049533E" w:rsidRPr="002F1067">
        <w:rPr>
          <w:rFonts w:ascii="Times New Roman" w:hAnsi="Times New Roman" w:cs="Times New Roman"/>
          <w:sz w:val="24"/>
          <w:szCs w:val="24"/>
        </w:rPr>
        <w:t>‘</w:t>
      </w:r>
      <w:r w:rsidRPr="002F1067">
        <w:rPr>
          <w:rFonts w:ascii="Times New Roman" w:hAnsi="Times New Roman" w:cs="Times New Roman"/>
          <w:sz w:val="24"/>
          <w:szCs w:val="24"/>
        </w:rPr>
        <w:t>advertising literacy</w:t>
      </w:r>
      <w:r w:rsidR="0049533E" w:rsidRPr="002F1067">
        <w:rPr>
          <w:rFonts w:ascii="Times New Roman" w:hAnsi="Times New Roman" w:cs="Times New Roman"/>
          <w:sz w:val="24"/>
          <w:szCs w:val="24"/>
        </w:rPr>
        <w:t>’</w:t>
      </w:r>
      <w:r w:rsidRPr="002F1067">
        <w:rPr>
          <w:rFonts w:ascii="Times New Roman" w:hAnsi="Times New Roman" w:cs="Times New Roman"/>
          <w:sz w:val="24"/>
          <w:szCs w:val="24"/>
        </w:rPr>
        <w:t xml:space="preserve"> (</w:t>
      </w:r>
      <w:r w:rsidR="005D6D64">
        <w:rPr>
          <w:rFonts w:ascii="Times New Roman" w:hAnsi="Times New Roman" w:cs="Times New Roman"/>
          <w:sz w:val="24"/>
          <w:szCs w:val="24"/>
        </w:rPr>
        <w:t xml:space="preserve">i.e., </w:t>
      </w:r>
      <w:r w:rsidRPr="002F1067">
        <w:rPr>
          <w:rFonts w:ascii="Times New Roman" w:hAnsi="Times New Roman" w:cs="Times New Roman"/>
          <w:sz w:val="24"/>
          <w:szCs w:val="24"/>
        </w:rPr>
        <w:t>knowledge and understanding of advertising</w:t>
      </w:r>
      <w:r w:rsidR="00AF6E15">
        <w:rPr>
          <w:rFonts w:ascii="Times New Roman" w:hAnsi="Times New Roman" w:cs="Times New Roman"/>
          <w:sz w:val="24"/>
          <w:szCs w:val="24"/>
        </w:rPr>
        <w:t xml:space="preserve"> </w:t>
      </w:r>
      <w:r w:rsidR="0058063D">
        <w:rPr>
          <w:rFonts w:ascii="Times New Roman" w:hAnsi="Times New Roman" w:cs="Times New Roman"/>
          <w:sz w:val="24"/>
          <w:szCs w:val="24"/>
        </w:rPr>
        <w:t>intent</w:t>
      </w:r>
      <w:r w:rsidR="00C22CAE">
        <w:rPr>
          <w:rFonts w:ascii="Times New Roman" w:hAnsi="Times New Roman" w:cs="Times New Roman"/>
          <w:sz w:val="24"/>
          <w:szCs w:val="24"/>
        </w:rPr>
        <w:t xml:space="preserve"> and tactics</w:t>
      </w:r>
      <w:r w:rsidRPr="002F1067">
        <w:rPr>
          <w:rFonts w:ascii="Times New Roman" w:hAnsi="Times New Roman" w:cs="Times New Roman"/>
          <w:sz w:val="24"/>
          <w:szCs w:val="24"/>
        </w:rPr>
        <w:t xml:space="preserve">) </w:t>
      </w:r>
      <w:r w:rsidR="00907C3F">
        <w:rPr>
          <w:rFonts w:ascii="Times New Roman" w:hAnsi="Times New Roman" w:cs="Times New Roman"/>
          <w:sz w:val="24"/>
          <w:szCs w:val="24"/>
        </w:rPr>
        <w:t>does</w:t>
      </w:r>
      <w:r w:rsidR="00907C3F" w:rsidRPr="002F1067">
        <w:rPr>
          <w:rFonts w:ascii="Times New Roman" w:hAnsi="Times New Roman" w:cs="Times New Roman"/>
          <w:sz w:val="24"/>
          <w:szCs w:val="24"/>
        </w:rPr>
        <w:t xml:space="preserve"> </w:t>
      </w:r>
      <w:r w:rsidRPr="002F1067">
        <w:rPr>
          <w:rFonts w:ascii="Times New Roman" w:hAnsi="Times New Roman" w:cs="Times New Roman"/>
          <w:sz w:val="24"/>
          <w:szCs w:val="24"/>
        </w:rPr>
        <w:t>not fully develop during childhood</w:t>
      </w:r>
      <w:r w:rsidR="009D6F56" w:rsidRPr="002F1067">
        <w:rPr>
          <w:rFonts w:ascii="Times New Roman" w:hAnsi="Times New Roman" w:cs="Times New Roman"/>
          <w:sz w:val="24"/>
          <w:szCs w:val="24"/>
        </w:rPr>
        <w:t>;</w:t>
      </w:r>
      <w:r w:rsidRPr="002F1067">
        <w:rPr>
          <w:rFonts w:ascii="Times New Roman" w:hAnsi="Times New Roman" w:cs="Times New Roman"/>
          <w:sz w:val="24"/>
          <w:szCs w:val="24"/>
        </w:rPr>
        <w:t xml:space="preserve"> therefore</w:t>
      </w:r>
      <w:r w:rsidR="009D6F56" w:rsidRPr="002F1067">
        <w:rPr>
          <w:rFonts w:ascii="Times New Roman" w:hAnsi="Times New Roman" w:cs="Times New Roman"/>
          <w:sz w:val="24"/>
          <w:szCs w:val="24"/>
        </w:rPr>
        <w:t>,</w:t>
      </w:r>
      <w:r w:rsidRPr="002F1067">
        <w:rPr>
          <w:rFonts w:ascii="Times New Roman" w:hAnsi="Times New Roman" w:cs="Times New Roman"/>
          <w:sz w:val="24"/>
          <w:szCs w:val="24"/>
        </w:rPr>
        <w:t xml:space="preserve"> children do not possess the necessary cognitive ability to </w:t>
      </w:r>
      <w:r w:rsidR="006E01D3" w:rsidRPr="002F1067">
        <w:rPr>
          <w:rFonts w:ascii="Times New Roman" w:hAnsi="Times New Roman" w:cs="Times New Roman"/>
          <w:sz w:val="24"/>
          <w:szCs w:val="24"/>
        </w:rPr>
        <w:t>resist</w:t>
      </w:r>
      <w:r w:rsidRPr="002F1067">
        <w:rPr>
          <w:rFonts w:ascii="Times New Roman" w:hAnsi="Times New Roman" w:cs="Times New Roman"/>
          <w:sz w:val="24"/>
          <w:szCs w:val="24"/>
        </w:rPr>
        <w:t xml:space="preserve"> advertising</w:t>
      </w:r>
      <w:r w:rsidR="00520105" w:rsidRPr="002F1067">
        <w:rPr>
          <w:rFonts w:ascii="Times New Roman" w:hAnsi="Times New Roman" w:cs="Times New Roman"/>
          <w:sz w:val="24"/>
          <w:szCs w:val="24"/>
        </w:rPr>
        <w:t>.</w:t>
      </w:r>
      <w:r w:rsidR="00520105" w:rsidRPr="002F1067">
        <w:rPr>
          <w:rFonts w:ascii="Times New Roman" w:hAnsi="Times New Roman" w:cs="Times New Roman"/>
          <w:sz w:val="24"/>
          <w:szCs w:val="24"/>
        </w:rPr>
        <w:fldChar w:fldCharType="begin">
          <w:fldData xml:space="preserve">PEVuZE5vdGU+PENpdGU+PEF1dGhvcj5Sb3plbmRhYWw8L0F1dGhvcj48WWVhcj4yMDExPC9ZZWFy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Sb3plbmRhYWw8L0F1dGhvcj48WWVhcj4yMDExPC9ZZWFy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520105" w:rsidRPr="002F1067">
        <w:rPr>
          <w:rFonts w:ascii="Times New Roman" w:hAnsi="Times New Roman" w:cs="Times New Roman"/>
          <w:sz w:val="24"/>
          <w:szCs w:val="24"/>
        </w:rPr>
      </w:r>
      <w:r w:rsidR="0052010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2,23</w:t>
      </w:r>
      <w:r w:rsidR="00520105" w:rsidRPr="002F1067">
        <w:rPr>
          <w:rFonts w:ascii="Times New Roman" w:hAnsi="Times New Roman" w:cs="Times New Roman"/>
          <w:sz w:val="24"/>
          <w:szCs w:val="24"/>
        </w:rPr>
        <w:fldChar w:fldCharType="end"/>
      </w:r>
      <w:r w:rsidR="00F234AE">
        <w:rPr>
          <w:rFonts w:ascii="Times New Roman" w:hAnsi="Times New Roman" w:cs="Times New Roman"/>
          <w:sz w:val="24"/>
          <w:szCs w:val="24"/>
        </w:rPr>
        <w:t xml:space="preserve"> </w:t>
      </w:r>
      <w:r w:rsidR="00F234AE" w:rsidRPr="177EB84F">
        <w:rPr>
          <w:rFonts w:ascii="Times New Roman" w:hAnsi="Times New Roman" w:cs="Times New Roman"/>
          <w:sz w:val="24"/>
          <w:szCs w:val="24"/>
        </w:rPr>
        <w:t xml:space="preserve">For this paper, we </w:t>
      </w:r>
      <w:r w:rsidR="00973ABF">
        <w:rPr>
          <w:rFonts w:ascii="Times New Roman" w:hAnsi="Times New Roman" w:cs="Times New Roman"/>
          <w:sz w:val="24"/>
          <w:szCs w:val="24"/>
        </w:rPr>
        <w:t>view</w:t>
      </w:r>
      <w:r w:rsidR="00F234AE" w:rsidRPr="177EB84F">
        <w:rPr>
          <w:rFonts w:ascii="Times New Roman" w:hAnsi="Times New Roman" w:cs="Times New Roman"/>
          <w:sz w:val="24"/>
          <w:szCs w:val="24"/>
        </w:rPr>
        <w:t xml:space="preserve"> critical reasoning as the ability to </w:t>
      </w:r>
      <w:r w:rsidR="00F83E9E">
        <w:rPr>
          <w:rFonts w:ascii="Times New Roman" w:hAnsi="Times New Roman" w:cs="Times New Roman"/>
          <w:sz w:val="24"/>
          <w:szCs w:val="24"/>
        </w:rPr>
        <w:t xml:space="preserve">recognise </w:t>
      </w:r>
      <w:r w:rsidR="00F83E9E" w:rsidRPr="007640F9">
        <w:rPr>
          <w:rFonts w:ascii="Times New Roman" w:hAnsi="Times New Roman" w:cs="Times New Roman"/>
          <w:sz w:val="24"/>
          <w:szCs w:val="24"/>
        </w:rPr>
        <w:t>and</w:t>
      </w:r>
      <w:r w:rsidR="00F83E9E">
        <w:rPr>
          <w:rFonts w:ascii="Times New Roman" w:hAnsi="Times New Roman" w:cs="Times New Roman"/>
          <w:sz w:val="24"/>
          <w:szCs w:val="24"/>
        </w:rPr>
        <w:t xml:space="preserve"> understand advertising</w:t>
      </w:r>
      <w:r w:rsidR="00F234AE" w:rsidRPr="177EB84F">
        <w:rPr>
          <w:rFonts w:ascii="Times New Roman" w:hAnsi="Times New Roman" w:cs="Times New Roman"/>
          <w:sz w:val="24"/>
          <w:szCs w:val="24"/>
        </w:rPr>
        <w:t xml:space="preserve"> </w:t>
      </w:r>
      <w:r w:rsidR="00F83E9E">
        <w:rPr>
          <w:rFonts w:ascii="Times New Roman" w:hAnsi="Times New Roman" w:cs="Times New Roman"/>
          <w:sz w:val="24"/>
          <w:szCs w:val="24"/>
        </w:rPr>
        <w:t xml:space="preserve">(advertising literacy) and how it </w:t>
      </w:r>
      <w:r w:rsidR="00AF6E15">
        <w:rPr>
          <w:rFonts w:ascii="Times New Roman" w:hAnsi="Times New Roman" w:cs="Times New Roman"/>
          <w:sz w:val="24"/>
          <w:szCs w:val="24"/>
        </w:rPr>
        <w:t xml:space="preserve">impacts </w:t>
      </w:r>
      <w:r w:rsidR="00B37D05">
        <w:rPr>
          <w:rFonts w:ascii="Times New Roman" w:hAnsi="Times New Roman" w:cs="Times New Roman"/>
          <w:sz w:val="24"/>
          <w:szCs w:val="24"/>
        </w:rPr>
        <w:t xml:space="preserve">children and young people’s </w:t>
      </w:r>
      <w:r w:rsidR="00DB0D56">
        <w:rPr>
          <w:rFonts w:ascii="Times New Roman" w:hAnsi="Times New Roman" w:cs="Times New Roman"/>
          <w:sz w:val="24"/>
          <w:szCs w:val="24"/>
        </w:rPr>
        <w:t>response to advertising</w:t>
      </w:r>
      <w:r w:rsidR="00F234AE" w:rsidRPr="177EB84F">
        <w:rPr>
          <w:rFonts w:ascii="Times New Roman" w:hAnsi="Times New Roman" w:cs="Times New Roman"/>
          <w:sz w:val="24"/>
          <w:szCs w:val="24"/>
        </w:rPr>
        <w:t>.</w:t>
      </w:r>
      <w:r w:rsidRPr="002F1067">
        <w:rPr>
          <w:rFonts w:ascii="Times New Roman" w:hAnsi="Times New Roman" w:cs="Times New Roman"/>
          <w:sz w:val="24"/>
          <w:szCs w:val="24"/>
        </w:rPr>
        <w:t xml:space="preserve"> Much of the work around children and advertising, </w:t>
      </w:r>
      <w:r w:rsidR="005B6179">
        <w:rPr>
          <w:rFonts w:ascii="Times New Roman" w:hAnsi="Times New Roman" w:cs="Times New Roman"/>
          <w:sz w:val="24"/>
          <w:szCs w:val="24"/>
        </w:rPr>
        <w:t>and</w:t>
      </w:r>
      <w:r w:rsidRPr="002F1067">
        <w:rPr>
          <w:rFonts w:ascii="Times New Roman" w:hAnsi="Times New Roman" w:cs="Times New Roman"/>
          <w:sz w:val="24"/>
          <w:szCs w:val="24"/>
        </w:rPr>
        <w:t xml:space="preserve"> children’s broader position as consumers, has been informed by Piagetian theory, which presents age-specific stages in children’s development driven by cognitive ability</w:t>
      </w:r>
      <w:r w:rsidR="00E80001" w:rsidRPr="002F1067">
        <w:rPr>
          <w:rFonts w:ascii="Times New Roman" w:hAnsi="Times New Roman" w:cs="Times New Roman"/>
          <w:sz w:val="24"/>
          <w:szCs w:val="24"/>
        </w:rPr>
        <w:t>.</w:t>
      </w:r>
      <w:r w:rsidR="00E80001" w:rsidRPr="002F1067">
        <w:rPr>
          <w:rFonts w:ascii="Times New Roman" w:hAnsi="Times New Roman" w:cs="Times New Roman"/>
          <w:sz w:val="24"/>
          <w:szCs w:val="24"/>
        </w:rPr>
        <w:fldChar w:fldCharType="begin">
          <w:fldData xml:space="preserve">PEVuZE5vdGU+PENpdGU+PEF1dGhvcj5Kb2huPC9BdXRob3I+PFllYXI+MTk5OTwvWWVhcj48UmVj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Kb2huPC9BdXRob3I+PFllYXI+MTk5OTwvWWVhcj48UmVj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80001" w:rsidRPr="002F1067">
        <w:rPr>
          <w:rFonts w:ascii="Times New Roman" w:hAnsi="Times New Roman" w:cs="Times New Roman"/>
          <w:sz w:val="24"/>
          <w:szCs w:val="24"/>
        </w:rPr>
      </w:r>
      <w:r w:rsidR="00E80001"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4,25</w:t>
      </w:r>
      <w:r w:rsidR="00E80001" w:rsidRPr="002F1067">
        <w:rPr>
          <w:rFonts w:ascii="Times New Roman" w:hAnsi="Times New Roman" w:cs="Times New Roman"/>
          <w:sz w:val="24"/>
          <w:szCs w:val="24"/>
        </w:rPr>
        <w:fldChar w:fldCharType="end"/>
      </w:r>
      <w:r w:rsidR="00E80001"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This suggests </w:t>
      </w:r>
      <w:r w:rsidR="00F7322B" w:rsidRPr="002F1067">
        <w:rPr>
          <w:rFonts w:ascii="Times New Roman" w:hAnsi="Times New Roman" w:cs="Times New Roman"/>
          <w:sz w:val="24"/>
          <w:szCs w:val="24"/>
        </w:rPr>
        <w:t>progressive growth in understanding</w:t>
      </w:r>
      <w:r w:rsidR="00D17477">
        <w:rPr>
          <w:rFonts w:ascii="Times New Roman" w:hAnsi="Times New Roman" w:cs="Times New Roman"/>
          <w:sz w:val="24"/>
          <w:szCs w:val="24"/>
        </w:rPr>
        <w:t>, showing</w:t>
      </w:r>
      <w:r w:rsidR="00F7322B"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that as children get older, cognitive ability increases along with an increased ability to understand and resist advertising. </w:t>
      </w:r>
      <w:r w:rsidR="002609F6" w:rsidRPr="002F1067">
        <w:rPr>
          <w:rFonts w:ascii="Times New Roman" w:hAnsi="Times New Roman" w:cs="Times New Roman"/>
          <w:sz w:val="24"/>
          <w:szCs w:val="24"/>
        </w:rPr>
        <w:t>This</w:t>
      </w:r>
      <w:r w:rsidR="00775CB6" w:rsidRPr="002F1067">
        <w:rPr>
          <w:rFonts w:ascii="Times New Roman" w:hAnsi="Times New Roman" w:cs="Times New Roman"/>
          <w:sz w:val="24"/>
          <w:szCs w:val="24"/>
        </w:rPr>
        <w:t xml:space="preserve"> </w:t>
      </w:r>
      <w:r w:rsidR="00EE0CEB" w:rsidRPr="002F1067">
        <w:rPr>
          <w:rFonts w:ascii="Times New Roman" w:hAnsi="Times New Roman" w:cs="Times New Roman"/>
          <w:sz w:val="24"/>
          <w:szCs w:val="24"/>
        </w:rPr>
        <w:t xml:space="preserve">understanding </w:t>
      </w:r>
      <w:r w:rsidR="00775CB6" w:rsidRPr="002F1067">
        <w:rPr>
          <w:rFonts w:ascii="Times New Roman" w:hAnsi="Times New Roman" w:cs="Times New Roman"/>
          <w:sz w:val="24"/>
          <w:szCs w:val="24"/>
        </w:rPr>
        <w:t>was largely developed when TV was the main advertising medium</w:t>
      </w:r>
      <w:r w:rsidR="00227A7B" w:rsidRPr="002F1067">
        <w:rPr>
          <w:rFonts w:ascii="Times New Roman" w:hAnsi="Times New Roman" w:cs="Times New Roman"/>
          <w:sz w:val="24"/>
          <w:szCs w:val="24"/>
        </w:rPr>
        <w:t xml:space="preserve">, </w:t>
      </w:r>
      <w:r w:rsidR="000B005B" w:rsidRPr="002F1067">
        <w:rPr>
          <w:rFonts w:ascii="Times New Roman" w:hAnsi="Times New Roman" w:cs="Times New Roman"/>
          <w:sz w:val="24"/>
          <w:szCs w:val="24"/>
        </w:rPr>
        <w:t xml:space="preserve">but the applicability </w:t>
      </w:r>
      <w:r w:rsidR="008559B8" w:rsidRPr="002F1067">
        <w:rPr>
          <w:rFonts w:ascii="Times New Roman" w:hAnsi="Times New Roman" w:cs="Times New Roman"/>
          <w:sz w:val="24"/>
          <w:szCs w:val="24"/>
        </w:rPr>
        <w:t>to the digital age of advertising</w:t>
      </w:r>
      <w:r w:rsidR="00414795">
        <w:rPr>
          <w:rFonts w:ascii="Times New Roman" w:hAnsi="Times New Roman" w:cs="Times New Roman"/>
          <w:sz w:val="24"/>
          <w:szCs w:val="24"/>
        </w:rPr>
        <w:t xml:space="preserve"> </w:t>
      </w:r>
      <w:r w:rsidR="00414795" w:rsidRPr="002F1067">
        <w:rPr>
          <w:rFonts w:ascii="Times New Roman" w:hAnsi="Times New Roman" w:cs="Times New Roman"/>
          <w:sz w:val="24"/>
          <w:szCs w:val="24"/>
        </w:rPr>
        <w:t>has been questioned</w:t>
      </w:r>
      <w:r w:rsidR="008C648E">
        <w:rPr>
          <w:rFonts w:ascii="Times New Roman" w:hAnsi="Times New Roman" w:cs="Times New Roman"/>
          <w:sz w:val="24"/>
          <w:szCs w:val="24"/>
        </w:rPr>
        <w:t xml:space="preserve"> </w:t>
      </w:r>
      <w:r w:rsidR="008C648E" w:rsidRPr="002F1067">
        <w:rPr>
          <w:rFonts w:ascii="Times New Roman" w:hAnsi="Times New Roman" w:cs="Times New Roman"/>
          <w:sz w:val="24"/>
          <w:szCs w:val="24"/>
        </w:rPr>
        <w:t>(even for older children)</w:t>
      </w:r>
      <w:r w:rsidR="00A62E87" w:rsidRPr="002F1067">
        <w:rPr>
          <w:rFonts w:ascii="Times New Roman" w:hAnsi="Times New Roman" w:cs="Times New Roman"/>
          <w:sz w:val="24"/>
          <w:szCs w:val="24"/>
        </w:rPr>
        <w:t>,</w:t>
      </w:r>
      <w:r w:rsidR="008559B8" w:rsidRPr="002F1067">
        <w:rPr>
          <w:rFonts w:ascii="Times New Roman" w:hAnsi="Times New Roman" w:cs="Times New Roman"/>
          <w:sz w:val="24"/>
          <w:szCs w:val="24"/>
        </w:rPr>
        <w:t xml:space="preserve"> </w:t>
      </w:r>
      <w:r w:rsidR="008C648E">
        <w:rPr>
          <w:rFonts w:ascii="Times New Roman" w:hAnsi="Times New Roman" w:cs="Times New Roman"/>
          <w:sz w:val="24"/>
          <w:szCs w:val="24"/>
        </w:rPr>
        <w:t>as</w:t>
      </w:r>
      <w:r w:rsidR="008559B8" w:rsidRPr="002F1067">
        <w:rPr>
          <w:rFonts w:ascii="Times New Roman" w:hAnsi="Times New Roman" w:cs="Times New Roman"/>
          <w:sz w:val="24"/>
          <w:szCs w:val="24"/>
        </w:rPr>
        <w:t xml:space="preserve"> </w:t>
      </w:r>
      <w:r w:rsidR="00DF17C6" w:rsidRPr="002F1067">
        <w:rPr>
          <w:rFonts w:ascii="Times New Roman" w:hAnsi="Times New Roman" w:cs="Times New Roman"/>
          <w:sz w:val="24"/>
          <w:szCs w:val="24"/>
        </w:rPr>
        <w:t xml:space="preserve">entertainment and advertising content </w:t>
      </w:r>
      <w:r w:rsidR="008C648E">
        <w:rPr>
          <w:rFonts w:ascii="Times New Roman" w:hAnsi="Times New Roman" w:cs="Times New Roman"/>
          <w:sz w:val="24"/>
          <w:szCs w:val="24"/>
        </w:rPr>
        <w:t>are</w:t>
      </w:r>
      <w:r w:rsidR="008C648E" w:rsidRPr="002F1067">
        <w:rPr>
          <w:rFonts w:ascii="Times New Roman" w:hAnsi="Times New Roman" w:cs="Times New Roman"/>
          <w:sz w:val="24"/>
          <w:szCs w:val="24"/>
        </w:rPr>
        <w:t xml:space="preserve"> </w:t>
      </w:r>
      <w:r w:rsidR="00DF17C6" w:rsidRPr="002F1067">
        <w:rPr>
          <w:rFonts w:ascii="Times New Roman" w:hAnsi="Times New Roman" w:cs="Times New Roman"/>
          <w:sz w:val="24"/>
          <w:szCs w:val="24"/>
        </w:rPr>
        <w:t>not clearly distinguished.</w:t>
      </w:r>
      <w:r w:rsidR="00DB5422"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Ali&lt;/Author&gt;&lt;Year&gt;2009&lt;/Year&gt;&lt;RecNum&gt;1&lt;/RecNum&gt;&lt;DisplayText&gt;&lt;style face="superscript"&gt;26&lt;/style&gt;&lt;/DisplayText&gt;&lt;record&gt;&lt;rec-number&gt;1&lt;/rec-number&gt;&lt;foreign-keys&gt;&lt;key app="EN" db-id="ztdffdxs3ww05iepwa1xwsr7r2z5fpvz2t5x" timestamp="1652095726"&gt;1&lt;/key&gt;&lt;/foreign-keys&gt;&lt;ref-type name="Journal Article"&gt;17&lt;/ref-type&gt;&lt;contributors&gt;&lt;authors&gt;&lt;author&gt;Ali, Moondore&lt;/author&gt;&lt;author&gt;Blades, Mark&lt;/author&gt;&lt;author&gt;Oates, Caroline&lt;/author&gt;&lt;author&gt;Blumberg, Fran&lt;/author&gt;&lt;/authors&gt;&lt;/contributors&gt;&lt;titles&gt;&lt;title&gt;Young children&amp;apos;s ability to recognize advertisements in web page designs&lt;/title&gt;&lt;secondary-title&gt;British Journal of Developmental Psychology&lt;/secondary-title&gt;&lt;/titles&gt;&lt;periodical&gt;&lt;full-title&gt;British Journal of Developmental Psychology&lt;/full-title&gt;&lt;/periodical&gt;&lt;pages&gt;71-83&lt;/pages&gt;&lt;volume&gt;27&lt;/volume&gt;&lt;number&gt;1&lt;/number&gt;&lt;dates&gt;&lt;year&gt;2009&lt;/year&gt;&lt;/dates&gt;&lt;urls&gt;&lt;related-urls&gt;&lt;url&gt;https://onlinelibrary.wiley.com/doi/abs/10.1348/026151008X388378&lt;/url&gt;&lt;/related-urls&gt;&lt;/urls&gt;&lt;electronic-resource-num&gt;doi:10.1348/026151008X388378&lt;/electronic-resource-num&gt;&lt;/record&gt;&lt;/Cite&gt;&lt;/EndNote&gt;</w:instrText>
      </w:r>
      <w:r w:rsidR="00DB5422"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6</w:t>
      </w:r>
      <w:r w:rsidR="00DB5422" w:rsidRPr="002F1067">
        <w:rPr>
          <w:rFonts w:ascii="Times New Roman" w:hAnsi="Times New Roman" w:cs="Times New Roman"/>
          <w:sz w:val="24"/>
          <w:szCs w:val="24"/>
        </w:rPr>
        <w:fldChar w:fldCharType="end"/>
      </w:r>
      <w:r w:rsidR="00DF17C6" w:rsidRPr="002F1067">
        <w:rPr>
          <w:rFonts w:ascii="Times New Roman" w:hAnsi="Times New Roman" w:cs="Times New Roman"/>
          <w:sz w:val="24"/>
          <w:szCs w:val="24"/>
        </w:rPr>
        <w:t xml:space="preserve"> </w:t>
      </w:r>
    </w:p>
    <w:p w14:paraId="1E435F19" w14:textId="2135CD1A" w:rsidR="00D5307E" w:rsidRPr="002F1067" w:rsidRDefault="009C7C98" w:rsidP="00802A96">
      <w:pPr>
        <w:spacing w:line="480" w:lineRule="auto"/>
        <w:rPr>
          <w:rFonts w:ascii="Times New Roman" w:hAnsi="Times New Roman" w:cs="Times New Roman"/>
          <w:sz w:val="24"/>
          <w:szCs w:val="24"/>
        </w:rPr>
      </w:pPr>
      <w:r>
        <w:rPr>
          <w:rFonts w:ascii="Times New Roman" w:hAnsi="Times New Roman" w:cs="Times New Roman"/>
          <w:sz w:val="24"/>
          <w:szCs w:val="24"/>
        </w:rPr>
        <w:t>S</w:t>
      </w:r>
      <w:r w:rsidR="00D5307E" w:rsidRPr="002F1067">
        <w:rPr>
          <w:rFonts w:ascii="Times New Roman" w:hAnsi="Times New Roman" w:cs="Times New Roman"/>
          <w:sz w:val="24"/>
          <w:szCs w:val="24"/>
        </w:rPr>
        <w:t>ocial</w:t>
      </w:r>
      <w:r w:rsidR="009D6F56" w:rsidRPr="002F1067">
        <w:rPr>
          <w:rFonts w:ascii="Times New Roman" w:hAnsi="Times New Roman" w:cs="Times New Roman"/>
          <w:sz w:val="24"/>
          <w:szCs w:val="24"/>
        </w:rPr>
        <w:t>-</w:t>
      </w:r>
      <w:r w:rsidR="00D5307E" w:rsidRPr="002F1067">
        <w:rPr>
          <w:rFonts w:ascii="Times New Roman" w:hAnsi="Times New Roman" w:cs="Times New Roman"/>
          <w:sz w:val="24"/>
          <w:szCs w:val="24"/>
        </w:rPr>
        <w:t>cognitive models</w:t>
      </w:r>
      <w:r>
        <w:rPr>
          <w:rFonts w:ascii="Times New Roman" w:hAnsi="Times New Roman" w:cs="Times New Roman"/>
          <w:sz w:val="24"/>
          <w:szCs w:val="24"/>
        </w:rPr>
        <w:t xml:space="preserve"> </w:t>
      </w:r>
      <w:r w:rsidR="00D5307E" w:rsidRPr="002F1067">
        <w:rPr>
          <w:rFonts w:ascii="Times New Roman" w:hAnsi="Times New Roman" w:cs="Times New Roman"/>
          <w:sz w:val="24"/>
          <w:szCs w:val="24"/>
        </w:rPr>
        <w:t>present the effects of advertising occurring automatically without any information processing</w:t>
      </w:r>
      <w:r>
        <w:rPr>
          <w:rFonts w:ascii="Times New Roman" w:hAnsi="Times New Roman" w:cs="Times New Roman"/>
          <w:sz w:val="24"/>
          <w:szCs w:val="24"/>
        </w:rPr>
        <w:t>,</w:t>
      </w:r>
      <w:r w:rsidR="00B7010C" w:rsidRPr="002F1067">
        <w:rPr>
          <w:rFonts w:ascii="Times New Roman" w:hAnsi="Times New Roman" w:cs="Times New Roman"/>
          <w:sz w:val="24"/>
          <w:szCs w:val="24"/>
        </w:rPr>
        <w:t xml:space="preserve"> </w:t>
      </w:r>
      <w:r w:rsidR="00E507E3" w:rsidRPr="002F1067">
        <w:rPr>
          <w:rFonts w:ascii="Times New Roman" w:hAnsi="Times New Roman" w:cs="Times New Roman"/>
          <w:sz w:val="24"/>
          <w:szCs w:val="24"/>
        </w:rPr>
        <w:t>suggesting t</w:t>
      </w:r>
      <w:r w:rsidR="00B7010C" w:rsidRPr="002F1067">
        <w:rPr>
          <w:rFonts w:ascii="Times New Roman" w:hAnsi="Times New Roman" w:cs="Times New Roman"/>
          <w:sz w:val="24"/>
          <w:szCs w:val="24"/>
        </w:rPr>
        <w:t xml:space="preserve">hat </w:t>
      </w:r>
      <w:r w:rsidR="261D7B75" w:rsidRPr="002F1067">
        <w:rPr>
          <w:rFonts w:ascii="Times New Roman" w:hAnsi="Times New Roman" w:cs="Times New Roman"/>
          <w:sz w:val="24"/>
          <w:szCs w:val="24"/>
        </w:rPr>
        <w:t>understanding</w:t>
      </w:r>
      <w:r w:rsidR="00F768E9" w:rsidRPr="002F1067">
        <w:rPr>
          <w:rFonts w:ascii="Times New Roman" w:hAnsi="Times New Roman" w:cs="Times New Roman"/>
          <w:sz w:val="24"/>
          <w:szCs w:val="24"/>
        </w:rPr>
        <w:t xml:space="preserve"> </w:t>
      </w:r>
      <w:r w:rsidR="00F20270" w:rsidRPr="002F1067">
        <w:rPr>
          <w:rFonts w:ascii="Times New Roman" w:hAnsi="Times New Roman" w:cs="Times New Roman"/>
          <w:sz w:val="24"/>
          <w:szCs w:val="24"/>
        </w:rPr>
        <w:t xml:space="preserve">alone </w:t>
      </w:r>
      <w:r w:rsidR="00F768E9" w:rsidRPr="002F1067">
        <w:rPr>
          <w:rFonts w:ascii="Times New Roman" w:hAnsi="Times New Roman" w:cs="Times New Roman"/>
          <w:sz w:val="24"/>
          <w:szCs w:val="24"/>
        </w:rPr>
        <w:t xml:space="preserve">is </w:t>
      </w:r>
      <w:r>
        <w:rPr>
          <w:rFonts w:ascii="Times New Roman" w:hAnsi="Times New Roman" w:cs="Times New Roman"/>
          <w:sz w:val="24"/>
          <w:szCs w:val="24"/>
        </w:rPr>
        <w:t>in</w:t>
      </w:r>
      <w:r w:rsidR="07CBF44D" w:rsidRPr="002F1067">
        <w:rPr>
          <w:rFonts w:ascii="Times New Roman" w:hAnsi="Times New Roman" w:cs="Times New Roman"/>
          <w:sz w:val="24"/>
          <w:szCs w:val="24"/>
        </w:rPr>
        <w:t xml:space="preserve">sufficient to counteract </w:t>
      </w:r>
      <w:r w:rsidR="00DA2C5E">
        <w:rPr>
          <w:rFonts w:ascii="Times New Roman" w:hAnsi="Times New Roman" w:cs="Times New Roman"/>
          <w:sz w:val="24"/>
          <w:szCs w:val="24"/>
        </w:rPr>
        <w:lastRenderedPageBreak/>
        <w:t xml:space="preserve">the </w:t>
      </w:r>
      <w:r w:rsidR="00212D50" w:rsidRPr="002F1067">
        <w:rPr>
          <w:rFonts w:ascii="Times New Roman" w:hAnsi="Times New Roman" w:cs="Times New Roman"/>
          <w:sz w:val="24"/>
          <w:szCs w:val="24"/>
        </w:rPr>
        <w:t xml:space="preserve">potentially </w:t>
      </w:r>
      <w:r w:rsidR="07CBF44D" w:rsidRPr="002F1067">
        <w:rPr>
          <w:rFonts w:ascii="Times New Roman" w:hAnsi="Times New Roman" w:cs="Times New Roman"/>
          <w:sz w:val="24"/>
          <w:szCs w:val="24"/>
        </w:rPr>
        <w:t>harmful effects</w:t>
      </w:r>
      <w:r w:rsidR="00485EF1" w:rsidRPr="002F1067">
        <w:rPr>
          <w:rFonts w:ascii="Times New Roman" w:hAnsi="Times New Roman" w:cs="Times New Roman"/>
          <w:sz w:val="24"/>
          <w:szCs w:val="24"/>
        </w:rPr>
        <w:t xml:space="preserve"> of advertising</w:t>
      </w:r>
      <w:r w:rsidR="07CBF44D" w:rsidRPr="002F1067">
        <w:rPr>
          <w:rFonts w:ascii="Times New Roman" w:hAnsi="Times New Roman" w:cs="Times New Roman"/>
          <w:sz w:val="24"/>
          <w:szCs w:val="24"/>
        </w:rPr>
        <w:t>.</w:t>
      </w:r>
      <w:r w:rsidR="00821960"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arris&lt;/Author&gt;&lt;Year&gt;2009&lt;/Year&gt;&lt;RecNum&gt;75&lt;/RecNum&gt;&lt;DisplayText&gt;&lt;style face="superscript"&gt;25&lt;/style&gt;&lt;/DisplayText&gt;&lt;record&gt;&lt;rec-number&gt;75&lt;/rec-number&gt;&lt;foreign-keys&gt;&lt;key app="EN" db-id="ztdffdxs3ww05iepwa1xwsr7r2z5fpvz2t5x" timestamp="1652095860"&gt;75&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lt;/secondary-title&gt;&lt;short-title&gt;The Food Marketing Defense Model: Integrating Psychological Research to Protect Youth and Inform Public Policy&lt;/short-title&gt;&lt;/titles&gt;&lt;periodical&gt;&lt;full-title&gt;Social Issues and Policy Review&lt;/full-title&gt;&lt;/periodical&gt;&lt;pages&gt;211-271&lt;/pages&gt;&lt;volume&gt;3&lt;/volume&gt;&lt;number&gt;1&lt;/number&gt;&lt;dates&gt;&lt;year&gt;2009&lt;/year&gt;&lt;pub-dates&gt;&lt;date&gt;2009/12/01&lt;/date&gt;&lt;/pub-dates&gt;&lt;/dates&gt;&lt;isbn&gt;1751-2395&lt;/isbn&gt;&lt;urls&gt;&lt;related-urls&gt;&lt;url&gt;https://doi.org/10.1111/j.1751-2409.2009.01015.x&lt;/url&gt;&lt;/related-urls&gt;&lt;/urls&gt;&lt;electronic-resource-num&gt;10.1111/j.1751-2409.2009.01015.x&lt;/electronic-resource-num&gt;&lt;access-date&gt;2019/12/02&lt;/access-date&gt;&lt;/record&gt;&lt;/Cite&gt;&lt;/EndNote&gt;</w:instrText>
      </w:r>
      <w:r w:rsidR="00821960"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5</w:t>
      </w:r>
      <w:r w:rsidR="00821960" w:rsidRPr="002F1067">
        <w:rPr>
          <w:rFonts w:ascii="Times New Roman" w:hAnsi="Times New Roman" w:cs="Times New Roman"/>
          <w:sz w:val="24"/>
          <w:szCs w:val="24"/>
        </w:rPr>
        <w:fldChar w:fldCharType="end"/>
      </w:r>
      <w:r w:rsidR="00D05137" w:rsidRPr="002F1067">
        <w:rPr>
          <w:rFonts w:ascii="Times New Roman" w:hAnsi="Times New Roman" w:cs="Times New Roman"/>
          <w:sz w:val="24"/>
          <w:szCs w:val="24"/>
        </w:rPr>
        <w:t xml:space="preserve"> </w:t>
      </w:r>
      <w:r w:rsidR="00430B9F">
        <w:rPr>
          <w:rFonts w:ascii="Times New Roman" w:hAnsi="Times New Roman" w:cs="Times New Roman"/>
          <w:sz w:val="24"/>
          <w:szCs w:val="24"/>
        </w:rPr>
        <w:t>Concerning</w:t>
      </w:r>
      <w:r w:rsidR="00D05137" w:rsidRPr="002F1067">
        <w:rPr>
          <w:rFonts w:ascii="Times New Roman" w:hAnsi="Times New Roman" w:cs="Times New Roman"/>
          <w:sz w:val="24"/>
          <w:szCs w:val="24"/>
        </w:rPr>
        <w:t xml:space="preserve"> food, the Food Marketing Defense Model posits that awareness, understanding, ability (including cognitive capacity), and motivation (to resist advertising) are all required to </w:t>
      </w:r>
      <w:r w:rsidR="00D35FA2" w:rsidRPr="002F1067">
        <w:rPr>
          <w:rFonts w:ascii="Times New Roman" w:hAnsi="Times New Roman" w:cs="Times New Roman"/>
          <w:sz w:val="24"/>
          <w:szCs w:val="24"/>
        </w:rPr>
        <w:t>withstand</w:t>
      </w:r>
      <w:r w:rsidR="002409D0" w:rsidRPr="002F1067">
        <w:rPr>
          <w:rFonts w:ascii="Times New Roman" w:hAnsi="Times New Roman" w:cs="Times New Roman"/>
          <w:sz w:val="24"/>
          <w:szCs w:val="24"/>
        </w:rPr>
        <w:t xml:space="preserve"> </w:t>
      </w:r>
      <w:r w:rsidR="00D05137" w:rsidRPr="002F1067">
        <w:rPr>
          <w:rFonts w:ascii="Times New Roman" w:hAnsi="Times New Roman" w:cs="Times New Roman"/>
          <w:sz w:val="24"/>
          <w:szCs w:val="24"/>
        </w:rPr>
        <w:t>food advertising.</w:t>
      </w:r>
      <w:r w:rsidR="00D05137"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arris&lt;/Author&gt;&lt;Year&gt;2009&lt;/Year&gt;&lt;RecNum&gt;75&lt;/RecNum&gt;&lt;DisplayText&gt;&lt;style face="superscript"&gt;25&lt;/style&gt;&lt;/DisplayText&gt;&lt;record&gt;&lt;rec-number&gt;75&lt;/rec-number&gt;&lt;foreign-keys&gt;&lt;key app="EN" db-id="ztdffdxs3ww05iepwa1xwsr7r2z5fpvz2t5x" timestamp="1652095860"&gt;75&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lt;/secondary-title&gt;&lt;short-title&gt;The Food Marketing Defense Model: Integrating Psychological Research to Protect Youth and Inform Public Policy&lt;/short-title&gt;&lt;/titles&gt;&lt;periodical&gt;&lt;full-title&gt;Social Issues and Policy Review&lt;/full-title&gt;&lt;/periodical&gt;&lt;pages&gt;211-271&lt;/pages&gt;&lt;volume&gt;3&lt;/volume&gt;&lt;number&gt;1&lt;/number&gt;&lt;dates&gt;&lt;year&gt;2009&lt;/year&gt;&lt;pub-dates&gt;&lt;date&gt;2009/12/01&lt;/date&gt;&lt;/pub-dates&gt;&lt;/dates&gt;&lt;isbn&gt;1751-2395&lt;/isbn&gt;&lt;urls&gt;&lt;related-urls&gt;&lt;url&gt;https://doi.org/10.1111/j.1751-2409.2009.01015.x&lt;/url&gt;&lt;/related-urls&gt;&lt;/urls&gt;&lt;electronic-resource-num&gt;10.1111/j.1751-2409.2009.01015.x&lt;/electronic-resource-num&gt;&lt;access-date&gt;2019/12/02&lt;/access-date&gt;&lt;/record&gt;&lt;/Cite&gt;&lt;/EndNote&gt;</w:instrText>
      </w:r>
      <w:r w:rsidR="00D05137"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5</w:t>
      </w:r>
      <w:r w:rsidR="00D05137" w:rsidRPr="002F1067">
        <w:rPr>
          <w:rFonts w:ascii="Times New Roman" w:hAnsi="Times New Roman" w:cs="Times New Roman"/>
          <w:sz w:val="24"/>
          <w:szCs w:val="24"/>
        </w:rPr>
        <w:fldChar w:fldCharType="end"/>
      </w:r>
      <w:r w:rsidR="00D05137" w:rsidRPr="002F1067">
        <w:rPr>
          <w:rFonts w:ascii="Times New Roman" w:hAnsi="Times New Roman" w:cs="Times New Roman"/>
          <w:sz w:val="24"/>
          <w:szCs w:val="24"/>
        </w:rPr>
        <w:t xml:space="preserve"> </w:t>
      </w:r>
      <w:r w:rsidR="002D2027">
        <w:rPr>
          <w:rFonts w:ascii="Times New Roman" w:hAnsi="Times New Roman" w:cs="Times New Roman"/>
          <w:sz w:val="24"/>
          <w:szCs w:val="24"/>
        </w:rPr>
        <w:t>A</w:t>
      </w:r>
      <w:r w:rsidR="00480693" w:rsidRPr="002F1067">
        <w:rPr>
          <w:rFonts w:ascii="Times New Roman" w:hAnsi="Times New Roman" w:cs="Times New Roman"/>
          <w:sz w:val="24"/>
          <w:szCs w:val="24"/>
        </w:rPr>
        <w:t xml:space="preserve">dvertising, especially when digitally embedded, is designed to bypass conscious and rational </w:t>
      </w:r>
      <w:r w:rsidR="00EB55EC" w:rsidRPr="002F1067">
        <w:rPr>
          <w:rFonts w:ascii="Times New Roman" w:hAnsi="Times New Roman" w:cs="Times New Roman"/>
          <w:sz w:val="24"/>
          <w:szCs w:val="24"/>
        </w:rPr>
        <w:t>decision</w:t>
      </w:r>
      <w:r w:rsidR="00EB55EC">
        <w:rPr>
          <w:rFonts w:ascii="Times New Roman" w:hAnsi="Times New Roman" w:cs="Times New Roman"/>
          <w:sz w:val="24"/>
          <w:szCs w:val="24"/>
        </w:rPr>
        <w:t>-</w:t>
      </w:r>
      <w:r w:rsidR="00480693" w:rsidRPr="002F1067">
        <w:rPr>
          <w:rFonts w:ascii="Times New Roman" w:hAnsi="Times New Roman" w:cs="Times New Roman"/>
          <w:sz w:val="24"/>
          <w:szCs w:val="24"/>
        </w:rPr>
        <w:t xml:space="preserve">making and </w:t>
      </w:r>
      <w:r w:rsidR="003E7BED" w:rsidRPr="002F1067">
        <w:rPr>
          <w:rFonts w:ascii="Times New Roman" w:hAnsi="Times New Roman" w:cs="Times New Roman"/>
          <w:sz w:val="24"/>
          <w:szCs w:val="24"/>
        </w:rPr>
        <w:t>instead rely on emotional responses and non-conscious processing</w:t>
      </w:r>
      <w:r w:rsidR="006D5E56">
        <w:rPr>
          <w:rFonts w:ascii="Times New Roman" w:hAnsi="Times New Roman" w:cs="Times New Roman"/>
          <w:sz w:val="24"/>
          <w:szCs w:val="24"/>
        </w:rPr>
        <w:t>, thereby inhibiting the ability to resist</w:t>
      </w:r>
      <w:r w:rsidR="008D31A4">
        <w:rPr>
          <w:rFonts w:ascii="Times New Roman" w:hAnsi="Times New Roman" w:cs="Times New Roman"/>
          <w:sz w:val="24"/>
          <w:szCs w:val="24"/>
        </w:rPr>
        <w:t xml:space="preserve"> effectively</w:t>
      </w:r>
      <w:r w:rsidR="003E7BED" w:rsidRPr="002F1067">
        <w:rPr>
          <w:rFonts w:ascii="Times New Roman" w:hAnsi="Times New Roman" w:cs="Times New Roman"/>
          <w:sz w:val="24"/>
          <w:szCs w:val="24"/>
        </w:rPr>
        <w:t>.</w:t>
      </w:r>
      <w:r w:rsidR="006D5E56" w:rsidRPr="002F1067">
        <w:rPr>
          <w:rFonts w:ascii="Times New Roman" w:hAnsi="Times New Roman" w:cs="Times New Roman"/>
          <w:sz w:val="24"/>
          <w:szCs w:val="24"/>
        </w:rPr>
        <w:fldChar w:fldCharType="begin">
          <w:fldData xml:space="preserve">PEVuZE5vdGU+PENpdGU+PEF1dGhvcj5XSE88L0F1dGhvcj48WWVhcj4yMDE2PC9ZZWFyPjxSZWNO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==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XSE88L0F1dGhvcj48WWVhcj4yMDE2PC9ZZWFyPjxSZWNO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==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6D5E56" w:rsidRPr="002F1067">
        <w:rPr>
          <w:rFonts w:ascii="Times New Roman" w:hAnsi="Times New Roman" w:cs="Times New Roman"/>
          <w:sz w:val="24"/>
          <w:szCs w:val="24"/>
        </w:rPr>
      </w:r>
      <w:r w:rsidR="006D5E56"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7,28</w:t>
      </w:r>
      <w:r w:rsidR="006D5E56" w:rsidRPr="002F1067">
        <w:rPr>
          <w:rFonts w:ascii="Times New Roman" w:hAnsi="Times New Roman" w:cs="Times New Roman"/>
          <w:sz w:val="24"/>
          <w:szCs w:val="24"/>
        </w:rPr>
        <w:fldChar w:fldCharType="end"/>
      </w:r>
      <w:r w:rsidR="003E7BED" w:rsidRPr="002F1067">
        <w:rPr>
          <w:rFonts w:ascii="Times New Roman" w:hAnsi="Times New Roman" w:cs="Times New Roman"/>
          <w:sz w:val="24"/>
          <w:szCs w:val="24"/>
        </w:rPr>
        <w:t xml:space="preserve"> </w:t>
      </w:r>
    </w:p>
    <w:p w14:paraId="634FBC1B" w14:textId="734EA998" w:rsidR="00D5307E" w:rsidRPr="002F1067" w:rsidRDefault="003C0BBE"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R</w:t>
      </w:r>
      <w:r w:rsidR="00D5307E" w:rsidRPr="002F1067">
        <w:rPr>
          <w:rFonts w:ascii="Times New Roman" w:hAnsi="Times New Roman" w:cs="Times New Roman"/>
          <w:sz w:val="24"/>
          <w:szCs w:val="24"/>
        </w:rPr>
        <w:t xml:space="preserve">easoning abilities </w:t>
      </w:r>
      <w:r w:rsidR="00371BC8">
        <w:rPr>
          <w:rFonts w:ascii="Times New Roman" w:hAnsi="Times New Roman" w:cs="Times New Roman"/>
          <w:sz w:val="24"/>
          <w:szCs w:val="24"/>
        </w:rPr>
        <w:t xml:space="preserve">are not </w:t>
      </w:r>
      <w:r w:rsidR="00D5307E" w:rsidRPr="002F1067">
        <w:rPr>
          <w:rFonts w:ascii="Times New Roman" w:hAnsi="Times New Roman" w:cs="Times New Roman"/>
          <w:sz w:val="24"/>
          <w:szCs w:val="24"/>
        </w:rPr>
        <w:t xml:space="preserve">fully developed by the age of 16, older than the </w:t>
      </w:r>
      <w:r w:rsidR="004801A0" w:rsidRPr="002F1067">
        <w:rPr>
          <w:rFonts w:ascii="Times New Roman" w:hAnsi="Times New Roman" w:cs="Times New Roman"/>
          <w:sz w:val="24"/>
          <w:szCs w:val="24"/>
        </w:rPr>
        <w:t>12</w:t>
      </w:r>
      <w:r w:rsidR="004801A0">
        <w:rPr>
          <w:rFonts w:ascii="Times New Roman" w:hAnsi="Times New Roman" w:cs="Times New Roman"/>
          <w:sz w:val="24"/>
          <w:szCs w:val="24"/>
        </w:rPr>
        <w:t>-</w:t>
      </w:r>
      <w:r w:rsidR="00D5307E" w:rsidRPr="002F1067">
        <w:rPr>
          <w:rFonts w:ascii="Times New Roman" w:hAnsi="Times New Roman" w:cs="Times New Roman"/>
          <w:sz w:val="24"/>
          <w:szCs w:val="24"/>
        </w:rPr>
        <w:t>year threshold used in many regulations</w:t>
      </w:r>
      <w:r w:rsidRPr="002F1067">
        <w:rPr>
          <w:rFonts w:ascii="Times New Roman" w:hAnsi="Times New Roman" w:cs="Times New Roman"/>
          <w:sz w:val="24"/>
          <w:szCs w:val="24"/>
        </w:rPr>
        <w:t>;</w:t>
      </w:r>
      <w:r w:rsidR="00D5307E" w:rsidRPr="002F1067">
        <w:rPr>
          <w:rFonts w:ascii="Times New Roman" w:hAnsi="Times New Roman" w:cs="Times New Roman"/>
          <w:sz w:val="24"/>
          <w:szCs w:val="24"/>
        </w:rPr>
        <w:t xml:space="preserve"> other faculties associated with decision</w:t>
      </w:r>
      <w:r w:rsidRPr="002F1067">
        <w:rPr>
          <w:rFonts w:ascii="Times New Roman" w:hAnsi="Times New Roman" w:cs="Times New Roman"/>
          <w:sz w:val="24"/>
          <w:szCs w:val="24"/>
        </w:rPr>
        <w:t>-</w:t>
      </w:r>
      <w:r w:rsidR="00D5307E" w:rsidRPr="002F1067">
        <w:rPr>
          <w:rFonts w:ascii="Times New Roman" w:hAnsi="Times New Roman" w:cs="Times New Roman"/>
          <w:sz w:val="24"/>
          <w:szCs w:val="24"/>
        </w:rPr>
        <w:t>making also continue to develop into adulthood</w:t>
      </w:r>
      <w:r w:rsidR="003124A3" w:rsidRPr="002F1067">
        <w:rPr>
          <w:rFonts w:ascii="Times New Roman" w:hAnsi="Times New Roman" w:cs="Times New Roman"/>
          <w:sz w:val="24"/>
          <w:szCs w:val="24"/>
        </w:rPr>
        <w:t>.</w:t>
      </w:r>
      <w:r w:rsidR="003124A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Steinberg&lt;/Author&gt;&lt;Year&gt;2004&lt;/Year&gt;&lt;RecNum&gt;29&lt;/RecNum&gt;&lt;DisplayText&gt;&lt;style face="superscript"&gt;29&lt;/style&gt;&lt;/DisplayText&gt;&lt;record&gt;&lt;rec-number&gt;29&lt;/rec-number&gt;&lt;foreign-keys&gt;&lt;key app="EN" db-id="wsteev9en9v9r3eatrppw0dex5zedd9wsf9t" timestamp="1660141312"&gt;29&lt;/key&gt;&lt;/foreign-keys&gt;&lt;ref-type name="Journal Article"&gt;17&lt;/ref-type&gt;&lt;contributors&gt;&lt;authors&gt;&lt;author&gt;Steinberg, L.&lt;/author&gt;&lt;/authors&gt;&lt;/contributors&gt;&lt;auth-address&gt;Department of Psychology, Temple University, Philadelphia, PA 19122, USA. lds@temple.edu&lt;/auth-address&gt;&lt;titles&gt;&lt;title&gt;Risk taking in adolescence: what changes, and why?&lt;/title&gt;&lt;secondary-title&gt;Ann N Y Acad Sci&lt;/secondary-title&gt;&lt;alt-title&gt;Annals of the New York Academy of Sciences&lt;/alt-title&gt;&lt;short-title&gt;Risk taking in adolescence: what changes, and why?&lt;/shor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1-8&lt;/pages&gt;&lt;volume&gt;1021&lt;/volume&gt;&lt;edition&gt;2004/07/15&lt;/edition&gt;&lt;keywords&gt;&lt;keyword&gt;Adolescent&lt;/keyword&gt;&lt;keyword&gt;Adolescent Behavior/physiology/*psychology&lt;/keyword&gt;&lt;keyword&gt;Decision Making&lt;/keyword&gt;&lt;keyword&gt;Humans&lt;/keyword&gt;&lt;keyword&gt;*Risk-Taking&lt;/keyword&gt;&lt;/keywords&gt;&lt;dates&gt;&lt;year&gt;2004&lt;/year&gt;&lt;/dates&gt;&lt;isbn&gt;0077-8923 (Print) 0077-8923&lt;/isbn&gt;&lt;accession-num&gt;15251873&lt;/accession-num&gt;&lt;urls&gt;&lt;/urls&gt;&lt;electronic-resource-num&gt;10.1196/annals.1308.005&lt;/electronic-resource-num&gt;&lt;remote-database-provider&gt;Nlm&lt;/remote-database-provider&gt;&lt;language&gt;eng&lt;/language&gt;&lt;/record&gt;&lt;/Cite&gt;&lt;/EndNote&gt;</w:instrText>
      </w:r>
      <w:r w:rsidR="003124A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9</w:t>
      </w:r>
      <w:r w:rsidR="003124A3"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It is established that </w:t>
      </w:r>
      <w:r w:rsidR="0054713E">
        <w:rPr>
          <w:rFonts w:ascii="Times New Roman" w:hAnsi="Times New Roman" w:cs="Times New Roman"/>
          <w:sz w:val="24"/>
          <w:szCs w:val="24"/>
        </w:rPr>
        <w:t>teenagers</w:t>
      </w:r>
      <w:r w:rsidR="0054713E" w:rsidRPr="002F1067">
        <w:rPr>
          <w:rFonts w:ascii="Times New Roman" w:hAnsi="Times New Roman" w:cs="Times New Roman"/>
          <w:sz w:val="24"/>
          <w:szCs w:val="24"/>
        </w:rPr>
        <w:t xml:space="preserve"> </w:t>
      </w:r>
      <w:r w:rsidR="00D5307E" w:rsidRPr="002F1067">
        <w:rPr>
          <w:rFonts w:ascii="Times New Roman" w:hAnsi="Times New Roman" w:cs="Times New Roman"/>
          <w:sz w:val="24"/>
          <w:szCs w:val="24"/>
        </w:rPr>
        <w:t>engage in riskier behaviour than both children and adults</w:t>
      </w:r>
      <w:r w:rsidR="00217E70" w:rsidRPr="002F1067">
        <w:rPr>
          <w:rFonts w:ascii="Times New Roman" w:hAnsi="Times New Roman" w:cs="Times New Roman"/>
          <w:sz w:val="24"/>
          <w:szCs w:val="24"/>
        </w:rPr>
        <w:t xml:space="preserve">, </w:t>
      </w:r>
      <w:r w:rsidR="00D5307E" w:rsidRPr="002F1067">
        <w:rPr>
          <w:rFonts w:ascii="Times New Roman" w:hAnsi="Times New Roman" w:cs="Times New Roman"/>
          <w:sz w:val="24"/>
          <w:szCs w:val="24"/>
        </w:rPr>
        <w:t>attributed</w:t>
      </w:r>
      <w:r w:rsidR="00217E70" w:rsidRPr="002F1067">
        <w:rPr>
          <w:rFonts w:ascii="Times New Roman" w:hAnsi="Times New Roman" w:cs="Times New Roman"/>
          <w:sz w:val="24"/>
          <w:szCs w:val="24"/>
        </w:rPr>
        <w:t xml:space="preserve"> in part</w:t>
      </w:r>
      <w:r w:rsidR="00D5307E" w:rsidRPr="002F1067">
        <w:rPr>
          <w:rFonts w:ascii="Times New Roman" w:hAnsi="Times New Roman" w:cs="Times New Roman"/>
          <w:sz w:val="24"/>
          <w:szCs w:val="24"/>
        </w:rPr>
        <w:t xml:space="preserve"> to changes in reward sensitivity occurring from early adolescence and the later development of self-regulatory competence</w:t>
      </w:r>
      <w:r w:rsidR="003124A3" w:rsidRPr="002F1067">
        <w:rPr>
          <w:rFonts w:ascii="Times New Roman" w:hAnsi="Times New Roman" w:cs="Times New Roman"/>
          <w:sz w:val="24"/>
          <w:szCs w:val="24"/>
        </w:rPr>
        <w:t>.</w:t>
      </w:r>
      <w:r w:rsidR="003124A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Steinberg&lt;/Author&gt;&lt;Year&gt;2004&lt;/Year&gt;&lt;RecNum&gt;29&lt;/RecNum&gt;&lt;DisplayText&gt;&lt;style face="superscript"&gt;29&lt;/style&gt;&lt;/DisplayText&gt;&lt;record&gt;&lt;rec-number&gt;29&lt;/rec-number&gt;&lt;foreign-keys&gt;&lt;key app="EN" db-id="wsteev9en9v9r3eatrppw0dex5zedd9wsf9t" timestamp="1660141312"&gt;29&lt;/key&gt;&lt;/foreign-keys&gt;&lt;ref-type name="Journal Article"&gt;17&lt;/ref-type&gt;&lt;contributors&gt;&lt;authors&gt;&lt;author&gt;Steinberg, L.&lt;/author&gt;&lt;/authors&gt;&lt;/contributors&gt;&lt;auth-address&gt;Department of Psychology, Temple University, Philadelphia, PA 19122, USA. lds@temple.edu&lt;/auth-address&gt;&lt;titles&gt;&lt;title&gt;Risk taking in adolescence: what changes, and why?&lt;/title&gt;&lt;secondary-title&gt;Ann N Y Acad Sci&lt;/secondary-title&gt;&lt;alt-title&gt;Annals of the New York Academy of Sciences&lt;/alt-title&gt;&lt;short-title&gt;Risk taking in adolescence: what changes, and why?&lt;/shor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1-8&lt;/pages&gt;&lt;volume&gt;1021&lt;/volume&gt;&lt;edition&gt;2004/07/15&lt;/edition&gt;&lt;keywords&gt;&lt;keyword&gt;Adolescent&lt;/keyword&gt;&lt;keyword&gt;Adolescent Behavior/physiology/*psychology&lt;/keyword&gt;&lt;keyword&gt;Decision Making&lt;/keyword&gt;&lt;keyword&gt;Humans&lt;/keyword&gt;&lt;keyword&gt;*Risk-Taking&lt;/keyword&gt;&lt;/keywords&gt;&lt;dates&gt;&lt;year&gt;2004&lt;/year&gt;&lt;/dates&gt;&lt;isbn&gt;0077-8923 (Print) 0077-8923&lt;/isbn&gt;&lt;accession-num&gt;15251873&lt;/accession-num&gt;&lt;urls&gt;&lt;/urls&gt;&lt;electronic-resource-num&gt;10.1196/annals.1308.005&lt;/electronic-resource-num&gt;&lt;remote-database-provider&gt;Nlm&lt;/remote-database-provider&gt;&lt;language&gt;eng&lt;/language&gt;&lt;/record&gt;&lt;/Cite&gt;&lt;/EndNote&gt;</w:instrText>
      </w:r>
      <w:r w:rsidR="003124A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9</w:t>
      </w:r>
      <w:r w:rsidR="003124A3"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In addition, </w:t>
      </w:r>
      <w:r w:rsidR="004D4AC1">
        <w:rPr>
          <w:rFonts w:ascii="Times New Roman" w:hAnsi="Times New Roman" w:cs="Times New Roman"/>
          <w:sz w:val="24"/>
          <w:szCs w:val="24"/>
        </w:rPr>
        <w:t>they</w:t>
      </w:r>
      <w:r w:rsidR="00D5307E" w:rsidRPr="002F1067">
        <w:rPr>
          <w:rFonts w:ascii="Times New Roman" w:hAnsi="Times New Roman" w:cs="Times New Roman"/>
          <w:sz w:val="24"/>
          <w:szCs w:val="24"/>
        </w:rPr>
        <w:t xml:space="preserve"> may be particularly susceptible to the social influence of </w:t>
      </w:r>
      <w:r w:rsidR="00486421">
        <w:rPr>
          <w:rFonts w:ascii="Times New Roman" w:hAnsi="Times New Roman" w:cs="Times New Roman"/>
          <w:sz w:val="24"/>
          <w:szCs w:val="24"/>
        </w:rPr>
        <w:t>their peers</w:t>
      </w:r>
      <w:r w:rsidR="003124A3" w:rsidRPr="002F1067">
        <w:rPr>
          <w:rFonts w:ascii="Times New Roman" w:hAnsi="Times New Roman" w:cs="Times New Roman"/>
          <w:sz w:val="24"/>
          <w:szCs w:val="24"/>
        </w:rPr>
        <w:t>.</w:t>
      </w:r>
      <w:r w:rsidR="003124A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Knoll&lt;/Author&gt;&lt;Year&gt;2015&lt;/Year&gt;&lt;RecNum&gt;24&lt;/RecNum&gt;&lt;DisplayText&gt;&lt;style face="superscript"&gt;30&lt;/style&gt;&lt;/DisplayText&gt;&lt;record&gt;&lt;rec-number&gt;24&lt;/rec-number&gt;&lt;foreign-keys&gt;&lt;key app="EN" db-id="ztdffdxs3ww05iepwa1xwsr7r2z5fpvz2t5x" timestamp="1652095732"&gt;24&lt;/key&gt;&lt;/foreign-keys&gt;&lt;ref-type name="Journal Article"&gt;17&lt;/ref-type&gt;&lt;contributors&gt;&lt;authors&gt;&lt;author&gt;Knoll, L. J.&lt;/author&gt;&lt;author&gt;Magis-Weinberg, L.&lt;/author&gt;&lt;author&gt;Speekenbrink, M.&lt;/author&gt;&lt;author&gt;Blakemore, S. J.&lt;/author&gt;&lt;/authors&gt;&lt;/contributors&gt;&lt;auth-address&gt;Institute of Cognitive Neuroscience l.knoll@ucl.ac.uk.&amp;#xD;Department of Experimental Psychology, University College London.&amp;#xD;Institute of Cognitive Neuroscience.&lt;/auth-address&gt;&lt;titles&gt;&lt;title&gt;Social influence on risk perception during adolescence&lt;/title&gt;&lt;secondary-title&gt;Psychol Sci&lt;/secondary-title&gt;&lt;alt-title&gt;Psychological science&lt;/alt-title&gt;&lt;/titles&gt;&lt;alt-periodical&gt;&lt;full-title&gt;Psychological Science&lt;/full-title&gt;&lt;/alt-periodical&gt;&lt;pages&gt;583-92&lt;/pages&gt;&lt;volume&gt;26&lt;/volume&gt;&lt;number&gt;5&lt;/number&gt;&lt;edition&gt;2015/03/27&lt;/edition&gt;&lt;keywords&gt;&lt;keyword&gt;Adolescent&lt;/keyword&gt;&lt;keyword&gt;Adolescent Behavior/*psychology&lt;/keyword&gt;&lt;keyword&gt;Adult&lt;/keyword&gt;&lt;keyword&gt;Child&lt;/keyword&gt;&lt;keyword&gt;Decision Making&lt;/keyword&gt;&lt;keyword&gt;Female&lt;/keyword&gt;&lt;keyword&gt;Humans&lt;/keyword&gt;&lt;keyword&gt;Male&lt;/keyword&gt;&lt;keyword&gt;Middle Aged&lt;/keyword&gt;&lt;keyword&gt;Peer Group&lt;/keyword&gt;&lt;keyword&gt;*Risk-Taking&lt;/keyword&gt;&lt;keyword&gt;*Social Behavior&lt;/keyword&gt;&lt;keyword&gt;Young Adult&lt;/keyword&gt;&lt;keyword&gt;adolescence&lt;/keyword&gt;&lt;keyword&gt;conformity&lt;/keyword&gt;&lt;keyword&gt;development&lt;/keyword&gt;&lt;keyword&gt;peer influence&lt;/keyword&gt;&lt;keyword&gt;risk perception&lt;/keyword&gt;&lt;keyword&gt;social influence&lt;/keyword&gt;&lt;/keywords&gt;&lt;dates&gt;&lt;year&gt;2015&lt;/year&gt;&lt;pub-dates&gt;&lt;date&gt;May&lt;/date&gt;&lt;/pub-dates&gt;&lt;/dates&gt;&lt;isbn&gt;0956-7976&lt;/isbn&gt;&lt;accession-num&gt;25810453&lt;/accession-num&gt;&lt;urls&gt;&lt;/urls&gt;&lt;custom2&gt;PMC4426139&lt;/custom2&gt;&lt;electronic-resource-num&gt;10.1177/0956797615569578&lt;/electronic-resource-num&gt;&lt;remote-database-provider&gt;NLM&lt;/remote-database-provider&gt;&lt;language&gt;eng&lt;/language&gt;&lt;/record&gt;&lt;/Cite&gt;&lt;/EndNote&gt;</w:instrText>
      </w:r>
      <w:r w:rsidR="003124A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0</w:t>
      </w:r>
      <w:r w:rsidR="003124A3" w:rsidRPr="002F1067">
        <w:rPr>
          <w:rFonts w:ascii="Times New Roman" w:hAnsi="Times New Roman" w:cs="Times New Roman"/>
          <w:sz w:val="24"/>
          <w:szCs w:val="24"/>
        </w:rPr>
        <w:fldChar w:fldCharType="end"/>
      </w:r>
      <w:r w:rsidR="003124A3" w:rsidRPr="002F1067">
        <w:rPr>
          <w:rFonts w:ascii="Times New Roman" w:hAnsi="Times New Roman" w:cs="Times New Roman"/>
          <w:sz w:val="24"/>
          <w:szCs w:val="24"/>
        </w:rPr>
        <w:t xml:space="preserve"> </w:t>
      </w:r>
      <w:r w:rsidR="00217E70" w:rsidRPr="002F1067">
        <w:rPr>
          <w:rFonts w:ascii="Times New Roman" w:hAnsi="Times New Roman" w:cs="Times New Roman"/>
          <w:sz w:val="24"/>
          <w:szCs w:val="24"/>
        </w:rPr>
        <w:t>T</w:t>
      </w:r>
      <w:r w:rsidR="00D5307E" w:rsidRPr="002F1067">
        <w:rPr>
          <w:rFonts w:ascii="Times New Roman" w:hAnsi="Times New Roman" w:cs="Times New Roman"/>
          <w:sz w:val="24"/>
          <w:szCs w:val="24"/>
        </w:rPr>
        <w:t>his</w:t>
      </w:r>
      <w:r w:rsidR="00217E70" w:rsidRPr="002F1067">
        <w:rPr>
          <w:rFonts w:ascii="Times New Roman" w:hAnsi="Times New Roman" w:cs="Times New Roman"/>
          <w:sz w:val="24"/>
          <w:szCs w:val="24"/>
        </w:rPr>
        <w:t xml:space="preserve"> evidence</w:t>
      </w:r>
      <w:r w:rsidR="00D5307E" w:rsidRPr="002F1067">
        <w:rPr>
          <w:rFonts w:ascii="Times New Roman" w:hAnsi="Times New Roman" w:cs="Times New Roman"/>
          <w:sz w:val="24"/>
          <w:szCs w:val="24"/>
        </w:rPr>
        <w:t xml:space="preserve"> may be relevant to </w:t>
      </w:r>
      <w:r w:rsidR="00BB36A0">
        <w:rPr>
          <w:rFonts w:ascii="Times New Roman" w:hAnsi="Times New Roman" w:cs="Times New Roman"/>
          <w:sz w:val="24"/>
          <w:szCs w:val="24"/>
        </w:rPr>
        <w:t>young people’s</w:t>
      </w:r>
      <w:r w:rsidR="00BB36A0" w:rsidRPr="002F1067">
        <w:rPr>
          <w:rFonts w:ascii="Times New Roman" w:hAnsi="Times New Roman" w:cs="Times New Roman"/>
          <w:sz w:val="24"/>
          <w:szCs w:val="24"/>
        </w:rPr>
        <w:t xml:space="preserve"> </w:t>
      </w:r>
      <w:r w:rsidR="00D5307E" w:rsidRPr="002F1067">
        <w:rPr>
          <w:rFonts w:ascii="Times New Roman" w:hAnsi="Times New Roman" w:cs="Times New Roman"/>
          <w:sz w:val="24"/>
          <w:szCs w:val="24"/>
        </w:rPr>
        <w:t xml:space="preserve">critical </w:t>
      </w:r>
      <w:r w:rsidR="003B13D4" w:rsidRPr="002F1067">
        <w:rPr>
          <w:rFonts w:ascii="Times New Roman" w:hAnsi="Times New Roman" w:cs="Times New Roman"/>
          <w:sz w:val="24"/>
          <w:szCs w:val="24"/>
        </w:rPr>
        <w:t xml:space="preserve">reasoning </w:t>
      </w:r>
      <w:r w:rsidR="00D5307E" w:rsidRPr="002F1067">
        <w:rPr>
          <w:rFonts w:ascii="Times New Roman" w:hAnsi="Times New Roman" w:cs="Times New Roman"/>
          <w:sz w:val="24"/>
          <w:szCs w:val="24"/>
        </w:rPr>
        <w:t xml:space="preserve">of advertising, since developmentally, </w:t>
      </w:r>
      <w:r w:rsidR="00BB36A0">
        <w:rPr>
          <w:rFonts w:ascii="Times New Roman" w:hAnsi="Times New Roman" w:cs="Times New Roman"/>
          <w:sz w:val="24"/>
          <w:szCs w:val="24"/>
        </w:rPr>
        <w:t>they</w:t>
      </w:r>
      <w:r w:rsidR="00D5307E" w:rsidRPr="002F1067">
        <w:rPr>
          <w:rFonts w:ascii="Times New Roman" w:hAnsi="Times New Roman" w:cs="Times New Roman"/>
          <w:sz w:val="24"/>
          <w:szCs w:val="24"/>
        </w:rPr>
        <w:t xml:space="preserve"> may not </w:t>
      </w:r>
      <w:r w:rsidR="00372582" w:rsidRPr="002F1067">
        <w:rPr>
          <w:rFonts w:ascii="Times New Roman" w:hAnsi="Times New Roman" w:cs="Times New Roman"/>
          <w:sz w:val="24"/>
          <w:szCs w:val="24"/>
        </w:rPr>
        <w:t xml:space="preserve">be cognitively </w:t>
      </w:r>
      <w:r w:rsidR="00D5307E" w:rsidRPr="002F1067">
        <w:rPr>
          <w:rFonts w:ascii="Times New Roman" w:hAnsi="Times New Roman" w:cs="Times New Roman"/>
          <w:sz w:val="24"/>
          <w:szCs w:val="24"/>
        </w:rPr>
        <w:t xml:space="preserve">equipped to protect themselves from </w:t>
      </w:r>
      <w:r w:rsidR="002E58A2" w:rsidRPr="002F1067">
        <w:rPr>
          <w:rFonts w:ascii="Times New Roman" w:hAnsi="Times New Roman" w:cs="Times New Roman"/>
          <w:sz w:val="24"/>
          <w:szCs w:val="24"/>
        </w:rPr>
        <w:t xml:space="preserve">the </w:t>
      </w:r>
      <w:r w:rsidR="00D5307E" w:rsidRPr="002F1067">
        <w:rPr>
          <w:rFonts w:ascii="Times New Roman" w:hAnsi="Times New Roman" w:cs="Times New Roman"/>
          <w:sz w:val="24"/>
          <w:szCs w:val="24"/>
        </w:rPr>
        <w:t>potentially harmful effects of advertising.</w:t>
      </w:r>
      <w:r w:rsidR="0049533E" w:rsidRPr="002F1067">
        <w:rPr>
          <w:rFonts w:ascii="Times New Roman" w:hAnsi="Times New Roman" w:cs="Times New Roman"/>
          <w:sz w:val="24"/>
          <w:szCs w:val="24"/>
        </w:rPr>
        <w:t xml:space="preserve"> </w:t>
      </w:r>
      <w:r w:rsidR="000338FE">
        <w:rPr>
          <w:rFonts w:ascii="Times New Roman" w:hAnsi="Times New Roman" w:cs="Times New Roman"/>
          <w:sz w:val="24"/>
          <w:szCs w:val="24"/>
        </w:rPr>
        <w:t>S</w:t>
      </w:r>
      <w:r w:rsidR="00D5307E" w:rsidRPr="002F1067">
        <w:rPr>
          <w:rFonts w:ascii="Times New Roman" w:hAnsi="Times New Roman" w:cs="Times New Roman"/>
          <w:sz w:val="24"/>
          <w:szCs w:val="24"/>
        </w:rPr>
        <w:t>tudies indicat</w:t>
      </w:r>
      <w:r w:rsidR="007F2040">
        <w:rPr>
          <w:rFonts w:ascii="Times New Roman" w:hAnsi="Times New Roman" w:cs="Times New Roman"/>
          <w:sz w:val="24"/>
          <w:szCs w:val="24"/>
        </w:rPr>
        <w:t>e</w:t>
      </w:r>
      <w:r w:rsidR="00D5307E" w:rsidRPr="002F1067">
        <w:rPr>
          <w:rFonts w:ascii="Times New Roman" w:hAnsi="Times New Roman" w:cs="Times New Roman"/>
          <w:sz w:val="24"/>
          <w:szCs w:val="24"/>
        </w:rPr>
        <w:t xml:space="preserve"> that children </w:t>
      </w:r>
      <w:r w:rsidR="007F2040">
        <w:rPr>
          <w:rFonts w:ascii="Times New Roman" w:hAnsi="Times New Roman" w:cs="Times New Roman"/>
          <w:sz w:val="24"/>
          <w:szCs w:val="24"/>
        </w:rPr>
        <w:t xml:space="preserve">of all ages </w:t>
      </w:r>
      <w:r w:rsidR="00595666" w:rsidRPr="002F1067">
        <w:rPr>
          <w:rFonts w:ascii="Times New Roman" w:hAnsi="Times New Roman" w:cs="Times New Roman"/>
          <w:sz w:val="24"/>
          <w:szCs w:val="24"/>
        </w:rPr>
        <w:t xml:space="preserve">have difficulties </w:t>
      </w:r>
      <w:r w:rsidR="00D5307E" w:rsidRPr="002F1067">
        <w:rPr>
          <w:rFonts w:ascii="Times New Roman" w:hAnsi="Times New Roman" w:cs="Times New Roman"/>
          <w:sz w:val="24"/>
          <w:szCs w:val="24"/>
        </w:rPr>
        <w:t>identify</w:t>
      </w:r>
      <w:r w:rsidR="00595666" w:rsidRPr="002F1067">
        <w:rPr>
          <w:rFonts w:ascii="Times New Roman" w:hAnsi="Times New Roman" w:cs="Times New Roman"/>
          <w:sz w:val="24"/>
          <w:szCs w:val="24"/>
        </w:rPr>
        <w:t>ing</w:t>
      </w:r>
      <w:r w:rsidR="00D5307E" w:rsidRPr="002F1067">
        <w:rPr>
          <w:rFonts w:ascii="Times New Roman" w:hAnsi="Times New Roman" w:cs="Times New Roman"/>
          <w:sz w:val="24"/>
          <w:szCs w:val="24"/>
        </w:rPr>
        <w:t xml:space="preserve"> digital marketing</w:t>
      </w:r>
      <w:r w:rsidR="003124A3" w:rsidRPr="002F1067">
        <w:rPr>
          <w:rFonts w:ascii="Times New Roman" w:hAnsi="Times New Roman" w:cs="Times New Roman"/>
          <w:sz w:val="24"/>
          <w:szCs w:val="24"/>
        </w:rPr>
        <w:t>.</w:t>
      </w:r>
      <w:r w:rsidR="003124A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HO&lt;/Author&gt;&lt;Year&gt;2016&lt;/Year&gt;&lt;RecNum&gt;27&lt;/RecNum&gt;&lt;DisplayText&gt;&lt;style face="superscript"&gt;26,27&lt;/style&gt;&lt;/DisplayText&gt;&lt;record&gt;&lt;rec-number&gt;27&lt;/rec-number&gt;&lt;foreign-keys&gt;&lt;key app="EN" db-id="wsteev9en9v9r3eatrppw0dex5zedd9wsf9t" timestamp="1660141311"&gt;27&lt;/key&gt;&lt;/foreign-keys&gt;&lt;ref-type name="Web Page"&gt;12&lt;/ref-type&gt;&lt;contributors&gt;&lt;authors&gt;&lt;author&gt;WHO,&lt;/author&gt;&lt;/authors&gt;&lt;/contributors&gt;&lt;titles&gt;&lt;title&gt;Tackling food marketing to children in a digital world: trans-disciplinary perspectives. Children’s rights, evidence of impact, methodological challenges, regulatory options and policy implications for the WHO European Region.&lt;/title&gt;&lt;/titles&gt;&lt;number&gt;December 2, 2019&lt;/number&gt;&lt;dates&gt;&lt;year&gt;2016&lt;/year&gt;&lt;/dates&gt;&lt;urls&gt;&lt;related-urls&gt;&lt;url&gt;http://www.euro.who.int/__data/assets/pdf_file/0017/322226/Tackling-food-marketing-children-digital-world-trans-disciplinary-perspectives-en.pdf&lt;/url&gt;&lt;/related-urls&gt;&lt;/urls&gt;&lt;/record&gt;&lt;/Cite&gt;&lt;Cite&gt;&lt;Author&gt;Ali&lt;/Author&gt;&lt;Year&gt;2009&lt;/Year&gt;&lt;RecNum&gt;1&lt;/RecNum&gt;&lt;record&gt;&lt;rec-number&gt;1&lt;/rec-number&gt;&lt;foreign-keys&gt;&lt;key app="EN" db-id="ztdffdxs3ww05iepwa1xwsr7r2z5fpvz2t5x" timestamp="1652095726"&gt;1&lt;/key&gt;&lt;/foreign-keys&gt;&lt;ref-type name="Journal Article"&gt;17&lt;/ref-type&gt;&lt;contributors&gt;&lt;authors&gt;&lt;author&gt;Ali, Moondore&lt;/author&gt;&lt;author&gt;Blades, Mark&lt;/author&gt;&lt;author&gt;Oates, Caroline&lt;/author&gt;&lt;author&gt;Blumberg, Fran&lt;/author&gt;&lt;/authors&gt;&lt;/contributors&gt;&lt;titles&gt;&lt;title&gt;Young children&amp;apos;s ability to recognize advertisements in web page designs&lt;/title&gt;&lt;secondary-title&gt;British Journal of Developmental Psychology&lt;/secondary-title&gt;&lt;/titles&gt;&lt;periodical&gt;&lt;full-title&gt;British Journal of Developmental Psychology&lt;/full-title&gt;&lt;/periodical&gt;&lt;pages&gt;71-83&lt;/pages&gt;&lt;volume&gt;27&lt;/volume&gt;&lt;number&gt;1&lt;/number&gt;&lt;dates&gt;&lt;year&gt;2009&lt;/year&gt;&lt;/dates&gt;&lt;urls&gt;&lt;related-urls&gt;&lt;url&gt;https://onlinelibrary.wiley.com/doi/abs/10.1348/026151008X388378&lt;/url&gt;&lt;/related-urls&gt;&lt;/urls&gt;&lt;electronic-resource-num&gt;doi:10.1348/026151008X388378&lt;/electronic-resource-num&gt;&lt;/record&gt;&lt;/Cite&gt;&lt;/EndNote&gt;</w:instrText>
      </w:r>
      <w:r w:rsidR="003124A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6,27</w:t>
      </w:r>
      <w:r w:rsidR="003124A3"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w:t>
      </w:r>
      <w:r w:rsidR="00E80001" w:rsidRPr="002F1067">
        <w:rPr>
          <w:rFonts w:ascii="Times New Roman" w:hAnsi="Times New Roman" w:cs="Times New Roman"/>
          <w:sz w:val="24"/>
          <w:szCs w:val="24"/>
        </w:rPr>
        <w:t>A</w:t>
      </w:r>
      <w:r w:rsidR="00D5307E" w:rsidRPr="002F1067">
        <w:rPr>
          <w:rFonts w:ascii="Times New Roman" w:hAnsi="Times New Roman" w:cs="Times New Roman"/>
          <w:sz w:val="24"/>
          <w:szCs w:val="24"/>
        </w:rPr>
        <w:t xml:space="preserve">dolescents </w:t>
      </w:r>
      <w:r w:rsidR="004F520D">
        <w:rPr>
          <w:rFonts w:ascii="Times New Roman" w:hAnsi="Times New Roman" w:cs="Times New Roman"/>
          <w:sz w:val="24"/>
          <w:szCs w:val="24"/>
        </w:rPr>
        <w:t>are</w:t>
      </w:r>
      <w:r w:rsidR="0077130F">
        <w:rPr>
          <w:rFonts w:ascii="Times New Roman" w:hAnsi="Times New Roman" w:cs="Times New Roman"/>
          <w:sz w:val="24"/>
          <w:szCs w:val="24"/>
        </w:rPr>
        <w:t xml:space="preserve"> </w:t>
      </w:r>
      <w:r w:rsidR="004F520D">
        <w:rPr>
          <w:rFonts w:ascii="Times New Roman" w:hAnsi="Times New Roman" w:cs="Times New Roman"/>
          <w:sz w:val="24"/>
          <w:szCs w:val="24"/>
        </w:rPr>
        <w:t xml:space="preserve">particularly </w:t>
      </w:r>
      <w:r w:rsidR="00D5307E" w:rsidRPr="002F1067">
        <w:rPr>
          <w:rFonts w:ascii="Times New Roman" w:hAnsi="Times New Roman" w:cs="Times New Roman"/>
          <w:sz w:val="24"/>
          <w:szCs w:val="24"/>
        </w:rPr>
        <w:t xml:space="preserve">vulnerable to </w:t>
      </w:r>
      <w:r w:rsidR="000338FE">
        <w:rPr>
          <w:rFonts w:ascii="Times New Roman" w:hAnsi="Times New Roman" w:cs="Times New Roman"/>
          <w:sz w:val="24"/>
          <w:szCs w:val="24"/>
        </w:rPr>
        <w:t xml:space="preserve">digital </w:t>
      </w:r>
      <w:r w:rsidR="00D5307E" w:rsidRPr="002F1067">
        <w:rPr>
          <w:rFonts w:ascii="Times New Roman" w:hAnsi="Times New Roman" w:cs="Times New Roman"/>
          <w:sz w:val="24"/>
          <w:szCs w:val="24"/>
        </w:rPr>
        <w:t xml:space="preserve">advertising </w:t>
      </w:r>
      <w:r w:rsidR="00852E0F">
        <w:rPr>
          <w:rFonts w:ascii="Times New Roman" w:hAnsi="Times New Roman" w:cs="Times New Roman"/>
          <w:sz w:val="24"/>
          <w:szCs w:val="24"/>
        </w:rPr>
        <w:t>due to their</w:t>
      </w:r>
      <w:r w:rsidR="00A56D22" w:rsidRPr="002F1067">
        <w:rPr>
          <w:rFonts w:ascii="Times New Roman" w:hAnsi="Times New Roman" w:cs="Times New Roman"/>
          <w:sz w:val="24"/>
          <w:szCs w:val="24"/>
        </w:rPr>
        <w:t xml:space="preserve"> engage</w:t>
      </w:r>
      <w:r w:rsidR="00852E0F">
        <w:rPr>
          <w:rFonts w:ascii="Times New Roman" w:hAnsi="Times New Roman" w:cs="Times New Roman"/>
          <w:sz w:val="24"/>
          <w:szCs w:val="24"/>
        </w:rPr>
        <w:t>ment</w:t>
      </w:r>
      <w:r w:rsidR="00A56D22" w:rsidRPr="002F1067">
        <w:rPr>
          <w:rFonts w:ascii="Times New Roman" w:hAnsi="Times New Roman" w:cs="Times New Roman"/>
          <w:sz w:val="24"/>
          <w:szCs w:val="24"/>
        </w:rPr>
        <w:t xml:space="preserve"> </w:t>
      </w:r>
      <w:r w:rsidR="00595666" w:rsidRPr="002F1067">
        <w:rPr>
          <w:rFonts w:ascii="Times New Roman" w:hAnsi="Times New Roman" w:cs="Times New Roman"/>
          <w:sz w:val="24"/>
          <w:szCs w:val="24"/>
        </w:rPr>
        <w:t xml:space="preserve">with digital technology and </w:t>
      </w:r>
      <w:r w:rsidR="00D5307E" w:rsidRPr="002F1067">
        <w:rPr>
          <w:rFonts w:ascii="Times New Roman" w:hAnsi="Times New Roman" w:cs="Times New Roman"/>
          <w:sz w:val="24"/>
          <w:szCs w:val="24"/>
        </w:rPr>
        <w:t>media</w:t>
      </w:r>
      <w:r w:rsidR="00FC28D6">
        <w:rPr>
          <w:rFonts w:ascii="Times New Roman" w:hAnsi="Times New Roman" w:cs="Times New Roman"/>
          <w:sz w:val="24"/>
          <w:szCs w:val="24"/>
        </w:rPr>
        <w:t>, which</w:t>
      </w:r>
      <w:r w:rsidR="00D5307E" w:rsidRPr="002F1067">
        <w:rPr>
          <w:rFonts w:ascii="Times New Roman" w:hAnsi="Times New Roman" w:cs="Times New Roman"/>
          <w:sz w:val="24"/>
          <w:szCs w:val="24"/>
        </w:rPr>
        <w:t xml:space="preserve"> play</w:t>
      </w:r>
      <w:r w:rsidR="00FC28D6">
        <w:rPr>
          <w:rFonts w:ascii="Times New Roman" w:hAnsi="Times New Roman" w:cs="Times New Roman"/>
          <w:sz w:val="24"/>
          <w:szCs w:val="24"/>
        </w:rPr>
        <w:t>s</w:t>
      </w:r>
      <w:r w:rsidR="00D5307E" w:rsidRPr="002F1067">
        <w:rPr>
          <w:rFonts w:ascii="Times New Roman" w:hAnsi="Times New Roman" w:cs="Times New Roman"/>
          <w:sz w:val="24"/>
          <w:szCs w:val="24"/>
        </w:rPr>
        <w:t xml:space="preserve"> a</w:t>
      </w:r>
      <w:r w:rsidR="003B13D4" w:rsidRPr="002F1067">
        <w:rPr>
          <w:rFonts w:ascii="Times New Roman" w:hAnsi="Times New Roman" w:cs="Times New Roman"/>
          <w:sz w:val="24"/>
          <w:szCs w:val="24"/>
        </w:rPr>
        <w:t>n</w:t>
      </w:r>
      <w:r w:rsidR="00D5307E" w:rsidRPr="002F1067">
        <w:rPr>
          <w:rFonts w:ascii="Times New Roman" w:hAnsi="Times New Roman" w:cs="Times New Roman"/>
          <w:sz w:val="24"/>
          <w:szCs w:val="24"/>
        </w:rPr>
        <w:t xml:space="preserve"> important role in </w:t>
      </w:r>
      <w:r w:rsidR="0077130F">
        <w:rPr>
          <w:rFonts w:ascii="Times New Roman" w:hAnsi="Times New Roman" w:cs="Times New Roman"/>
          <w:sz w:val="24"/>
          <w:szCs w:val="24"/>
        </w:rPr>
        <w:t xml:space="preserve">their </w:t>
      </w:r>
      <w:r w:rsidR="00D5307E" w:rsidRPr="002F1067">
        <w:rPr>
          <w:rFonts w:ascii="Times New Roman" w:hAnsi="Times New Roman" w:cs="Times New Roman"/>
          <w:sz w:val="24"/>
          <w:szCs w:val="24"/>
        </w:rPr>
        <w:t>social identity development</w:t>
      </w:r>
      <w:r w:rsidR="003124A3" w:rsidRPr="002F1067">
        <w:rPr>
          <w:rFonts w:ascii="Times New Roman" w:hAnsi="Times New Roman" w:cs="Times New Roman"/>
          <w:sz w:val="24"/>
          <w:szCs w:val="24"/>
        </w:rPr>
        <w:t>.</w:t>
      </w:r>
      <w:r w:rsidR="003124A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HO&lt;/Author&gt;&lt;Year&gt;2018&lt;/Year&gt;&lt;RecNum&gt;17&lt;/RecNum&gt;&lt;DisplayText&gt;&lt;style face="superscript"&gt;17,27&lt;/style&gt;&lt;/DisplayText&gt;&lt;record&gt;&lt;rec-number&gt;17&lt;/rec-number&gt;&lt;foreign-keys&gt;&lt;key app="EN" db-id="wsteev9en9v9r3eatrppw0dex5zedd9wsf9t" timestamp="1660141305"&gt;17&lt;/key&gt;&lt;/foreign-keys&gt;&lt;ref-type name="Web Page"&gt;12&lt;/ref-type&gt;&lt;contributors&gt;&lt;authors&gt;&lt;author&gt;WHO,&lt;/author&gt;&lt;/authors&gt;&lt;/contributors&gt;&lt;titles&gt;&lt;title&gt;Evaluating implementation of the WHO set of recommendations on the marketing of foods and non-alcoholic beverages to children. Progress, challenges and guidance for next steps in the WHO European Region.&lt;/title&gt;&lt;/titles&gt;&lt;dates&gt;&lt;year&gt;2018&lt;/year&gt;&lt;/dates&gt;&lt;urls&gt;&lt;related-urls&gt;&lt;url&gt;http://www.euro.who.int/__data/assets/pdf_file/0003/384015/food-marketing-kids-eng.pdf&lt;/url&gt;&lt;/related-urls&gt;&lt;/urls&gt;&lt;/record&gt;&lt;/Cite&gt;&lt;Cite&gt;&lt;Author&gt;WHO&lt;/Author&gt;&lt;Year&gt;2016&lt;/Year&gt;&lt;RecNum&gt;27&lt;/RecNum&gt;&lt;record&gt;&lt;rec-number&gt;27&lt;/rec-number&gt;&lt;foreign-keys&gt;&lt;key app="EN" db-id="wsteev9en9v9r3eatrppw0dex5zedd9wsf9t" timestamp="1660141311"&gt;27&lt;/key&gt;&lt;/foreign-keys&gt;&lt;ref-type name="Web Page"&gt;12&lt;/ref-type&gt;&lt;contributors&gt;&lt;authors&gt;&lt;author&gt;WHO,&lt;/author&gt;&lt;/authors&gt;&lt;/contributors&gt;&lt;titles&gt;&lt;title&gt;Tackling food marketing to children in a digital world: trans-disciplinary perspectives. Children’s rights, evidence of impact, methodological challenges, regulatory options and policy implications for the WHO European Region.&lt;/title&gt;&lt;/titles&gt;&lt;number&gt;December 2, 2019&lt;/number&gt;&lt;dates&gt;&lt;year&gt;2016&lt;/year&gt;&lt;/dates&gt;&lt;urls&gt;&lt;related-urls&gt;&lt;url&gt;http://www.euro.who.int/__data/assets/pdf_file/0017/322226/Tackling-food-marketing-children-digital-world-trans-disciplinary-perspectives-en.pdf&lt;/url&gt;&lt;/related-urls&gt;&lt;/urls&gt;&lt;/record&gt;&lt;/Cite&gt;&lt;/EndNote&gt;</w:instrText>
      </w:r>
      <w:r w:rsidR="003124A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7,27</w:t>
      </w:r>
      <w:r w:rsidR="003124A3" w:rsidRPr="002F1067">
        <w:rPr>
          <w:rFonts w:ascii="Times New Roman" w:hAnsi="Times New Roman" w:cs="Times New Roman"/>
          <w:sz w:val="24"/>
          <w:szCs w:val="24"/>
        </w:rPr>
        <w:fldChar w:fldCharType="end"/>
      </w:r>
      <w:r w:rsidR="00D5307E" w:rsidRPr="002F1067">
        <w:rPr>
          <w:rFonts w:ascii="Times New Roman" w:hAnsi="Times New Roman" w:cs="Times New Roman"/>
          <w:sz w:val="24"/>
          <w:szCs w:val="24"/>
        </w:rPr>
        <w:t xml:space="preserve"> </w:t>
      </w:r>
    </w:p>
    <w:p w14:paraId="0AC28264" w14:textId="08AC341B" w:rsidR="00D5307E" w:rsidRPr="002F1067" w:rsidRDefault="0090051A" w:rsidP="00802A96">
      <w:pPr>
        <w:spacing w:line="480" w:lineRule="auto"/>
        <w:rPr>
          <w:rFonts w:ascii="Times New Roman" w:eastAsia="Times New Roman" w:hAnsi="Times New Roman" w:cs="Times New Roman"/>
          <w:sz w:val="24"/>
          <w:szCs w:val="24"/>
          <w:lang w:eastAsia="en-GB"/>
        </w:rPr>
      </w:pPr>
      <w:r w:rsidRPr="0090051A">
        <w:rPr>
          <w:rFonts w:ascii="Times New Roman" w:hAnsi="Times New Roman" w:cs="Times New Roman"/>
          <w:sz w:val="24"/>
          <w:szCs w:val="24"/>
        </w:rPr>
        <w:t>Existing reviews and meta-analyses have shown that children of all ages are impacted by advertising</w:t>
      </w:r>
      <w:r w:rsidRPr="177EB84F">
        <w:rPr>
          <w:rFonts w:ascii="Times New Roman" w:hAnsi="Times New Roman" w:cs="Times New Roman"/>
          <w:sz w:val="24"/>
          <w:szCs w:val="24"/>
        </w:rPr>
        <w:t>,</w:t>
      </w:r>
      <w:r w:rsidR="00E60A90" w:rsidRPr="002F1067">
        <w:rPr>
          <w:rFonts w:ascii="Times New Roman" w:hAnsi="Times New Roman" w:cs="Times New Roman"/>
          <w:sz w:val="24"/>
          <w:szCs w:val="24"/>
        </w:rPr>
        <w:fldChar w:fldCharType="begin">
          <w:fldData xml:space="preserve">PEVuZE5vdGU+PENpdGU+PEF1dGhvcj5Cb3lsYW5kPC9BdXRob3I+PFllYXI+MjAxNTwvWWVhcj48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Cb3lsYW5kPC9BdXRob3I+PFllYXI+MjAxNTwvWWVhcj48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60A90" w:rsidRPr="002F1067">
        <w:rPr>
          <w:rFonts w:ascii="Times New Roman" w:hAnsi="Times New Roman" w:cs="Times New Roman"/>
          <w:sz w:val="24"/>
          <w:szCs w:val="24"/>
        </w:rPr>
      </w:r>
      <w:r w:rsidR="00E60A90"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3-16</w:t>
      </w:r>
      <w:r w:rsidR="00E60A90" w:rsidRPr="002F1067">
        <w:rPr>
          <w:rFonts w:ascii="Times New Roman" w:hAnsi="Times New Roman" w:cs="Times New Roman"/>
          <w:sz w:val="24"/>
          <w:szCs w:val="24"/>
        </w:rPr>
        <w:fldChar w:fldCharType="end"/>
      </w:r>
      <w:r w:rsidRPr="0090051A">
        <w:rPr>
          <w:rFonts w:ascii="Times New Roman" w:hAnsi="Times New Roman" w:cs="Times New Roman"/>
          <w:sz w:val="24"/>
          <w:szCs w:val="24"/>
        </w:rPr>
        <w:t xml:space="preserve"> but the notion that understanding of advertising and </w:t>
      </w:r>
      <w:r w:rsidRPr="177EB84F">
        <w:rPr>
          <w:rFonts w:ascii="Times New Roman" w:hAnsi="Times New Roman" w:cs="Times New Roman"/>
          <w:sz w:val="24"/>
          <w:szCs w:val="24"/>
        </w:rPr>
        <w:t>older age are sufficiently</w:t>
      </w:r>
      <w:r w:rsidRPr="0090051A">
        <w:rPr>
          <w:rFonts w:ascii="Times New Roman" w:hAnsi="Times New Roman" w:cs="Times New Roman"/>
          <w:sz w:val="24"/>
          <w:szCs w:val="24"/>
        </w:rPr>
        <w:t xml:space="preserve"> protective </w:t>
      </w:r>
      <w:r w:rsidRPr="177EB84F">
        <w:rPr>
          <w:rFonts w:ascii="Times New Roman" w:hAnsi="Times New Roman" w:cs="Times New Roman"/>
          <w:sz w:val="24"/>
          <w:szCs w:val="24"/>
        </w:rPr>
        <w:t xml:space="preserve">remains </w:t>
      </w:r>
      <w:r w:rsidRPr="0090051A">
        <w:rPr>
          <w:rFonts w:ascii="Times New Roman" w:hAnsi="Times New Roman" w:cs="Times New Roman"/>
          <w:sz w:val="24"/>
          <w:szCs w:val="24"/>
        </w:rPr>
        <w:t>pervasive</w:t>
      </w:r>
      <w:r>
        <w:rPr>
          <w:rFonts w:ascii="Times New Roman" w:hAnsi="Times New Roman" w:cs="Times New Roman"/>
          <w:sz w:val="24"/>
          <w:szCs w:val="24"/>
        </w:rPr>
        <w:t xml:space="preserve">. </w:t>
      </w:r>
      <w:r w:rsidR="004F520D">
        <w:rPr>
          <w:rFonts w:ascii="Times New Roman" w:hAnsi="Times New Roman" w:cs="Times New Roman"/>
          <w:sz w:val="24"/>
          <w:szCs w:val="24"/>
        </w:rPr>
        <w:t>T</w:t>
      </w:r>
      <w:r w:rsidR="00595666" w:rsidRPr="002F1067">
        <w:rPr>
          <w:rFonts w:ascii="Times New Roman" w:hAnsi="Times New Roman" w:cs="Times New Roman"/>
          <w:sz w:val="24"/>
          <w:szCs w:val="24"/>
        </w:rPr>
        <w:t xml:space="preserve">his review </w:t>
      </w:r>
      <w:r w:rsidR="004F520D">
        <w:rPr>
          <w:rFonts w:ascii="Times New Roman" w:hAnsi="Times New Roman" w:cs="Times New Roman"/>
          <w:sz w:val="24"/>
          <w:szCs w:val="24"/>
        </w:rPr>
        <w:t xml:space="preserve">focused on </w:t>
      </w:r>
      <w:r w:rsidR="00595666" w:rsidRPr="002F1067">
        <w:rPr>
          <w:rFonts w:ascii="Times New Roman" w:hAnsi="Times New Roman" w:cs="Times New Roman"/>
          <w:sz w:val="24"/>
          <w:szCs w:val="24"/>
        </w:rPr>
        <w:t>two</w:t>
      </w:r>
      <w:r w:rsidR="00D5307E" w:rsidRPr="002F1067">
        <w:rPr>
          <w:rFonts w:ascii="Times New Roman" w:hAnsi="Times New Roman" w:cs="Times New Roman"/>
          <w:sz w:val="24"/>
          <w:szCs w:val="24"/>
        </w:rPr>
        <w:t xml:space="preserve"> areas of interest</w:t>
      </w:r>
      <w:r w:rsidR="004F520D">
        <w:rPr>
          <w:rFonts w:ascii="Times New Roman" w:hAnsi="Times New Roman" w:cs="Times New Roman"/>
          <w:sz w:val="24"/>
          <w:szCs w:val="24"/>
        </w:rPr>
        <w:t xml:space="preserve">; </w:t>
      </w:r>
      <w:r w:rsidR="00D5307E" w:rsidRPr="002F1067">
        <w:rPr>
          <w:rFonts w:ascii="Times New Roman" w:hAnsi="Times New Roman" w:cs="Times New Roman"/>
          <w:sz w:val="24"/>
          <w:szCs w:val="24"/>
        </w:rPr>
        <w:t xml:space="preserve">the </w:t>
      </w:r>
      <w:r w:rsidR="00D5307E" w:rsidRPr="002F1067">
        <w:rPr>
          <w:rFonts w:ascii="Times New Roman" w:hAnsi="Times New Roman" w:cs="Times New Roman"/>
          <w:i/>
          <w:iCs/>
          <w:sz w:val="24"/>
          <w:szCs w:val="24"/>
        </w:rPr>
        <w:t xml:space="preserve">ability </w:t>
      </w:r>
      <w:r w:rsidR="00D5307E" w:rsidRPr="002F1067">
        <w:rPr>
          <w:rFonts w:ascii="Times New Roman" w:hAnsi="Times New Roman" w:cs="Times New Roman"/>
          <w:sz w:val="24"/>
          <w:szCs w:val="24"/>
        </w:rPr>
        <w:t xml:space="preserve">of </w:t>
      </w:r>
      <w:r w:rsidR="00DF02C7">
        <w:rPr>
          <w:rFonts w:ascii="Times New Roman" w:hAnsi="Times New Roman" w:cs="Times New Roman"/>
          <w:sz w:val="24"/>
          <w:szCs w:val="24"/>
        </w:rPr>
        <w:t>young people</w:t>
      </w:r>
      <w:r w:rsidR="00CD1B22" w:rsidRPr="002F1067">
        <w:rPr>
          <w:rFonts w:ascii="Times New Roman" w:hAnsi="Times New Roman" w:cs="Times New Roman"/>
          <w:sz w:val="24"/>
          <w:szCs w:val="24"/>
        </w:rPr>
        <w:t xml:space="preserve"> </w:t>
      </w:r>
      <w:r w:rsidR="00D5307E" w:rsidRPr="002F1067">
        <w:rPr>
          <w:rFonts w:ascii="Times New Roman" w:hAnsi="Times New Roman" w:cs="Times New Roman"/>
          <w:sz w:val="24"/>
          <w:szCs w:val="24"/>
        </w:rPr>
        <w:t xml:space="preserve">to </w:t>
      </w:r>
      <w:r w:rsidR="00411C24">
        <w:rPr>
          <w:rFonts w:ascii="Times New Roman" w:hAnsi="Times New Roman" w:cs="Times New Roman"/>
          <w:sz w:val="24"/>
          <w:szCs w:val="24"/>
        </w:rPr>
        <w:t>recognise and</w:t>
      </w:r>
      <w:r w:rsidR="00D5307E" w:rsidRPr="002F1067">
        <w:rPr>
          <w:rFonts w:ascii="Times New Roman" w:hAnsi="Times New Roman" w:cs="Times New Roman"/>
          <w:sz w:val="24"/>
          <w:szCs w:val="24"/>
        </w:rPr>
        <w:t xml:space="preserve"> understand advertising and how they </w:t>
      </w:r>
      <w:r w:rsidR="00D5307E" w:rsidRPr="002F1067">
        <w:rPr>
          <w:rFonts w:ascii="Times New Roman" w:hAnsi="Times New Roman" w:cs="Times New Roman"/>
          <w:i/>
          <w:iCs/>
          <w:sz w:val="24"/>
          <w:szCs w:val="24"/>
        </w:rPr>
        <w:t>respond to</w:t>
      </w:r>
      <w:r w:rsidR="00D5307E" w:rsidRPr="002F1067">
        <w:rPr>
          <w:rFonts w:ascii="Times New Roman" w:hAnsi="Times New Roman" w:cs="Times New Roman"/>
          <w:sz w:val="24"/>
          <w:szCs w:val="24"/>
        </w:rPr>
        <w:t xml:space="preserve"> advertising</w:t>
      </w:r>
      <w:r w:rsidR="00EE5465" w:rsidRPr="002F1067">
        <w:rPr>
          <w:rFonts w:ascii="Times New Roman" w:hAnsi="Times New Roman" w:cs="Times New Roman"/>
          <w:sz w:val="24"/>
          <w:szCs w:val="24"/>
        </w:rPr>
        <w:t xml:space="preserve"> in terms of </w:t>
      </w:r>
      <w:r w:rsidR="00CE532B" w:rsidRPr="002F1067">
        <w:rPr>
          <w:rFonts w:ascii="Times New Roman" w:hAnsi="Times New Roman" w:cs="Times New Roman"/>
          <w:sz w:val="24"/>
          <w:szCs w:val="24"/>
        </w:rPr>
        <w:t xml:space="preserve">attitudes towards </w:t>
      </w:r>
      <w:r w:rsidR="004F520D">
        <w:rPr>
          <w:rFonts w:ascii="Times New Roman" w:hAnsi="Times New Roman" w:cs="Times New Roman"/>
          <w:sz w:val="24"/>
          <w:szCs w:val="24"/>
        </w:rPr>
        <w:t xml:space="preserve">the </w:t>
      </w:r>
      <w:r w:rsidR="00CE532B" w:rsidRPr="002F1067">
        <w:rPr>
          <w:rFonts w:ascii="Times New Roman" w:hAnsi="Times New Roman" w:cs="Times New Roman"/>
          <w:sz w:val="24"/>
          <w:szCs w:val="24"/>
        </w:rPr>
        <w:t>advertised</w:t>
      </w:r>
      <w:r w:rsidR="004F520D">
        <w:rPr>
          <w:rFonts w:ascii="Times New Roman" w:hAnsi="Times New Roman" w:cs="Times New Roman"/>
          <w:sz w:val="24"/>
          <w:szCs w:val="24"/>
        </w:rPr>
        <w:t xml:space="preserve"> </w:t>
      </w:r>
      <w:r w:rsidR="00B7120D">
        <w:rPr>
          <w:rFonts w:ascii="Times New Roman" w:hAnsi="Times New Roman" w:cs="Times New Roman"/>
          <w:sz w:val="24"/>
          <w:szCs w:val="24"/>
        </w:rPr>
        <w:t xml:space="preserve">brand or </w:t>
      </w:r>
      <w:r w:rsidR="004F520D">
        <w:rPr>
          <w:rFonts w:ascii="Times New Roman" w:hAnsi="Times New Roman" w:cs="Times New Roman"/>
          <w:sz w:val="24"/>
          <w:szCs w:val="24"/>
        </w:rPr>
        <w:t>product</w:t>
      </w:r>
      <w:r w:rsidR="004C3A59">
        <w:rPr>
          <w:rFonts w:ascii="Times New Roman" w:hAnsi="Times New Roman" w:cs="Times New Roman"/>
          <w:sz w:val="24"/>
          <w:szCs w:val="24"/>
        </w:rPr>
        <w:t xml:space="preserve"> (i.e.</w:t>
      </w:r>
      <w:r w:rsidR="007F056D">
        <w:rPr>
          <w:rFonts w:ascii="Times New Roman" w:hAnsi="Times New Roman" w:cs="Times New Roman"/>
          <w:sz w:val="24"/>
          <w:szCs w:val="24"/>
        </w:rPr>
        <w:t>,</w:t>
      </w:r>
      <w:r w:rsidR="004C3A59">
        <w:rPr>
          <w:rFonts w:ascii="Times New Roman" w:hAnsi="Times New Roman" w:cs="Times New Roman"/>
          <w:sz w:val="24"/>
          <w:szCs w:val="24"/>
        </w:rPr>
        <w:t xml:space="preserve"> the impact on diet and attitudes)</w:t>
      </w:r>
      <w:r w:rsidR="00D5307E" w:rsidRPr="002F1067">
        <w:rPr>
          <w:rFonts w:ascii="Times New Roman" w:hAnsi="Times New Roman" w:cs="Times New Roman"/>
          <w:sz w:val="24"/>
          <w:szCs w:val="24"/>
        </w:rPr>
        <w:t>.</w:t>
      </w:r>
      <w:r w:rsidR="00D3326B" w:rsidRPr="002F1067">
        <w:rPr>
          <w:rFonts w:ascii="Times New Roman" w:hAnsi="Times New Roman" w:cs="Times New Roman"/>
          <w:sz w:val="24"/>
          <w:szCs w:val="24"/>
        </w:rPr>
        <w:t xml:space="preserve"> The review </w:t>
      </w:r>
      <w:r w:rsidR="004F520D">
        <w:rPr>
          <w:rFonts w:ascii="Times New Roman" w:hAnsi="Times New Roman" w:cs="Times New Roman"/>
          <w:sz w:val="24"/>
          <w:szCs w:val="24"/>
        </w:rPr>
        <w:t xml:space="preserve">aimed </w:t>
      </w:r>
      <w:r w:rsidR="00D3326B" w:rsidRPr="002F1067">
        <w:rPr>
          <w:rFonts w:ascii="Times New Roman" w:hAnsi="Times New Roman" w:cs="Times New Roman"/>
          <w:sz w:val="24"/>
          <w:szCs w:val="24"/>
        </w:rPr>
        <w:t>to explore whether evidence supports the notion that critical reasoning ability affects behavioural respon</w:t>
      </w:r>
      <w:r w:rsidR="00432F52">
        <w:rPr>
          <w:rFonts w:ascii="Times New Roman" w:hAnsi="Times New Roman" w:cs="Times New Roman"/>
          <w:sz w:val="24"/>
          <w:szCs w:val="24"/>
        </w:rPr>
        <w:t>ses</w:t>
      </w:r>
      <w:r w:rsidR="00432F52" w:rsidRPr="177EB84F">
        <w:rPr>
          <w:rFonts w:ascii="Times New Roman" w:hAnsi="Times New Roman" w:cs="Times New Roman"/>
          <w:sz w:val="24"/>
          <w:szCs w:val="24"/>
        </w:rPr>
        <w:t xml:space="preserve"> and how this may differ across childhood and </w:t>
      </w:r>
      <w:r w:rsidR="00432F52" w:rsidRPr="177EB84F">
        <w:rPr>
          <w:rFonts w:ascii="Times New Roman" w:hAnsi="Times New Roman" w:cs="Times New Roman"/>
          <w:sz w:val="24"/>
          <w:szCs w:val="24"/>
        </w:rPr>
        <w:lastRenderedPageBreak/>
        <w:t>adolescence</w:t>
      </w:r>
      <w:r w:rsidR="004E0A45" w:rsidRPr="177EB84F">
        <w:rPr>
          <w:rFonts w:ascii="Times New Roman" w:hAnsi="Times New Roman" w:cs="Times New Roman"/>
          <w:sz w:val="24"/>
          <w:szCs w:val="24"/>
        </w:rPr>
        <w:t>.</w:t>
      </w:r>
      <w:r w:rsidR="00D5307E" w:rsidRPr="002F1067">
        <w:rPr>
          <w:rFonts w:ascii="Times New Roman" w:hAnsi="Times New Roman" w:cs="Times New Roman"/>
          <w:sz w:val="24"/>
          <w:szCs w:val="24"/>
        </w:rPr>
        <w:t xml:space="preserve"> Critical reasoning relates to the former</w:t>
      </w:r>
      <w:r w:rsidR="00595666" w:rsidRPr="002F1067">
        <w:rPr>
          <w:rFonts w:ascii="Times New Roman" w:hAnsi="Times New Roman" w:cs="Times New Roman"/>
          <w:sz w:val="24"/>
          <w:szCs w:val="24"/>
        </w:rPr>
        <w:t>,</w:t>
      </w:r>
      <w:r w:rsidR="00D5307E" w:rsidRPr="002F1067">
        <w:rPr>
          <w:rFonts w:ascii="Times New Roman" w:hAnsi="Times New Roman" w:cs="Times New Roman"/>
          <w:sz w:val="24"/>
          <w:szCs w:val="24"/>
        </w:rPr>
        <w:t xml:space="preserve"> but response is likely to include broader factors which could impact on what decisions young people make and their subsequent behaviour</w:t>
      </w:r>
      <w:r w:rsidR="00595666" w:rsidRPr="002F1067">
        <w:rPr>
          <w:rFonts w:ascii="Times New Roman" w:hAnsi="Times New Roman" w:cs="Times New Roman"/>
          <w:sz w:val="24"/>
          <w:szCs w:val="24"/>
        </w:rPr>
        <w:t>. F</w:t>
      </w:r>
      <w:r w:rsidR="00D5307E" w:rsidRPr="002F1067">
        <w:rPr>
          <w:rFonts w:ascii="Times New Roman" w:hAnsi="Times New Roman" w:cs="Times New Roman"/>
          <w:sz w:val="24"/>
          <w:szCs w:val="24"/>
        </w:rPr>
        <w:t>or example, attitudes to the advertised product</w:t>
      </w:r>
      <w:r w:rsidR="00595666" w:rsidRPr="002F1067">
        <w:rPr>
          <w:rFonts w:ascii="Times New Roman" w:hAnsi="Times New Roman" w:cs="Times New Roman"/>
          <w:sz w:val="24"/>
          <w:szCs w:val="24"/>
        </w:rPr>
        <w:t xml:space="preserve"> or brand</w:t>
      </w:r>
      <w:r w:rsidR="00D5307E" w:rsidRPr="002F1067">
        <w:rPr>
          <w:rFonts w:ascii="Times New Roman" w:hAnsi="Times New Roman" w:cs="Times New Roman"/>
          <w:sz w:val="24"/>
          <w:szCs w:val="24"/>
        </w:rPr>
        <w:t xml:space="preserve"> and level of motivation to resist the impact of advertising exposure. </w:t>
      </w:r>
      <w:r w:rsidR="003E26E0" w:rsidRPr="002F1067">
        <w:rPr>
          <w:rFonts w:ascii="Times New Roman" w:hAnsi="Times New Roman" w:cs="Times New Roman"/>
          <w:sz w:val="24"/>
          <w:szCs w:val="24"/>
        </w:rPr>
        <w:t xml:space="preserve"> </w:t>
      </w:r>
    </w:p>
    <w:p w14:paraId="04FCA8B9" w14:textId="5EF708C3" w:rsidR="00FB6D30" w:rsidRPr="002F1067" w:rsidRDefault="00FB6D30" w:rsidP="00802A96">
      <w:pPr>
        <w:spacing w:line="480" w:lineRule="auto"/>
        <w:rPr>
          <w:rFonts w:ascii="Times New Roman" w:hAnsi="Times New Roman" w:cs="Times New Roman"/>
          <w:b/>
          <w:bCs/>
          <w:sz w:val="24"/>
          <w:szCs w:val="24"/>
        </w:rPr>
      </w:pPr>
      <w:r w:rsidRPr="002F1067">
        <w:rPr>
          <w:rFonts w:ascii="Times New Roman" w:hAnsi="Times New Roman" w:cs="Times New Roman"/>
          <w:b/>
          <w:bCs/>
          <w:sz w:val="24"/>
          <w:szCs w:val="24"/>
        </w:rPr>
        <w:t xml:space="preserve">Methods </w:t>
      </w:r>
    </w:p>
    <w:p w14:paraId="6BE16818" w14:textId="1A272205" w:rsidR="00A27CB3" w:rsidRPr="002F1067" w:rsidRDefault="00A27CB3"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We conducted </w:t>
      </w:r>
      <w:r w:rsidR="006967AE" w:rsidRPr="002F1067">
        <w:rPr>
          <w:rFonts w:ascii="Times New Roman" w:hAnsi="Times New Roman" w:cs="Times New Roman"/>
          <w:sz w:val="24"/>
          <w:szCs w:val="24"/>
        </w:rPr>
        <w:t>our</w:t>
      </w:r>
      <w:r w:rsidRPr="002F1067">
        <w:rPr>
          <w:rFonts w:ascii="Times New Roman" w:hAnsi="Times New Roman" w:cs="Times New Roman"/>
          <w:sz w:val="24"/>
          <w:szCs w:val="24"/>
        </w:rPr>
        <w:t xml:space="preserve"> systematic review using EPPI-Reviewer 4 software</w:t>
      </w:r>
      <w:r w:rsidR="00D57104" w:rsidRPr="002F1067">
        <w:rPr>
          <w:rFonts w:ascii="Times New Roman" w:hAnsi="Times New Roman" w:cs="Times New Roman"/>
          <w:sz w:val="24"/>
          <w:szCs w:val="24"/>
        </w:rPr>
        <w:t>.</w:t>
      </w:r>
      <w:r w:rsidR="00D5710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Thomas&lt;/Author&gt;&lt;Year&gt;2010&lt;/Year&gt;&lt;RecNum&gt;77&lt;/RecNum&gt;&lt;DisplayText&gt;&lt;style face="superscript"&gt;31&lt;/style&gt;&lt;/DisplayText&gt;&lt;record&gt;&lt;rec-number&gt;77&lt;/rec-number&gt;&lt;foreign-keys&gt;&lt;key app="EN" db-id="ztdffdxs3ww05iepwa1xwsr7r2z5fpvz2t5x" timestamp="1652095861"&gt;77&lt;/key&gt;&lt;/foreign-keys&gt;&lt;ref-type name="Computer Program"&gt;9&lt;/ref-type&gt;&lt;contributors&gt;&lt;authors&gt;&lt;author&gt;Thomas, J.&lt;/author&gt;&lt;author&gt;Brunton, J.&lt;/author&gt;&lt;author&gt;Graziosi, S.&lt;/author&gt;&lt;/authors&gt;&lt;/contributors&gt;&lt;titles&gt;&lt;title&gt;EPPI-Reviewer 4.0: software for research synthesis.&lt;/title&gt;&lt;secondary-title&gt;EPPI-Centre Software&lt;/secondary-title&gt;&lt;/titles&gt;&lt;dates&gt;&lt;year&gt;2010&lt;/year&gt;&lt;/dates&gt;&lt;publisher&gt;London: Social Science Research Unit, Institute of Education, University of London.&lt;/publisher&gt;&lt;urls&gt;&lt;/urls&gt;&lt;/record&gt;&lt;/Cite&gt;&lt;/EndNote&gt;</w:instrText>
      </w:r>
      <w:r w:rsidR="00D5710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1</w:t>
      </w:r>
      <w:r w:rsidR="00D57104" w:rsidRPr="002F1067">
        <w:rPr>
          <w:rFonts w:ascii="Times New Roman" w:hAnsi="Times New Roman" w:cs="Times New Roman"/>
          <w:sz w:val="24"/>
          <w:szCs w:val="24"/>
        </w:rPr>
        <w:fldChar w:fldCharType="end"/>
      </w:r>
      <w:r w:rsidR="00D57104"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The study was </w:t>
      </w:r>
      <w:r w:rsidR="00527E8C" w:rsidRPr="002F1067">
        <w:rPr>
          <w:rFonts w:ascii="Times New Roman" w:hAnsi="Times New Roman" w:cs="Times New Roman"/>
          <w:sz w:val="24"/>
          <w:szCs w:val="24"/>
        </w:rPr>
        <w:t>pre-</w:t>
      </w:r>
      <w:r w:rsidRPr="002F1067">
        <w:rPr>
          <w:rFonts w:ascii="Times New Roman" w:hAnsi="Times New Roman" w:cs="Times New Roman"/>
          <w:sz w:val="24"/>
          <w:szCs w:val="24"/>
        </w:rPr>
        <w:t>registered with PROSPERO (</w:t>
      </w:r>
      <w:r w:rsidR="007850C2" w:rsidRPr="002F1067">
        <w:rPr>
          <w:rFonts w:ascii="Times New Roman" w:hAnsi="Times New Roman" w:cs="Times New Roman"/>
          <w:sz w:val="24"/>
          <w:szCs w:val="24"/>
        </w:rPr>
        <w:t>CRD42018116048</w:t>
      </w:r>
      <w:r w:rsidRPr="002F1067">
        <w:rPr>
          <w:rFonts w:ascii="Times New Roman" w:hAnsi="Times New Roman" w:cs="Times New Roman"/>
          <w:sz w:val="24"/>
          <w:szCs w:val="24"/>
        </w:rPr>
        <w:t>)</w:t>
      </w:r>
      <w:r w:rsidR="00487369" w:rsidRPr="002F1067">
        <w:rPr>
          <w:rFonts w:ascii="Times New Roman" w:hAnsi="Times New Roman" w:cs="Times New Roman"/>
          <w:sz w:val="24"/>
          <w:szCs w:val="24"/>
        </w:rPr>
        <w:t>,</w:t>
      </w:r>
      <w:r w:rsidRPr="002F1067">
        <w:rPr>
          <w:rFonts w:ascii="Times New Roman" w:hAnsi="Times New Roman" w:cs="Times New Roman"/>
          <w:sz w:val="24"/>
          <w:szCs w:val="24"/>
        </w:rPr>
        <w:t xml:space="preserve"> and </w:t>
      </w:r>
      <w:r w:rsidR="00487369" w:rsidRPr="002F1067">
        <w:rPr>
          <w:rFonts w:ascii="Times New Roman" w:hAnsi="Times New Roman" w:cs="Times New Roman"/>
          <w:sz w:val="24"/>
          <w:szCs w:val="24"/>
        </w:rPr>
        <w:t>the systematic review is reported</w:t>
      </w:r>
      <w:r w:rsidRPr="002F1067">
        <w:rPr>
          <w:rFonts w:ascii="Times New Roman" w:hAnsi="Times New Roman" w:cs="Times New Roman"/>
          <w:sz w:val="24"/>
          <w:szCs w:val="24"/>
        </w:rPr>
        <w:t xml:space="preserve"> in accordance with the PRISMA checklist</w:t>
      </w:r>
      <w:r w:rsidR="00D57104" w:rsidRPr="002F1067">
        <w:rPr>
          <w:rFonts w:ascii="Times New Roman" w:hAnsi="Times New Roman" w:cs="Times New Roman"/>
          <w:sz w:val="24"/>
          <w:szCs w:val="24"/>
        </w:rPr>
        <w:t>.</w:t>
      </w:r>
      <w:r w:rsidR="00D5710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Moher&lt;/Author&gt;&lt;Year&gt;2009&lt;/Year&gt;&lt;RecNum&gt;78&lt;/RecNum&gt;&lt;DisplayText&gt;&lt;style face="superscript"&gt;32&lt;/style&gt;&lt;/DisplayText&gt;&lt;record&gt;&lt;rec-number&gt;78&lt;/rec-number&gt;&lt;foreign-keys&gt;&lt;key app="EN" db-id="ztdffdxs3ww05iepwa1xwsr7r2z5fpvz2t5x" timestamp="1652095861"&gt;78&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short-title&gt;Preferred reporting items for systematic reviews and meta-analyses: the PRISMA statement&lt;/shor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D5710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2</w:t>
      </w:r>
      <w:r w:rsidR="00D57104" w:rsidRPr="002F1067">
        <w:rPr>
          <w:rFonts w:ascii="Times New Roman" w:hAnsi="Times New Roman" w:cs="Times New Roman"/>
          <w:sz w:val="24"/>
          <w:szCs w:val="24"/>
        </w:rPr>
        <w:fldChar w:fldCharType="end"/>
      </w:r>
      <w:r w:rsidR="00704B44" w:rsidRPr="002F1067">
        <w:rPr>
          <w:rFonts w:ascii="Times New Roman" w:hAnsi="Times New Roman" w:cs="Times New Roman"/>
          <w:sz w:val="24"/>
          <w:szCs w:val="24"/>
        </w:rPr>
        <w:t xml:space="preserve"> </w:t>
      </w:r>
    </w:p>
    <w:p w14:paraId="1CCEBC6B" w14:textId="7E419835" w:rsidR="000F138C" w:rsidRPr="002F1067" w:rsidRDefault="00EB254D"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Search strategy, e</w:t>
      </w:r>
      <w:r w:rsidR="00A27CB3" w:rsidRPr="002F1067">
        <w:rPr>
          <w:rFonts w:ascii="Times New Roman" w:hAnsi="Times New Roman" w:cs="Times New Roman"/>
          <w:sz w:val="24"/>
          <w:szCs w:val="24"/>
        </w:rPr>
        <w:t>ligibility criteria</w:t>
      </w:r>
      <w:r w:rsidRPr="002F1067">
        <w:rPr>
          <w:rFonts w:ascii="Times New Roman" w:hAnsi="Times New Roman" w:cs="Times New Roman"/>
          <w:sz w:val="24"/>
          <w:szCs w:val="24"/>
        </w:rPr>
        <w:t xml:space="preserve"> and</w:t>
      </w:r>
      <w:r w:rsidR="00A27CB3" w:rsidRPr="002F1067">
        <w:rPr>
          <w:rFonts w:ascii="Times New Roman" w:hAnsi="Times New Roman" w:cs="Times New Roman"/>
          <w:sz w:val="24"/>
          <w:szCs w:val="24"/>
        </w:rPr>
        <w:t xml:space="preserve"> information sources</w:t>
      </w:r>
    </w:p>
    <w:p w14:paraId="385E5E43" w14:textId="1E098BFD" w:rsidR="00EB254D" w:rsidRPr="002F1067" w:rsidRDefault="00EB254D"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The search strategy was created in collaboration with an information specialist (CS). </w:t>
      </w:r>
      <w:r w:rsidR="000F138C" w:rsidRPr="002F1067">
        <w:rPr>
          <w:rFonts w:ascii="Times New Roman" w:hAnsi="Times New Roman" w:cs="Times New Roman"/>
          <w:sz w:val="24"/>
          <w:szCs w:val="24"/>
        </w:rPr>
        <w:t>The search was based on terms for population (children and young people), intervention (</w:t>
      </w:r>
      <w:r w:rsidR="00AF4F00">
        <w:rPr>
          <w:rFonts w:ascii="Times New Roman" w:hAnsi="Times New Roman" w:cs="Times New Roman"/>
          <w:sz w:val="24"/>
          <w:szCs w:val="24"/>
        </w:rPr>
        <w:t xml:space="preserve">e.g., </w:t>
      </w:r>
      <w:r w:rsidR="000F138C" w:rsidRPr="002F1067">
        <w:rPr>
          <w:rFonts w:ascii="Times New Roman" w:hAnsi="Times New Roman" w:cs="Times New Roman"/>
          <w:sz w:val="24"/>
          <w:szCs w:val="24"/>
        </w:rPr>
        <w:t>marketing, advertising, advergame*), and a measure of ‘understanding’ or ‘attitudes’ (</w:t>
      </w:r>
      <w:r w:rsidR="00AF4F00">
        <w:rPr>
          <w:rFonts w:ascii="Times New Roman" w:hAnsi="Times New Roman" w:cs="Times New Roman"/>
          <w:sz w:val="24"/>
          <w:szCs w:val="24"/>
        </w:rPr>
        <w:t xml:space="preserve">e.g., </w:t>
      </w:r>
      <w:r w:rsidR="000F138C" w:rsidRPr="002F1067">
        <w:rPr>
          <w:rFonts w:ascii="Times New Roman" w:hAnsi="Times New Roman" w:cs="Times New Roman"/>
          <w:sz w:val="24"/>
          <w:szCs w:val="24"/>
        </w:rPr>
        <w:t xml:space="preserve">reasoning, psychology, advertising literacy, cognition). </w:t>
      </w:r>
      <w:r w:rsidRPr="002F1067">
        <w:rPr>
          <w:rFonts w:ascii="Times New Roman" w:hAnsi="Times New Roman" w:cs="Times New Roman"/>
          <w:sz w:val="24"/>
          <w:szCs w:val="24"/>
          <w:lang w:val="en-US"/>
        </w:rPr>
        <w:t xml:space="preserve">Systematic searches of </w:t>
      </w:r>
      <w:r w:rsidR="000860AE">
        <w:rPr>
          <w:rFonts w:ascii="Times New Roman" w:hAnsi="Times New Roman" w:cs="Times New Roman"/>
          <w:sz w:val="24"/>
          <w:szCs w:val="24"/>
          <w:lang w:val="en-US"/>
        </w:rPr>
        <w:t xml:space="preserve">the following </w:t>
      </w:r>
      <w:r w:rsidRPr="002F1067">
        <w:rPr>
          <w:rFonts w:ascii="Times New Roman" w:hAnsi="Times New Roman" w:cs="Times New Roman"/>
          <w:sz w:val="24"/>
          <w:szCs w:val="24"/>
          <w:lang w:val="en-US"/>
        </w:rPr>
        <w:t xml:space="preserve">databases were conducted: </w:t>
      </w:r>
      <w:r w:rsidRPr="002F1067">
        <w:rPr>
          <w:rFonts w:ascii="Times New Roman" w:hAnsi="Times New Roman" w:cs="Times New Roman"/>
          <w:sz w:val="24"/>
          <w:szCs w:val="24"/>
        </w:rPr>
        <w:t>ASSIA (Proquest), Child Development and Adolescent Studies (EBSCO)</w:t>
      </w:r>
      <w:r w:rsidR="00873D80" w:rsidRPr="002F1067">
        <w:rPr>
          <w:rFonts w:ascii="Times New Roman" w:hAnsi="Times New Roman" w:cs="Times New Roman"/>
          <w:sz w:val="24"/>
          <w:szCs w:val="24"/>
        </w:rPr>
        <w:t>,</w:t>
      </w:r>
      <w:r w:rsidRPr="002F1067">
        <w:rPr>
          <w:rFonts w:ascii="Times New Roman" w:hAnsi="Times New Roman" w:cs="Times New Roman"/>
          <w:sz w:val="24"/>
          <w:szCs w:val="24"/>
        </w:rPr>
        <w:t xml:space="preserve"> Cochrane Central Database of Controlled Trials, Medline (OVID), PsycINFO (OVID), Sociological Abstracts (Proquest), Social Policy and Practice (OVID) and SCOPUS, and Web of Science </w:t>
      </w:r>
      <w:r w:rsidR="002E3392" w:rsidRPr="002F1067">
        <w:rPr>
          <w:rFonts w:ascii="Times New Roman" w:hAnsi="Times New Roman" w:cs="Times New Roman"/>
          <w:sz w:val="24"/>
          <w:szCs w:val="24"/>
        </w:rPr>
        <w:t>–</w:t>
      </w:r>
      <w:r w:rsidRPr="002F1067">
        <w:rPr>
          <w:rFonts w:ascii="Times New Roman" w:hAnsi="Times New Roman" w:cs="Times New Roman"/>
          <w:sz w:val="24"/>
          <w:szCs w:val="24"/>
        </w:rPr>
        <w:t xml:space="preserve"> databases (Social Science Citation Index, Emerging Sources Citation Index). </w:t>
      </w:r>
      <w:r w:rsidR="00892AD8">
        <w:rPr>
          <w:rFonts w:ascii="Times New Roman" w:hAnsi="Times New Roman" w:cs="Times New Roman"/>
          <w:sz w:val="24"/>
          <w:szCs w:val="24"/>
        </w:rPr>
        <w:t xml:space="preserve">The </w:t>
      </w:r>
      <w:r w:rsidRPr="002F1067">
        <w:rPr>
          <w:rFonts w:ascii="Times New Roman" w:hAnsi="Times New Roman" w:cs="Times New Roman"/>
          <w:sz w:val="24"/>
          <w:szCs w:val="24"/>
        </w:rPr>
        <w:t xml:space="preserve">full search strategy </w:t>
      </w:r>
      <w:r w:rsidR="00892AD8">
        <w:rPr>
          <w:rFonts w:ascii="Times New Roman" w:hAnsi="Times New Roman" w:cs="Times New Roman"/>
          <w:sz w:val="24"/>
          <w:szCs w:val="24"/>
        </w:rPr>
        <w:t xml:space="preserve">is </w:t>
      </w:r>
      <w:r w:rsidRPr="002F1067">
        <w:rPr>
          <w:rFonts w:ascii="Times New Roman" w:hAnsi="Times New Roman" w:cs="Times New Roman"/>
          <w:sz w:val="24"/>
          <w:szCs w:val="24"/>
        </w:rPr>
        <w:t>included in a supplemental file</w:t>
      </w:r>
      <w:r w:rsidR="00461BF6" w:rsidRPr="002F1067">
        <w:rPr>
          <w:rFonts w:ascii="Times New Roman" w:hAnsi="Times New Roman" w:cs="Times New Roman"/>
          <w:sz w:val="24"/>
          <w:szCs w:val="24"/>
        </w:rPr>
        <w:t xml:space="preserve"> (Table S1 and Table S2)</w:t>
      </w:r>
      <w:r w:rsidRPr="002F1067">
        <w:rPr>
          <w:rFonts w:ascii="Times New Roman" w:hAnsi="Times New Roman" w:cs="Times New Roman"/>
          <w:sz w:val="24"/>
          <w:szCs w:val="24"/>
        </w:rPr>
        <w:t>. Searches were conducted on 7</w:t>
      </w:r>
      <w:r w:rsidRPr="002F1067">
        <w:rPr>
          <w:rFonts w:ascii="Times New Roman" w:hAnsi="Times New Roman" w:cs="Times New Roman"/>
          <w:sz w:val="24"/>
          <w:szCs w:val="24"/>
          <w:vertAlign w:val="superscript"/>
        </w:rPr>
        <w:t>th</w:t>
      </w:r>
      <w:r w:rsidRPr="002F1067">
        <w:rPr>
          <w:rFonts w:ascii="Times New Roman" w:hAnsi="Times New Roman" w:cs="Times New Roman"/>
          <w:sz w:val="24"/>
          <w:szCs w:val="24"/>
        </w:rPr>
        <w:t xml:space="preserve"> November 2018</w:t>
      </w:r>
      <w:r w:rsidR="00C97957" w:rsidRPr="002F1067">
        <w:rPr>
          <w:rFonts w:ascii="Times New Roman" w:hAnsi="Times New Roman" w:cs="Times New Roman"/>
          <w:sz w:val="24"/>
          <w:szCs w:val="24"/>
        </w:rPr>
        <w:t xml:space="preserve"> and updated on </w:t>
      </w:r>
      <w:r w:rsidR="00312CFF" w:rsidRPr="002F1067">
        <w:rPr>
          <w:rFonts w:ascii="Times New Roman" w:hAnsi="Times New Roman" w:cs="Times New Roman"/>
          <w:sz w:val="24"/>
          <w:szCs w:val="24"/>
        </w:rPr>
        <w:t>10</w:t>
      </w:r>
      <w:r w:rsidR="00312CFF" w:rsidRPr="002F1067">
        <w:rPr>
          <w:rFonts w:ascii="Times New Roman" w:hAnsi="Times New Roman" w:cs="Times New Roman"/>
          <w:sz w:val="24"/>
          <w:szCs w:val="24"/>
          <w:vertAlign w:val="superscript"/>
        </w:rPr>
        <w:t>th</w:t>
      </w:r>
      <w:r w:rsidR="00312CFF" w:rsidRPr="002F1067">
        <w:rPr>
          <w:rFonts w:ascii="Times New Roman" w:hAnsi="Times New Roman" w:cs="Times New Roman"/>
          <w:sz w:val="24"/>
          <w:szCs w:val="24"/>
        </w:rPr>
        <w:t xml:space="preserve"> December 2020</w:t>
      </w:r>
      <w:r w:rsidRPr="002F1067">
        <w:rPr>
          <w:rFonts w:ascii="Times New Roman" w:hAnsi="Times New Roman" w:cs="Times New Roman"/>
          <w:sz w:val="24"/>
          <w:szCs w:val="24"/>
        </w:rPr>
        <w:t xml:space="preserve">. The search results were imported into Endnote reference manager software </w:t>
      </w:r>
      <w:r w:rsidR="00892AD8">
        <w:rPr>
          <w:rFonts w:ascii="Times New Roman" w:hAnsi="Times New Roman" w:cs="Times New Roman"/>
          <w:sz w:val="24"/>
          <w:szCs w:val="24"/>
        </w:rPr>
        <w:t xml:space="preserve">and </w:t>
      </w:r>
      <w:r w:rsidRPr="002F1067">
        <w:rPr>
          <w:rFonts w:ascii="Times New Roman" w:hAnsi="Times New Roman" w:cs="Times New Roman"/>
          <w:sz w:val="24"/>
          <w:szCs w:val="24"/>
        </w:rPr>
        <w:t xml:space="preserve">duplicates removed. The remaining articles were imported into EPPI-Reviewer 4 software </w:t>
      </w:r>
      <w:r w:rsidR="009B010E">
        <w:rPr>
          <w:rFonts w:ascii="Times New Roman" w:hAnsi="Times New Roman" w:cs="Times New Roman"/>
          <w:sz w:val="24"/>
          <w:szCs w:val="24"/>
        </w:rPr>
        <w:t xml:space="preserve">and </w:t>
      </w:r>
      <w:r w:rsidRPr="002F1067">
        <w:rPr>
          <w:rFonts w:ascii="Times New Roman" w:hAnsi="Times New Roman" w:cs="Times New Roman"/>
          <w:sz w:val="24"/>
          <w:szCs w:val="24"/>
        </w:rPr>
        <w:t>duplicate records screened and removed</w:t>
      </w:r>
      <w:r w:rsidR="006967AE" w:rsidRPr="002F1067">
        <w:rPr>
          <w:rFonts w:ascii="Times New Roman" w:hAnsi="Times New Roman" w:cs="Times New Roman"/>
          <w:sz w:val="24"/>
          <w:szCs w:val="24"/>
        </w:rPr>
        <w:t>; th</w:t>
      </w:r>
      <w:r w:rsidR="00865251" w:rsidRPr="002F1067">
        <w:rPr>
          <w:rFonts w:ascii="Times New Roman" w:hAnsi="Times New Roman" w:cs="Times New Roman"/>
          <w:sz w:val="24"/>
          <w:szCs w:val="24"/>
        </w:rPr>
        <w:t>is</w:t>
      </w:r>
      <w:r w:rsidR="006967AE" w:rsidRPr="002F1067">
        <w:rPr>
          <w:rFonts w:ascii="Times New Roman" w:hAnsi="Times New Roman" w:cs="Times New Roman"/>
          <w:sz w:val="24"/>
          <w:szCs w:val="24"/>
        </w:rPr>
        <w:t xml:space="preserve"> software</w:t>
      </w:r>
      <w:r w:rsidRPr="002F1067">
        <w:rPr>
          <w:rFonts w:ascii="Times New Roman" w:hAnsi="Times New Roman" w:cs="Times New Roman"/>
          <w:sz w:val="24"/>
          <w:szCs w:val="24"/>
        </w:rPr>
        <w:t xml:space="preserve"> was used to manage the screening. </w:t>
      </w:r>
    </w:p>
    <w:p w14:paraId="4172BF81" w14:textId="6A167FB5" w:rsidR="00240033" w:rsidRPr="002F1067" w:rsidRDefault="003D4D2C" w:rsidP="00802A96">
      <w:pPr>
        <w:spacing w:line="480" w:lineRule="auto"/>
        <w:rPr>
          <w:rFonts w:ascii="Times New Roman" w:hAnsi="Times New Roman" w:cs="Times New Roman"/>
          <w:sz w:val="24"/>
          <w:szCs w:val="24"/>
        </w:rPr>
      </w:pPr>
      <w:r w:rsidRPr="003D4D2C">
        <w:rPr>
          <w:rFonts w:ascii="Times New Roman" w:hAnsi="Times New Roman" w:cs="Times New Roman"/>
          <w:sz w:val="24"/>
          <w:szCs w:val="24"/>
        </w:rPr>
        <w:t xml:space="preserve">The focus of the review was initially broad, as the scope of the literature was unknown. Following the initial search, a mapping exercise was undertaken to determine the full-text </w:t>
      </w:r>
      <w:r w:rsidRPr="003D4D2C">
        <w:rPr>
          <w:rFonts w:ascii="Times New Roman" w:hAnsi="Times New Roman" w:cs="Times New Roman"/>
          <w:sz w:val="24"/>
          <w:szCs w:val="24"/>
        </w:rPr>
        <w:lastRenderedPageBreak/>
        <w:t>inclusion criteria. A decision was made to focus on experimental studies with an administered exposure (see Supplementary S3 for full details of this initial stage and mapping diagram).</w:t>
      </w:r>
      <w:r w:rsidDel="003D4D2C">
        <w:rPr>
          <w:rFonts w:ascii="Times New Roman" w:hAnsi="Times New Roman" w:cs="Times New Roman"/>
          <w:sz w:val="24"/>
          <w:szCs w:val="24"/>
        </w:rPr>
        <w:t xml:space="preserve"> </w:t>
      </w:r>
    </w:p>
    <w:p w14:paraId="6F37B2F6" w14:textId="6B91294B" w:rsidR="00BD447D" w:rsidRPr="002F1067" w:rsidRDefault="00B44185" w:rsidP="006707CD">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Eligible for inclusion </w:t>
      </w:r>
      <w:r w:rsidR="60010E47" w:rsidRPr="002F1067">
        <w:rPr>
          <w:rFonts w:ascii="Times New Roman" w:hAnsi="Times New Roman" w:cs="Times New Roman"/>
          <w:sz w:val="24"/>
          <w:szCs w:val="24"/>
        </w:rPr>
        <w:t>during</w:t>
      </w:r>
      <w:r w:rsidR="0AF1FD16" w:rsidRPr="002F1067">
        <w:rPr>
          <w:rFonts w:ascii="Times New Roman" w:hAnsi="Times New Roman" w:cs="Times New Roman"/>
          <w:sz w:val="24"/>
          <w:szCs w:val="24"/>
        </w:rPr>
        <w:t xml:space="preserve"> full text screening </w:t>
      </w:r>
      <w:r w:rsidRPr="002F1067">
        <w:rPr>
          <w:rFonts w:ascii="Times New Roman" w:hAnsi="Times New Roman" w:cs="Times New Roman"/>
          <w:sz w:val="24"/>
          <w:szCs w:val="24"/>
        </w:rPr>
        <w:t>were</w:t>
      </w:r>
      <w:r w:rsidR="00114462" w:rsidRPr="002F1067">
        <w:rPr>
          <w:rFonts w:ascii="Times New Roman" w:hAnsi="Times New Roman" w:cs="Times New Roman"/>
          <w:sz w:val="24"/>
          <w:szCs w:val="24"/>
        </w:rPr>
        <w:t>:</w:t>
      </w:r>
      <w:r w:rsidRPr="002F1067">
        <w:rPr>
          <w:rFonts w:ascii="Times New Roman" w:hAnsi="Times New Roman" w:cs="Times New Roman"/>
          <w:sz w:val="24"/>
          <w:szCs w:val="24"/>
        </w:rPr>
        <w:t xml:space="preserve"> </w:t>
      </w:r>
      <w:r w:rsidR="005849BB" w:rsidRPr="002F1067">
        <w:rPr>
          <w:rFonts w:ascii="Times New Roman" w:hAnsi="Times New Roman" w:cs="Times New Roman"/>
          <w:sz w:val="24"/>
          <w:szCs w:val="24"/>
        </w:rPr>
        <w:t xml:space="preserve">studies with </w:t>
      </w:r>
      <w:r w:rsidR="00F1567A" w:rsidRPr="002F1067">
        <w:rPr>
          <w:rFonts w:ascii="Times New Roman" w:hAnsi="Times New Roman" w:cs="Times New Roman"/>
          <w:sz w:val="24"/>
          <w:szCs w:val="24"/>
        </w:rPr>
        <w:t>participants</w:t>
      </w:r>
      <w:r w:rsidRPr="002F1067">
        <w:rPr>
          <w:rFonts w:ascii="Times New Roman" w:hAnsi="Times New Roman" w:cs="Times New Roman"/>
          <w:sz w:val="24"/>
          <w:szCs w:val="24"/>
        </w:rPr>
        <w:t xml:space="preserve"> aged 6-17 years of age</w:t>
      </w:r>
      <w:r w:rsidR="00E75027" w:rsidRPr="002F1067">
        <w:rPr>
          <w:rFonts w:ascii="Times New Roman" w:hAnsi="Times New Roman" w:cs="Times New Roman"/>
          <w:sz w:val="24"/>
          <w:szCs w:val="24"/>
        </w:rPr>
        <w:t xml:space="preserve"> inclusive</w:t>
      </w:r>
      <w:r w:rsidRPr="002F1067">
        <w:rPr>
          <w:rFonts w:ascii="Times New Roman" w:hAnsi="Times New Roman" w:cs="Times New Roman"/>
          <w:sz w:val="24"/>
          <w:szCs w:val="24"/>
        </w:rPr>
        <w:t>; intervention criteria of any form of advertising</w:t>
      </w:r>
      <w:r w:rsidR="002764CB">
        <w:rPr>
          <w:rFonts w:ascii="Times New Roman" w:hAnsi="Times New Roman" w:cs="Times New Roman"/>
          <w:sz w:val="24"/>
          <w:szCs w:val="24"/>
        </w:rPr>
        <w:t xml:space="preserve"> for any product</w:t>
      </w:r>
      <w:r w:rsidR="78DB54EC" w:rsidRPr="7CF52DDC">
        <w:rPr>
          <w:rFonts w:ascii="Times New Roman" w:hAnsi="Times New Roman" w:cs="Times New Roman"/>
          <w:sz w:val="24"/>
          <w:szCs w:val="24"/>
        </w:rPr>
        <w:t xml:space="preserve"> (including HFSS products, tobacco, toys)</w:t>
      </w:r>
      <w:r w:rsidR="179334C5" w:rsidRPr="7CF52DDC">
        <w:rPr>
          <w:rFonts w:ascii="Times New Roman" w:hAnsi="Times New Roman" w:cs="Times New Roman"/>
          <w:sz w:val="24"/>
          <w:szCs w:val="24"/>
        </w:rPr>
        <w:t>;</w:t>
      </w:r>
      <w:r w:rsidRPr="002F1067">
        <w:rPr>
          <w:rFonts w:ascii="Times New Roman" w:hAnsi="Times New Roman" w:cs="Times New Roman"/>
          <w:sz w:val="24"/>
          <w:szCs w:val="24"/>
        </w:rPr>
        <w:t xml:space="preserve"> and outcomes of </w:t>
      </w:r>
      <w:r w:rsidR="001333C1" w:rsidRPr="002F1067">
        <w:rPr>
          <w:rFonts w:ascii="Times New Roman" w:hAnsi="Times New Roman" w:cs="Times New Roman"/>
          <w:sz w:val="24"/>
          <w:szCs w:val="24"/>
        </w:rPr>
        <w:t xml:space="preserve">objectively measured understanding </w:t>
      </w:r>
      <w:r w:rsidR="2E20982A" w:rsidRPr="7CF52DDC">
        <w:rPr>
          <w:rFonts w:ascii="Times New Roman" w:hAnsi="Times New Roman" w:cs="Times New Roman"/>
          <w:sz w:val="24"/>
          <w:szCs w:val="24"/>
        </w:rPr>
        <w:t>(including recognition or identification of advertising, understanding selling or persuasive intent)</w:t>
      </w:r>
      <w:r w:rsidR="1AF4732C" w:rsidRPr="7CF52DDC">
        <w:rPr>
          <w:rFonts w:ascii="Times New Roman" w:hAnsi="Times New Roman" w:cs="Times New Roman"/>
          <w:sz w:val="24"/>
          <w:szCs w:val="24"/>
        </w:rPr>
        <w:t xml:space="preserve"> </w:t>
      </w:r>
      <w:r w:rsidR="001333C1" w:rsidRPr="002F1067">
        <w:rPr>
          <w:rFonts w:ascii="Times New Roman" w:hAnsi="Times New Roman" w:cs="Times New Roman"/>
          <w:sz w:val="24"/>
          <w:szCs w:val="24"/>
        </w:rPr>
        <w:t>or</w:t>
      </w:r>
      <w:r w:rsidR="005849BB" w:rsidRPr="002F1067">
        <w:rPr>
          <w:rFonts w:ascii="Times New Roman" w:hAnsi="Times New Roman" w:cs="Times New Roman"/>
          <w:sz w:val="24"/>
          <w:szCs w:val="24"/>
        </w:rPr>
        <w:t xml:space="preserve"> attitudes</w:t>
      </w:r>
      <w:r w:rsidR="2E20982A" w:rsidRPr="7CF52DDC">
        <w:rPr>
          <w:rFonts w:ascii="Times New Roman" w:hAnsi="Times New Roman" w:cs="Times New Roman"/>
          <w:sz w:val="24"/>
          <w:szCs w:val="24"/>
        </w:rPr>
        <w:t xml:space="preserve"> (towards brand or product including </w:t>
      </w:r>
      <w:r w:rsidR="135DA691" w:rsidRPr="7CF52DDC">
        <w:rPr>
          <w:rFonts w:ascii="Times New Roman" w:hAnsi="Times New Roman" w:cs="Times New Roman"/>
          <w:sz w:val="24"/>
          <w:szCs w:val="24"/>
        </w:rPr>
        <w:t>liking or perceptions</w:t>
      </w:r>
      <w:r w:rsidR="2E20982A" w:rsidRPr="7CF52DDC">
        <w:rPr>
          <w:rFonts w:ascii="Times New Roman" w:hAnsi="Times New Roman" w:cs="Times New Roman"/>
          <w:sz w:val="24"/>
          <w:szCs w:val="24"/>
        </w:rPr>
        <w:t>)</w:t>
      </w:r>
      <w:r w:rsidR="1AF4732C" w:rsidRPr="7CF52DDC">
        <w:rPr>
          <w:rFonts w:ascii="Times New Roman" w:hAnsi="Times New Roman" w:cs="Times New Roman"/>
          <w:sz w:val="24"/>
          <w:szCs w:val="24"/>
        </w:rPr>
        <w:t>.</w:t>
      </w:r>
      <w:r w:rsidR="001333C1" w:rsidRPr="002F1067">
        <w:rPr>
          <w:rFonts w:ascii="Times New Roman" w:hAnsi="Times New Roman" w:cs="Times New Roman"/>
          <w:sz w:val="24"/>
          <w:szCs w:val="24"/>
        </w:rPr>
        <w:t xml:space="preserve"> </w:t>
      </w:r>
      <w:r w:rsidR="0000298B" w:rsidRPr="002F1067">
        <w:rPr>
          <w:rFonts w:ascii="Times New Roman" w:hAnsi="Times New Roman" w:cs="Times New Roman"/>
          <w:sz w:val="24"/>
          <w:szCs w:val="24"/>
        </w:rPr>
        <w:t xml:space="preserve">Experimental and intervention studies, including randomised or quasi-randomised studies, were included and </w:t>
      </w:r>
      <w:r w:rsidR="001333C1" w:rsidRPr="002F1067">
        <w:rPr>
          <w:rFonts w:ascii="Times New Roman" w:hAnsi="Times New Roman" w:cs="Times New Roman"/>
          <w:sz w:val="24"/>
          <w:szCs w:val="24"/>
        </w:rPr>
        <w:t xml:space="preserve">required to have an appropriate comparison or control group, including no advert, </w:t>
      </w:r>
      <w:r w:rsidR="005849BB" w:rsidRPr="002F1067">
        <w:rPr>
          <w:rFonts w:ascii="Times New Roman" w:hAnsi="Times New Roman" w:cs="Times New Roman"/>
          <w:sz w:val="24"/>
          <w:szCs w:val="24"/>
        </w:rPr>
        <w:t xml:space="preserve">a </w:t>
      </w:r>
      <w:r w:rsidR="681D2D3C" w:rsidRPr="002F1067">
        <w:rPr>
          <w:rFonts w:ascii="Times New Roman" w:hAnsi="Times New Roman" w:cs="Times New Roman"/>
          <w:sz w:val="24"/>
          <w:szCs w:val="24"/>
        </w:rPr>
        <w:t xml:space="preserve">neutral </w:t>
      </w:r>
      <w:r w:rsidR="001333C1" w:rsidRPr="002F1067">
        <w:rPr>
          <w:rFonts w:ascii="Times New Roman" w:hAnsi="Times New Roman" w:cs="Times New Roman"/>
          <w:sz w:val="24"/>
          <w:szCs w:val="24"/>
        </w:rPr>
        <w:t xml:space="preserve">advert, </w:t>
      </w:r>
      <w:r w:rsidR="005849BB" w:rsidRPr="002F1067">
        <w:rPr>
          <w:rFonts w:ascii="Times New Roman" w:hAnsi="Times New Roman" w:cs="Times New Roman"/>
          <w:sz w:val="24"/>
          <w:szCs w:val="24"/>
        </w:rPr>
        <w:t xml:space="preserve">or a </w:t>
      </w:r>
      <w:r w:rsidR="001333C1" w:rsidRPr="002F1067">
        <w:rPr>
          <w:rFonts w:ascii="Times New Roman" w:hAnsi="Times New Roman" w:cs="Times New Roman"/>
          <w:sz w:val="24"/>
          <w:szCs w:val="24"/>
        </w:rPr>
        <w:t xml:space="preserve">between group comparison (age, gender, </w:t>
      </w:r>
      <w:r w:rsidR="003906DA" w:rsidRPr="002F1067">
        <w:rPr>
          <w:rFonts w:ascii="Times New Roman" w:hAnsi="Times New Roman" w:cs="Times New Roman"/>
          <w:sz w:val="24"/>
          <w:szCs w:val="24"/>
        </w:rPr>
        <w:t>socioeconomic status (</w:t>
      </w:r>
      <w:r w:rsidR="001333C1" w:rsidRPr="002F1067">
        <w:rPr>
          <w:rFonts w:ascii="Times New Roman" w:hAnsi="Times New Roman" w:cs="Times New Roman"/>
          <w:sz w:val="24"/>
          <w:szCs w:val="24"/>
        </w:rPr>
        <w:t xml:space="preserve">SES)) with </w:t>
      </w:r>
      <w:r w:rsidR="005849BB" w:rsidRPr="002F1067">
        <w:rPr>
          <w:rFonts w:ascii="Times New Roman" w:hAnsi="Times New Roman" w:cs="Times New Roman"/>
          <w:sz w:val="24"/>
          <w:szCs w:val="24"/>
        </w:rPr>
        <w:t xml:space="preserve">an </w:t>
      </w:r>
      <w:r w:rsidR="001333C1" w:rsidRPr="002F1067">
        <w:rPr>
          <w:rFonts w:ascii="Times New Roman" w:hAnsi="Times New Roman" w:cs="Times New Roman"/>
          <w:sz w:val="24"/>
          <w:szCs w:val="24"/>
        </w:rPr>
        <w:t>advert exposure.</w:t>
      </w:r>
      <w:r w:rsidR="676A4DA4" w:rsidRPr="002F1067">
        <w:rPr>
          <w:rFonts w:ascii="Times New Roman" w:hAnsi="Times New Roman" w:cs="Times New Roman"/>
          <w:sz w:val="24"/>
          <w:szCs w:val="24"/>
        </w:rPr>
        <w:t xml:space="preserve"> </w:t>
      </w:r>
      <w:r w:rsidR="003E58D7" w:rsidRPr="003E58D7">
        <w:rPr>
          <w:rFonts w:ascii="Times New Roman" w:hAnsi="Times New Roman" w:cs="Times New Roman"/>
          <w:sz w:val="24"/>
          <w:szCs w:val="24"/>
        </w:rPr>
        <w:t xml:space="preserve">Neutral adverts were defined by the studies and included adverts that were not the focus of the study e.g., a toy/non-food advert for studies with a food advertising exposure and food product outcome. </w:t>
      </w:r>
      <w:r w:rsidR="37382BD1" w:rsidRPr="002F1067">
        <w:rPr>
          <w:rFonts w:ascii="Times New Roman" w:hAnsi="Times New Roman" w:cs="Times New Roman"/>
          <w:sz w:val="24"/>
          <w:szCs w:val="24"/>
        </w:rPr>
        <w:t>S</w:t>
      </w:r>
      <w:r w:rsidR="12CE2BDE" w:rsidRPr="002F1067">
        <w:rPr>
          <w:rFonts w:ascii="Times New Roman" w:hAnsi="Times New Roman" w:cs="Times New Roman"/>
          <w:sz w:val="24"/>
          <w:szCs w:val="24"/>
        </w:rPr>
        <w:t xml:space="preserve">tudies </w:t>
      </w:r>
      <w:r w:rsidR="50EA5ABC" w:rsidRPr="002F1067">
        <w:rPr>
          <w:rFonts w:ascii="Times New Roman" w:hAnsi="Times New Roman" w:cs="Times New Roman"/>
          <w:sz w:val="24"/>
          <w:szCs w:val="24"/>
        </w:rPr>
        <w:t xml:space="preserve">were included </w:t>
      </w:r>
      <w:r w:rsidR="12CE2BDE" w:rsidRPr="002F1067">
        <w:rPr>
          <w:rFonts w:ascii="Times New Roman" w:hAnsi="Times New Roman" w:cs="Times New Roman"/>
          <w:sz w:val="24"/>
          <w:szCs w:val="24"/>
        </w:rPr>
        <w:t xml:space="preserve">from 2010 onwards </w:t>
      </w:r>
      <w:r w:rsidR="4961DBE9" w:rsidRPr="002F1067">
        <w:rPr>
          <w:rFonts w:ascii="Times New Roman" w:hAnsi="Times New Roman" w:cs="Times New Roman"/>
          <w:sz w:val="24"/>
          <w:szCs w:val="24"/>
        </w:rPr>
        <w:t xml:space="preserve">as these were considered most </w:t>
      </w:r>
      <w:r w:rsidR="12CE2BDE" w:rsidRPr="002F1067">
        <w:rPr>
          <w:rFonts w:ascii="Times New Roman" w:hAnsi="Times New Roman" w:cs="Times New Roman"/>
          <w:sz w:val="24"/>
          <w:szCs w:val="24"/>
        </w:rPr>
        <w:t>relevant to contemporary advertising practices.</w:t>
      </w:r>
      <w:r w:rsidR="00371B0F" w:rsidRPr="002F1067">
        <w:rPr>
          <w:rFonts w:ascii="Times New Roman" w:hAnsi="Times New Roman" w:cs="Times New Roman"/>
          <w:sz w:val="24"/>
          <w:szCs w:val="24"/>
        </w:rPr>
        <w:t xml:space="preserve"> There were no restrictions by geography</w:t>
      </w:r>
      <w:r w:rsidR="0011176D" w:rsidRPr="002F1067">
        <w:rPr>
          <w:rFonts w:ascii="Times New Roman" w:hAnsi="Times New Roman" w:cs="Times New Roman"/>
          <w:sz w:val="24"/>
          <w:szCs w:val="24"/>
        </w:rPr>
        <w:t xml:space="preserve"> or </w:t>
      </w:r>
      <w:r w:rsidR="00371B0F" w:rsidRPr="002F1067">
        <w:rPr>
          <w:rFonts w:ascii="Times New Roman" w:hAnsi="Times New Roman" w:cs="Times New Roman"/>
          <w:sz w:val="24"/>
          <w:szCs w:val="24"/>
        </w:rPr>
        <w:t>language.</w:t>
      </w:r>
      <w:r w:rsidR="00AD0278">
        <w:rPr>
          <w:rFonts w:ascii="Times New Roman" w:hAnsi="Times New Roman" w:cs="Times New Roman"/>
          <w:sz w:val="24"/>
          <w:szCs w:val="24"/>
        </w:rPr>
        <w:t xml:space="preserve"> Exclusion criteria were</w:t>
      </w:r>
      <w:r w:rsidR="0061436B" w:rsidRPr="002F1067">
        <w:rPr>
          <w:rFonts w:ascii="Times New Roman" w:hAnsi="Times New Roman" w:cs="Times New Roman"/>
          <w:sz w:val="24"/>
          <w:szCs w:val="24"/>
        </w:rPr>
        <w:t xml:space="preserve"> </w:t>
      </w:r>
      <w:r w:rsidR="00BD447D" w:rsidRPr="002F1067">
        <w:rPr>
          <w:rFonts w:ascii="Times New Roman" w:hAnsi="Times New Roman" w:cs="Times New Roman"/>
          <w:sz w:val="24"/>
          <w:szCs w:val="24"/>
        </w:rPr>
        <w:t>date (pre-2010), intervention (any exposure that evaluated health promotion prevention programmes</w:t>
      </w:r>
      <w:r w:rsidR="0033320C" w:rsidRPr="002F1067">
        <w:rPr>
          <w:rFonts w:ascii="Times New Roman" w:hAnsi="Times New Roman" w:cs="Times New Roman"/>
          <w:sz w:val="24"/>
          <w:szCs w:val="24"/>
        </w:rPr>
        <w:t>, charity advertising,</w:t>
      </w:r>
      <w:r w:rsidR="007C29FF" w:rsidRPr="002F1067">
        <w:rPr>
          <w:rFonts w:ascii="Times New Roman" w:hAnsi="Times New Roman" w:cs="Times New Roman"/>
          <w:sz w:val="24"/>
          <w:szCs w:val="24"/>
        </w:rPr>
        <w:t xml:space="preserve"> creation and testing of models of cognition, media training/ advertising literacy, branding only), outcome measures (any non-</w:t>
      </w:r>
      <w:r w:rsidR="7161CF0A" w:rsidRPr="002F1067">
        <w:rPr>
          <w:rFonts w:ascii="Times New Roman" w:hAnsi="Times New Roman" w:cs="Times New Roman"/>
          <w:sz w:val="24"/>
          <w:szCs w:val="24"/>
        </w:rPr>
        <w:t>understanding/ attitude</w:t>
      </w:r>
      <w:r w:rsidR="007C29FF" w:rsidRPr="002F1067">
        <w:rPr>
          <w:rFonts w:ascii="Times New Roman" w:hAnsi="Times New Roman" w:cs="Times New Roman"/>
          <w:sz w:val="24"/>
          <w:szCs w:val="24"/>
        </w:rPr>
        <w:t xml:space="preserve"> measures including dietary intake or purchases), study design</w:t>
      </w:r>
      <w:r w:rsidR="008D5CB2" w:rsidRPr="002F1067">
        <w:rPr>
          <w:rFonts w:ascii="Times New Roman" w:hAnsi="Times New Roman" w:cs="Times New Roman"/>
          <w:sz w:val="24"/>
          <w:szCs w:val="24"/>
        </w:rPr>
        <w:t xml:space="preserve"> (qualitative</w:t>
      </w:r>
      <w:r w:rsidR="004438F0" w:rsidRPr="002F1067">
        <w:rPr>
          <w:rFonts w:ascii="Times New Roman" w:hAnsi="Times New Roman" w:cs="Times New Roman"/>
          <w:sz w:val="24"/>
          <w:szCs w:val="24"/>
        </w:rPr>
        <w:t xml:space="preserve"> studies</w:t>
      </w:r>
      <w:r w:rsidR="008D5CB2" w:rsidRPr="002F1067">
        <w:rPr>
          <w:rFonts w:ascii="Times New Roman" w:hAnsi="Times New Roman" w:cs="Times New Roman"/>
          <w:sz w:val="24"/>
          <w:szCs w:val="24"/>
        </w:rPr>
        <w:t>, reviews, and dissemination format</w:t>
      </w:r>
      <w:r w:rsidR="007C29FF" w:rsidRPr="002F1067">
        <w:rPr>
          <w:rFonts w:ascii="Times New Roman" w:hAnsi="Times New Roman" w:cs="Times New Roman"/>
          <w:sz w:val="24"/>
          <w:szCs w:val="24"/>
        </w:rPr>
        <w:t xml:space="preserve"> (</w:t>
      </w:r>
      <w:r w:rsidR="003B6DBA" w:rsidRPr="002F1067">
        <w:rPr>
          <w:rFonts w:ascii="Times New Roman" w:hAnsi="Times New Roman" w:cs="Times New Roman"/>
          <w:sz w:val="24"/>
          <w:szCs w:val="24"/>
        </w:rPr>
        <w:t>non-peer reviewed e.g.</w:t>
      </w:r>
      <w:r w:rsidR="009F1167">
        <w:rPr>
          <w:rFonts w:ascii="Times New Roman" w:hAnsi="Times New Roman" w:cs="Times New Roman"/>
          <w:sz w:val="24"/>
          <w:szCs w:val="24"/>
        </w:rPr>
        <w:t>,</w:t>
      </w:r>
      <w:r w:rsidR="003B6DBA" w:rsidRPr="002F1067">
        <w:rPr>
          <w:rFonts w:ascii="Times New Roman" w:hAnsi="Times New Roman" w:cs="Times New Roman"/>
          <w:sz w:val="24"/>
          <w:szCs w:val="24"/>
        </w:rPr>
        <w:t xml:space="preserve"> </w:t>
      </w:r>
      <w:r w:rsidR="004E3988" w:rsidRPr="002F1067">
        <w:rPr>
          <w:rFonts w:ascii="Times New Roman" w:hAnsi="Times New Roman" w:cs="Times New Roman"/>
          <w:sz w:val="24"/>
          <w:szCs w:val="24"/>
        </w:rPr>
        <w:t>dissertations, conference abstracts, magazine abstracts</w:t>
      </w:r>
      <w:r w:rsidR="007C29FF" w:rsidRPr="002F1067">
        <w:rPr>
          <w:rFonts w:ascii="Times New Roman" w:hAnsi="Times New Roman" w:cs="Times New Roman"/>
          <w:sz w:val="24"/>
          <w:szCs w:val="24"/>
        </w:rPr>
        <w:t xml:space="preserve">). </w:t>
      </w:r>
      <w:r w:rsidR="00470609" w:rsidRPr="002F1067">
        <w:rPr>
          <w:rFonts w:ascii="Times New Roman" w:hAnsi="Times New Roman" w:cs="Times New Roman"/>
          <w:sz w:val="24"/>
          <w:szCs w:val="24"/>
        </w:rPr>
        <w:t xml:space="preserve">A random sample of </w:t>
      </w:r>
      <w:r w:rsidR="00BD447D" w:rsidRPr="002F1067">
        <w:rPr>
          <w:rFonts w:ascii="Times New Roman" w:hAnsi="Times New Roman" w:cs="Times New Roman"/>
          <w:sz w:val="24"/>
          <w:szCs w:val="24"/>
        </w:rPr>
        <w:t xml:space="preserve">studies were </w:t>
      </w:r>
      <w:r w:rsidR="00A95EE8">
        <w:rPr>
          <w:rFonts w:ascii="Times New Roman" w:hAnsi="Times New Roman" w:cs="Times New Roman"/>
          <w:sz w:val="24"/>
          <w:szCs w:val="24"/>
        </w:rPr>
        <w:t>double-</w:t>
      </w:r>
      <w:r w:rsidR="00BD447D" w:rsidRPr="002F1067">
        <w:rPr>
          <w:rFonts w:ascii="Times New Roman" w:hAnsi="Times New Roman" w:cs="Times New Roman"/>
          <w:sz w:val="24"/>
          <w:szCs w:val="24"/>
        </w:rPr>
        <w:t xml:space="preserve">screened by two reviewers (HC &amp; JP) on title and abstract using EPPI-Reviewer 4 software. All </w:t>
      </w:r>
      <w:r w:rsidR="0061436B" w:rsidRPr="002F1067">
        <w:rPr>
          <w:rFonts w:ascii="Times New Roman" w:hAnsi="Times New Roman" w:cs="Times New Roman"/>
          <w:sz w:val="24"/>
          <w:szCs w:val="24"/>
        </w:rPr>
        <w:t xml:space="preserve">screening </w:t>
      </w:r>
      <w:r w:rsidR="00BD447D" w:rsidRPr="002F1067">
        <w:rPr>
          <w:rFonts w:ascii="Times New Roman" w:hAnsi="Times New Roman" w:cs="Times New Roman"/>
          <w:sz w:val="24"/>
          <w:szCs w:val="24"/>
        </w:rPr>
        <w:t xml:space="preserve">queries were reconciled by the reviewers. </w:t>
      </w:r>
      <w:r w:rsidR="0061476D">
        <w:rPr>
          <w:rFonts w:ascii="Times New Roman" w:hAnsi="Times New Roman" w:cs="Times New Roman"/>
          <w:sz w:val="24"/>
          <w:szCs w:val="24"/>
        </w:rPr>
        <w:t xml:space="preserve">We used the </w:t>
      </w:r>
      <w:r w:rsidR="00BD447D" w:rsidRPr="00664AF5">
        <w:rPr>
          <w:rFonts w:ascii="Times New Roman" w:hAnsi="Times New Roman" w:cs="Times New Roman"/>
          <w:sz w:val="24"/>
          <w:szCs w:val="24"/>
        </w:rPr>
        <w:t xml:space="preserve">machine learning </w:t>
      </w:r>
      <w:r w:rsidR="00A027C8">
        <w:rPr>
          <w:rFonts w:ascii="Times New Roman" w:hAnsi="Times New Roman" w:cs="Times New Roman"/>
          <w:sz w:val="24"/>
          <w:szCs w:val="24"/>
        </w:rPr>
        <w:t>capab</w:t>
      </w:r>
      <w:r w:rsidR="00A027C8" w:rsidRPr="00664AF5">
        <w:rPr>
          <w:rFonts w:ascii="Times New Roman" w:hAnsi="Times New Roman" w:cs="Times New Roman"/>
          <w:sz w:val="24"/>
          <w:szCs w:val="24"/>
        </w:rPr>
        <w:t>ilities</w:t>
      </w:r>
      <w:r w:rsidR="00BD447D" w:rsidRPr="00816C37">
        <w:rPr>
          <w:rFonts w:ascii="Times New Roman" w:hAnsi="Times New Roman" w:cs="Times New Roman"/>
          <w:sz w:val="24"/>
          <w:szCs w:val="24"/>
        </w:rPr>
        <w:t xml:space="preserve"> </w:t>
      </w:r>
      <w:r w:rsidR="00A027C8">
        <w:rPr>
          <w:rFonts w:ascii="Times New Roman" w:hAnsi="Times New Roman" w:cs="Times New Roman"/>
          <w:sz w:val="24"/>
          <w:szCs w:val="24"/>
        </w:rPr>
        <w:t>of the EPPI-Reviewer software to assist with the screening due to the anticipated number of records from test searches (over 10,000). We employed</w:t>
      </w:r>
      <w:r w:rsidR="00AD0057" w:rsidRPr="00816C37">
        <w:rPr>
          <w:rFonts w:ascii="Times New Roman" w:hAnsi="Times New Roman" w:cs="Times New Roman"/>
          <w:sz w:val="24"/>
          <w:szCs w:val="24"/>
        </w:rPr>
        <w:t xml:space="preserve"> an </w:t>
      </w:r>
      <w:r w:rsidR="00B70795" w:rsidRPr="00816C37">
        <w:rPr>
          <w:rFonts w:ascii="Times New Roman" w:hAnsi="Times New Roman" w:cs="Times New Roman"/>
          <w:sz w:val="24"/>
          <w:szCs w:val="24"/>
        </w:rPr>
        <w:t>‘</w:t>
      </w:r>
      <w:r w:rsidR="00AD0057" w:rsidRPr="00816C37">
        <w:rPr>
          <w:rFonts w:ascii="Times New Roman" w:hAnsi="Times New Roman" w:cs="Times New Roman"/>
          <w:sz w:val="24"/>
          <w:szCs w:val="24"/>
        </w:rPr>
        <w:t>active learning</w:t>
      </w:r>
      <w:r w:rsidR="0064328F">
        <w:rPr>
          <w:rFonts w:ascii="Times New Roman" w:hAnsi="Times New Roman" w:cs="Times New Roman"/>
          <w:sz w:val="24"/>
          <w:szCs w:val="24"/>
        </w:rPr>
        <w:t xml:space="preserve"> </w:t>
      </w:r>
      <w:r w:rsidR="00AD0057" w:rsidRPr="00816C37">
        <w:rPr>
          <w:rFonts w:ascii="Times New Roman" w:hAnsi="Times New Roman" w:cs="Times New Roman"/>
          <w:sz w:val="24"/>
          <w:szCs w:val="24"/>
        </w:rPr>
        <w:t>approach</w:t>
      </w:r>
      <w:r w:rsidR="0064328F">
        <w:rPr>
          <w:rFonts w:ascii="Times New Roman" w:hAnsi="Times New Roman" w:cs="Times New Roman"/>
          <w:sz w:val="24"/>
          <w:szCs w:val="24"/>
        </w:rPr>
        <w:t>’</w:t>
      </w:r>
      <w:r w:rsidR="00AD0057" w:rsidRPr="00816C37">
        <w:rPr>
          <w:rFonts w:ascii="Times New Roman" w:hAnsi="Times New Roman" w:cs="Times New Roman"/>
          <w:sz w:val="24"/>
          <w:szCs w:val="24"/>
        </w:rPr>
        <w:t>, w</w:t>
      </w:r>
      <w:r w:rsidR="007612CD" w:rsidRPr="00816C37">
        <w:rPr>
          <w:rFonts w:ascii="Times New Roman" w:hAnsi="Times New Roman" w:cs="Times New Roman"/>
          <w:sz w:val="24"/>
          <w:szCs w:val="24"/>
        </w:rPr>
        <w:t>here</w:t>
      </w:r>
      <w:r w:rsidR="005A5DCD" w:rsidRPr="00816C37">
        <w:rPr>
          <w:rFonts w:ascii="Times New Roman" w:hAnsi="Times New Roman" w:cs="Times New Roman"/>
          <w:sz w:val="24"/>
          <w:szCs w:val="24"/>
        </w:rPr>
        <w:t xml:space="preserve"> </w:t>
      </w:r>
      <w:r w:rsidR="0064328F">
        <w:rPr>
          <w:rFonts w:ascii="Times New Roman" w:hAnsi="Times New Roman" w:cs="Times New Roman"/>
          <w:sz w:val="24"/>
          <w:szCs w:val="24"/>
        </w:rPr>
        <w:t xml:space="preserve">the </w:t>
      </w:r>
      <w:r w:rsidR="00DF22BD">
        <w:rPr>
          <w:rFonts w:ascii="Times New Roman" w:hAnsi="Times New Roman" w:cs="Times New Roman"/>
          <w:sz w:val="24"/>
          <w:szCs w:val="24"/>
        </w:rPr>
        <w:t>prioritisation</w:t>
      </w:r>
      <w:r w:rsidR="0064328F">
        <w:rPr>
          <w:rFonts w:ascii="Times New Roman" w:hAnsi="Times New Roman" w:cs="Times New Roman"/>
          <w:sz w:val="24"/>
          <w:szCs w:val="24"/>
        </w:rPr>
        <w:t xml:space="preserve"> of records was frequently refres</w:t>
      </w:r>
      <w:r w:rsidR="00DF22BD">
        <w:rPr>
          <w:rFonts w:ascii="Times New Roman" w:hAnsi="Times New Roman" w:cs="Times New Roman"/>
          <w:sz w:val="24"/>
          <w:szCs w:val="24"/>
        </w:rPr>
        <w:t>hed so</w:t>
      </w:r>
      <w:r w:rsidR="005A5DCD" w:rsidRPr="00816C37">
        <w:rPr>
          <w:rFonts w:ascii="Times New Roman" w:hAnsi="Times New Roman" w:cs="Times New Roman"/>
          <w:sz w:val="24"/>
          <w:szCs w:val="24"/>
        </w:rPr>
        <w:t xml:space="preserve"> the</w:t>
      </w:r>
      <w:r w:rsidR="00246236">
        <w:rPr>
          <w:rFonts w:ascii="Times New Roman" w:hAnsi="Times New Roman" w:cs="Times New Roman"/>
          <w:sz w:val="24"/>
          <w:szCs w:val="24"/>
        </w:rPr>
        <w:t xml:space="preserve"> </w:t>
      </w:r>
      <w:r w:rsidR="00246236">
        <w:rPr>
          <w:rFonts w:ascii="Times New Roman" w:hAnsi="Times New Roman" w:cs="Times New Roman"/>
          <w:sz w:val="24"/>
          <w:szCs w:val="24"/>
        </w:rPr>
        <w:lastRenderedPageBreak/>
        <w:t>most</w:t>
      </w:r>
      <w:r w:rsidR="005A5DCD" w:rsidRPr="00816C37">
        <w:rPr>
          <w:rFonts w:ascii="Times New Roman" w:hAnsi="Times New Roman" w:cs="Times New Roman"/>
          <w:sz w:val="24"/>
          <w:szCs w:val="24"/>
        </w:rPr>
        <w:t xml:space="preserve"> </w:t>
      </w:r>
      <w:r w:rsidR="00653EAA" w:rsidRPr="00816C37">
        <w:rPr>
          <w:rFonts w:ascii="Times New Roman" w:hAnsi="Times New Roman" w:cs="Times New Roman"/>
          <w:sz w:val="24"/>
          <w:szCs w:val="24"/>
        </w:rPr>
        <w:t xml:space="preserve">relevant </w:t>
      </w:r>
      <w:r w:rsidR="00246236">
        <w:rPr>
          <w:rFonts w:ascii="Times New Roman" w:hAnsi="Times New Roman" w:cs="Times New Roman"/>
          <w:sz w:val="24"/>
          <w:szCs w:val="24"/>
        </w:rPr>
        <w:t>articles were screened first</w:t>
      </w:r>
      <w:r w:rsidR="004B5B1B">
        <w:rPr>
          <w:rFonts w:ascii="Times New Roman" w:hAnsi="Times New Roman" w:cs="Times New Roman"/>
          <w:sz w:val="24"/>
          <w:szCs w:val="24"/>
        </w:rPr>
        <w:t>. The algorith</w:t>
      </w:r>
      <w:r w:rsidR="00FE277A">
        <w:rPr>
          <w:rFonts w:ascii="Times New Roman" w:hAnsi="Times New Roman" w:cs="Times New Roman"/>
          <w:sz w:val="24"/>
          <w:szCs w:val="24"/>
        </w:rPr>
        <w:t>m was trained using</w:t>
      </w:r>
      <w:r w:rsidR="001151B1" w:rsidRPr="00816C37">
        <w:rPr>
          <w:rFonts w:ascii="Times New Roman" w:hAnsi="Times New Roman" w:cs="Times New Roman"/>
          <w:sz w:val="24"/>
          <w:szCs w:val="24"/>
        </w:rPr>
        <w:t xml:space="preserve"> our screening</w:t>
      </w:r>
      <w:r w:rsidR="00147419">
        <w:rPr>
          <w:rFonts w:ascii="Times New Roman" w:hAnsi="Times New Roman" w:cs="Times New Roman"/>
          <w:sz w:val="24"/>
          <w:szCs w:val="24"/>
        </w:rPr>
        <w:t xml:space="preserve"> decisions</w:t>
      </w:r>
      <w:r w:rsidR="00246236">
        <w:rPr>
          <w:rFonts w:ascii="Times New Roman" w:hAnsi="Times New Roman" w:cs="Times New Roman"/>
          <w:sz w:val="24"/>
          <w:szCs w:val="24"/>
        </w:rPr>
        <w:t>. A</w:t>
      </w:r>
      <w:r w:rsidR="001671C4" w:rsidRPr="00816C37">
        <w:rPr>
          <w:rFonts w:ascii="Times New Roman" w:hAnsi="Times New Roman" w:cs="Times New Roman"/>
          <w:sz w:val="24"/>
          <w:szCs w:val="24"/>
        </w:rPr>
        <w:t xml:space="preserve">rticles screened </w:t>
      </w:r>
      <w:r w:rsidR="00147419">
        <w:rPr>
          <w:rFonts w:ascii="Times New Roman" w:hAnsi="Times New Roman" w:cs="Times New Roman"/>
          <w:sz w:val="24"/>
          <w:szCs w:val="24"/>
        </w:rPr>
        <w:t xml:space="preserve">were plotted </w:t>
      </w:r>
      <w:r w:rsidR="001671C4" w:rsidRPr="00816C37">
        <w:rPr>
          <w:rFonts w:ascii="Times New Roman" w:hAnsi="Times New Roman" w:cs="Times New Roman"/>
          <w:sz w:val="24"/>
          <w:szCs w:val="24"/>
        </w:rPr>
        <w:t>against studies included</w:t>
      </w:r>
      <w:r w:rsidR="00AE443F">
        <w:rPr>
          <w:rFonts w:ascii="Times New Roman" w:hAnsi="Times New Roman" w:cs="Times New Roman"/>
          <w:sz w:val="24"/>
          <w:szCs w:val="24"/>
        </w:rPr>
        <w:t>, and this</w:t>
      </w:r>
      <w:r w:rsidR="00F63B0F">
        <w:rPr>
          <w:rFonts w:ascii="Times New Roman" w:hAnsi="Times New Roman" w:cs="Times New Roman"/>
          <w:sz w:val="24"/>
          <w:szCs w:val="24"/>
        </w:rPr>
        <w:t xml:space="preserve"> was</w:t>
      </w:r>
      <w:r w:rsidR="00306944" w:rsidRPr="00816C37">
        <w:rPr>
          <w:rFonts w:ascii="Times New Roman" w:hAnsi="Times New Roman" w:cs="Times New Roman"/>
          <w:sz w:val="24"/>
          <w:szCs w:val="24"/>
        </w:rPr>
        <w:t xml:space="preserve"> used to indicate when to stop screening (i.e.</w:t>
      </w:r>
      <w:r w:rsidR="00AE443F">
        <w:rPr>
          <w:rFonts w:ascii="Times New Roman" w:hAnsi="Times New Roman" w:cs="Times New Roman"/>
          <w:sz w:val="24"/>
          <w:szCs w:val="24"/>
        </w:rPr>
        <w:t>,</w:t>
      </w:r>
      <w:r w:rsidR="00306944" w:rsidRPr="00816C37">
        <w:rPr>
          <w:rFonts w:ascii="Times New Roman" w:hAnsi="Times New Roman" w:cs="Times New Roman"/>
          <w:sz w:val="24"/>
          <w:szCs w:val="24"/>
        </w:rPr>
        <w:t xml:space="preserve"> </w:t>
      </w:r>
      <w:r w:rsidR="00AE443F">
        <w:rPr>
          <w:rFonts w:ascii="Times New Roman" w:hAnsi="Times New Roman" w:cs="Times New Roman"/>
          <w:sz w:val="24"/>
          <w:szCs w:val="24"/>
        </w:rPr>
        <w:t>t</w:t>
      </w:r>
      <w:r w:rsidR="00306944" w:rsidRPr="00816C37">
        <w:rPr>
          <w:rFonts w:ascii="Times New Roman" w:hAnsi="Times New Roman" w:cs="Times New Roman"/>
          <w:sz w:val="24"/>
          <w:szCs w:val="24"/>
        </w:rPr>
        <w:t xml:space="preserve">he </w:t>
      </w:r>
      <w:r w:rsidR="005B465B" w:rsidRPr="00816C37">
        <w:rPr>
          <w:rFonts w:ascii="Times New Roman" w:hAnsi="Times New Roman" w:cs="Times New Roman"/>
          <w:sz w:val="24"/>
          <w:szCs w:val="24"/>
        </w:rPr>
        <w:t>rate of inclusion plateau</w:t>
      </w:r>
      <w:r w:rsidR="00AE443F">
        <w:rPr>
          <w:rFonts w:ascii="Times New Roman" w:hAnsi="Times New Roman" w:cs="Times New Roman"/>
          <w:sz w:val="24"/>
          <w:szCs w:val="24"/>
        </w:rPr>
        <w:t>e</w:t>
      </w:r>
      <w:r w:rsidR="003E7E2B">
        <w:rPr>
          <w:rFonts w:ascii="Times New Roman" w:hAnsi="Times New Roman" w:cs="Times New Roman"/>
          <w:sz w:val="24"/>
          <w:szCs w:val="24"/>
        </w:rPr>
        <w:t>d indicating that there were unlikely to be unscreened relevant articles</w:t>
      </w:r>
      <w:r w:rsidR="2D15FD86" w:rsidRPr="00816C37">
        <w:rPr>
          <w:rFonts w:ascii="Times New Roman" w:hAnsi="Times New Roman" w:cs="Times New Roman"/>
          <w:sz w:val="24"/>
          <w:szCs w:val="24"/>
        </w:rPr>
        <w:t>).</w:t>
      </w:r>
      <w:r w:rsidR="2D4B7E86" w:rsidRPr="7CF52DDC">
        <w:rPr>
          <w:rFonts w:ascii="Times New Roman" w:hAnsi="Times New Roman" w:cs="Times New Roman"/>
          <w:sz w:val="24"/>
          <w:szCs w:val="24"/>
        </w:rPr>
        <w:t xml:space="preserve"> </w:t>
      </w:r>
      <w:r w:rsidR="00F717FB">
        <w:rPr>
          <w:rFonts w:ascii="Times New Roman" w:hAnsi="Times New Roman" w:cs="Times New Roman"/>
          <w:sz w:val="24"/>
          <w:szCs w:val="24"/>
        </w:rPr>
        <w:t>A classifier model was then created and applied to all unscreened records</w:t>
      </w:r>
      <w:r w:rsidR="003E7E2B">
        <w:rPr>
          <w:rFonts w:ascii="Times New Roman" w:hAnsi="Times New Roman" w:cs="Times New Roman"/>
          <w:sz w:val="24"/>
          <w:szCs w:val="24"/>
        </w:rPr>
        <w:t>, with a score based</w:t>
      </w:r>
      <w:r w:rsidR="006707CD">
        <w:rPr>
          <w:rFonts w:ascii="Times New Roman" w:hAnsi="Times New Roman" w:cs="Times New Roman"/>
          <w:sz w:val="24"/>
          <w:szCs w:val="24"/>
        </w:rPr>
        <w:t xml:space="preserve"> on </w:t>
      </w:r>
      <w:r w:rsidR="003E7E2B">
        <w:rPr>
          <w:rFonts w:ascii="Times New Roman" w:hAnsi="Times New Roman" w:cs="Times New Roman"/>
          <w:sz w:val="24"/>
          <w:szCs w:val="24"/>
        </w:rPr>
        <w:t>relevance (0-100) generated</w:t>
      </w:r>
      <w:r w:rsidR="2D4B7E86" w:rsidRPr="7CF52DDC">
        <w:rPr>
          <w:rFonts w:ascii="Times New Roman" w:hAnsi="Times New Roman" w:cs="Times New Roman"/>
          <w:sz w:val="24"/>
          <w:szCs w:val="24"/>
        </w:rPr>
        <w:t xml:space="preserve"> </w:t>
      </w:r>
      <w:r w:rsidR="1F8A64E0" w:rsidRPr="7CF52DDC">
        <w:rPr>
          <w:rFonts w:ascii="Times New Roman" w:hAnsi="Times New Roman" w:cs="Times New Roman"/>
          <w:sz w:val="24"/>
          <w:szCs w:val="24"/>
        </w:rPr>
        <w:t xml:space="preserve">and </w:t>
      </w:r>
      <w:r w:rsidR="003E7E2B">
        <w:rPr>
          <w:rFonts w:ascii="Times New Roman" w:hAnsi="Times New Roman" w:cs="Times New Roman"/>
          <w:sz w:val="24"/>
          <w:szCs w:val="24"/>
        </w:rPr>
        <w:t>used to double-check exclusion</w:t>
      </w:r>
      <w:r w:rsidR="00F717FB">
        <w:rPr>
          <w:rFonts w:ascii="Times New Roman" w:hAnsi="Times New Roman" w:cs="Times New Roman"/>
          <w:sz w:val="24"/>
          <w:szCs w:val="24"/>
        </w:rPr>
        <w:t xml:space="preserve">. </w:t>
      </w:r>
      <w:r w:rsidR="1F8A64E0" w:rsidRPr="7CF52DDC">
        <w:rPr>
          <w:rFonts w:ascii="Times New Roman" w:hAnsi="Times New Roman" w:cs="Times New Roman"/>
          <w:sz w:val="24"/>
          <w:szCs w:val="24"/>
        </w:rPr>
        <w:t xml:space="preserve">For </w:t>
      </w:r>
      <w:r w:rsidR="00F717FB">
        <w:rPr>
          <w:rFonts w:ascii="Times New Roman" w:hAnsi="Times New Roman" w:cs="Times New Roman"/>
          <w:sz w:val="24"/>
          <w:szCs w:val="24"/>
        </w:rPr>
        <w:t>full</w:t>
      </w:r>
      <w:r w:rsidR="00F717FB" w:rsidRPr="7CF52DDC">
        <w:rPr>
          <w:rFonts w:ascii="Times New Roman" w:hAnsi="Times New Roman" w:cs="Times New Roman"/>
          <w:sz w:val="24"/>
          <w:szCs w:val="24"/>
        </w:rPr>
        <w:t xml:space="preserve"> </w:t>
      </w:r>
      <w:r w:rsidR="006707CD">
        <w:rPr>
          <w:rFonts w:ascii="Times New Roman" w:hAnsi="Times New Roman" w:cs="Times New Roman"/>
          <w:sz w:val="24"/>
          <w:szCs w:val="24"/>
        </w:rPr>
        <w:t xml:space="preserve">details on </w:t>
      </w:r>
      <w:r w:rsidR="00F717FB">
        <w:rPr>
          <w:rFonts w:ascii="Times New Roman" w:hAnsi="Times New Roman" w:cs="Times New Roman"/>
          <w:sz w:val="24"/>
          <w:szCs w:val="24"/>
        </w:rPr>
        <w:t xml:space="preserve">the </w:t>
      </w:r>
      <w:r w:rsidR="006707CD">
        <w:rPr>
          <w:rFonts w:ascii="Times New Roman" w:hAnsi="Times New Roman" w:cs="Times New Roman"/>
          <w:sz w:val="24"/>
          <w:szCs w:val="24"/>
        </w:rPr>
        <w:t>machine learning</w:t>
      </w:r>
      <w:r w:rsidR="00F717FB">
        <w:rPr>
          <w:rFonts w:ascii="Times New Roman" w:hAnsi="Times New Roman" w:cs="Times New Roman"/>
          <w:sz w:val="24"/>
          <w:szCs w:val="24"/>
        </w:rPr>
        <w:t xml:space="preserve"> app</w:t>
      </w:r>
      <w:r w:rsidR="00CE7822">
        <w:rPr>
          <w:rFonts w:ascii="Times New Roman" w:hAnsi="Times New Roman" w:cs="Times New Roman"/>
          <w:sz w:val="24"/>
          <w:szCs w:val="24"/>
        </w:rPr>
        <w:t>roach</w:t>
      </w:r>
      <w:r w:rsidR="006707CD">
        <w:rPr>
          <w:rFonts w:ascii="Times New Roman" w:hAnsi="Times New Roman" w:cs="Times New Roman"/>
          <w:sz w:val="24"/>
          <w:szCs w:val="24"/>
        </w:rPr>
        <w:t xml:space="preserve"> and updated search methods</w:t>
      </w:r>
      <w:r w:rsidR="1F8A64E0" w:rsidRPr="7CF52DDC">
        <w:rPr>
          <w:rFonts w:ascii="Times New Roman" w:hAnsi="Times New Roman" w:cs="Times New Roman"/>
          <w:sz w:val="24"/>
          <w:szCs w:val="24"/>
        </w:rPr>
        <w:t xml:space="preserve"> </w:t>
      </w:r>
      <w:r w:rsidR="2D4B7E86" w:rsidRPr="7CF52DDC">
        <w:rPr>
          <w:rFonts w:ascii="Times New Roman" w:hAnsi="Times New Roman" w:cs="Times New Roman"/>
          <w:sz w:val="24"/>
          <w:szCs w:val="24"/>
        </w:rPr>
        <w:t xml:space="preserve">see </w:t>
      </w:r>
      <w:r w:rsidR="56531A3B" w:rsidRPr="7CF52DDC">
        <w:rPr>
          <w:rFonts w:ascii="Times New Roman" w:hAnsi="Times New Roman" w:cs="Times New Roman"/>
          <w:sz w:val="24"/>
          <w:szCs w:val="24"/>
        </w:rPr>
        <w:t>Table S4</w:t>
      </w:r>
      <w:r w:rsidR="2D4B7E86" w:rsidRPr="7CF52DDC">
        <w:rPr>
          <w:rFonts w:ascii="Times New Roman" w:hAnsi="Times New Roman" w:cs="Times New Roman"/>
          <w:sz w:val="24"/>
          <w:szCs w:val="24"/>
        </w:rPr>
        <w:t xml:space="preserve"> </w:t>
      </w:r>
      <w:r w:rsidR="1F8A64E0" w:rsidRPr="7CF52DDC">
        <w:rPr>
          <w:rFonts w:ascii="Times New Roman" w:hAnsi="Times New Roman" w:cs="Times New Roman"/>
          <w:sz w:val="24"/>
          <w:szCs w:val="24"/>
        </w:rPr>
        <w:t>and th</w:t>
      </w:r>
      <w:r w:rsidR="5586C2FC" w:rsidRPr="7CF52DDC">
        <w:rPr>
          <w:rFonts w:ascii="Times New Roman" w:hAnsi="Times New Roman" w:cs="Times New Roman"/>
          <w:sz w:val="24"/>
          <w:szCs w:val="24"/>
        </w:rPr>
        <w:t>e following</w:t>
      </w:r>
      <w:r w:rsidR="00397B28">
        <w:rPr>
          <w:rFonts w:ascii="Times New Roman" w:hAnsi="Times New Roman" w:cs="Times New Roman"/>
          <w:sz w:val="24"/>
          <w:szCs w:val="24"/>
        </w:rPr>
        <w:t xml:space="preserve"> reference</w:t>
      </w:r>
      <w:r w:rsidR="5CBA42B3" w:rsidRPr="7CF52DDC">
        <w:rPr>
          <w:rFonts w:ascii="Times New Roman" w:hAnsi="Times New Roman" w:cs="Times New Roman"/>
          <w:sz w:val="24"/>
          <w:szCs w:val="24"/>
        </w:rPr>
        <w:t>.</w:t>
      </w:r>
      <w:r w:rsidRPr="7CF52DDC">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empel&lt;/Author&gt;&lt;Year&gt;2012&lt;/Year&gt;&lt;RecNum&gt;79&lt;/RecNum&gt;&lt;DisplayText&gt;&lt;style face="superscript"&gt;33&lt;/style&gt;&lt;/DisplayText&gt;&lt;record&gt;&lt;rec-number&gt;79&lt;/rec-number&gt;&lt;foreign-keys&gt;&lt;key app="EN" db-id="ztdffdxs3ww05iepwa1xwsr7r2z5fpvz2t5x" timestamp="1652095862"&gt;79&lt;/key&gt;&lt;/foreign-keys&gt;&lt;ref-type name="Generic"&gt;13&lt;/ref-type&gt;&lt;contributors&gt;&lt;authors&gt;&lt;author&gt;Hempel, Susanne&lt;/author&gt;&lt;author&gt;Shetty, Kanaka D.&lt;/author&gt;&lt;author&gt;Shekelle, Paul G.&lt;/author&gt;&lt;author&gt;Rubenstein, Lisa V.&lt;/author&gt;&lt;author&gt;Danz, Marjorie S.&lt;/author&gt;&lt;author&gt;Johnsen, Breanne&lt;/author&gt;&lt;author&gt;Dalal, Siddhartha R.&lt;/author&gt;&lt;/authors&gt;&lt;/contributors&gt;&lt;auth-address&gt;Southern California Evidence-based Practice Center, RAND Corporation&lt;/auth-address&gt;&lt;titles&gt;&lt;title&gt;Machine Learning Methods in Systematic Reviews: Identifying Quality Improvement Intervention Evaluations&lt;/title&gt;&lt;tertiary-title&gt;AHRQ Methods for Effective Health Care&lt;/tertiary-title&gt;&lt;/titles&gt;&lt;dates&gt;&lt;year&gt;2012&lt;/year&gt;&lt;pub-dates&gt;&lt;date&gt;2012&lt;/date&gt;&lt;/pub-dates&gt;&lt;/dates&gt;&lt;publisher&gt;Agency for Healthcare Research and Quality (US), Rockville (MD)&lt;/publisher&gt;&lt;accession-num&gt;23101052&lt;/accession-num&gt;&lt;urls&gt;&lt;related-urls&gt;&lt;url&gt;http://europepmc.org/abstract/MED/23101052&lt;/url&gt;&lt;url&gt;http://europepmc.org/books/NBK109711&lt;/url&gt;&lt;url&gt;https://www.ncbi.nlm.nih.gov/books/NBK109711&lt;/url&gt;&lt;/related-urls&gt;&lt;/urls&gt;&lt;remote-database-name&gt;PubMed&lt;/remote-database-name&gt;&lt;language&gt;eng&lt;/language&gt;&lt;/record&gt;&lt;/Cite&gt;&lt;/EndNote&gt;</w:instrText>
      </w:r>
      <w:r w:rsidRPr="7CF52DDC">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3</w:t>
      </w:r>
      <w:r w:rsidRPr="7CF52DDC">
        <w:rPr>
          <w:rFonts w:ascii="Times New Roman" w:hAnsi="Times New Roman" w:cs="Times New Roman"/>
          <w:sz w:val="24"/>
          <w:szCs w:val="24"/>
        </w:rPr>
        <w:fldChar w:fldCharType="end"/>
      </w:r>
      <w:r w:rsidR="5CBA42B3" w:rsidRPr="7CF52DDC">
        <w:rPr>
          <w:rFonts w:ascii="Times New Roman" w:hAnsi="Times New Roman" w:cs="Times New Roman"/>
          <w:sz w:val="24"/>
          <w:szCs w:val="24"/>
        </w:rPr>
        <w:t xml:space="preserve"> Full-text screening </w:t>
      </w:r>
      <w:r w:rsidR="64747289" w:rsidRPr="7CF52DDC">
        <w:rPr>
          <w:rFonts w:ascii="Times New Roman" w:hAnsi="Times New Roman" w:cs="Times New Roman"/>
          <w:sz w:val="24"/>
          <w:szCs w:val="24"/>
        </w:rPr>
        <w:t>w</w:t>
      </w:r>
      <w:r w:rsidR="5CBA42B3" w:rsidRPr="7CF52DDC">
        <w:rPr>
          <w:rFonts w:ascii="Times New Roman" w:hAnsi="Times New Roman" w:cs="Times New Roman"/>
          <w:sz w:val="24"/>
          <w:szCs w:val="24"/>
        </w:rPr>
        <w:t xml:space="preserve">as then independently completed by the same two reviewers (HC </w:t>
      </w:r>
      <w:r w:rsidR="45E8DA1F" w:rsidRPr="7CF52DDC">
        <w:rPr>
          <w:rFonts w:ascii="Times New Roman" w:hAnsi="Times New Roman" w:cs="Times New Roman"/>
          <w:sz w:val="24"/>
          <w:szCs w:val="24"/>
        </w:rPr>
        <w:t>&amp;</w:t>
      </w:r>
      <w:r w:rsidR="5CBA42B3" w:rsidRPr="7CF52DDC">
        <w:rPr>
          <w:rFonts w:ascii="Times New Roman" w:hAnsi="Times New Roman" w:cs="Times New Roman"/>
          <w:sz w:val="24"/>
          <w:szCs w:val="24"/>
        </w:rPr>
        <w:t xml:space="preserve"> JP) using EPPI-Reviewer 4 software and queries were </w:t>
      </w:r>
      <w:r w:rsidR="64747289" w:rsidRPr="7CF52DDC">
        <w:rPr>
          <w:rFonts w:ascii="Times New Roman" w:hAnsi="Times New Roman" w:cs="Times New Roman"/>
          <w:sz w:val="24"/>
          <w:szCs w:val="24"/>
        </w:rPr>
        <w:t xml:space="preserve">jointly </w:t>
      </w:r>
      <w:r w:rsidR="5CBA42B3" w:rsidRPr="7CF52DDC">
        <w:rPr>
          <w:rFonts w:ascii="Times New Roman" w:hAnsi="Times New Roman" w:cs="Times New Roman"/>
          <w:sz w:val="24"/>
          <w:szCs w:val="24"/>
        </w:rPr>
        <w:t>reconciled</w:t>
      </w:r>
      <w:r w:rsidR="5CA1A559" w:rsidRPr="7CF52DDC">
        <w:rPr>
          <w:rFonts w:ascii="Times New Roman" w:hAnsi="Times New Roman" w:cs="Times New Roman"/>
          <w:sz w:val="24"/>
          <w:szCs w:val="24"/>
        </w:rPr>
        <w:t>.</w:t>
      </w:r>
    </w:p>
    <w:p w14:paraId="0BF0E06A" w14:textId="5F9CAD6E" w:rsidR="00E16144" w:rsidRPr="002F1067" w:rsidRDefault="00E16144"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Data extraction</w:t>
      </w:r>
    </w:p>
    <w:p w14:paraId="32DDE9EC" w14:textId="6C83184A" w:rsidR="00221474" w:rsidRPr="002F1067" w:rsidRDefault="00716C58" w:rsidP="00802A96">
      <w:pPr>
        <w:spacing w:line="480" w:lineRule="auto"/>
        <w:rPr>
          <w:rFonts w:ascii="Times New Roman" w:hAnsi="Times New Roman" w:cs="Times New Roman"/>
          <w:sz w:val="24"/>
          <w:szCs w:val="24"/>
        </w:rPr>
      </w:pPr>
      <w:r w:rsidRPr="002F1067">
        <w:rPr>
          <w:rFonts w:ascii="Times New Roman" w:hAnsi="Times New Roman" w:cs="Times New Roman"/>
          <w:color w:val="1C1D1E"/>
          <w:sz w:val="24"/>
          <w:szCs w:val="24"/>
          <w:shd w:val="clear" w:color="auto" w:fill="FFFFFF"/>
        </w:rPr>
        <w:t>D</w:t>
      </w:r>
      <w:r w:rsidR="004E3988" w:rsidRPr="002F1067">
        <w:rPr>
          <w:rFonts w:ascii="Times New Roman" w:hAnsi="Times New Roman" w:cs="Times New Roman"/>
          <w:color w:val="1C1D1E"/>
          <w:sz w:val="24"/>
          <w:szCs w:val="24"/>
          <w:shd w:val="clear" w:color="auto" w:fill="FFFFFF"/>
        </w:rPr>
        <w:t>escriptive d</w:t>
      </w:r>
      <w:r w:rsidRPr="002F1067">
        <w:rPr>
          <w:rFonts w:ascii="Times New Roman" w:hAnsi="Times New Roman" w:cs="Times New Roman"/>
          <w:color w:val="1C1D1E"/>
          <w:sz w:val="24"/>
          <w:szCs w:val="24"/>
          <w:shd w:val="clear" w:color="auto" w:fill="FFFFFF"/>
        </w:rPr>
        <w:t xml:space="preserve">ata </w:t>
      </w:r>
      <w:r w:rsidR="004E3988" w:rsidRPr="002F1067">
        <w:rPr>
          <w:rFonts w:ascii="Times New Roman" w:hAnsi="Times New Roman" w:cs="Times New Roman"/>
          <w:color w:val="1C1D1E"/>
          <w:sz w:val="24"/>
          <w:szCs w:val="24"/>
          <w:shd w:val="clear" w:color="auto" w:fill="FFFFFF"/>
        </w:rPr>
        <w:t xml:space="preserve">were </w:t>
      </w:r>
      <w:r w:rsidRPr="002F1067">
        <w:rPr>
          <w:rFonts w:ascii="Times New Roman" w:hAnsi="Times New Roman" w:cs="Times New Roman"/>
          <w:color w:val="1C1D1E"/>
          <w:sz w:val="24"/>
          <w:szCs w:val="24"/>
          <w:shd w:val="clear" w:color="auto" w:fill="FFFFFF"/>
        </w:rPr>
        <w:t>extract</w:t>
      </w:r>
      <w:r w:rsidR="004E3988" w:rsidRPr="002F1067">
        <w:rPr>
          <w:rFonts w:ascii="Times New Roman" w:hAnsi="Times New Roman" w:cs="Times New Roman"/>
          <w:color w:val="1C1D1E"/>
          <w:sz w:val="24"/>
          <w:szCs w:val="24"/>
          <w:shd w:val="clear" w:color="auto" w:fill="FFFFFF"/>
        </w:rPr>
        <w:t xml:space="preserve">ed by one reviewer (JP) and </w:t>
      </w:r>
      <w:r w:rsidR="004C55A2" w:rsidRPr="002F1067">
        <w:rPr>
          <w:rFonts w:ascii="Times New Roman" w:hAnsi="Times New Roman" w:cs="Times New Roman"/>
          <w:color w:val="1C1D1E"/>
          <w:sz w:val="24"/>
          <w:szCs w:val="24"/>
          <w:shd w:val="clear" w:color="auto" w:fill="FFFFFF"/>
        </w:rPr>
        <w:t>checked for</w:t>
      </w:r>
      <w:r w:rsidR="004E3988" w:rsidRPr="002F1067">
        <w:rPr>
          <w:rFonts w:ascii="Times New Roman" w:hAnsi="Times New Roman" w:cs="Times New Roman"/>
          <w:color w:val="1C1D1E"/>
          <w:sz w:val="24"/>
          <w:szCs w:val="24"/>
          <w:shd w:val="clear" w:color="auto" w:fill="FFFFFF"/>
        </w:rPr>
        <w:t xml:space="preserve"> accuracy by another reviewer (</w:t>
      </w:r>
      <w:r w:rsidR="00455008" w:rsidRPr="002F1067">
        <w:rPr>
          <w:rFonts w:ascii="Times New Roman" w:hAnsi="Times New Roman" w:cs="Times New Roman"/>
          <w:color w:val="1C1D1E"/>
          <w:sz w:val="24"/>
          <w:szCs w:val="24"/>
          <w:shd w:val="clear" w:color="auto" w:fill="FFFFFF"/>
        </w:rPr>
        <w:t>HC</w:t>
      </w:r>
      <w:r w:rsidR="004E3988" w:rsidRPr="002F1067">
        <w:rPr>
          <w:rFonts w:ascii="Times New Roman" w:hAnsi="Times New Roman" w:cs="Times New Roman"/>
          <w:color w:val="1C1D1E"/>
          <w:sz w:val="24"/>
          <w:szCs w:val="24"/>
          <w:shd w:val="clear" w:color="auto" w:fill="FFFFFF"/>
        </w:rPr>
        <w:t>)</w:t>
      </w:r>
      <w:r w:rsidRPr="002F1067">
        <w:rPr>
          <w:rFonts w:ascii="Times New Roman" w:hAnsi="Times New Roman" w:cs="Times New Roman"/>
          <w:color w:val="1C1D1E"/>
          <w:sz w:val="24"/>
          <w:szCs w:val="24"/>
          <w:shd w:val="clear" w:color="auto" w:fill="FFFFFF"/>
        </w:rPr>
        <w:t xml:space="preserve">. </w:t>
      </w:r>
      <w:r w:rsidR="00221474" w:rsidRPr="002F1067">
        <w:rPr>
          <w:rFonts w:ascii="Times New Roman" w:hAnsi="Times New Roman" w:cs="Times New Roman"/>
          <w:sz w:val="24"/>
          <w:szCs w:val="24"/>
        </w:rPr>
        <w:t>Data from experimental studies for inclusion in meta-analyses were independently extracted by two authors (JP &amp; HC)</w:t>
      </w:r>
      <w:r w:rsidR="00064EE1" w:rsidRPr="002F1067">
        <w:rPr>
          <w:rFonts w:ascii="Times New Roman" w:hAnsi="Times New Roman" w:cs="Times New Roman"/>
          <w:sz w:val="24"/>
          <w:szCs w:val="24"/>
        </w:rPr>
        <w:t xml:space="preserve"> and any discrepancies reso</w:t>
      </w:r>
      <w:r w:rsidR="0033088A" w:rsidRPr="002F1067">
        <w:rPr>
          <w:rFonts w:ascii="Times New Roman" w:hAnsi="Times New Roman" w:cs="Times New Roman"/>
          <w:sz w:val="24"/>
          <w:szCs w:val="24"/>
        </w:rPr>
        <w:t>lved by re-extraction</w:t>
      </w:r>
      <w:r w:rsidR="00221474" w:rsidRPr="002F1067">
        <w:rPr>
          <w:rFonts w:ascii="Times New Roman" w:hAnsi="Times New Roman" w:cs="Times New Roman"/>
          <w:sz w:val="24"/>
          <w:szCs w:val="24"/>
        </w:rPr>
        <w:t xml:space="preserve">. Corresponding authors were contacted to provide raw data where necessary; </w:t>
      </w:r>
      <w:r w:rsidR="00980D43" w:rsidRPr="002F1067">
        <w:rPr>
          <w:rFonts w:ascii="Times New Roman" w:hAnsi="Times New Roman" w:cs="Times New Roman"/>
          <w:sz w:val="24"/>
          <w:szCs w:val="24"/>
        </w:rPr>
        <w:t xml:space="preserve">15 </w:t>
      </w:r>
      <w:r w:rsidR="00221474" w:rsidRPr="002F1067">
        <w:rPr>
          <w:rFonts w:ascii="Times New Roman" w:hAnsi="Times New Roman" w:cs="Times New Roman"/>
          <w:sz w:val="24"/>
          <w:szCs w:val="24"/>
        </w:rPr>
        <w:t xml:space="preserve">authors were contacted for additional information and nine provided additional data, six did not (one was contacted </w:t>
      </w:r>
      <w:r w:rsidR="000D5568">
        <w:rPr>
          <w:rFonts w:ascii="Times New Roman" w:hAnsi="Times New Roman" w:cs="Times New Roman"/>
          <w:sz w:val="24"/>
          <w:szCs w:val="24"/>
        </w:rPr>
        <w:t>regarding</w:t>
      </w:r>
      <w:r w:rsidR="00221474" w:rsidRPr="002F1067">
        <w:rPr>
          <w:rFonts w:ascii="Times New Roman" w:hAnsi="Times New Roman" w:cs="Times New Roman"/>
          <w:sz w:val="24"/>
          <w:szCs w:val="24"/>
        </w:rPr>
        <w:t xml:space="preserve"> understanding outcomes only). </w:t>
      </w:r>
    </w:p>
    <w:p w14:paraId="3D712356" w14:textId="50A9A7CC" w:rsidR="00E16144" w:rsidRPr="002F1067" w:rsidRDefault="00E16144"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Assessment of quality</w:t>
      </w:r>
    </w:p>
    <w:p w14:paraId="17971D65" w14:textId="701B5A35" w:rsidR="003B6924" w:rsidRPr="002F1067" w:rsidRDefault="003B6924" w:rsidP="00802A96">
      <w:pPr>
        <w:autoSpaceDE w:val="0"/>
        <w:autoSpaceDN w:val="0"/>
        <w:adjustRightInd w:val="0"/>
        <w:spacing w:line="480" w:lineRule="auto"/>
        <w:rPr>
          <w:rFonts w:ascii="Times New Roman" w:hAnsi="Times New Roman" w:cs="Times New Roman"/>
          <w:sz w:val="24"/>
          <w:szCs w:val="24"/>
        </w:rPr>
      </w:pPr>
      <w:r w:rsidRPr="002F1067">
        <w:rPr>
          <w:rFonts w:ascii="Times New Roman" w:hAnsi="Times New Roman" w:cs="Times New Roman"/>
          <w:sz w:val="24"/>
          <w:szCs w:val="24"/>
        </w:rPr>
        <w:t>Risk of bias for the experimental studies was assessed by two reviewers (HC &amp; JP) using Cochrane methods,</w:t>
      </w:r>
      <w:r w:rsidR="00D5710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iggins&lt;/Author&gt;&lt;Year&gt;2011&lt;/Year&gt;&lt;RecNum&gt;34&lt;/RecNum&gt;&lt;DisplayText&gt;&lt;style face="superscript"&gt;34&lt;/style&gt;&lt;/DisplayText&gt;&lt;record&gt;&lt;rec-number&gt;34&lt;/rec-number&gt;&lt;foreign-keys&gt;&lt;key app="EN" db-id="wsteev9en9v9r3eatrppw0dex5zedd9wsf9t" timestamp="1660141316"&gt;34&lt;/key&gt;&lt;/foreign-keys&gt;&lt;ref-type name="Web Page"&gt;12&lt;/ref-type&gt;&lt;contributors&gt;&lt;authors&gt;&lt;author&gt;Higgins, J. P. T.&lt;/author&gt;&lt;author&gt;Green, S.&lt;/author&gt;&lt;/authors&gt;&lt;/contributors&gt;&lt;titles&gt;&lt;title&gt;Cochrane Handbook for Systematic Reviews of Interventions Version 5.1.0 [updated March 2011].&lt;/title&gt;&lt;secondary-title&gt;The Cochrane Collaboration, 2011.&lt;/secondary-title&gt;&lt;/titles&gt;&lt;number&gt;November 15, 2020&lt;/number&gt;&lt;dates&gt;&lt;year&gt;2011&lt;/year&gt;&lt;/dates&gt;&lt;urls&gt;&lt;related-urls&gt;&lt;url&gt;http://handbook.cochrane.org.&lt;/url&gt;&lt;/related-urls&gt;&lt;/urls&gt;&lt;/record&gt;&lt;/Cite&gt;&lt;/EndNote&gt;</w:instrText>
      </w:r>
      <w:r w:rsidR="00D5710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4</w:t>
      </w:r>
      <w:r w:rsidR="00D57104"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either RoB 2</w:t>
      </w:r>
      <w:r w:rsidR="000E2B5C" w:rsidRPr="002F1067">
        <w:rPr>
          <w:rFonts w:ascii="Times New Roman" w:hAnsi="Times New Roman" w:cs="Times New Roman"/>
          <w:sz w:val="24"/>
          <w:szCs w:val="24"/>
        </w:rPr>
        <w:t>.0</w:t>
      </w:r>
      <w:r w:rsidRPr="002F1067">
        <w:rPr>
          <w:rFonts w:ascii="Times New Roman" w:hAnsi="Times New Roman" w:cs="Times New Roman"/>
          <w:sz w:val="24"/>
          <w:szCs w:val="24"/>
        </w:rPr>
        <w:t xml:space="preserve"> for randomized trials</w:t>
      </w:r>
      <w:r w:rsidR="00D5710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iggins&lt;/Author&gt;&lt;Year&gt;2016&lt;/Year&gt;&lt;RecNum&gt;81&lt;/RecNum&gt;&lt;DisplayText&gt;&lt;style face="superscript"&gt;35&lt;/style&gt;&lt;/DisplayText&gt;&lt;record&gt;&lt;rec-number&gt;81&lt;/rec-number&gt;&lt;foreign-keys&gt;&lt;key app="EN" db-id="ztdffdxs3ww05iepwa1xwsr7r2z5fpvz2t5x" timestamp="1652095862"&gt;81&lt;/key&gt;&lt;/foreign-keys&gt;&lt;ref-type name="Journal Article"&gt;17&lt;/ref-type&gt;&lt;contributors&gt;&lt;authors&gt;&lt;author&gt;Higgins, J. P. T.&lt;/author&gt;&lt;author&gt;Sterne, J. A. C.&lt;/author&gt;&lt;author&gt;&lt;style face="normal" font="default" size="100%"&gt;Savovi&lt;/style&gt;&lt;style face="normal" font="default" charset="238" size="100%"&gt;ć&lt;/style&gt;&lt;style face="normal" font="default" size="100%"&gt;,&lt;/style&gt;&lt;style face="normal" font="default" charset="238" size="100%"&gt; J&lt;/style&gt;&lt;style face="normal" font="default" size="100%"&gt;.&lt;/style&gt;&lt;/author&gt;&lt;author&gt;&lt;style face="normal" font="default" charset="238" size="100%"&gt;Page&lt;/style&gt;&lt;style face="normal" font="default" size="100%"&gt;,&lt;/style&gt;&lt;style face="normal" font="default" charset="238" size="100%"&gt; M&lt;/style&gt;&lt;style face="normal" font="default" size="100%"&gt;. &lt;/style&gt;&lt;style face="normal" font="default" charset="238" size="100%"&gt;J&lt;/style&gt;&lt;style face="normal" font="default" size="100%"&gt;.&lt;/style&gt;&lt;style face="normal" font="default" charset="238" size="100%"&gt; &lt;/style&gt;&lt;/author&gt;&lt;author&gt;&lt;style face="normal" font="default" charset="238" size="100%"&gt;Hr&lt;/style&gt;&lt;style face="normal" font="default" size="100%"&gt;óbjartsson, A. &lt;/style&gt;&lt;/author&gt;&lt;author&gt;Boutron, I. &lt;/author&gt;&lt;author&gt;Reeves, B. &lt;/author&gt;&lt;author&gt;Eldridge, S.&lt;/author&gt;&lt;/authors&gt;&lt;/contributors&gt;&lt;titles&gt;&lt;title&gt;A revised tool for assessing risk of bias in randomized trials In: Chandler J, McKenzie J, Boutron I, Welch V (editors)&lt;/title&gt;&lt;secondary-title&gt;Cochrane Database of Systematic Reviews&lt;/secondary-title&gt;&lt;/titles&gt;&lt;periodical&gt;&lt;full-title&gt;Cochrane Database of Systematic Reviews&lt;/full-title&gt;&lt;/periodical&gt;&lt;number&gt;Issue 10 (Suppl 1)&lt;/number&gt;&lt;dates&gt;&lt;year&gt;2016&lt;/year&gt;&lt;/dates&gt;&lt;urls&gt;&lt;/urls&gt;&lt;electronic-resource-num&gt;dx.doi.org/10.1002/14651858.CD201601&lt;/electronic-resource-num&gt;&lt;/record&gt;&lt;/Cite&gt;&lt;/EndNote&gt;</w:instrText>
      </w:r>
      <w:r w:rsidR="00D5710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5</w:t>
      </w:r>
      <w:r w:rsidR="00D57104"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or ROBINS-I tool for non-randomized studies.</w:t>
      </w:r>
      <w:r w:rsidR="00D5710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Sterne&lt;/Author&gt;&lt;Year&gt;2016&lt;/Year&gt;&lt;RecNum&gt;82&lt;/RecNum&gt;&lt;DisplayText&gt;&lt;style face="superscript"&gt;36&lt;/style&gt;&lt;/DisplayText&gt;&lt;record&gt;&lt;rec-number&gt;82&lt;/rec-number&gt;&lt;foreign-keys&gt;&lt;key app="EN" db-id="ztdffdxs3ww05iepwa1xwsr7r2z5fpvz2t5x" timestamp="1652095862"&gt;82&lt;/key&gt;&lt;/foreign-keys&gt;&lt;ref-type name="Journal Article"&gt;17&lt;/ref-type&gt;&lt;contributors&gt;&lt;authors&gt;&lt;author&gt;Sterne, J. A. C.&lt;/author&gt;&lt;author&gt;Hernán, M. A.&lt;/author&gt;&lt;author&gt;Reeves, B. C.&lt;/author&gt;&lt;author&gt;Savović, J.&lt;/author&gt;&lt;author&gt;Berkman, N. D.&lt;/author&gt;&lt;author&gt;Viswanathan, M.&lt;/author&gt;&lt;author&gt;Henry, D.&lt;/author&gt;&lt;author&gt;Altman, D. G.&lt;/author&gt;&lt;author&gt;Ansari, M. T.&lt;/author&gt;&lt;author&gt;Boutron, I.&lt;/author&gt;&lt;author&gt;Carpenter, J. R.&lt;/author&gt;&lt;author&gt;Chan, A.&lt;/author&gt;&lt;author&gt;Churchill, R.&lt;/author&gt;&lt;author&gt;Deeks, J. J.&lt;/author&gt;&lt;author&gt;Hróbjartsson, A.&lt;/author&gt;&lt;author&gt;Kirkham, J.&lt;/author&gt;&lt;author&gt;Jüni, P.&lt;/author&gt;&lt;author&gt;Loke, Y. K.&lt;/author&gt;&lt;author&gt;Pigott, T. D.&lt;/author&gt;&lt;author&gt;Ramsay, C. R.&lt;/author&gt;&lt;author&gt;Regidor, D.&lt;/author&gt;&lt;author&gt;Rothstein, H. R.&lt;/author&gt;&lt;author&gt;Sandhu, L.&lt;/author&gt;&lt;author&gt;Santaguida, P. L.&lt;/author&gt;&lt;author&gt;Schünemann, H. J.&lt;/author&gt;&lt;author&gt;Shea, B.&lt;/author&gt;&lt;author&gt;Shrier, I.&lt;/author&gt;&lt;author&gt;Tugwell, P.&lt;/author&gt;&lt;author&gt;Turner, L.&lt;/author&gt;&lt;author&gt;Valentine, J. C.&lt;/author&gt;&lt;author&gt;Waddington, H.&lt;/author&gt;&lt;author&gt;Waters, E.&lt;/author&gt;&lt;author&gt;Wells, G. A.&lt;/author&gt;&lt;author&gt;Whiting, P. F.&lt;/author&gt;&lt;author&gt;Higgins, J. P. T.&lt;/author&gt;&lt;/authors&gt;&lt;/contributors&gt;&lt;titles&gt;&lt;title&gt;ROBINS-I: a tool for assessing risk of bias in non-randomised studies of interventions&lt;/title&gt;&lt;secondary-title&gt;BMJ&lt;/secondary-title&gt;&lt;short-title&gt;ROBINS-I: a tool for assessing risk of bias in non-randomised studies of interventions&lt;/short-title&gt;&lt;/titles&gt;&lt;periodical&gt;&lt;full-title&gt;BMJ&lt;/full-title&gt;&lt;/periodical&gt;&lt;pages&gt;i4919&lt;/pages&gt;&lt;volume&gt;355&lt;/volume&gt;&lt;dates&gt;&lt;year&gt;2016&lt;/year&gt;&lt;/dates&gt;&lt;urls&gt;&lt;related-urls&gt;&lt;url&gt;http://www.bmj.com/content/355/bmj.i4919.abstract&lt;/url&gt;&lt;/related-urls&gt;&lt;/urls&gt;&lt;electronic-resource-num&gt;10.1136/bmj.i4919&lt;/electronic-resource-num&gt;&lt;/record&gt;&lt;/Cite&gt;&lt;/EndNote&gt;</w:instrText>
      </w:r>
      <w:r w:rsidR="00D5710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6</w:t>
      </w:r>
      <w:r w:rsidR="00D57104"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To assess publication bias</w:t>
      </w:r>
      <w:r w:rsidR="0023573A" w:rsidRPr="002F1067">
        <w:rPr>
          <w:rFonts w:ascii="Times New Roman" w:hAnsi="Times New Roman" w:cs="Times New Roman"/>
          <w:sz w:val="24"/>
          <w:szCs w:val="24"/>
        </w:rPr>
        <w:t>,</w:t>
      </w:r>
      <w:r w:rsidRPr="002F1067">
        <w:rPr>
          <w:rFonts w:ascii="Times New Roman" w:hAnsi="Times New Roman" w:cs="Times New Roman"/>
          <w:sz w:val="24"/>
          <w:szCs w:val="24"/>
        </w:rPr>
        <w:t xml:space="preserve"> </w:t>
      </w:r>
      <w:r w:rsidR="0023573A" w:rsidRPr="002F1067">
        <w:rPr>
          <w:rFonts w:ascii="Times New Roman" w:hAnsi="Times New Roman" w:cs="Times New Roman"/>
          <w:sz w:val="24"/>
          <w:szCs w:val="24"/>
        </w:rPr>
        <w:t>f</w:t>
      </w:r>
      <w:r w:rsidRPr="002F1067">
        <w:rPr>
          <w:rFonts w:ascii="Times New Roman" w:hAnsi="Times New Roman" w:cs="Times New Roman"/>
          <w:sz w:val="24"/>
          <w:szCs w:val="24"/>
        </w:rPr>
        <w:t>unnel plots</w:t>
      </w:r>
      <w:r w:rsidR="00BB262B" w:rsidRPr="002F1067">
        <w:rPr>
          <w:rFonts w:ascii="Times New Roman" w:hAnsi="Times New Roman" w:cs="Times New Roman"/>
          <w:sz w:val="24"/>
          <w:szCs w:val="24"/>
        </w:rPr>
        <w:t xml:space="preserve"> were created </w:t>
      </w:r>
      <w:r w:rsidRPr="002F1067">
        <w:rPr>
          <w:rFonts w:ascii="Times New Roman" w:hAnsi="Times New Roman" w:cs="Times New Roman"/>
          <w:sz w:val="24"/>
          <w:szCs w:val="24"/>
        </w:rPr>
        <w:t>to assess asymmetry using Egger’s test</w:t>
      </w:r>
      <w:r w:rsidR="001E79EA" w:rsidRPr="002F1067">
        <w:rPr>
          <w:rFonts w:ascii="Times New Roman" w:hAnsi="Times New Roman" w:cs="Times New Roman"/>
          <w:sz w:val="24"/>
          <w:szCs w:val="24"/>
        </w:rPr>
        <w:t>.</w:t>
      </w:r>
      <w:r w:rsidR="003153FD"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StataCorp.&lt;/Author&gt;&lt;Year&gt;2019&lt;/Year&gt;&lt;RecNum&gt;83&lt;/RecNum&gt;&lt;DisplayText&gt;&lt;style face="superscript"&gt;37&lt;/style&gt;&lt;/DisplayText&gt;&lt;record&gt;&lt;rec-number&gt;83&lt;/rec-number&gt;&lt;foreign-keys&gt;&lt;key app="EN" db-id="ztdffdxs3ww05iepwa1xwsr7r2z5fpvz2t5x" timestamp="1652095863"&gt;83&lt;/key&gt;&lt;/foreign-keys&gt;&lt;ref-type name="Computer Program"&gt;9&lt;/ref-type&gt;&lt;contributors&gt;&lt;authors&gt;&lt;author&gt;StataCorp.&lt;/author&gt;&lt;/authors&gt;&lt;/contributors&gt;&lt;titles&gt;&lt;title&gt;Stata Statistical Software: Release 16&lt;/title&gt;&lt;/titles&gt;&lt;dates&gt;&lt;year&gt;2019&lt;/year&gt;&lt;/dates&gt;&lt;pub-location&gt;College Station, TX&lt;/pub-location&gt;&lt;publisher&gt;StataCorp LLC.&lt;/publisher&gt;&lt;urls&gt;&lt;/urls&gt;&lt;/record&gt;&lt;/Cite&gt;&lt;/EndNote&gt;</w:instrText>
      </w:r>
      <w:r w:rsidR="003153FD"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7</w:t>
      </w:r>
      <w:r w:rsidR="003153FD" w:rsidRPr="002F1067">
        <w:rPr>
          <w:rFonts w:ascii="Times New Roman" w:hAnsi="Times New Roman" w:cs="Times New Roman"/>
          <w:sz w:val="24"/>
          <w:szCs w:val="24"/>
        </w:rPr>
        <w:fldChar w:fldCharType="end"/>
      </w:r>
      <w:r w:rsidR="002E3D2B"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 </w:t>
      </w:r>
    </w:p>
    <w:p w14:paraId="27DB1307" w14:textId="77777777" w:rsidR="00E16144" w:rsidRPr="002F1067" w:rsidRDefault="00E16144"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Data synthesis</w:t>
      </w:r>
    </w:p>
    <w:p w14:paraId="2A325E76" w14:textId="52227DB4" w:rsidR="00221474" w:rsidRPr="002F1067" w:rsidRDefault="00221474"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For inclusion in meta-analys</w:t>
      </w:r>
      <w:r w:rsidR="001D17D3" w:rsidRPr="002F1067">
        <w:rPr>
          <w:rFonts w:ascii="Times New Roman" w:hAnsi="Times New Roman" w:cs="Times New Roman"/>
          <w:sz w:val="24"/>
          <w:szCs w:val="24"/>
        </w:rPr>
        <w:t>e</w:t>
      </w:r>
      <w:r w:rsidRPr="002F1067">
        <w:rPr>
          <w:rFonts w:ascii="Times New Roman" w:hAnsi="Times New Roman" w:cs="Times New Roman"/>
          <w:sz w:val="24"/>
          <w:szCs w:val="24"/>
        </w:rPr>
        <w:t>s</w:t>
      </w:r>
      <w:r w:rsidR="00980D43" w:rsidRPr="002F1067">
        <w:rPr>
          <w:rFonts w:ascii="Times New Roman" w:hAnsi="Times New Roman" w:cs="Times New Roman"/>
          <w:sz w:val="24"/>
          <w:szCs w:val="24"/>
        </w:rPr>
        <w:t xml:space="preserve"> for understanding of advertising or brand/product attitudes</w:t>
      </w:r>
      <w:r w:rsidRPr="002F1067">
        <w:rPr>
          <w:rFonts w:ascii="Times New Roman" w:hAnsi="Times New Roman" w:cs="Times New Roman"/>
          <w:sz w:val="24"/>
          <w:szCs w:val="24"/>
        </w:rPr>
        <w:t xml:space="preserve">, studies were required to </w:t>
      </w:r>
      <w:r w:rsidR="002E58A2" w:rsidRPr="002F1067">
        <w:rPr>
          <w:rFonts w:ascii="Times New Roman" w:hAnsi="Times New Roman" w:cs="Times New Roman"/>
          <w:sz w:val="24"/>
          <w:szCs w:val="24"/>
        </w:rPr>
        <w:t>compare</w:t>
      </w:r>
      <w:r w:rsidRPr="002F1067">
        <w:rPr>
          <w:rFonts w:ascii="Times New Roman" w:hAnsi="Times New Roman" w:cs="Times New Roman"/>
          <w:sz w:val="24"/>
          <w:szCs w:val="24"/>
        </w:rPr>
        <w:t xml:space="preserve"> the effect of an </w:t>
      </w:r>
      <w:r w:rsidR="00BF0298" w:rsidRPr="002F1067">
        <w:rPr>
          <w:rFonts w:ascii="Times New Roman" w:hAnsi="Times New Roman" w:cs="Times New Roman"/>
          <w:sz w:val="24"/>
          <w:szCs w:val="24"/>
        </w:rPr>
        <w:t xml:space="preserve">unhealthy product (e.g., food, alcohol, </w:t>
      </w:r>
      <w:r w:rsidR="00BF0298" w:rsidRPr="002F1067">
        <w:rPr>
          <w:rFonts w:ascii="Times New Roman" w:hAnsi="Times New Roman" w:cs="Times New Roman"/>
          <w:sz w:val="24"/>
          <w:szCs w:val="24"/>
        </w:rPr>
        <w:lastRenderedPageBreak/>
        <w:t xml:space="preserve">tobacco) </w:t>
      </w:r>
      <w:r w:rsidRPr="002F1067">
        <w:rPr>
          <w:rFonts w:ascii="Times New Roman" w:hAnsi="Times New Roman" w:cs="Times New Roman"/>
          <w:sz w:val="24"/>
          <w:szCs w:val="24"/>
        </w:rPr>
        <w:t xml:space="preserve">advert </w:t>
      </w:r>
      <w:r w:rsidR="001D17D3" w:rsidRPr="002F1067">
        <w:rPr>
          <w:rFonts w:ascii="Times New Roman" w:hAnsi="Times New Roman" w:cs="Times New Roman"/>
          <w:sz w:val="24"/>
          <w:szCs w:val="24"/>
        </w:rPr>
        <w:t>exposure</w:t>
      </w:r>
      <w:r w:rsidR="000E2B5C" w:rsidRPr="002F1067">
        <w:rPr>
          <w:rFonts w:ascii="Times New Roman" w:hAnsi="Times New Roman" w:cs="Times New Roman"/>
          <w:sz w:val="24"/>
          <w:szCs w:val="24"/>
        </w:rPr>
        <w:t xml:space="preserve"> to a non-advert control, or to a </w:t>
      </w:r>
      <w:r w:rsidR="00D463DF" w:rsidRPr="002F1067">
        <w:rPr>
          <w:rFonts w:ascii="Times New Roman" w:hAnsi="Times New Roman" w:cs="Times New Roman"/>
          <w:sz w:val="24"/>
          <w:szCs w:val="24"/>
        </w:rPr>
        <w:t xml:space="preserve">control </w:t>
      </w:r>
      <w:r w:rsidR="000E2B5C" w:rsidRPr="002F1067">
        <w:rPr>
          <w:rFonts w:ascii="Times New Roman" w:hAnsi="Times New Roman" w:cs="Times New Roman"/>
          <w:sz w:val="24"/>
          <w:szCs w:val="24"/>
        </w:rPr>
        <w:t>advert</w:t>
      </w:r>
      <w:r w:rsidR="00D463DF" w:rsidRPr="002F1067">
        <w:rPr>
          <w:rFonts w:ascii="Times New Roman" w:hAnsi="Times New Roman" w:cs="Times New Roman"/>
          <w:sz w:val="24"/>
          <w:szCs w:val="24"/>
        </w:rPr>
        <w:t xml:space="preserve"> (</w:t>
      </w:r>
      <w:r w:rsidR="00042D1F" w:rsidRPr="002F1067">
        <w:rPr>
          <w:rFonts w:ascii="Times New Roman" w:hAnsi="Times New Roman" w:cs="Times New Roman"/>
          <w:sz w:val="24"/>
          <w:szCs w:val="24"/>
        </w:rPr>
        <w:t>advert for</w:t>
      </w:r>
      <w:r w:rsidR="00E64443" w:rsidRPr="002F1067">
        <w:rPr>
          <w:rFonts w:ascii="Times New Roman" w:hAnsi="Times New Roman" w:cs="Times New Roman"/>
          <w:sz w:val="24"/>
          <w:szCs w:val="24"/>
        </w:rPr>
        <w:t xml:space="preserve"> unrelated product</w:t>
      </w:r>
      <w:r w:rsidR="00D32D7E" w:rsidRPr="002F1067">
        <w:rPr>
          <w:rFonts w:ascii="Times New Roman" w:hAnsi="Times New Roman" w:cs="Times New Roman"/>
          <w:sz w:val="24"/>
          <w:szCs w:val="24"/>
        </w:rPr>
        <w:t>s</w:t>
      </w:r>
      <w:r w:rsidR="00D463DF" w:rsidRPr="002F1067">
        <w:rPr>
          <w:rFonts w:ascii="Times New Roman" w:hAnsi="Times New Roman" w:cs="Times New Roman"/>
          <w:sz w:val="24"/>
          <w:szCs w:val="24"/>
        </w:rPr>
        <w:t>)</w:t>
      </w:r>
      <w:r w:rsidRPr="002F1067">
        <w:rPr>
          <w:rFonts w:ascii="Times New Roman" w:hAnsi="Times New Roman" w:cs="Times New Roman"/>
          <w:sz w:val="24"/>
          <w:szCs w:val="24"/>
        </w:rPr>
        <w:t xml:space="preserve">. </w:t>
      </w:r>
    </w:p>
    <w:p w14:paraId="695E9275" w14:textId="284C2651" w:rsidR="00221474" w:rsidRPr="002F1067" w:rsidRDefault="00221474"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Studies measuring attitud</w:t>
      </w:r>
      <w:r w:rsidR="006930A0" w:rsidRPr="002F1067">
        <w:rPr>
          <w:rFonts w:ascii="Times New Roman" w:hAnsi="Times New Roman" w:cs="Times New Roman"/>
          <w:sz w:val="24"/>
          <w:szCs w:val="24"/>
        </w:rPr>
        <w:t>inal</w:t>
      </w:r>
      <w:r w:rsidRPr="002F1067">
        <w:rPr>
          <w:rFonts w:ascii="Times New Roman" w:hAnsi="Times New Roman" w:cs="Times New Roman"/>
          <w:sz w:val="24"/>
          <w:szCs w:val="24"/>
        </w:rPr>
        <w:t xml:space="preserve"> outcomes were required to have mean values with standard deviations. Due to differences in </w:t>
      </w:r>
      <w:r w:rsidR="00DE5F2D" w:rsidRPr="002F1067">
        <w:rPr>
          <w:rFonts w:ascii="Times New Roman" w:hAnsi="Times New Roman" w:cs="Times New Roman"/>
          <w:sz w:val="24"/>
          <w:szCs w:val="24"/>
        </w:rPr>
        <w:t xml:space="preserve">reported </w:t>
      </w:r>
      <w:r w:rsidRPr="002F1067">
        <w:rPr>
          <w:rFonts w:ascii="Times New Roman" w:hAnsi="Times New Roman" w:cs="Times New Roman"/>
          <w:sz w:val="24"/>
          <w:szCs w:val="24"/>
        </w:rPr>
        <w:t>outcome measures, which include</w:t>
      </w:r>
      <w:r w:rsidR="00DE5F2D" w:rsidRPr="002F1067">
        <w:rPr>
          <w:rFonts w:ascii="Times New Roman" w:hAnsi="Times New Roman" w:cs="Times New Roman"/>
          <w:sz w:val="24"/>
          <w:szCs w:val="24"/>
        </w:rPr>
        <w:t>d</w:t>
      </w:r>
      <w:r w:rsidRPr="002F1067">
        <w:rPr>
          <w:rFonts w:ascii="Times New Roman" w:hAnsi="Times New Roman" w:cs="Times New Roman"/>
          <w:sz w:val="24"/>
          <w:szCs w:val="24"/>
        </w:rPr>
        <w:t xml:space="preserve"> a variety of different scales (</w:t>
      </w:r>
      <w:r w:rsidR="00DE5F2D" w:rsidRPr="002F1067">
        <w:rPr>
          <w:rFonts w:ascii="Times New Roman" w:hAnsi="Times New Roman" w:cs="Times New Roman"/>
          <w:sz w:val="24"/>
          <w:szCs w:val="24"/>
        </w:rPr>
        <w:t xml:space="preserve">e.g., </w:t>
      </w:r>
      <w:r w:rsidRPr="002F1067">
        <w:rPr>
          <w:rFonts w:ascii="Times New Roman" w:hAnsi="Times New Roman" w:cs="Times New Roman"/>
          <w:sz w:val="24"/>
          <w:szCs w:val="24"/>
        </w:rPr>
        <w:t>1-5, 1-3, dichotomou</w:t>
      </w:r>
      <w:r w:rsidR="00DE5F2D" w:rsidRPr="002F1067">
        <w:rPr>
          <w:rFonts w:ascii="Times New Roman" w:hAnsi="Times New Roman" w:cs="Times New Roman"/>
          <w:sz w:val="24"/>
          <w:szCs w:val="24"/>
        </w:rPr>
        <w:t>s</w:t>
      </w:r>
      <w:r w:rsidRPr="002F1067">
        <w:rPr>
          <w:rFonts w:ascii="Times New Roman" w:hAnsi="Times New Roman" w:cs="Times New Roman"/>
          <w:sz w:val="24"/>
          <w:szCs w:val="24"/>
        </w:rPr>
        <w:t>), the DerSimonian-Laird random-effects model was used to allow for synthesis of s</w:t>
      </w:r>
      <w:r w:rsidR="002E58A2" w:rsidRPr="002F1067">
        <w:rPr>
          <w:rFonts w:ascii="Times New Roman" w:hAnsi="Times New Roman" w:cs="Times New Roman"/>
          <w:sz w:val="24"/>
          <w:szCs w:val="24"/>
        </w:rPr>
        <w:t xml:space="preserve">tudies and </w:t>
      </w:r>
      <w:r w:rsidRPr="002F1067">
        <w:rPr>
          <w:rFonts w:ascii="Times New Roman" w:hAnsi="Times New Roman" w:cs="Times New Roman"/>
          <w:sz w:val="24"/>
          <w:szCs w:val="24"/>
        </w:rPr>
        <w:t>standardized mean difference</w:t>
      </w:r>
      <w:r w:rsidR="00DE5F2D" w:rsidRPr="002F1067">
        <w:rPr>
          <w:rFonts w:ascii="Times New Roman" w:hAnsi="Times New Roman" w:cs="Times New Roman"/>
          <w:sz w:val="24"/>
          <w:szCs w:val="24"/>
        </w:rPr>
        <w:t xml:space="preserve"> (SMD)</w:t>
      </w:r>
      <w:r w:rsidRPr="002F1067">
        <w:rPr>
          <w:rFonts w:ascii="Times New Roman" w:hAnsi="Times New Roman" w:cs="Times New Roman"/>
          <w:sz w:val="24"/>
          <w:szCs w:val="24"/>
        </w:rPr>
        <w:t xml:space="preserve"> was used as the outcome for the </w:t>
      </w:r>
      <w:r w:rsidR="00E436D8" w:rsidRPr="002F1067">
        <w:rPr>
          <w:rFonts w:ascii="Times New Roman" w:hAnsi="Times New Roman" w:cs="Times New Roman"/>
          <w:sz w:val="24"/>
          <w:szCs w:val="24"/>
        </w:rPr>
        <w:t>meta-analys</w:t>
      </w:r>
      <w:r w:rsidR="001D17D3" w:rsidRPr="002F1067">
        <w:rPr>
          <w:rFonts w:ascii="Times New Roman" w:hAnsi="Times New Roman" w:cs="Times New Roman"/>
          <w:sz w:val="24"/>
          <w:szCs w:val="24"/>
        </w:rPr>
        <w:t>e</w:t>
      </w:r>
      <w:r w:rsidR="00E436D8" w:rsidRPr="002F1067">
        <w:rPr>
          <w:rFonts w:ascii="Times New Roman" w:hAnsi="Times New Roman" w:cs="Times New Roman"/>
          <w:sz w:val="24"/>
          <w:szCs w:val="24"/>
        </w:rPr>
        <w:t>s</w:t>
      </w:r>
      <w:r w:rsidRPr="002F1067">
        <w:rPr>
          <w:rFonts w:ascii="Times New Roman" w:hAnsi="Times New Roman" w:cs="Times New Roman"/>
          <w:sz w:val="24"/>
          <w:szCs w:val="24"/>
        </w:rPr>
        <w:t>.</w:t>
      </w:r>
      <w:r w:rsidR="008C5B7D" w:rsidRPr="002F1067">
        <w:rPr>
          <w:rFonts w:ascii="Times New Roman" w:hAnsi="Times New Roman" w:cs="Times New Roman"/>
          <w:sz w:val="24"/>
          <w:szCs w:val="24"/>
        </w:rPr>
        <w:t xml:space="preserve"> All analyses were conducted using Stata 16</w:t>
      </w:r>
      <w:r w:rsidR="00313234" w:rsidRPr="002F1067">
        <w:rPr>
          <w:rFonts w:ascii="Times New Roman" w:hAnsi="Times New Roman" w:cs="Times New Roman"/>
          <w:sz w:val="24"/>
          <w:szCs w:val="24"/>
        </w:rPr>
        <w:t xml:space="preserve"> </w:t>
      </w:r>
      <w:r w:rsidR="00313234" w:rsidRPr="002F1067">
        <w:rPr>
          <w:rStyle w:val="normaltextrun"/>
          <w:rFonts w:ascii="Times New Roman" w:hAnsi="Times New Roman" w:cs="Times New Roman"/>
          <w:sz w:val="24"/>
          <w:szCs w:val="24"/>
          <w:shd w:val="clear" w:color="auto" w:fill="FFFFFF"/>
        </w:rPr>
        <w:t>(16.1, StataCorp LLC, College Station, TX, USA).</w:t>
      </w:r>
      <w:r w:rsidR="00313234" w:rsidRPr="002F1067">
        <w:rPr>
          <w:rStyle w:val="normaltextrun"/>
          <w:rFonts w:ascii="Times New Roman" w:hAnsi="Times New Roman" w:cs="Times New Roman"/>
          <w:sz w:val="24"/>
          <w:szCs w:val="24"/>
          <w:shd w:val="clear" w:color="auto" w:fill="FFFFFF"/>
        </w:rPr>
        <w:fldChar w:fldCharType="begin"/>
      </w:r>
      <w:r w:rsidR="00AD1624">
        <w:rPr>
          <w:rStyle w:val="normaltextrun"/>
          <w:rFonts w:ascii="Times New Roman" w:hAnsi="Times New Roman" w:cs="Times New Roman"/>
          <w:sz w:val="24"/>
          <w:szCs w:val="24"/>
          <w:shd w:val="clear" w:color="auto" w:fill="FFFFFF"/>
        </w:rPr>
        <w:instrText xml:space="preserve"> ADDIN EN.CITE &lt;EndNote&gt;&lt;Cite&gt;&lt;Author&gt;StataCorp.&lt;/Author&gt;&lt;Year&gt;2019&lt;/Year&gt;&lt;RecNum&gt;83&lt;/RecNum&gt;&lt;DisplayText&gt;&lt;style face="superscript"&gt;37&lt;/style&gt;&lt;/DisplayText&gt;&lt;record&gt;&lt;rec-number&gt;83&lt;/rec-number&gt;&lt;foreign-keys&gt;&lt;key app="EN" db-id="ztdffdxs3ww05iepwa1xwsr7r2z5fpvz2t5x" timestamp="1652095863"&gt;83&lt;/key&gt;&lt;/foreign-keys&gt;&lt;ref-type name="Computer Program"&gt;9&lt;/ref-type&gt;&lt;contributors&gt;&lt;authors&gt;&lt;author&gt;StataCorp.&lt;/author&gt;&lt;/authors&gt;&lt;/contributors&gt;&lt;titles&gt;&lt;title&gt;Stata Statistical Software: Release 16&lt;/title&gt;&lt;/titles&gt;&lt;dates&gt;&lt;year&gt;2019&lt;/year&gt;&lt;/dates&gt;&lt;pub-location&gt;College Station, TX&lt;/pub-location&gt;&lt;publisher&gt;StataCorp LLC.&lt;/publisher&gt;&lt;urls&gt;&lt;/urls&gt;&lt;/record&gt;&lt;/Cite&gt;&lt;/EndNote&gt;</w:instrText>
      </w:r>
      <w:r w:rsidR="00313234" w:rsidRPr="002F1067">
        <w:rPr>
          <w:rStyle w:val="normaltextrun"/>
          <w:rFonts w:ascii="Times New Roman" w:hAnsi="Times New Roman" w:cs="Times New Roman"/>
          <w:sz w:val="24"/>
          <w:szCs w:val="24"/>
          <w:shd w:val="clear" w:color="auto" w:fill="FFFFFF"/>
        </w:rPr>
        <w:fldChar w:fldCharType="separate"/>
      </w:r>
      <w:r w:rsidR="003564B8" w:rsidRPr="003564B8">
        <w:rPr>
          <w:rStyle w:val="normaltextrun"/>
          <w:rFonts w:ascii="Times New Roman" w:hAnsi="Times New Roman" w:cs="Times New Roman"/>
          <w:noProof/>
          <w:sz w:val="24"/>
          <w:szCs w:val="24"/>
          <w:shd w:val="clear" w:color="auto" w:fill="FFFFFF"/>
          <w:vertAlign w:val="superscript"/>
        </w:rPr>
        <w:t>37</w:t>
      </w:r>
      <w:r w:rsidR="00313234" w:rsidRPr="002F1067">
        <w:rPr>
          <w:rStyle w:val="normaltextrun"/>
          <w:rFonts w:ascii="Times New Roman" w:hAnsi="Times New Roman" w:cs="Times New Roman"/>
          <w:sz w:val="24"/>
          <w:szCs w:val="24"/>
          <w:shd w:val="clear" w:color="auto" w:fill="FFFFFF"/>
        </w:rPr>
        <w:fldChar w:fldCharType="end"/>
      </w:r>
      <w:r w:rsidR="00052939" w:rsidRPr="002F1067">
        <w:rPr>
          <w:rFonts w:ascii="Times New Roman" w:hAnsi="Times New Roman" w:cs="Times New Roman"/>
          <w:sz w:val="24"/>
          <w:szCs w:val="24"/>
        </w:rPr>
        <w:t xml:space="preserve"> </w:t>
      </w:r>
      <w:r w:rsidR="008B2F98" w:rsidRPr="002F1067">
        <w:rPr>
          <w:rFonts w:ascii="Times New Roman" w:hAnsi="Times New Roman" w:cs="Times New Roman"/>
          <w:sz w:val="24"/>
          <w:szCs w:val="24"/>
        </w:rPr>
        <w:t>Further details of how advert exposure conditions were combined</w:t>
      </w:r>
      <w:r w:rsidR="00056968" w:rsidRPr="002F1067">
        <w:rPr>
          <w:rFonts w:ascii="Times New Roman" w:hAnsi="Times New Roman" w:cs="Times New Roman"/>
          <w:sz w:val="24"/>
          <w:szCs w:val="24"/>
        </w:rPr>
        <w:t>, the outcome measures and scales</w:t>
      </w:r>
      <w:r w:rsidR="008B2F98" w:rsidRPr="002F1067">
        <w:rPr>
          <w:rFonts w:ascii="Times New Roman" w:hAnsi="Times New Roman" w:cs="Times New Roman"/>
          <w:sz w:val="24"/>
          <w:szCs w:val="24"/>
        </w:rPr>
        <w:t xml:space="preserve"> and criteria for inclusion in the meta-analyses </w:t>
      </w:r>
      <w:r w:rsidR="005764F2">
        <w:rPr>
          <w:rFonts w:ascii="Times New Roman" w:hAnsi="Times New Roman" w:cs="Times New Roman"/>
          <w:sz w:val="24"/>
          <w:szCs w:val="24"/>
        </w:rPr>
        <w:t xml:space="preserve">are </w:t>
      </w:r>
      <w:r w:rsidR="008B2F98" w:rsidRPr="002F1067">
        <w:rPr>
          <w:rFonts w:ascii="Times New Roman" w:hAnsi="Times New Roman" w:cs="Times New Roman"/>
          <w:sz w:val="24"/>
          <w:szCs w:val="24"/>
        </w:rPr>
        <w:t>provided in a supplemental file (</w:t>
      </w:r>
      <w:r w:rsidR="00056968" w:rsidRPr="002F1067">
        <w:rPr>
          <w:rFonts w:ascii="Times New Roman" w:hAnsi="Times New Roman" w:cs="Times New Roman"/>
          <w:sz w:val="24"/>
          <w:szCs w:val="24"/>
        </w:rPr>
        <w:t>see Table S</w:t>
      </w:r>
      <w:r w:rsidR="00EC461A">
        <w:rPr>
          <w:rFonts w:ascii="Times New Roman" w:hAnsi="Times New Roman" w:cs="Times New Roman"/>
          <w:sz w:val="24"/>
          <w:szCs w:val="24"/>
        </w:rPr>
        <w:t>5</w:t>
      </w:r>
      <w:r w:rsidR="008B2F98" w:rsidRPr="002F1067">
        <w:rPr>
          <w:rFonts w:ascii="Times New Roman" w:hAnsi="Times New Roman" w:cs="Times New Roman"/>
          <w:sz w:val="24"/>
          <w:szCs w:val="24"/>
        </w:rPr>
        <w:t>).</w:t>
      </w:r>
    </w:p>
    <w:p w14:paraId="7F4EB19F" w14:textId="271B7D28" w:rsidR="00B15E8C" w:rsidRPr="002F1067" w:rsidRDefault="00E436D8"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T</w:t>
      </w:r>
      <w:r w:rsidR="001D17D3" w:rsidRPr="002F1067">
        <w:rPr>
          <w:rFonts w:ascii="Times New Roman" w:hAnsi="Times New Roman" w:cs="Times New Roman"/>
          <w:sz w:val="24"/>
          <w:szCs w:val="24"/>
        </w:rPr>
        <w:t>wo</w:t>
      </w:r>
      <w:r w:rsidRPr="002F1067">
        <w:rPr>
          <w:rFonts w:ascii="Times New Roman" w:hAnsi="Times New Roman" w:cs="Times New Roman"/>
          <w:sz w:val="24"/>
          <w:szCs w:val="24"/>
        </w:rPr>
        <w:t xml:space="preserve"> meta-analyses comparing an advert exposure to control</w:t>
      </w:r>
      <w:r w:rsidR="00CC4BD6" w:rsidRPr="002F1067">
        <w:rPr>
          <w:rFonts w:ascii="Times New Roman" w:hAnsi="Times New Roman" w:cs="Times New Roman"/>
          <w:sz w:val="24"/>
          <w:szCs w:val="24"/>
        </w:rPr>
        <w:t xml:space="preserve"> or neutral advert</w:t>
      </w:r>
      <w:r w:rsidRPr="002F1067">
        <w:rPr>
          <w:rFonts w:ascii="Times New Roman" w:hAnsi="Times New Roman" w:cs="Times New Roman"/>
          <w:sz w:val="24"/>
          <w:szCs w:val="24"/>
        </w:rPr>
        <w:t xml:space="preserve"> </w:t>
      </w:r>
      <w:r w:rsidR="001D17D3" w:rsidRPr="002F1067">
        <w:rPr>
          <w:rFonts w:ascii="Times New Roman" w:hAnsi="Times New Roman" w:cs="Times New Roman"/>
          <w:sz w:val="24"/>
          <w:szCs w:val="24"/>
        </w:rPr>
        <w:t xml:space="preserve">were conducted, </w:t>
      </w:r>
      <w:r w:rsidRPr="002F1067">
        <w:rPr>
          <w:rFonts w:ascii="Times New Roman" w:hAnsi="Times New Roman" w:cs="Times New Roman"/>
          <w:sz w:val="24"/>
          <w:szCs w:val="24"/>
        </w:rPr>
        <w:t>by at</w:t>
      </w:r>
      <w:r w:rsidR="001D17D3" w:rsidRPr="002F1067">
        <w:rPr>
          <w:rFonts w:ascii="Times New Roman" w:hAnsi="Times New Roman" w:cs="Times New Roman"/>
          <w:sz w:val="24"/>
          <w:szCs w:val="24"/>
        </w:rPr>
        <w:t xml:space="preserve">titude type (brand or product) </w:t>
      </w:r>
      <w:r w:rsidRPr="002F1067">
        <w:rPr>
          <w:rFonts w:ascii="Times New Roman" w:hAnsi="Times New Roman" w:cs="Times New Roman"/>
          <w:sz w:val="24"/>
          <w:szCs w:val="24"/>
        </w:rPr>
        <w:t>and by advertising format (</w:t>
      </w:r>
      <w:r w:rsidR="000262D8" w:rsidRPr="002F1067">
        <w:rPr>
          <w:rFonts w:ascii="Times New Roman" w:hAnsi="Times New Roman" w:cs="Times New Roman"/>
          <w:sz w:val="24"/>
          <w:szCs w:val="24"/>
        </w:rPr>
        <w:t xml:space="preserve">digital </w:t>
      </w:r>
      <w:r w:rsidRPr="002F1067">
        <w:rPr>
          <w:rFonts w:ascii="Times New Roman" w:hAnsi="Times New Roman" w:cs="Times New Roman"/>
          <w:sz w:val="24"/>
          <w:szCs w:val="24"/>
        </w:rPr>
        <w:t>or no</w:t>
      </w:r>
      <w:r w:rsidR="000262D8" w:rsidRPr="002F1067">
        <w:rPr>
          <w:rFonts w:ascii="Times New Roman" w:hAnsi="Times New Roman" w:cs="Times New Roman"/>
          <w:sz w:val="24"/>
          <w:szCs w:val="24"/>
        </w:rPr>
        <w:t>n-digita</w:t>
      </w:r>
      <w:r w:rsidRPr="002F1067">
        <w:rPr>
          <w:rFonts w:ascii="Times New Roman" w:hAnsi="Times New Roman" w:cs="Times New Roman"/>
          <w:sz w:val="24"/>
          <w:szCs w:val="24"/>
        </w:rPr>
        <w:t xml:space="preserve">l). </w:t>
      </w:r>
      <w:r w:rsidR="00CC4BD6" w:rsidRPr="002F1067">
        <w:rPr>
          <w:rFonts w:ascii="Times New Roman" w:hAnsi="Times New Roman" w:cs="Times New Roman"/>
          <w:sz w:val="24"/>
          <w:szCs w:val="24"/>
        </w:rPr>
        <w:t>For this rev</w:t>
      </w:r>
      <w:r w:rsidR="008A39BC" w:rsidRPr="002F1067">
        <w:rPr>
          <w:rFonts w:ascii="Times New Roman" w:hAnsi="Times New Roman" w:cs="Times New Roman"/>
          <w:sz w:val="24"/>
          <w:szCs w:val="24"/>
        </w:rPr>
        <w:t>iew we define brand attitude as the attitudes toward the advertised brand</w:t>
      </w:r>
      <w:r w:rsidR="00DE5F2D" w:rsidRPr="002F1067">
        <w:rPr>
          <w:rFonts w:ascii="Times New Roman" w:hAnsi="Times New Roman" w:cs="Times New Roman"/>
          <w:sz w:val="24"/>
          <w:szCs w:val="24"/>
        </w:rPr>
        <w:t xml:space="preserve"> and</w:t>
      </w:r>
      <w:r w:rsidR="00CC4BD6" w:rsidRPr="002F1067">
        <w:rPr>
          <w:rFonts w:ascii="Times New Roman" w:hAnsi="Times New Roman" w:cs="Times New Roman"/>
          <w:sz w:val="24"/>
          <w:szCs w:val="24"/>
        </w:rPr>
        <w:t xml:space="preserve"> product attitude as</w:t>
      </w:r>
      <w:r w:rsidR="008A39BC" w:rsidRPr="002F1067">
        <w:rPr>
          <w:rFonts w:ascii="Times New Roman" w:hAnsi="Times New Roman" w:cs="Times New Roman"/>
          <w:sz w:val="24"/>
          <w:szCs w:val="24"/>
        </w:rPr>
        <w:t xml:space="preserve"> the attitudes toward the advertised product</w:t>
      </w:r>
      <w:r w:rsidR="00DE5F2D" w:rsidRPr="002F1067">
        <w:rPr>
          <w:rFonts w:ascii="Times New Roman" w:hAnsi="Times New Roman" w:cs="Times New Roman"/>
          <w:sz w:val="24"/>
          <w:szCs w:val="24"/>
        </w:rPr>
        <w:t>.</w:t>
      </w:r>
      <w:r w:rsidR="00CC4BD6" w:rsidRPr="002F1067">
        <w:rPr>
          <w:rFonts w:ascii="Times New Roman" w:hAnsi="Times New Roman" w:cs="Times New Roman"/>
          <w:sz w:val="24"/>
          <w:szCs w:val="24"/>
        </w:rPr>
        <w:t xml:space="preserve"> </w:t>
      </w:r>
      <w:r w:rsidR="00DE5F2D" w:rsidRPr="002F1067">
        <w:rPr>
          <w:rFonts w:ascii="Times New Roman" w:hAnsi="Times New Roman" w:cs="Times New Roman"/>
          <w:sz w:val="24"/>
          <w:szCs w:val="24"/>
        </w:rPr>
        <w:t>D</w:t>
      </w:r>
      <w:r w:rsidR="008A39BC" w:rsidRPr="002F1067">
        <w:rPr>
          <w:rFonts w:ascii="Times New Roman" w:hAnsi="Times New Roman" w:cs="Times New Roman"/>
          <w:sz w:val="24"/>
          <w:szCs w:val="24"/>
        </w:rPr>
        <w:t>igital advert</w:t>
      </w:r>
      <w:r w:rsidR="00092CCD" w:rsidRPr="002F1067">
        <w:rPr>
          <w:rFonts w:ascii="Times New Roman" w:hAnsi="Times New Roman" w:cs="Times New Roman"/>
          <w:sz w:val="24"/>
          <w:szCs w:val="24"/>
        </w:rPr>
        <w:t>i</w:t>
      </w:r>
      <w:r w:rsidR="008A39BC" w:rsidRPr="002F1067">
        <w:rPr>
          <w:rFonts w:ascii="Times New Roman" w:hAnsi="Times New Roman" w:cs="Times New Roman"/>
          <w:sz w:val="24"/>
          <w:szCs w:val="24"/>
        </w:rPr>
        <w:t>s</w:t>
      </w:r>
      <w:r w:rsidR="00092CCD" w:rsidRPr="002F1067">
        <w:rPr>
          <w:rFonts w:ascii="Times New Roman" w:hAnsi="Times New Roman" w:cs="Times New Roman"/>
          <w:sz w:val="24"/>
          <w:szCs w:val="24"/>
        </w:rPr>
        <w:t>ing formats</w:t>
      </w:r>
      <w:r w:rsidR="00CF3411" w:rsidRPr="002F1067">
        <w:rPr>
          <w:rFonts w:ascii="Times New Roman" w:hAnsi="Times New Roman" w:cs="Times New Roman"/>
          <w:sz w:val="24"/>
          <w:szCs w:val="24"/>
        </w:rPr>
        <w:t xml:space="preserve"> </w:t>
      </w:r>
      <w:r w:rsidR="00DE5F2D" w:rsidRPr="002F1067">
        <w:rPr>
          <w:rFonts w:ascii="Times New Roman" w:hAnsi="Times New Roman" w:cs="Times New Roman"/>
          <w:sz w:val="24"/>
          <w:szCs w:val="24"/>
        </w:rPr>
        <w:t>included</w:t>
      </w:r>
      <w:r w:rsidR="008A39BC" w:rsidRPr="002F1067">
        <w:rPr>
          <w:rFonts w:ascii="Times New Roman" w:hAnsi="Times New Roman" w:cs="Times New Roman"/>
          <w:sz w:val="24"/>
          <w:szCs w:val="24"/>
        </w:rPr>
        <w:t xml:space="preserve"> advergames</w:t>
      </w:r>
      <w:r w:rsidR="00F87CDB" w:rsidRPr="002F1067">
        <w:rPr>
          <w:rFonts w:ascii="Times New Roman" w:hAnsi="Times New Roman" w:cs="Times New Roman"/>
          <w:sz w:val="24"/>
          <w:szCs w:val="24"/>
        </w:rPr>
        <w:t>,</w:t>
      </w:r>
      <w:r w:rsidR="00CF3411" w:rsidRPr="002F1067">
        <w:rPr>
          <w:rFonts w:ascii="Times New Roman" w:hAnsi="Times New Roman" w:cs="Times New Roman"/>
          <w:sz w:val="24"/>
          <w:szCs w:val="24"/>
        </w:rPr>
        <w:t xml:space="preserve"> </w:t>
      </w:r>
      <w:r w:rsidR="00163B88" w:rsidRPr="002F1067">
        <w:rPr>
          <w:rFonts w:ascii="Times New Roman" w:hAnsi="Times New Roman" w:cs="Times New Roman"/>
          <w:sz w:val="24"/>
          <w:szCs w:val="24"/>
        </w:rPr>
        <w:t xml:space="preserve">webpages, social media </w:t>
      </w:r>
      <w:r w:rsidR="00BE393B" w:rsidRPr="002F1067">
        <w:rPr>
          <w:rFonts w:ascii="Times New Roman" w:hAnsi="Times New Roman" w:cs="Times New Roman"/>
          <w:sz w:val="24"/>
          <w:szCs w:val="24"/>
        </w:rPr>
        <w:t xml:space="preserve">platforms </w:t>
      </w:r>
      <w:r w:rsidR="00163B88" w:rsidRPr="002F1067">
        <w:rPr>
          <w:rFonts w:ascii="Times New Roman" w:hAnsi="Times New Roman" w:cs="Times New Roman"/>
          <w:sz w:val="24"/>
          <w:szCs w:val="24"/>
        </w:rPr>
        <w:t>and</w:t>
      </w:r>
      <w:r w:rsidR="00F87CDB" w:rsidRPr="002F1067">
        <w:rPr>
          <w:rFonts w:ascii="Times New Roman" w:hAnsi="Times New Roman" w:cs="Times New Roman"/>
          <w:sz w:val="24"/>
          <w:szCs w:val="24"/>
        </w:rPr>
        <w:t xml:space="preserve"> influencer marketing</w:t>
      </w:r>
      <w:r w:rsidR="00DE5F2D" w:rsidRPr="002F1067">
        <w:rPr>
          <w:rFonts w:ascii="Times New Roman" w:hAnsi="Times New Roman" w:cs="Times New Roman"/>
          <w:sz w:val="24"/>
          <w:szCs w:val="24"/>
        </w:rPr>
        <w:t>, while</w:t>
      </w:r>
      <w:r w:rsidR="008A39BC" w:rsidRPr="002F1067">
        <w:rPr>
          <w:rFonts w:ascii="Times New Roman" w:hAnsi="Times New Roman" w:cs="Times New Roman"/>
          <w:sz w:val="24"/>
          <w:szCs w:val="24"/>
        </w:rPr>
        <w:t xml:space="preserve"> </w:t>
      </w:r>
      <w:r w:rsidR="00180145" w:rsidRPr="002F1067">
        <w:rPr>
          <w:rFonts w:ascii="Times New Roman" w:hAnsi="Times New Roman" w:cs="Times New Roman"/>
          <w:sz w:val="24"/>
          <w:szCs w:val="24"/>
        </w:rPr>
        <w:t>non-digital advertising formats</w:t>
      </w:r>
      <w:r w:rsidR="00DE5F2D" w:rsidRPr="002F1067">
        <w:rPr>
          <w:rFonts w:ascii="Times New Roman" w:hAnsi="Times New Roman" w:cs="Times New Roman"/>
          <w:sz w:val="24"/>
          <w:szCs w:val="24"/>
        </w:rPr>
        <w:t xml:space="preserve"> included</w:t>
      </w:r>
      <w:r w:rsidR="00180145" w:rsidRPr="002F1067">
        <w:rPr>
          <w:rFonts w:ascii="Times New Roman" w:hAnsi="Times New Roman" w:cs="Times New Roman"/>
          <w:sz w:val="24"/>
          <w:szCs w:val="24"/>
        </w:rPr>
        <w:t xml:space="preserve"> </w:t>
      </w:r>
      <w:r w:rsidR="002633EC" w:rsidRPr="002F1067">
        <w:rPr>
          <w:rFonts w:ascii="Times New Roman" w:hAnsi="Times New Roman" w:cs="Times New Roman"/>
          <w:sz w:val="24"/>
          <w:szCs w:val="24"/>
        </w:rPr>
        <w:t xml:space="preserve">TV </w:t>
      </w:r>
      <w:r w:rsidR="00092CCD" w:rsidRPr="002F1067">
        <w:rPr>
          <w:rFonts w:ascii="Times New Roman" w:hAnsi="Times New Roman" w:cs="Times New Roman"/>
          <w:sz w:val="24"/>
          <w:szCs w:val="24"/>
        </w:rPr>
        <w:t>and printed adverts</w:t>
      </w:r>
      <w:r w:rsidR="00B517BA" w:rsidRPr="002F1067">
        <w:rPr>
          <w:rFonts w:ascii="Times New Roman" w:hAnsi="Times New Roman" w:cs="Times New Roman"/>
          <w:sz w:val="24"/>
          <w:szCs w:val="24"/>
        </w:rPr>
        <w:t xml:space="preserve">, </w:t>
      </w:r>
      <w:r w:rsidR="00DE5F2D" w:rsidRPr="002F1067">
        <w:rPr>
          <w:rFonts w:ascii="Times New Roman" w:hAnsi="Times New Roman" w:cs="Times New Roman"/>
          <w:sz w:val="24"/>
          <w:szCs w:val="24"/>
        </w:rPr>
        <w:t xml:space="preserve">and </w:t>
      </w:r>
      <w:r w:rsidR="00B517BA" w:rsidRPr="002F1067">
        <w:rPr>
          <w:rFonts w:ascii="Times New Roman" w:hAnsi="Times New Roman" w:cs="Times New Roman"/>
          <w:sz w:val="24"/>
          <w:szCs w:val="24"/>
        </w:rPr>
        <w:t xml:space="preserve">product placement </w:t>
      </w:r>
      <w:r w:rsidR="00DE5F2D" w:rsidRPr="002F1067">
        <w:rPr>
          <w:rFonts w:ascii="Times New Roman" w:hAnsi="Times New Roman" w:cs="Times New Roman"/>
          <w:sz w:val="24"/>
          <w:szCs w:val="24"/>
        </w:rPr>
        <w:t xml:space="preserve">on </w:t>
      </w:r>
      <w:r w:rsidR="002633EC" w:rsidRPr="002F1067">
        <w:rPr>
          <w:rFonts w:ascii="Times New Roman" w:hAnsi="Times New Roman" w:cs="Times New Roman"/>
          <w:sz w:val="24"/>
          <w:szCs w:val="24"/>
        </w:rPr>
        <w:t xml:space="preserve">TV </w:t>
      </w:r>
      <w:r w:rsidR="00B517BA" w:rsidRPr="002F1067">
        <w:rPr>
          <w:rFonts w:ascii="Times New Roman" w:hAnsi="Times New Roman" w:cs="Times New Roman"/>
          <w:sz w:val="24"/>
          <w:szCs w:val="24"/>
        </w:rPr>
        <w:t>or</w:t>
      </w:r>
      <w:r w:rsidR="00DE5F2D" w:rsidRPr="002F1067">
        <w:rPr>
          <w:rFonts w:ascii="Times New Roman" w:hAnsi="Times New Roman" w:cs="Times New Roman"/>
          <w:sz w:val="24"/>
          <w:szCs w:val="24"/>
        </w:rPr>
        <w:t xml:space="preserve"> in</w:t>
      </w:r>
      <w:r w:rsidR="00B517BA" w:rsidRPr="002F1067">
        <w:rPr>
          <w:rFonts w:ascii="Times New Roman" w:hAnsi="Times New Roman" w:cs="Times New Roman"/>
          <w:sz w:val="24"/>
          <w:szCs w:val="24"/>
        </w:rPr>
        <w:t xml:space="preserve"> movie clips</w:t>
      </w:r>
      <w:r w:rsidR="008A39BC" w:rsidRPr="002F1067">
        <w:rPr>
          <w:rFonts w:ascii="Times New Roman" w:hAnsi="Times New Roman" w:cs="Times New Roman"/>
          <w:sz w:val="24"/>
          <w:szCs w:val="24"/>
        </w:rPr>
        <w:t xml:space="preserve">. </w:t>
      </w:r>
      <w:r w:rsidRPr="002F1067">
        <w:rPr>
          <w:rFonts w:ascii="Times New Roman" w:hAnsi="Times New Roman" w:cs="Times New Roman"/>
          <w:sz w:val="24"/>
          <w:szCs w:val="24"/>
        </w:rPr>
        <w:t>For all studies except one</w:t>
      </w:r>
      <w:r w:rsidR="00DE5F2D" w:rsidRPr="002F1067">
        <w:rPr>
          <w:rFonts w:ascii="Times New Roman" w:hAnsi="Times New Roman" w:cs="Times New Roman"/>
          <w:sz w:val="24"/>
          <w:szCs w:val="24"/>
        </w:rPr>
        <w:t>,</w:t>
      </w:r>
      <w:r w:rsidR="00E41E50"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Royne&lt;/Author&gt;&lt;Year&gt;2017&lt;/Year&gt;&lt;RecNum&gt;43&lt;/RecNum&gt;&lt;DisplayText&gt;&lt;style face="superscript"&gt;38&lt;/style&gt;&lt;/DisplayText&gt;&lt;record&gt;&lt;rec-number&gt;43&lt;/rec-number&gt;&lt;foreign-keys&gt;&lt;key app="EN" db-id="ztdffdxs3ww05iepwa1xwsr7r2z5fpvz2t5x" timestamp="1652095737"&gt;43&lt;/key&gt;&lt;/foreign-keys&gt;&lt;ref-type name="Journal Article"&gt;17&lt;/ref-type&gt;&lt;contributors&gt;&lt;authors&gt;&lt;author&gt;Royne, M. B.&lt;/author&gt;&lt;author&gt;Kowalczyk, C. M.&lt;/author&gt;&lt;author&gt;Levy, M.&lt;/author&gt;&lt;author&gt;Fox, A. K.&lt;/author&gt;&lt;/authors&gt;&lt;/contributors&gt;&lt;titles&gt;&lt;title&gt;Milk, juice, or cola? Exploring the effect of product placement on children&amp;apos;s attitudes and behavior&lt;/title&gt;&lt;secondary-title&gt;Health Marketing Quarterly&lt;/secondary-title&gt;&lt;/titles&gt;&lt;periodical&gt;&lt;full-title&gt;Health Marketing Quarterly&lt;/full-title&gt;&lt;/periodical&gt;&lt;pages&gt;128-141&lt;/pages&gt;&lt;volume&gt;34&lt;/volume&gt;&lt;number&gt;2&lt;/number&gt;&lt;keywords&gt;&lt;keyword&gt;eppi-reviewer4&lt;/keyword&gt;&lt;keyword&gt;Animals&lt;/keyword&gt;&lt;keyword&gt;Attitude&lt;/keyword&gt;&lt;keyword&gt;*Beverages&lt;/keyword&gt;&lt;keyword&gt;Child&lt;/keyword&gt;&lt;keyword&gt;*Choice Behavior&lt;/keyword&gt;&lt;keyword&gt;Cola&lt;/keyword&gt;&lt;keyword&gt;Female&lt;/keyword&gt;&lt;keyword&gt;Health Behavior&lt;/keyword&gt;&lt;keyword&gt;Humans&lt;/keyword&gt;&lt;keyword&gt;Male&lt;/keyword&gt;&lt;keyword&gt;Marketing/*methods&lt;/keyword&gt;&lt;keyword&gt;Milk&lt;/keyword&gt;&lt;keyword&gt;Pediatric Obesity/epidemiology&lt;/keyword&gt;&lt;keyword&gt;*Television&lt;/keyword&gt;&lt;keyword&gt;Children&lt;/keyword&gt;&lt;keyword&gt;obesity&lt;/keyword&gt;&lt;keyword&gt;product placement&lt;/keyword&gt;&lt;keyword&gt;soft drinks&lt;/keyword&gt;&lt;/keywords&gt;&lt;dates&gt;&lt;year&gt;2017&lt;/year&gt;&lt;pub-dates&gt;&lt;date&gt;2017&lt;/date&gt;&lt;/pub-dates&gt;&lt;/dates&gt;&lt;isbn&gt;1545-0864 (Electronic) 0735-9683 (Linking)&lt;/isbn&gt;&lt;urls&gt;&lt;related-urls&gt;&lt;url&gt;http://ovidsp.ovid.com/ovidweb.cgi?T=JS&amp;amp;CSC=Y&amp;amp;NEWS=N&amp;amp;PAGE=fulltext&amp;amp;D=medl&amp;amp;AN=28590884&lt;/url&gt;&lt;url&gt;https://www.tandfonline.com/doi/pdf/10.1080/07359683.2016.1275241?needAccess=true&lt;/url&gt;&lt;/related-urls&gt;&lt;/urls&gt;&lt;electronic-resource-num&gt;10.1080/07359683.2016.1275241&lt;/electronic-resource-num&gt;&lt;/record&gt;&lt;/Cite&gt;&lt;/EndNote&gt;</w:instrText>
      </w:r>
      <w:r w:rsidR="00E41E50"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8</w:t>
      </w:r>
      <w:r w:rsidR="00E41E50"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a single combined advert exposure group was calculated for each group using Cochrane methods</w:t>
      </w:r>
      <w:r w:rsidR="00435920" w:rsidRPr="002F1067">
        <w:rPr>
          <w:rFonts w:ascii="Times New Roman" w:hAnsi="Times New Roman" w:cs="Times New Roman"/>
          <w:sz w:val="24"/>
          <w:szCs w:val="24"/>
        </w:rPr>
        <w:t>.</w:t>
      </w:r>
      <w:r w:rsidR="0F8E8ABC" w:rsidRPr="002F1067">
        <w:rPr>
          <w:rFonts w:ascii="Times New Roman" w:hAnsi="Times New Roman" w:cs="Times New Roman"/>
          <w:sz w:val="24"/>
          <w:szCs w:val="24"/>
        </w:rPr>
        <w:fldChar w:fldCharType="begin"/>
      </w:r>
      <w:r w:rsidR="0084467B">
        <w:rPr>
          <w:rFonts w:ascii="Times New Roman" w:hAnsi="Times New Roman" w:cs="Times New Roman"/>
          <w:sz w:val="24"/>
          <w:szCs w:val="24"/>
        </w:rPr>
        <w:instrText xml:space="preserve"> ADDIN EN.CITE &lt;EndNote&gt;&lt;Cite&gt;&lt;Author&gt;Higgins&lt;/Author&gt;&lt;Year&gt;2011&lt;/Year&gt;&lt;RecNum&gt;84&lt;/RecNum&gt;&lt;DisplayText&gt;&lt;style face="superscript"&gt;39&lt;/style&gt;&lt;/DisplayText&gt;&lt;record&gt;&lt;rec-number&gt;84&lt;/rec-number&gt;&lt;foreign-keys&gt;&lt;key app="EN" db-id="ztdffdxs3ww05iepwa1xwsr7r2z5fpvz2t5x" timestamp="1652095863"&gt;84&lt;/key&gt;&lt;/foreign-keys&gt;&lt;ref-type name="Web Page"&gt;12&lt;/ref-type&gt;&lt;contributors&gt;&lt;authors&gt;&lt;author&gt;Higgins, J. P. T.&lt;/author&gt;&lt;author&gt;Green, S.&lt;/author&gt;&lt;/authors&gt;&lt;/contributors&gt;&lt;titles&gt;&lt;title&gt;Cochrane Handbook for Systematic Reviews of Interventions Version 5.1.0 [updated March 2011].&lt;/title&gt;&lt;secondary-title&gt;The Cochrane Collaboration, 2011. &lt;/secondary-title&gt;&lt;/titles&gt;&lt;dates&gt;&lt;year&gt;2011&lt;/year&gt;&lt;/dates&gt;&lt;urls&gt;&lt;related-urls&gt;&lt;url&gt; http://handbook.cochrane.org&lt;/url&gt;&lt;/related-urls&gt;&lt;/urls&gt;&lt;/record&gt;&lt;/Cite&gt;&lt;/EndNote&gt;</w:instrText>
      </w:r>
      <w:r w:rsidR="0F8E8AB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9</w:t>
      </w:r>
      <w:r w:rsidR="0F8E8ABC"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w:t>
      </w:r>
      <w:r w:rsidR="00B15E8C" w:rsidRPr="002F1067">
        <w:rPr>
          <w:rFonts w:ascii="Times New Roman" w:hAnsi="Times New Roman" w:cs="Times New Roman"/>
          <w:sz w:val="24"/>
          <w:szCs w:val="24"/>
        </w:rPr>
        <w:t>The</w:t>
      </w:r>
      <w:r w:rsidR="06C0EBB6" w:rsidRPr="002F1067">
        <w:rPr>
          <w:rFonts w:ascii="Times New Roman" w:hAnsi="Times New Roman" w:cs="Times New Roman"/>
          <w:sz w:val="24"/>
          <w:szCs w:val="24"/>
        </w:rPr>
        <w:t xml:space="preserve"> </w:t>
      </w:r>
      <w:r w:rsidR="00B15E8C" w:rsidRPr="002F1067">
        <w:rPr>
          <w:rFonts w:ascii="Times New Roman" w:hAnsi="Times New Roman" w:cs="Times New Roman"/>
          <w:sz w:val="24"/>
          <w:szCs w:val="24"/>
        </w:rPr>
        <w:t>exception</w:t>
      </w:r>
      <w:r w:rsidR="00D4774C" w:rsidRPr="002F1067">
        <w:rPr>
          <w:rFonts w:ascii="Times New Roman" w:hAnsi="Times New Roman" w:cs="Times New Roman"/>
          <w:sz w:val="24"/>
          <w:szCs w:val="24"/>
        </w:rPr>
        <w:t xml:space="preserve"> was a study</w:t>
      </w:r>
      <w:r w:rsidR="00B15E8C" w:rsidRPr="002F1067">
        <w:rPr>
          <w:rFonts w:ascii="Times New Roman" w:hAnsi="Times New Roman" w:cs="Times New Roman"/>
          <w:sz w:val="24"/>
          <w:szCs w:val="24"/>
        </w:rPr>
        <w:t xml:space="preserve"> where </w:t>
      </w:r>
      <w:r w:rsidR="003B3039" w:rsidRPr="002F1067">
        <w:rPr>
          <w:rFonts w:ascii="Times New Roman" w:hAnsi="Times New Roman" w:cs="Times New Roman"/>
          <w:sz w:val="24"/>
          <w:szCs w:val="24"/>
        </w:rPr>
        <w:t>three</w:t>
      </w:r>
      <w:r w:rsidR="00B15E8C" w:rsidRPr="002F1067">
        <w:rPr>
          <w:rFonts w:ascii="Times New Roman" w:hAnsi="Times New Roman" w:cs="Times New Roman"/>
          <w:sz w:val="24"/>
          <w:szCs w:val="24"/>
        </w:rPr>
        <w:t xml:space="preserve"> separate data points were included with the advert exposure</w:t>
      </w:r>
      <w:r w:rsidR="001D17D3" w:rsidRPr="002F1067">
        <w:rPr>
          <w:rFonts w:ascii="Times New Roman" w:hAnsi="Times New Roman" w:cs="Times New Roman"/>
          <w:sz w:val="24"/>
          <w:szCs w:val="24"/>
        </w:rPr>
        <w:t xml:space="preserve"> of a specific product </w:t>
      </w:r>
      <w:r w:rsidR="00B15E8C" w:rsidRPr="002F1067">
        <w:rPr>
          <w:rFonts w:ascii="Times New Roman" w:hAnsi="Times New Roman" w:cs="Times New Roman"/>
          <w:sz w:val="24"/>
          <w:szCs w:val="24"/>
        </w:rPr>
        <w:t>matched to the specific</w:t>
      </w:r>
      <w:r w:rsidR="001D17D3" w:rsidRPr="002F1067">
        <w:rPr>
          <w:rFonts w:ascii="Times New Roman" w:hAnsi="Times New Roman" w:cs="Times New Roman"/>
          <w:sz w:val="24"/>
          <w:szCs w:val="24"/>
        </w:rPr>
        <w:t xml:space="preserve"> product</w:t>
      </w:r>
      <w:r w:rsidR="00B15E8C" w:rsidRPr="002F1067">
        <w:rPr>
          <w:rFonts w:ascii="Times New Roman" w:hAnsi="Times New Roman" w:cs="Times New Roman"/>
          <w:sz w:val="24"/>
          <w:szCs w:val="24"/>
        </w:rPr>
        <w:t xml:space="preserve"> </w:t>
      </w:r>
      <w:r w:rsidR="001D17D3" w:rsidRPr="002F1067">
        <w:rPr>
          <w:rFonts w:ascii="Times New Roman" w:hAnsi="Times New Roman" w:cs="Times New Roman"/>
          <w:sz w:val="24"/>
          <w:szCs w:val="24"/>
        </w:rPr>
        <w:t>attitud</w:t>
      </w:r>
      <w:r w:rsidR="00F056D6" w:rsidRPr="002F1067">
        <w:rPr>
          <w:rFonts w:ascii="Times New Roman" w:hAnsi="Times New Roman" w:cs="Times New Roman"/>
          <w:sz w:val="24"/>
          <w:szCs w:val="24"/>
        </w:rPr>
        <w:t>inal</w:t>
      </w:r>
      <w:r w:rsidR="001D17D3" w:rsidRPr="002F1067">
        <w:rPr>
          <w:rFonts w:ascii="Times New Roman" w:hAnsi="Times New Roman" w:cs="Times New Roman"/>
          <w:sz w:val="24"/>
          <w:szCs w:val="24"/>
        </w:rPr>
        <w:t xml:space="preserve"> </w:t>
      </w:r>
      <w:r w:rsidR="00B15E8C" w:rsidRPr="002F1067">
        <w:rPr>
          <w:rFonts w:ascii="Times New Roman" w:hAnsi="Times New Roman" w:cs="Times New Roman"/>
          <w:sz w:val="24"/>
          <w:szCs w:val="24"/>
        </w:rPr>
        <w:t>outcome measure.</w:t>
      </w:r>
      <w:r w:rsidR="00D4774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Royne&lt;/Author&gt;&lt;Year&gt;2017&lt;/Year&gt;&lt;RecNum&gt;43&lt;/RecNum&gt;&lt;DisplayText&gt;&lt;style face="superscript"&gt;38&lt;/style&gt;&lt;/DisplayText&gt;&lt;record&gt;&lt;rec-number&gt;43&lt;/rec-number&gt;&lt;foreign-keys&gt;&lt;key app="EN" db-id="ztdffdxs3ww05iepwa1xwsr7r2z5fpvz2t5x" timestamp="1652095737"&gt;43&lt;/key&gt;&lt;/foreign-keys&gt;&lt;ref-type name="Journal Article"&gt;17&lt;/ref-type&gt;&lt;contributors&gt;&lt;authors&gt;&lt;author&gt;Royne, M. B.&lt;/author&gt;&lt;author&gt;Kowalczyk, C. M.&lt;/author&gt;&lt;author&gt;Levy, M.&lt;/author&gt;&lt;author&gt;Fox, A. K.&lt;/author&gt;&lt;/authors&gt;&lt;/contributors&gt;&lt;titles&gt;&lt;title&gt;Milk, juice, or cola? Exploring the effect of product placement on children&amp;apos;s attitudes and behavior&lt;/title&gt;&lt;secondary-title&gt;Health Marketing Quarterly&lt;/secondary-title&gt;&lt;/titles&gt;&lt;periodical&gt;&lt;full-title&gt;Health Marketing Quarterly&lt;/full-title&gt;&lt;/periodical&gt;&lt;pages&gt;128-141&lt;/pages&gt;&lt;volume&gt;34&lt;/volume&gt;&lt;number&gt;2&lt;/number&gt;&lt;keywords&gt;&lt;keyword&gt;eppi-reviewer4&lt;/keyword&gt;&lt;keyword&gt;Animals&lt;/keyword&gt;&lt;keyword&gt;Attitude&lt;/keyword&gt;&lt;keyword&gt;*Beverages&lt;/keyword&gt;&lt;keyword&gt;Child&lt;/keyword&gt;&lt;keyword&gt;*Choice Behavior&lt;/keyword&gt;&lt;keyword&gt;Cola&lt;/keyword&gt;&lt;keyword&gt;Female&lt;/keyword&gt;&lt;keyword&gt;Health Behavior&lt;/keyword&gt;&lt;keyword&gt;Humans&lt;/keyword&gt;&lt;keyword&gt;Male&lt;/keyword&gt;&lt;keyword&gt;Marketing/*methods&lt;/keyword&gt;&lt;keyword&gt;Milk&lt;/keyword&gt;&lt;keyword&gt;Pediatric Obesity/epidemiology&lt;/keyword&gt;&lt;keyword&gt;*Television&lt;/keyword&gt;&lt;keyword&gt;Children&lt;/keyword&gt;&lt;keyword&gt;obesity&lt;/keyword&gt;&lt;keyword&gt;product placement&lt;/keyword&gt;&lt;keyword&gt;soft drinks&lt;/keyword&gt;&lt;/keywords&gt;&lt;dates&gt;&lt;year&gt;2017&lt;/year&gt;&lt;pub-dates&gt;&lt;date&gt;2017&lt;/date&gt;&lt;/pub-dates&gt;&lt;/dates&gt;&lt;isbn&gt;1545-0864 (Electronic) 0735-9683 (Linking)&lt;/isbn&gt;&lt;urls&gt;&lt;related-urls&gt;&lt;url&gt;http://ovidsp.ovid.com/ovidweb.cgi?T=JS&amp;amp;CSC=Y&amp;amp;NEWS=N&amp;amp;PAGE=fulltext&amp;amp;D=medl&amp;amp;AN=28590884&lt;/url&gt;&lt;url&gt;https://www.tandfonline.com/doi/pdf/10.1080/07359683.2016.1275241?needAccess=true&lt;/url&gt;&lt;/related-urls&gt;&lt;/urls&gt;&lt;electronic-resource-num&gt;10.1080/07359683.2016.1275241&lt;/electronic-resource-num&gt;&lt;/record&gt;&lt;/Cite&gt;&lt;/EndNote&gt;</w:instrText>
      </w:r>
      <w:r w:rsidR="00D4774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38</w:t>
      </w:r>
      <w:r w:rsidR="00D4774C" w:rsidRPr="002F1067">
        <w:rPr>
          <w:rFonts w:ascii="Times New Roman" w:hAnsi="Times New Roman" w:cs="Times New Roman"/>
          <w:sz w:val="24"/>
          <w:szCs w:val="24"/>
        </w:rPr>
        <w:fldChar w:fldCharType="end"/>
      </w:r>
      <w:r w:rsidR="00B15E8C" w:rsidRPr="002F1067">
        <w:rPr>
          <w:rFonts w:ascii="Times New Roman" w:hAnsi="Times New Roman" w:cs="Times New Roman"/>
          <w:sz w:val="24"/>
          <w:szCs w:val="24"/>
        </w:rPr>
        <w:t xml:space="preserve"> </w:t>
      </w:r>
      <w:r w:rsidR="27823FD8" w:rsidRPr="002F1067">
        <w:rPr>
          <w:rFonts w:ascii="Times New Roman" w:hAnsi="Times New Roman" w:cs="Times New Roman"/>
          <w:sz w:val="24"/>
          <w:szCs w:val="24"/>
        </w:rPr>
        <w:t>We additionally conducted meta-analyses</w:t>
      </w:r>
      <w:r w:rsidR="77870F43" w:rsidRPr="002F1067">
        <w:rPr>
          <w:rFonts w:ascii="Times New Roman" w:hAnsi="Times New Roman" w:cs="Times New Roman"/>
          <w:sz w:val="24"/>
          <w:szCs w:val="24"/>
        </w:rPr>
        <w:t xml:space="preserve"> </w:t>
      </w:r>
      <w:r w:rsidR="2327BD4D" w:rsidRPr="002F1067">
        <w:rPr>
          <w:rFonts w:ascii="Times New Roman" w:hAnsi="Times New Roman" w:cs="Times New Roman"/>
          <w:sz w:val="24"/>
          <w:szCs w:val="24"/>
        </w:rPr>
        <w:t xml:space="preserve">examining </w:t>
      </w:r>
      <w:r w:rsidR="77870F43" w:rsidRPr="002F1067">
        <w:rPr>
          <w:rFonts w:ascii="Times New Roman" w:hAnsi="Times New Roman" w:cs="Times New Roman"/>
          <w:sz w:val="24"/>
          <w:szCs w:val="24"/>
        </w:rPr>
        <w:t>the impact of advert</w:t>
      </w:r>
      <w:r w:rsidR="6BEF872E" w:rsidRPr="002F1067">
        <w:rPr>
          <w:rFonts w:ascii="Times New Roman" w:hAnsi="Times New Roman" w:cs="Times New Roman"/>
          <w:sz w:val="24"/>
          <w:szCs w:val="24"/>
        </w:rPr>
        <w:t>is</w:t>
      </w:r>
      <w:r w:rsidR="77870F43" w:rsidRPr="002F1067">
        <w:rPr>
          <w:rFonts w:ascii="Times New Roman" w:hAnsi="Times New Roman" w:cs="Times New Roman"/>
          <w:sz w:val="24"/>
          <w:szCs w:val="24"/>
        </w:rPr>
        <w:t xml:space="preserve">ing </w:t>
      </w:r>
      <w:r w:rsidR="4DE3C883" w:rsidRPr="002F1067">
        <w:rPr>
          <w:rFonts w:ascii="Times New Roman" w:hAnsi="Times New Roman" w:cs="Times New Roman"/>
          <w:sz w:val="24"/>
          <w:szCs w:val="24"/>
        </w:rPr>
        <w:t xml:space="preserve">on attitudes </w:t>
      </w:r>
      <w:r w:rsidR="77870F43" w:rsidRPr="002F1067">
        <w:rPr>
          <w:rFonts w:ascii="Times New Roman" w:hAnsi="Times New Roman" w:cs="Times New Roman"/>
          <w:sz w:val="24"/>
          <w:szCs w:val="24"/>
        </w:rPr>
        <w:t>by age (</w:t>
      </w:r>
      <w:r w:rsidR="006C3EB2">
        <w:rPr>
          <w:rFonts w:ascii="Times New Roman" w:hAnsi="Times New Roman" w:cs="Times New Roman"/>
          <w:sz w:val="24"/>
          <w:szCs w:val="24"/>
        </w:rPr>
        <w:t xml:space="preserve">children </w:t>
      </w:r>
      <w:r w:rsidR="008D67D3">
        <w:rPr>
          <w:rFonts w:ascii="Times New Roman" w:hAnsi="Times New Roman" w:cs="Times New Roman"/>
          <w:sz w:val="24"/>
          <w:szCs w:val="24"/>
        </w:rPr>
        <w:t>≤</w:t>
      </w:r>
      <w:r w:rsidR="7B9BE4A6" w:rsidRPr="002F1067">
        <w:rPr>
          <w:rFonts w:ascii="Times New Roman" w:hAnsi="Times New Roman" w:cs="Times New Roman"/>
          <w:sz w:val="24"/>
          <w:szCs w:val="24"/>
        </w:rPr>
        <w:t xml:space="preserve">12 years, </w:t>
      </w:r>
      <w:r w:rsidR="006C3EB2">
        <w:rPr>
          <w:rFonts w:ascii="Times New Roman" w:hAnsi="Times New Roman" w:cs="Times New Roman"/>
          <w:sz w:val="24"/>
          <w:szCs w:val="24"/>
        </w:rPr>
        <w:t xml:space="preserve">teenagers </w:t>
      </w:r>
      <w:r w:rsidR="7B9BE4A6" w:rsidRPr="002F1067">
        <w:rPr>
          <w:rFonts w:ascii="Times New Roman" w:hAnsi="Times New Roman" w:cs="Times New Roman"/>
          <w:sz w:val="24"/>
          <w:szCs w:val="24"/>
        </w:rPr>
        <w:t>&gt;12 years</w:t>
      </w:r>
      <w:r w:rsidR="000F671D" w:rsidRPr="002F1067">
        <w:rPr>
          <w:rFonts w:ascii="Times New Roman" w:hAnsi="Times New Roman" w:cs="Times New Roman"/>
          <w:sz w:val="24"/>
          <w:szCs w:val="24"/>
        </w:rPr>
        <w:t xml:space="preserve"> due to legislation </w:t>
      </w:r>
      <w:r w:rsidR="00D36FAD" w:rsidRPr="002F1067">
        <w:rPr>
          <w:rFonts w:ascii="Times New Roman" w:hAnsi="Times New Roman" w:cs="Times New Roman"/>
          <w:sz w:val="24"/>
          <w:szCs w:val="24"/>
        </w:rPr>
        <w:t>cut-offs</w:t>
      </w:r>
      <w:r w:rsidR="77870F43" w:rsidRPr="002F1067">
        <w:rPr>
          <w:rFonts w:ascii="Times New Roman" w:hAnsi="Times New Roman" w:cs="Times New Roman"/>
          <w:sz w:val="24"/>
          <w:szCs w:val="24"/>
        </w:rPr>
        <w:t>)</w:t>
      </w:r>
      <w:r w:rsidR="30C9AD86" w:rsidRPr="002F1067">
        <w:rPr>
          <w:rFonts w:ascii="Times New Roman" w:hAnsi="Times New Roman" w:cs="Times New Roman"/>
          <w:sz w:val="24"/>
          <w:szCs w:val="24"/>
        </w:rPr>
        <w:t>.</w:t>
      </w:r>
      <w:r w:rsidR="77870F43" w:rsidRPr="002F1067">
        <w:rPr>
          <w:rFonts w:ascii="Times New Roman" w:hAnsi="Times New Roman" w:cs="Times New Roman"/>
          <w:sz w:val="24"/>
          <w:szCs w:val="24"/>
        </w:rPr>
        <w:t xml:space="preserve"> </w:t>
      </w:r>
    </w:p>
    <w:p w14:paraId="668DFDDD" w14:textId="6CCDFF8C" w:rsidR="00CA7300" w:rsidRPr="002F1067" w:rsidRDefault="00CA7300"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Narrative synthesis</w:t>
      </w:r>
    </w:p>
    <w:p w14:paraId="03E238DC" w14:textId="16B35A32" w:rsidR="009F56E1" w:rsidRPr="002F1067" w:rsidRDefault="00E846CF" w:rsidP="00F24BD7">
      <w:pPr>
        <w:spacing w:line="480" w:lineRule="auto"/>
        <w:rPr>
          <w:rFonts w:ascii="Times New Roman" w:hAnsi="Times New Roman" w:cs="Times New Roman"/>
          <w:sz w:val="24"/>
          <w:szCs w:val="24"/>
        </w:rPr>
      </w:pPr>
      <w:r w:rsidRPr="002F1067">
        <w:rPr>
          <w:rFonts w:ascii="Times New Roman" w:hAnsi="Times New Roman" w:cs="Times New Roman"/>
          <w:sz w:val="24"/>
          <w:szCs w:val="24"/>
        </w:rPr>
        <w:lastRenderedPageBreak/>
        <w:t xml:space="preserve">Findings of studies </w:t>
      </w:r>
      <w:r w:rsidR="00197476" w:rsidRPr="002F1067">
        <w:rPr>
          <w:rFonts w:ascii="Times New Roman" w:hAnsi="Times New Roman" w:cs="Times New Roman"/>
          <w:sz w:val="24"/>
          <w:szCs w:val="24"/>
        </w:rPr>
        <w:t>not included</w:t>
      </w:r>
      <w:r w:rsidRPr="002F1067">
        <w:rPr>
          <w:rFonts w:ascii="Times New Roman" w:hAnsi="Times New Roman" w:cs="Times New Roman"/>
          <w:sz w:val="24"/>
          <w:szCs w:val="24"/>
        </w:rPr>
        <w:t xml:space="preserve"> in the meta-analysis are </w:t>
      </w:r>
      <w:r w:rsidR="0031600A" w:rsidRPr="002F1067">
        <w:rPr>
          <w:rFonts w:ascii="Times New Roman" w:hAnsi="Times New Roman" w:cs="Times New Roman"/>
          <w:sz w:val="24"/>
          <w:szCs w:val="24"/>
        </w:rPr>
        <w:t xml:space="preserve">reported </w:t>
      </w:r>
      <w:r w:rsidR="009200E3" w:rsidRPr="002F1067">
        <w:rPr>
          <w:rFonts w:ascii="Times New Roman" w:hAnsi="Times New Roman" w:cs="Times New Roman"/>
          <w:sz w:val="24"/>
          <w:szCs w:val="24"/>
        </w:rPr>
        <w:t>narratively</w:t>
      </w:r>
      <w:r w:rsidR="00A947BF" w:rsidRPr="002F1067">
        <w:rPr>
          <w:rFonts w:ascii="Times New Roman" w:hAnsi="Times New Roman" w:cs="Times New Roman"/>
          <w:sz w:val="24"/>
          <w:szCs w:val="24"/>
        </w:rPr>
        <w:t>, presented by outcome</w:t>
      </w:r>
      <w:r w:rsidR="008744A5" w:rsidRPr="002F1067">
        <w:rPr>
          <w:rFonts w:ascii="Times New Roman" w:hAnsi="Times New Roman" w:cs="Times New Roman"/>
          <w:sz w:val="24"/>
          <w:szCs w:val="24"/>
        </w:rPr>
        <w:t xml:space="preserve"> (understanding or attitudinal) and by</w:t>
      </w:r>
      <w:r w:rsidR="009200E3" w:rsidRPr="002F1067">
        <w:rPr>
          <w:rFonts w:ascii="Times New Roman" w:hAnsi="Times New Roman" w:cs="Times New Roman"/>
          <w:sz w:val="24"/>
          <w:szCs w:val="24"/>
        </w:rPr>
        <w:t xml:space="preserve"> impact of age and advertising features.</w:t>
      </w:r>
    </w:p>
    <w:p w14:paraId="09BC881B" w14:textId="4D736F9A" w:rsidR="00B15E8C" w:rsidRPr="002F1067" w:rsidRDefault="00B15E8C" w:rsidP="00802A96">
      <w:pPr>
        <w:spacing w:line="480" w:lineRule="auto"/>
        <w:rPr>
          <w:rFonts w:ascii="Times New Roman" w:hAnsi="Times New Roman" w:cs="Times New Roman"/>
          <w:b/>
          <w:bCs/>
          <w:sz w:val="24"/>
          <w:szCs w:val="24"/>
        </w:rPr>
      </w:pPr>
      <w:r w:rsidRPr="002F1067">
        <w:rPr>
          <w:rFonts w:ascii="Times New Roman" w:hAnsi="Times New Roman" w:cs="Times New Roman"/>
          <w:b/>
          <w:bCs/>
          <w:sz w:val="24"/>
          <w:szCs w:val="24"/>
        </w:rPr>
        <w:t>Results</w:t>
      </w:r>
    </w:p>
    <w:p w14:paraId="53399259" w14:textId="60E7EE22" w:rsidR="00B15E8C" w:rsidRPr="002F1067" w:rsidRDefault="00B15E8C"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Study selection</w:t>
      </w:r>
    </w:p>
    <w:p w14:paraId="46770551" w14:textId="2DB8F1BC" w:rsidR="00FB17A3" w:rsidRPr="004B161C" w:rsidRDefault="00B15E8C"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The database searches yielded </w:t>
      </w:r>
      <w:r w:rsidR="00A1023A" w:rsidRPr="002F1067">
        <w:rPr>
          <w:rFonts w:ascii="Times New Roman" w:hAnsi="Times New Roman" w:cs="Times New Roman"/>
          <w:sz w:val="24"/>
          <w:szCs w:val="24"/>
        </w:rPr>
        <w:t>15</w:t>
      </w:r>
      <w:r w:rsidRPr="002F1067">
        <w:rPr>
          <w:rFonts w:ascii="Times New Roman" w:hAnsi="Times New Roman" w:cs="Times New Roman"/>
          <w:sz w:val="24"/>
          <w:szCs w:val="24"/>
        </w:rPr>
        <w:t>,</w:t>
      </w:r>
      <w:r w:rsidR="00A1023A" w:rsidRPr="002F1067">
        <w:rPr>
          <w:rFonts w:ascii="Times New Roman" w:hAnsi="Times New Roman" w:cs="Times New Roman"/>
          <w:sz w:val="24"/>
          <w:szCs w:val="24"/>
        </w:rPr>
        <w:t xml:space="preserve">656 </w:t>
      </w:r>
      <w:r w:rsidRPr="002F1067">
        <w:rPr>
          <w:rFonts w:ascii="Times New Roman" w:hAnsi="Times New Roman" w:cs="Times New Roman"/>
          <w:sz w:val="24"/>
          <w:szCs w:val="24"/>
        </w:rPr>
        <w:t xml:space="preserve">papers, </w:t>
      </w:r>
      <w:r w:rsidR="002E58A2" w:rsidRPr="002F1067">
        <w:rPr>
          <w:rFonts w:ascii="Times New Roman" w:hAnsi="Times New Roman" w:cs="Times New Roman"/>
          <w:sz w:val="24"/>
          <w:szCs w:val="24"/>
        </w:rPr>
        <w:t>result</w:t>
      </w:r>
      <w:r w:rsidR="006C37D9">
        <w:rPr>
          <w:rFonts w:ascii="Times New Roman" w:hAnsi="Times New Roman" w:cs="Times New Roman"/>
          <w:sz w:val="24"/>
          <w:szCs w:val="24"/>
        </w:rPr>
        <w:t>ing</w:t>
      </w:r>
      <w:r w:rsidR="002E58A2" w:rsidRPr="002F1067">
        <w:rPr>
          <w:rFonts w:ascii="Times New Roman" w:hAnsi="Times New Roman" w:cs="Times New Roman"/>
          <w:sz w:val="24"/>
          <w:szCs w:val="24"/>
        </w:rPr>
        <w:t xml:space="preserve"> in</w:t>
      </w:r>
      <w:r w:rsidRPr="002F1067">
        <w:rPr>
          <w:rFonts w:ascii="Times New Roman" w:hAnsi="Times New Roman" w:cs="Times New Roman"/>
          <w:sz w:val="24"/>
          <w:szCs w:val="24"/>
        </w:rPr>
        <w:t xml:space="preserve"> </w:t>
      </w:r>
      <w:r w:rsidR="00A1023A" w:rsidRPr="002F1067">
        <w:rPr>
          <w:rFonts w:ascii="Times New Roman" w:hAnsi="Times New Roman" w:cs="Times New Roman"/>
          <w:sz w:val="24"/>
          <w:szCs w:val="24"/>
        </w:rPr>
        <w:t>9</w:t>
      </w:r>
      <w:r w:rsidRPr="002F1067">
        <w:rPr>
          <w:rFonts w:ascii="Times New Roman" w:hAnsi="Times New Roman" w:cs="Times New Roman"/>
          <w:sz w:val="24"/>
          <w:szCs w:val="24"/>
        </w:rPr>
        <w:t>,</w:t>
      </w:r>
      <w:r w:rsidR="00A1023A" w:rsidRPr="002F1067">
        <w:rPr>
          <w:rFonts w:ascii="Times New Roman" w:hAnsi="Times New Roman" w:cs="Times New Roman"/>
          <w:sz w:val="24"/>
          <w:szCs w:val="24"/>
        </w:rPr>
        <w:t>32</w:t>
      </w:r>
      <w:r w:rsidR="008D1042" w:rsidRPr="002F1067">
        <w:rPr>
          <w:rFonts w:ascii="Times New Roman" w:hAnsi="Times New Roman" w:cs="Times New Roman"/>
          <w:sz w:val="24"/>
          <w:szCs w:val="24"/>
        </w:rPr>
        <w:t>5</w:t>
      </w:r>
      <w:r w:rsidR="00A1023A"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studies once duplicates were removed. </w:t>
      </w:r>
      <w:r w:rsidR="00DE5F2D" w:rsidRPr="002F1067">
        <w:rPr>
          <w:rFonts w:ascii="Times New Roman" w:hAnsi="Times New Roman" w:cs="Times New Roman"/>
          <w:sz w:val="24"/>
          <w:szCs w:val="24"/>
        </w:rPr>
        <w:t>A random subset of 1</w:t>
      </w:r>
      <w:r w:rsidR="00056968" w:rsidRPr="002F1067">
        <w:rPr>
          <w:rFonts w:ascii="Times New Roman" w:hAnsi="Times New Roman" w:cs="Times New Roman"/>
          <w:sz w:val="24"/>
          <w:szCs w:val="24"/>
        </w:rPr>
        <w:t>,</w:t>
      </w:r>
      <w:r w:rsidR="00DE5F2D" w:rsidRPr="002F1067">
        <w:rPr>
          <w:rFonts w:ascii="Times New Roman" w:hAnsi="Times New Roman" w:cs="Times New Roman"/>
          <w:sz w:val="24"/>
          <w:szCs w:val="24"/>
        </w:rPr>
        <w:t>790 studies were screened</w:t>
      </w:r>
      <w:r w:rsidR="007F3DE9" w:rsidRPr="002F1067">
        <w:rPr>
          <w:rFonts w:ascii="Times New Roman" w:hAnsi="Times New Roman" w:cs="Times New Roman"/>
          <w:sz w:val="24"/>
          <w:szCs w:val="24"/>
        </w:rPr>
        <w:t xml:space="preserve"> on title and abstract</w:t>
      </w:r>
      <w:r w:rsidR="00DE5F2D" w:rsidRPr="002F1067">
        <w:rPr>
          <w:rFonts w:ascii="Times New Roman" w:hAnsi="Times New Roman" w:cs="Times New Roman"/>
          <w:sz w:val="24"/>
          <w:szCs w:val="24"/>
        </w:rPr>
        <w:t xml:space="preserve"> to trigger the machine learning</w:t>
      </w:r>
      <w:r w:rsidR="008345C4" w:rsidRPr="002F1067">
        <w:rPr>
          <w:rFonts w:ascii="Times New Roman" w:hAnsi="Times New Roman" w:cs="Times New Roman"/>
          <w:sz w:val="24"/>
          <w:szCs w:val="24"/>
        </w:rPr>
        <w:t xml:space="preserve"> from the original search and </w:t>
      </w:r>
      <w:r w:rsidR="004B3196" w:rsidRPr="002F1067">
        <w:rPr>
          <w:rFonts w:ascii="Times New Roman" w:hAnsi="Times New Roman" w:cs="Times New Roman"/>
          <w:sz w:val="24"/>
          <w:szCs w:val="24"/>
        </w:rPr>
        <w:t xml:space="preserve">a further </w:t>
      </w:r>
      <w:r w:rsidR="007F3DE9" w:rsidRPr="002F1067">
        <w:rPr>
          <w:rFonts w:ascii="Times New Roman" w:hAnsi="Times New Roman" w:cs="Times New Roman"/>
          <w:sz w:val="24"/>
          <w:szCs w:val="24"/>
        </w:rPr>
        <w:t>208 screened on title and abstract from the update</w:t>
      </w:r>
      <w:r w:rsidR="00F3761B" w:rsidRPr="002F1067">
        <w:rPr>
          <w:rFonts w:ascii="Times New Roman" w:hAnsi="Times New Roman" w:cs="Times New Roman"/>
          <w:sz w:val="24"/>
          <w:szCs w:val="24"/>
        </w:rPr>
        <w:t>d</w:t>
      </w:r>
      <w:r w:rsidR="007F3DE9" w:rsidRPr="002F1067">
        <w:rPr>
          <w:rFonts w:ascii="Times New Roman" w:hAnsi="Times New Roman" w:cs="Times New Roman"/>
          <w:sz w:val="24"/>
          <w:szCs w:val="24"/>
        </w:rPr>
        <w:t xml:space="preserve"> search</w:t>
      </w:r>
      <w:r w:rsidR="00DE5F2D"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Screening on title and abstract </w:t>
      </w:r>
      <w:r w:rsidR="00072278" w:rsidRPr="002F1067">
        <w:rPr>
          <w:rFonts w:ascii="Times New Roman" w:hAnsi="Times New Roman" w:cs="Times New Roman"/>
          <w:sz w:val="24"/>
          <w:szCs w:val="24"/>
        </w:rPr>
        <w:t xml:space="preserve">ultimately </w:t>
      </w:r>
      <w:r w:rsidR="0045559B" w:rsidRPr="002F1067">
        <w:rPr>
          <w:rFonts w:ascii="Times New Roman" w:hAnsi="Times New Roman" w:cs="Times New Roman"/>
          <w:sz w:val="24"/>
          <w:szCs w:val="24"/>
        </w:rPr>
        <w:t>resulted in</w:t>
      </w:r>
      <w:r w:rsidR="00611DC6" w:rsidRPr="002F1067">
        <w:rPr>
          <w:rFonts w:ascii="Times New Roman" w:hAnsi="Times New Roman" w:cs="Times New Roman"/>
          <w:sz w:val="24"/>
          <w:szCs w:val="24"/>
        </w:rPr>
        <w:t xml:space="preserve"> </w:t>
      </w:r>
      <w:r w:rsidR="00A1023A" w:rsidRPr="002F1067">
        <w:rPr>
          <w:rFonts w:ascii="Times New Roman" w:hAnsi="Times New Roman" w:cs="Times New Roman"/>
          <w:sz w:val="24"/>
          <w:szCs w:val="24"/>
        </w:rPr>
        <w:t>27</w:t>
      </w:r>
      <w:r w:rsidR="008D1042" w:rsidRPr="002F1067">
        <w:rPr>
          <w:rFonts w:ascii="Times New Roman" w:hAnsi="Times New Roman" w:cs="Times New Roman"/>
          <w:sz w:val="24"/>
          <w:szCs w:val="24"/>
        </w:rPr>
        <w:t>2</w:t>
      </w:r>
      <w:r w:rsidR="00A1023A" w:rsidRPr="002F1067">
        <w:rPr>
          <w:rFonts w:ascii="Times New Roman" w:hAnsi="Times New Roman" w:cs="Times New Roman"/>
          <w:sz w:val="24"/>
          <w:szCs w:val="24"/>
        </w:rPr>
        <w:t xml:space="preserve"> </w:t>
      </w:r>
      <w:r w:rsidR="00611DC6" w:rsidRPr="002F1067">
        <w:rPr>
          <w:rFonts w:ascii="Times New Roman" w:hAnsi="Times New Roman" w:cs="Times New Roman"/>
          <w:sz w:val="24"/>
          <w:szCs w:val="24"/>
        </w:rPr>
        <w:t xml:space="preserve">studies </w:t>
      </w:r>
      <w:r w:rsidR="00072278" w:rsidRPr="002F1067">
        <w:rPr>
          <w:rFonts w:ascii="Times New Roman" w:hAnsi="Times New Roman" w:cs="Times New Roman"/>
          <w:sz w:val="24"/>
          <w:szCs w:val="24"/>
        </w:rPr>
        <w:t xml:space="preserve">to be </w:t>
      </w:r>
      <w:r w:rsidR="00611DC6" w:rsidRPr="002F1067">
        <w:rPr>
          <w:rFonts w:ascii="Times New Roman" w:hAnsi="Times New Roman" w:cs="Times New Roman"/>
          <w:sz w:val="24"/>
          <w:szCs w:val="24"/>
        </w:rPr>
        <w:t xml:space="preserve">screened on full-text and assessed for eligibility. This resulted in </w:t>
      </w:r>
      <w:r w:rsidR="00B23B15" w:rsidRPr="002F1067">
        <w:rPr>
          <w:rFonts w:ascii="Times New Roman" w:hAnsi="Times New Roman" w:cs="Times New Roman"/>
          <w:sz w:val="24"/>
          <w:szCs w:val="24"/>
        </w:rPr>
        <w:t xml:space="preserve">39 </w:t>
      </w:r>
      <w:r w:rsidR="00611DC6" w:rsidRPr="002F1067">
        <w:rPr>
          <w:rFonts w:ascii="Times New Roman" w:hAnsi="Times New Roman" w:cs="Times New Roman"/>
          <w:sz w:val="24"/>
          <w:szCs w:val="24"/>
        </w:rPr>
        <w:t>studies</w:t>
      </w:r>
      <w:r w:rsidR="0049666F" w:rsidRPr="002F1067">
        <w:rPr>
          <w:rFonts w:ascii="Times New Roman" w:hAnsi="Times New Roman" w:cs="Times New Roman"/>
          <w:sz w:val="24"/>
          <w:szCs w:val="24"/>
        </w:rPr>
        <w:t xml:space="preserve">, from </w:t>
      </w:r>
      <w:r w:rsidR="00426812" w:rsidRPr="002F1067">
        <w:rPr>
          <w:rFonts w:ascii="Times New Roman" w:hAnsi="Times New Roman" w:cs="Times New Roman"/>
          <w:sz w:val="24"/>
          <w:szCs w:val="24"/>
        </w:rPr>
        <w:t>38</w:t>
      </w:r>
      <w:r w:rsidR="00B23B15" w:rsidRPr="002F1067">
        <w:rPr>
          <w:rFonts w:ascii="Times New Roman" w:hAnsi="Times New Roman" w:cs="Times New Roman"/>
          <w:sz w:val="24"/>
          <w:szCs w:val="24"/>
        </w:rPr>
        <w:t xml:space="preserve"> </w:t>
      </w:r>
      <w:r w:rsidR="0049666F" w:rsidRPr="002F1067">
        <w:rPr>
          <w:rFonts w:ascii="Times New Roman" w:hAnsi="Times New Roman" w:cs="Times New Roman"/>
          <w:sz w:val="24"/>
          <w:szCs w:val="24"/>
        </w:rPr>
        <w:t>articles, which</w:t>
      </w:r>
      <w:r w:rsidR="00611DC6" w:rsidRPr="002F1067">
        <w:rPr>
          <w:rFonts w:ascii="Times New Roman" w:hAnsi="Times New Roman" w:cs="Times New Roman"/>
          <w:sz w:val="24"/>
          <w:szCs w:val="24"/>
        </w:rPr>
        <w:t xml:space="preserve"> met the inclusion criteria.</w:t>
      </w:r>
      <w:r w:rsidR="00421A58" w:rsidRPr="002F1067">
        <w:rPr>
          <w:rFonts w:ascii="Times New Roman" w:hAnsi="Times New Roman" w:cs="Times New Roman"/>
          <w:sz w:val="24"/>
          <w:szCs w:val="24"/>
        </w:rPr>
        <w:t xml:space="preserve"> </w:t>
      </w:r>
      <w:r w:rsidR="0045559B" w:rsidRPr="002F1067">
        <w:rPr>
          <w:rFonts w:ascii="Times New Roman" w:hAnsi="Times New Roman" w:cs="Times New Roman"/>
          <w:sz w:val="24"/>
          <w:szCs w:val="24"/>
        </w:rPr>
        <w:t xml:space="preserve">Nine of the studies that reported an attitudinal outcome were </w:t>
      </w:r>
      <w:r w:rsidR="00D55FFE">
        <w:rPr>
          <w:rFonts w:ascii="Times New Roman" w:hAnsi="Times New Roman" w:cs="Times New Roman"/>
          <w:sz w:val="24"/>
          <w:szCs w:val="24"/>
        </w:rPr>
        <w:t xml:space="preserve">included in the </w:t>
      </w:r>
      <w:r w:rsidR="0045559B" w:rsidRPr="002F1067">
        <w:rPr>
          <w:rFonts w:ascii="Times New Roman" w:hAnsi="Times New Roman" w:cs="Times New Roman"/>
          <w:sz w:val="24"/>
          <w:szCs w:val="24"/>
        </w:rPr>
        <w:t>meta-analys</w:t>
      </w:r>
      <w:r w:rsidR="00490B1B" w:rsidRPr="002F1067">
        <w:rPr>
          <w:rFonts w:ascii="Times New Roman" w:hAnsi="Times New Roman" w:cs="Times New Roman"/>
          <w:sz w:val="24"/>
          <w:szCs w:val="24"/>
        </w:rPr>
        <w:t>e</w:t>
      </w:r>
      <w:r w:rsidR="0045559B" w:rsidRPr="002F1067">
        <w:rPr>
          <w:rFonts w:ascii="Times New Roman" w:hAnsi="Times New Roman" w:cs="Times New Roman"/>
          <w:sz w:val="24"/>
          <w:szCs w:val="24"/>
        </w:rPr>
        <w:t>s</w:t>
      </w:r>
      <w:r w:rsidR="007902DA" w:rsidRPr="002F1067">
        <w:rPr>
          <w:rFonts w:ascii="Times New Roman" w:hAnsi="Times New Roman" w:cs="Times New Roman"/>
          <w:sz w:val="24"/>
          <w:szCs w:val="24"/>
        </w:rPr>
        <w:t xml:space="preserve"> (Figure 1)</w:t>
      </w:r>
      <w:r w:rsidR="0045559B" w:rsidRPr="002F1067">
        <w:rPr>
          <w:rFonts w:ascii="Times New Roman" w:hAnsi="Times New Roman" w:cs="Times New Roman"/>
          <w:sz w:val="24"/>
          <w:szCs w:val="24"/>
        </w:rPr>
        <w:t xml:space="preserve">. </w:t>
      </w:r>
    </w:p>
    <w:p w14:paraId="41F2BBA3" w14:textId="3D9BC4B0" w:rsidR="0045559B" w:rsidRPr="002F1067" w:rsidRDefault="00D43DC0" w:rsidP="00802A96">
      <w:pPr>
        <w:spacing w:line="480" w:lineRule="auto"/>
        <w:rPr>
          <w:rFonts w:ascii="Times New Roman" w:hAnsi="Times New Roman" w:cs="Times New Roman"/>
          <w:sz w:val="24"/>
          <w:szCs w:val="24"/>
        </w:rPr>
      </w:pPr>
      <w:r>
        <w:rPr>
          <w:rFonts w:ascii="Times New Roman" w:hAnsi="Times New Roman" w:cs="Times New Roman"/>
          <w:b/>
          <w:bCs/>
          <w:sz w:val="24"/>
          <w:szCs w:val="24"/>
        </w:rPr>
        <w:t>[</w:t>
      </w:r>
      <w:r w:rsidR="00062664" w:rsidRPr="002F1067">
        <w:rPr>
          <w:rFonts w:ascii="Times New Roman" w:hAnsi="Times New Roman" w:cs="Times New Roman"/>
          <w:b/>
          <w:bCs/>
          <w:sz w:val="24"/>
          <w:szCs w:val="24"/>
        </w:rPr>
        <w:t>Figure 1</w:t>
      </w:r>
      <w:r>
        <w:rPr>
          <w:rFonts w:ascii="Times New Roman" w:hAnsi="Times New Roman" w:cs="Times New Roman"/>
          <w:b/>
          <w:bCs/>
          <w:sz w:val="24"/>
          <w:szCs w:val="24"/>
        </w:rPr>
        <w:t xml:space="preserve"> here]</w:t>
      </w:r>
    </w:p>
    <w:p w14:paraId="7E43A5B9" w14:textId="7E988799" w:rsidR="0045559B" w:rsidRPr="002F1067" w:rsidRDefault="006B1D00"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Study description and results</w:t>
      </w:r>
    </w:p>
    <w:p w14:paraId="3343CC5D" w14:textId="77777777" w:rsidR="009233E6" w:rsidRPr="009233E6" w:rsidRDefault="006B1D00" w:rsidP="009233E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A summary of the descriptive data is provided in </w:t>
      </w:r>
      <w:r w:rsidR="00D253C7" w:rsidRPr="002F1067">
        <w:rPr>
          <w:rFonts w:ascii="Times New Roman" w:hAnsi="Times New Roman" w:cs="Times New Roman"/>
          <w:sz w:val="24"/>
          <w:szCs w:val="24"/>
        </w:rPr>
        <w:t>T</w:t>
      </w:r>
      <w:r w:rsidRPr="002F1067">
        <w:rPr>
          <w:rFonts w:ascii="Times New Roman" w:hAnsi="Times New Roman" w:cs="Times New Roman"/>
          <w:sz w:val="24"/>
          <w:szCs w:val="24"/>
        </w:rPr>
        <w:t xml:space="preserve">able </w:t>
      </w:r>
      <w:r w:rsidR="001E6E61" w:rsidRPr="002F1067">
        <w:rPr>
          <w:rFonts w:ascii="Times New Roman" w:hAnsi="Times New Roman" w:cs="Times New Roman"/>
          <w:sz w:val="24"/>
          <w:szCs w:val="24"/>
        </w:rPr>
        <w:t>1</w:t>
      </w:r>
      <w:r w:rsidR="009233E6">
        <w:rPr>
          <w:rFonts w:ascii="Times New Roman" w:hAnsi="Times New Roman" w:cs="Times New Roman"/>
          <w:sz w:val="24"/>
          <w:szCs w:val="24"/>
        </w:rPr>
        <w:t xml:space="preserve"> </w:t>
      </w:r>
      <w:r w:rsidR="009233E6" w:rsidRPr="009233E6">
        <w:rPr>
          <w:rFonts w:ascii="Times New Roman" w:hAnsi="Times New Roman" w:cs="Times New Roman"/>
          <w:sz w:val="24"/>
          <w:szCs w:val="24"/>
        </w:rPr>
        <w:t xml:space="preserve">including details on setting (country, study), participants (sample size, age details), design, advertising exposure, outcomes measures, and findings.  </w:t>
      </w:r>
    </w:p>
    <w:p w14:paraId="3A5259C3" w14:textId="2225BC9C" w:rsidR="006B1D00" w:rsidRPr="002F1067" w:rsidRDefault="009233E6" w:rsidP="009233E6">
      <w:pPr>
        <w:spacing w:line="480" w:lineRule="auto"/>
        <w:rPr>
          <w:rFonts w:ascii="Times New Roman" w:hAnsi="Times New Roman" w:cs="Times New Roman"/>
          <w:sz w:val="24"/>
          <w:szCs w:val="24"/>
        </w:rPr>
      </w:pPr>
      <w:r w:rsidRPr="009233E6">
        <w:rPr>
          <w:rFonts w:ascii="Times New Roman" w:hAnsi="Times New Roman" w:cs="Times New Roman"/>
          <w:sz w:val="24"/>
          <w:szCs w:val="24"/>
        </w:rPr>
        <w:t>Participant ages ranged from 4 to 18 and were broadly categorised as 12 years and under (n=19),</w:t>
      </w:r>
      <w:r w:rsidR="00A43F5A" w:rsidRPr="002F1067">
        <w:rPr>
          <w:rFonts w:ascii="Times New Roman" w:eastAsia="Times New Roman" w:hAnsi="Times New Roman" w:cs="Times New Roman"/>
          <w:color w:val="000000" w:themeColor="text1"/>
          <w:sz w:val="24"/>
          <w:szCs w:val="24"/>
          <w:lang w:eastAsia="en-GB"/>
        </w:rPr>
        <w:fldChar w:fldCharType="begin">
          <w:fldData xml:space="preserve">PEVuZE5vdGU+PENpdGU+PEF1dGhvcj5DYXJ0ZXI8L0F1dGhvcj48WWVhcj4yMDExPC9ZZWFyPjxS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==
</w:fldData>
        </w:fldChar>
      </w:r>
      <w:r w:rsidR="00AD1624">
        <w:rPr>
          <w:rFonts w:ascii="Times New Roman" w:eastAsia="Times New Roman" w:hAnsi="Times New Roman" w:cs="Times New Roman"/>
          <w:color w:val="000000" w:themeColor="text1"/>
          <w:sz w:val="24"/>
          <w:szCs w:val="24"/>
          <w:lang w:eastAsia="en-GB"/>
        </w:rPr>
        <w:instrText xml:space="preserve"> ADDIN EN.CITE </w:instrText>
      </w:r>
      <w:r w:rsidR="00AD1624">
        <w:rPr>
          <w:rFonts w:ascii="Times New Roman" w:eastAsia="Times New Roman" w:hAnsi="Times New Roman" w:cs="Times New Roman"/>
          <w:color w:val="000000" w:themeColor="text1"/>
          <w:sz w:val="24"/>
          <w:szCs w:val="24"/>
          <w:lang w:eastAsia="en-GB"/>
        </w:rPr>
        <w:fldChar w:fldCharType="begin">
          <w:fldData xml:space="preserve">PEVuZE5vdGU+PENpdGU+PEF1dGhvcj5DYXJ0ZXI8L0F1dGhvcj48WWVhcj4yMDExPC9ZZWFyPjxS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==
</w:fldData>
        </w:fldChar>
      </w:r>
      <w:r w:rsidR="00AD1624">
        <w:rPr>
          <w:rFonts w:ascii="Times New Roman" w:eastAsia="Times New Roman" w:hAnsi="Times New Roman" w:cs="Times New Roman"/>
          <w:color w:val="000000" w:themeColor="text1"/>
          <w:sz w:val="24"/>
          <w:szCs w:val="24"/>
          <w:lang w:eastAsia="en-GB"/>
        </w:rPr>
        <w:instrText xml:space="preserve"> ADDIN EN.CITE.DATA </w:instrText>
      </w:r>
      <w:r w:rsidR="00AD1624">
        <w:rPr>
          <w:rFonts w:ascii="Times New Roman" w:eastAsia="Times New Roman" w:hAnsi="Times New Roman" w:cs="Times New Roman"/>
          <w:color w:val="000000" w:themeColor="text1"/>
          <w:sz w:val="24"/>
          <w:szCs w:val="24"/>
          <w:lang w:eastAsia="en-GB"/>
        </w:rPr>
      </w:r>
      <w:r w:rsidR="00AD1624">
        <w:rPr>
          <w:rFonts w:ascii="Times New Roman" w:eastAsia="Times New Roman" w:hAnsi="Times New Roman" w:cs="Times New Roman"/>
          <w:color w:val="000000" w:themeColor="text1"/>
          <w:sz w:val="24"/>
          <w:szCs w:val="24"/>
          <w:lang w:eastAsia="en-GB"/>
        </w:rPr>
        <w:fldChar w:fldCharType="end"/>
      </w:r>
      <w:r w:rsidR="00A43F5A" w:rsidRPr="002F1067">
        <w:rPr>
          <w:rFonts w:ascii="Times New Roman" w:eastAsia="Times New Roman" w:hAnsi="Times New Roman" w:cs="Times New Roman"/>
          <w:color w:val="000000" w:themeColor="text1"/>
          <w:sz w:val="24"/>
          <w:szCs w:val="24"/>
          <w:lang w:eastAsia="en-GB"/>
        </w:rPr>
      </w:r>
      <w:r w:rsidR="00A43F5A" w:rsidRPr="002F1067">
        <w:rPr>
          <w:rFonts w:ascii="Times New Roman" w:eastAsia="Times New Roman" w:hAnsi="Times New Roman" w:cs="Times New Roman"/>
          <w:color w:val="000000" w:themeColor="text1"/>
          <w:sz w:val="24"/>
          <w:szCs w:val="24"/>
          <w:lang w:eastAsia="en-GB"/>
        </w:rPr>
        <w:fldChar w:fldCharType="separate"/>
      </w:r>
      <w:r w:rsidR="003564B8" w:rsidRPr="003564B8">
        <w:rPr>
          <w:rFonts w:ascii="Times New Roman" w:eastAsia="Times New Roman" w:hAnsi="Times New Roman" w:cs="Times New Roman"/>
          <w:noProof/>
          <w:color w:val="000000" w:themeColor="text1"/>
          <w:sz w:val="24"/>
          <w:szCs w:val="24"/>
          <w:vertAlign w:val="superscript"/>
          <w:lang w:eastAsia="en-GB"/>
        </w:rPr>
        <w:t>38,40-53</w:t>
      </w:r>
      <w:r w:rsidR="00A43F5A" w:rsidRPr="002F1067">
        <w:rPr>
          <w:rFonts w:ascii="Times New Roman" w:eastAsia="Times New Roman" w:hAnsi="Times New Roman" w:cs="Times New Roman"/>
          <w:color w:val="000000" w:themeColor="text1"/>
          <w:sz w:val="24"/>
          <w:szCs w:val="24"/>
          <w:lang w:eastAsia="en-GB"/>
        </w:rPr>
        <w:fldChar w:fldCharType="end"/>
      </w:r>
      <w:r w:rsidR="00A43F5A" w:rsidRPr="002F1067">
        <w:rPr>
          <w:rFonts w:ascii="Times New Roman" w:eastAsia="Times New Roman" w:hAnsi="Times New Roman" w:cs="Times New Roman"/>
          <w:color w:val="000000" w:themeColor="text1"/>
          <w:sz w:val="24"/>
          <w:szCs w:val="24"/>
          <w:lang w:eastAsia="en-GB"/>
        </w:rPr>
        <w:t xml:space="preserve"> </w:t>
      </w:r>
      <w:r w:rsidRPr="009233E6">
        <w:rPr>
          <w:rFonts w:ascii="Times New Roman" w:hAnsi="Times New Roman" w:cs="Times New Roman"/>
          <w:sz w:val="24"/>
          <w:szCs w:val="24"/>
        </w:rPr>
        <w:t>over 12 years (n=7)</w:t>
      </w:r>
      <w:r w:rsidR="00A43F5A" w:rsidRPr="002F1067">
        <w:rPr>
          <w:rFonts w:ascii="Times New Roman" w:eastAsia="Times New Roman" w:hAnsi="Times New Roman" w:cs="Times New Roman"/>
          <w:color w:val="000000" w:themeColor="text1"/>
          <w:sz w:val="24"/>
          <w:szCs w:val="24"/>
          <w:lang w:eastAsia="en-GB"/>
        </w:rPr>
        <w:fldChar w:fldCharType="begin">
          <w:fldData xml:space="preserve">PEVuZE5vdGU+PENpdGU+PEF1dGhvcj5EdWtlPC9BdXRob3I+PFllYXI+MjAxNjwvWWVhcj48UmVj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</w:fldData>
        </w:fldChar>
      </w:r>
      <w:r w:rsidR="00AD1624">
        <w:rPr>
          <w:rFonts w:ascii="Times New Roman" w:eastAsia="Times New Roman" w:hAnsi="Times New Roman" w:cs="Times New Roman"/>
          <w:color w:val="000000" w:themeColor="text1"/>
          <w:sz w:val="24"/>
          <w:szCs w:val="24"/>
          <w:lang w:eastAsia="en-GB"/>
        </w:rPr>
        <w:instrText xml:space="preserve"> ADDIN EN.CITE </w:instrText>
      </w:r>
      <w:r w:rsidR="00AD1624">
        <w:rPr>
          <w:rFonts w:ascii="Times New Roman" w:eastAsia="Times New Roman" w:hAnsi="Times New Roman" w:cs="Times New Roman"/>
          <w:color w:val="000000" w:themeColor="text1"/>
          <w:sz w:val="24"/>
          <w:szCs w:val="24"/>
          <w:lang w:eastAsia="en-GB"/>
        </w:rPr>
        <w:fldChar w:fldCharType="begin">
          <w:fldData xml:space="preserve">PEVuZE5vdGU+PENpdGU+PEF1dGhvcj5EdWtlPC9BdXRob3I+PFllYXI+MjAxNjwvWWVhcj48UmVj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</w:fldData>
        </w:fldChar>
      </w:r>
      <w:r w:rsidR="00AD1624">
        <w:rPr>
          <w:rFonts w:ascii="Times New Roman" w:eastAsia="Times New Roman" w:hAnsi="Times New Roman" w:cs="Times New Roman"/>
          <w:color w:val="000000" w:themeColor="text1"/>
          <w:sz w:val="24"/>
          <w:szCs w:val="24"/>
          <w:lang w:eastAsia="en-GB"/>
        </w:rPr>
        <w:instrText xml:space="preserve"> ADDIN EN.CITE.DATA </w:instrText>
      </w:r>
      <w:r w:rsidR="00AD1624">
        <w:rPr>
          <w:rFonts w:ascii="Times New Roman" w:eastAsia="Times New Roman" w:hAnsi="Times New Roman" w:cs="Times New Roman"/>
          <w:color w:val="000000" w:themeColor="text1"/>
          <w:sz w:val="24"/>
          <w:szCs w:val="24"/>
          <w:lang w:eastAsia="en-GB"/>
        </w:rPr>
      </w:r>
      <w:r w:rsidR="00AD1624">
        <w:rPr>
          <w:rFonts w:ascii="Times New Roman" w:eastAsia="Times New Roman" w:hAnsi="Times New Roman" w:cs="Times New Roman"/>
          <w:color w:val="000000" w:themeColor="text1"/>
          <w:sz w:val="24"/>
          <w:szCs w:val="24"/>
          <w:lang w:eastAsia="en-GB"/>
        </w:rPr>
        <w:fldChar w:fldCharType="end"/>
      </w:r>
      <w:r w:rsidR="00A43F5A" w:rsidRPr="002F1067">
        <w:rPr>
          <w:rFonts w:ascii="Times New Roman" w:eastAsia="Times New Roman" w:hAnsi="Times New Roman" w:cs="Times New Roman"/>
          <w:color w:val="000000" w:themeColor="text1"/>
          <w:sz w:val="24"/>
          <w:szCs w:val="24"/>
          <w:lang w:eastAsia="en-GB"/>
        </w:rPr>
      </w:r>
      <w:r w:rsidR="00A43F5A" w:rsidRPr="002F1067">
        <w:rPr>
          <w:rFonts w:ascii="Times New Roman" w:eastAsia="Times New Roman" w:hAnsi="Times New Roman" w:cs="Times New Roman"/>
          <w:color w:val="000000" w:themeColor="text1"/>
          <w:sz w:val="24"/>
          <w:szCs w:val="24"/>
          <w:lang w:eastAsia="en-GB"/>
        </w:rPr>
        <w:fldChar w:fldCharType="separate"/>
      </w:r>
      <w:r w:rsidR="003564B8" w:rsidRPr="003564B8">
        <w:rPr>
          <w:rFonts w:ascii="Times New Roman" w:eastAsia="Times New Roman" w:hAnsi="Times New Roman" w:cs="Times New Roman"/>
          <w:noProof/>
          <w:color w:val="000000" w:themeColor="text1"/>
          <w:sz w:val="24"/>
          <w:szCs w:val="24"/>
          <w:vertAlign w:val="superscript"/>
          <w:lang w:eastAsia="en-GB"/>
        </w:rPr>
        <w:t>54-60</w:t>
      </w:r>
      <w:r w:rsidR="00A43F5A" w:rsidRPr="002F1067">
        <w:rPr>
          <w:rFonts w:ascii="Times New Roman" w:eastAsia="Times New Roman" w:hAnsi="Times New Roman" w:cs="Times New Roman"/>
          <w:color w:val="000000" w:themeColor="text1"/>
          <w:sz w:val="24"/>
          <w:szCs w:val="24"/>
          <w:lang w:eastAsia="en-GB"/>
        </w:rPr>
        <w:fldChar w:fldCharType="end"/>
      </w:r>
      <w:r w:rsidRPr="009233E6">
        <w:rPr>
          <w:rFonts w:ascii="Times New Roman" w:hAnsi="Times New Roman" w:cs="Times New Roman"/>
          <w:sz w:val="24"/>
          <w:szCs w:val="24"/>
        </w:rPr>
        <w:t xml:space="preserve"> or had participants in both age groups (n=13).</w:t>
      </w:r>
      <w:r w:rsidR="00A43F5A" w:rsidRPr="002F1067">
        <w:rPr>
          <w:rFonts w:ascii="Times New Roman" w:eastAsia="Times New Roman" w:hAnsi="Times New Roman" w:cs="Times New Roman"/>
          <w:color w:val="000000" w:themeColor="text1"/>
          <w:sz w:val="24"/>
          <w:szCs w:val="24"/>
          <w:lang w:eastAsia="en-GB"/>
        </w:rPr>
        <w:fldChar w:fldCharType="begin">
          <w:fldData xml:space="preserve">PEVuZE5vdGU+PENpdGU+PEF1dGhvcj5NYXR0aGVzPC9BdXRob3I+PFllYXI+MjAxNTwvWWVhcj48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</w:fldData>
        </w:fldChar>
      </w:r>
      <w:r w:rsidR="00AD1624">
        <w:rPr>
          <w:rFonts w:ascii="Times New Roman" w:eastAsia="Times New Roman" w:hAnsi="Times New Roman" w:cs="Times New Roman"/>
          <w:color w:val="000000" w:themeColor="text1"/>
          <w:sz w:val="24"/>
          <w:szCs w:val="24"/>
          <w:lang w:eastAsia="en-GB"/>
        </w:rPr>
        <w:instrText xml:space="preserve"> ADDIN EN.CITE </w:instrText>
      </w:r>
      <w:r w:rsidR="00AD1624">
        <w:rPr>
          <w:rFonts w:ascii="Times New Roman" w:eastAsia="Times New Roman" w:hAnsi="Times New Roman" w:cs="Times New Roman"/>
          <w:color w:val="000000" w:themeColor="text1"/>
          <w:sz w:val="24"/>
          <w:szCs w:val="24"/>
          <w:lang w:eastAsia="en-GB"/>
        </w:rPr>
        <w:fldChar w:fldCharType="begin">
          <w:fldData xml:space="preserve">PEVuZE5vdGU+PENpdGU+PEF1dGhvcj5NYXR0aGVzPC9BdXRob3I+PFllYXI+MjAxNTwvWWVhcj48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</w:fldData>
        </w:fldChar>
      </w:r>
      <w:r w:rsidR="00AD1624">
        <w:rPr>
          <w:rFonts w:ascii="Times New Roman" w:eastAsia="Times New Roman" w:hAnsi="Times New Roman" w:cs="Times New Roman"/>
          <w:color w:val="000000" w:themeColor="text1"/>
          <w:sz w:val="24"/>
          <w:szCs w:val="24"/>
          <w:lang w:eastAsia="en-GB"/>
        </w:rPr>
        <w:instrText xml:space="preserve"> ADDIN EN.CITE.DATA </w:instrText>
      </w:r>
      <w:r w:rsidR="00AD1624">
        <w:rPr>
          <w:rFonts w:ascii="Times New Roman" w:eastAsia="Times New Roman" w:hAnsi="Times New Roman" w:cs="Times New Roman"/>
          <w:color w:val="000000" w:themeColor="text1"/>
          <w:sz w:val="24"/>
          <w:szCs w:val="24"/>
          <w:lang w:eastAsia="en-GB"/>
        </w:rPr>
      </w:r>
      <w:r w:rsidR="00AD1624">
        <w:rPr>
          <w:rFonts w:ascii="Times New Roman" w:eastAsia="Times New Roman" w:hAnsi="Times New Roman" w:cs="Times New Roman"/>
          <w:color w:val="000000" w:themeColor="text1"/>
          <w:sz w:val="24"/>
          <w:szCs w:val="24"/>
          <w:lang w:eastAsia="en-GB"/>
        </w:rPr>
        <w:fldChar w:fldCharType="end"/>
      </w:r>
      <w:r w:rsidR="00A43F5A" w:rsidRPr="002F1067">
        <w:rPr>
          <w:rFonts w:ascii="Times New Roman" w:eastAsia="Times New Roman" w:hAnsi="Times New Roman" w:cs="Times New Roman"/>
          <w:color w:val="000000" w:themeColor="text1"/>
          <w:sz w:val="24"/>
          <w:szCs w:val="24"/>
          <w:lang w:eastAsia="en-GB"/>
        </w:rPr>
      </w:r>
      <w:r w:rsidR="00A43F5A" w:rsidRPr="002F1067">
        <w:rPr>
          <w:rFonts w:ascii="Times New Roman" w:eastAsia="Times New Roman" w:hAnsi="Times New Roman" w:cs="Times New Roman"/>
          <w:color w:val="000000" w:themeColor="text1"/>
          <w:sz w:val="24"/>
          <w:szCs w:val="24"/>
          <w:lang w:eastAsia="en-GB"/>
        </w:rPr>
        <w:fldChar w:fldCharType="separate"/>
      </w:r>
      <w:r w:rsidR="003564B8" w:rsidRPr="003564B8">
        <w:rPr>
          <w:rFonts w:ascii="Times New Roman" w:eastAsia="Times New Roman" w:hAnsi="Times New Roman" w:cs="Times New Roman"/>
          <w:noProof/>
          <w:color w:val="000000" w:themeColor="text1"/>
          <w:sz w:val="24"/>
          <w:szCs w:val="24"/>
          <w:vertAlign w:val="superscript"/>
          <w:lang w:eastAsia="en-GB"/>
        </w:rPr>
        <w:t>61-76</w:t>
      </w:r>
      <w:r w:rsidR="00A43F5A" w:rsidRPr="002F1067">
        <w:rPr>
          <w:rFonts w:ascii="Times New Roman" w:eastAsia="Times New Roman" w:hAnsi="Times New Roman" w:cs="Times New Roman"/>
          <w:color w:val="000000" w:themeColor="text1"/>
          <w:sz w:val="24"/>
          <w:szCs w:val="24"/>
          <w:lang w:eastAsia="en-GB"/>
        </w:rPr>
        <w:fldChar w:fldCharType="end"/>
      </w:r>
      <w:r w:rsidRPr="009233E6">
        <w:rPr>
          <w:rFonts w:ascii="Times New Roman" w:hAnsi="Times New Roman" w:cs="Times New Roman"/>
          <w:sz w:val="24"/>
          <w:szCs w:val="24"/>
        </w:rPr>
        <w:t xml:space="preserve"> Most of the studies were conducted in Europe (n=16; Austria n=5, Netherlands n=4, Belgium n=3, UK n=3, Portugal n=1), followed by the United States (n=12), Australia (n=6), Chile (n=2), and Israel (n=1), India (n=1), South Korea (n=1). Studies were mostly conducted in classroom settings (n=21). Advertising exposure was most commonly for food (n=29; all included a HFSS product or brand e.g., fast food or sugary cereal; in addition to some non-</w:t>
      </w:r>
      <w:r w:rsidRPr="009233E6">
        <w:rPr>
          <w:rFonts w:ascii="Times New Roman" w:hAnsi="Times New Roman" w:cs="Times New Roman"/>
          <w:sz w:val="24"/>
          <w:szCs w:val="24"/>
        </w:rPr>
        <w:lastRenderedPageBreak/>
        <w:t>HFSS products), followed by e-cigarettes (n=7) or an assortment of products (n=3, including games, banks and a financial services company). Majority of the advertising exposures were non-digital (n=25, including TV adverts, product placement, print advert, TV sponsorship or movie trailers), compared to digital (n=18, including advergames, banner/pop-ups, social media). Outcomes, related to the advertised product, measured either understanding (n=10, e.g., identification of commercial content, selling intent, persuasive intent, perceived advertising intentions) or attitudinal (n=23, e.g., product liking, product perceptions, perceived benefits, appeal) or studies that measured both (n=13)</w:t>
      </w:r>
      <w:r w:rsidR="006B1D00" w:rsidRPr="002F1067">
        <w:rPr>
          <w:rFonts w:ascii="Times New Roman" w:hAnsi="Times New Roman" w:cs="Times New Roman"/>
          <w:sz w:val="24"/>
          <w:szCs w:val="24"/>
        </w:rPr>
        <w:t>.</w:t>
      </w:r>
    </w:p>
    <w:p w14:paraId="205C35F1" w14:textId="17764F17" w:rsidR="006B1D00" w:rsidRPr="002F1067" w:rsidRDefault="000C362A" w:rsidP="00802A96">
      <w:pPr>
        <w:spacing w:line="480" w:lineRule="auto"/>
        <w:rPr>
          <w:rFonts w:ascii="Times New Roman" w:hAnsi="Times New Roman" w:cs="Times New Roman"/>
          <w:sz w:val="24"/>
          <w:szCs w:val="24"/>
        </w:rPr>
      </w:pPr>
      <w:r>
        <w:rPr>
          <w:rFonts w:ascii="Times New Roman" w:hAnsi="Times New Roman" w:cs="Times New Roman"/>
          <w:sz w:val="24"/>
          <w:szCs w:val="24"/>
        </w:rPr>
        <w:t>Narrative synthesis of u</w:t>
      </w:r>
      <w:r w:rsidR="006B1D00" w:rsidRPr="002F1067">
        <w:rPr>
          <w:rFonts w:ascii="Times New Roman" w:hAnsi="Times New Roman" w:cs="Times New Roman"/>
          <w:sz w:val="24"/>
          <w:szCs w:val="24"/>
        </w:rPr>
        <w:t>nderstanding</w:t>
      </w:r>
      <w:r>
        <w:rPr>
          <w:rFonts w:ascii="Times New Roman" w:hAnsi="Times New Roman" w:cs="Times New Roman"/>
          <w:sz w:val="24"/>
          <w:szCs w:val="24"/>
        </w:rPr>
        <w:t xml:space="preserve"> outcomes</w:t>
      </w:r>
    </w:p>
    <w:p w14:paraId="38B0054F" w14:textId="1288093D" w:rsidR="6D253FF8" w:rsidRPr="002F1067" w:rsidRDefault="0055557C"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Meta-analysis was not possible for </w:t>
      </w:r>
      <w:r w:rsidR="00B61335" w:rsidRPr="002F1067">
        <w:rPr>
          <w:rFonts w:ascii="Times New Roman" w:hAnsi="Times New Roman" w:cs="Times New Roman"/>
          <w:sz w:val="24"/>
          <w:szCs w:val="24"/>
        </w:rPr>
        <w:t xml:space="preserve">understanding </w:t>
      </w:r>
      <w:r w:rsidR="007902DA" w:rsidRPr="002F1067">
        <w:rPr>
          <w:rFonts w:ascii="Times New Roman" w:hAnsi="Times New Roman" w:cs="Times New Roman"/>
          <w:sz w:val="24"/>
          <w:szCs w:val="24"/>
        </w:rPr>
        <w:t>measures</w:t>
      </w:r>
      <w:r w:rsidRPr="002F1067">
        <w:rPr>
          <w:rFonts w:ascii="Times New Roman" w:hAnsi="Times New Roman" w:cs="Times New Roman"/>
          <w:sz w:val="24"/>
          <w:szCs w:val="24"/>
        </w:rPr>
        <w:t xml:space="preserve">, owing to the heterogeneity of exposures and outcomes for relevant </w:t>
      </w:r>
      <w:r w:rsidR="00B61335" w:rsidRPr="002F1067">
        <w:rPr>
          <w:rFonts w:ascii="Times New Roman" w:hAnsi="Times New Roman" w:cs="Times New Roman"/>
          <w:sz w:val="24"/>
          <w:szCs w:val="24"/>
        </w:rPr>
        <w:t xml:space="preserve">studies. Many studies had control groups </w:t>
      </w:r>
      <w:r w:rsidR="36A71F33" w:rsidRPr="002F1067">
        <w:rPr>
          <w:rFonts w:ascii="Times New Roman" w:hAnsi="Times New Roman" w:cs="Times New Roman"/>
          <w:sz w:val="24"/>
          <w:szCs w:val="24"/>
        </w:rPr>
        <w:t>where, due to the nature of the questions,</w:t>
      </w:r>
      <w:r w:rsidR="00B61335" w:rsidRPr="002F1067">
        <w:rPr>
          <w:rFonts w:ascii="Times New Roman" w:hAnsi="Times New Roman" w:cs="Times New Roman"/>
          <w:sz w:val="24"/>
          <w:szCs w:val="24"/>
        </w:rPr>
        <w:t xml:space="preserve"> understanding of advertising was not able to be assessed</w:t>
      </w:r>
      <w:r w:rsidR="00BF5939">
        <w:rPr>
          <w:rFonts w:ascii="Times New Roman" w:hAnsi="Times New Roman" w:cs="Times New Roman"/>
          <w:sz w:val="24"/>
          <w:szCs w:val="24"/>
        </w:rPr>
        <w:t xml:space="preserve"> </w:t>
      </w:r>
      <w:r w:rsidR="00BF5939" w:rsidRPr="00BF5939">
        <w:rPr>
          <w:rFonts w:ascii="Times New Roman" w:hAnsi="Times New Roman" w:cs="Times New Roman"/>
          <w:sz w:val="24"/>
          <w:szCs w:val="24"/>
        </w:rPr>
        <w:t>(i.e., cannot assess understanding about an advert the group did not see)</w:t>
      </w:r>
      <w:r w:rsidR="00B61335" w:rsidRPr="002F1067">
        <w:rPr>
          <w:rFonts w:ascii="Times New Roman" w:hAnsi="Times New Roman" w:cs="Times New Roman"/>
          <w:sz w:val="24"/>
          <w:szCs w:val="24"/>
        </w:rPr>
        <w:t xml:space="preserve">. </w:t>
      </w:r>
    </w:p>
    <w:p w14:paraId="2F4439A0" w14:textId="0763E76E" w:rsidR="00A022B6" w:rsidRPr="002F1067" w:rsidRDefault="00A022B6"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Impact of age on understanding</w:t>
      </w:r>
    </w:p>
    <w:p w14:paraId="701CE1D0" w14:textId="2B5A3E45" w:rsidR="00B61335" w:rsidRPr="002F1067" w:rsidRDefault="00566296"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Where</w:t>
      </w:r>
      <w:r w:rsidR="00B61335" w:rsidRPr="002F1067">
        <w:rPr>
          <w:rFonts w:ascii="Times New Roman" w:hAnsi="Times New Roman" w:cs="Times New Roman"/>
          <w:sz w:val="24"/>
          <w:szCs w:val="24"/>
        </w:rPr>
        <w:t xml:space="preserve"> compared </w:t>
      </w:r>
      <w:r w:rsidRPr="002F1067">
        <w:rPr>
          <w:rFonts w:ascii="Times New Roman" w:hAnsi="Times New Roman" w:cs="Times New Roman"/>
          <w:sz w:val="24"/>
          <w:szCs w:val="24"/>
        </w:rPr>
        <w:t xml:space="preserve">across </w:t>
      </w:r>
      <w:r w:rsidR="00B61335" w:rsidRPr="002F1067">
        <w:rPr>
          <w:rFonts w:ascii="Times New Roman" w:hAnsi="Times New Roman" w:cs="Times New Roman"/>
          <w:sz w:val="24"/>
          <w:szCs w:val="24"/>
        </w:rPr>
        <w:t>age groups</w:t>
      </w:r>
      <w:r w:rsidR="2B430032" w:rsidRPr="002F1067">
        <w:rPr>
          <w:rFonts w:ascii="Times New Roman" w:hAnsi="Times New Roman" w:cs="Times New Roman"/>
          <w:sz w:val="24"/>
          <w:szCs w:val="24"/>
        </w:rPr>
        <w:t>,</w:t>
      </w:r>
      <w:r w:rsidR="00B61335"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understanding of advertising </w:t>
      </w:r>
      <w:r w:rsidR="00B61335" w:rsidRPr="002F1067">
        <w:rPr>
          <w:rFonts w:ascii="Times New Roman" w:hAnsi="Times New Roman" w:cs="Times New Roman"/>
          <w:sz w:val="24"/>
          <w:szCs w:val="24"/>
        </w:rPr>
        <w:t>increase</w:t>
      </w:r>
      <w:r w:rsidR="00076004">
        <w:rPr>
          <w:rFonts w:ascii="Times New Roman" w:hAnsi="Times New Roman" w:cs="Times New Roman"/>
          <w:sz w:val="24"/>
          <w:szCs w:val="24"/>
        </w:rPr>
        <w:t>d</w:t>
      </w:r>
      <w:r w:rsidR="00B61335" w:rsidRPr="002F1067">
        <w:rPr>
          <w:rFonts w:ascii="Times New Roman" w:hAnsi="Times New Roman" w:cs="Times New Roman"/>
          <w:sz w:val="24"/>
          <w:szCs w:val="24"/>
        </w:rPr>
        <w:t xml:space="preserve"> significantly with age</w:t>
      </w:r>
      <w:r w:rsidRPr="002F1067">
        <w:rPr>
          <w:rFonts w:ascii="Times New Roman" w:hAnsi="Times New Roman" w:cs="Times New Roman"/>
          <w:sz w:val="24"/>
          <w:szCs w:val="24"/>
        </w:rPr>
        <w:t xml:space="preserve"> (eight studies</w:t>
      </w:r>
      <w:r w:rsidR="006871C1">
        <w:rPr>
          <w:rFonts w:ascii="Times New Roman" w:hAnsi="Times New Roman" w:cs="Times New Roman"/>
          <w:sz w:val="24"/>
          <w:szCs w:val="24"/>
        </w:rPr>
        <w:t xml:space="preserve">, mostly </w:t>
      </w:r>
      <w:r w:rsidR="003161B4">
        <w:rPr>
          <w:rFonts w:ascii="Times New Roman" w:hAnsi="Times New Roman" w:cs="Times New Roman"/>
          <w:sz w:val="24"/>
          <w:szCs w:val="24"/>
        </w:rPr>
        <w:t xml:space="preserve">assessed </w:t>
      </w:r>
      <w:r w:rsidR="00507C9A">
        <w:rPr>
          <w:rFonts w:ascii="Times New Roman" w:hAnsi="Times New Roman" w:cs="Times New Roman"/>
          <w:sz w:val="24"/>
          <w:szCs w:val="24"/>
        </w:rPr>
        <w:t xml:space="preserve">as </w:t>
      </w:r>
      <w:r w:rsidR="006871C1">
        <w:rPr>
          <w:rFonts w:ascii="Times New Roman" w:hAnsi="Times New Roman" w:cs="Times New Roman"/>
          <w:sz w:val="24"/>
          <w:szCs w:val="24"/>
        </w:rPr>
        <w:t xml:space="preserve">some concerns of bias and one </w:t>
      </w:r>
      <w:r w:rsidR="00BF26B7">
        <w:rPr>
          <w:rFonts w:ascii="Times New Roman" w:hAnsi="Times New Roman" w:cs="Times New Roman"/>
          <w:sz w:val="24"/>
          <w:szCs w:val="24"/>
        </w:rPr>
        <w:t xml:space="preserve">as </w:t>
      </w:r>
      <w:r w:rsidR="006871C1">
        <w:rPr>
          <w:rFonts w:ascii="Times New Roman" w:hAnsi="Times New Roman" w:cs="Times New Roman"/>
          <w:sz w:val="24"/>
          <w:szCs w:val="24"/>
        </w:rPr>
        <w:t xml:space="preserve">low </w:t>
      </w:r>
      <w:r w:rsidR="0089474D">
        <w:rPr>
          <w:rFonts w:ascii="Times New Roman" w:hAnsi="Times New Roman" w:cs="Times New Roman"/>
          <w:sz w:val="24"/>
          <w:szCs w:val="24"/>
        </w:rPr>
        <w:t xml:space="preserve">risk </w:t>
      </w:r>
      <w:r w:rsidR="00BF26B7">
        <w:rPr>
          <w:rFonts w:ascii="Times New Roman" w:hAnsi="Times New Roman" w:cs="Times New Roman"/>
          <w:sz w:val="24"/>
          <w:szCs w:val="24"/>
        </w:rPr>
        <w:t>of</w:t>
      </w:r>
      <w:r w:rsidR="006871C1" w:rsidRPr="177EB84F">
        <w:rPr>
          <w:rFonts w:ascii="Times New Roman" w:hAnsi="Times New Roman" w:cs="Times New Roman"/>
          <w:sz w:val="24"/>
          <w:szCs w:val="24"/>
        </w:rPr>
        <w:t xml:space="preserve"> </w:t>
      </w:r>
      <w:r w:rsidR="006871C1">
        <w:rPr>
          <w:rFonts w:ascii="Times New Roman" w:hAnsi="Times New Roman" w:cs="Times New Roman"/>
          <w:sz w:val="24"/>
          <w:szCs w:val="24"/>
        </w:rPr>
        <w:t>bias</w:t>
      </w:r>
      <w:r w:rsidRPr="002F1067">
        <w:rPr>
          <w:rFonts w:ascii="Times New Roman" w:hAnsi="Times New Roman" w:cs="Times New Roman"/>
          <w:sz w:val="24"/>
          <w:szCs w:val="24"/>
        </w:rPr>
        <w:t>)</w:t>
      </w:r>
      <w:r w:rsidR="00B61335" w:rsidRPr="002F1067">
        <w:rPr>
          <w:rFonts w:ascii="Times New Roman" w:hAnsi="Times New Roman" w:cs="Times New Roman"/>
          <w:sz w:val="24"/>
          <w:szCs w:val="24"/>
        </w:rPr>
        <w:t>,</w:t>
      </w:r>
      <w:r w:rsidR="002E3F83" w:rsidRPr="002F1067">
        <w:rPr>
          <w:rFonts w:ascii="Times New Roman" w:hAnsi="Times New Roman" w:cs="Times New Roman"/>
          <w:sz w:val="24"/>
          <w:szCs w:val="24"/>
        </w:rPr>
        <w:fldChar w:fldCharType="begin">
          <w:fldData xml:space="preserve">PEVuZE5vdGU+PENpdGU+PEF1dGhvcj5DYXJ0ZXI8L0F1dGhvcj48WWVhcj4yMDExPC9ZZWFyPjxS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DYXJ0ZXI8L0F1dGhvcj48WWVhcj4yMDExPC9ZZWFyPjxS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2E3F83" w:rsidRPr="002F1067">
        <w:rPr>
          <w:rFonts w:ascii="Times New Roman" w:hAnsi="Times New Roman" w:cs="Times New Roman"/>
          <w:sz w:val="24"/>
          <w:szCs w:val="24"/>
        </w:rPr>
      </w:r>
      <w:r w:rsidR="002E3F8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0,41,45,47,48,50,63,75</w:t>
      </w:r>
      <w:r w:rsidR="002E3F83" w:rsidRPr="002F1067">
        <w:rPr>
          <w:rFonts w:ascii="Times New Roman" w:hAnsi="Times New Roman" w:cs="Times New Roman"/>
          <w:sz w:val="24"/>
          <w:szCs w:val="24"/>
        </w:rPr>
        <w:fldChar w:fldCharType="end"/>
      </w:r>
      <w:r w:rsidR="00B61335" w:rsidRPr="002F1067">
        <w:rPr>
          <w:rFonts w:ascii="Times New Roman" w:hAnsi="Times New Roman" w:cs="Times New Roman"/>
          <w:sz w:val="24"/>
          <w:szCs w:val="24"/>
        </w:rPr>
        <w:t xml:space="preserve"> </w:t>
      </w:r>
      <w:r w:rsidR="00035178" w:rsidRPr="002F1067">
        <w:rPr>
          <w:rFonts w:ascii="Times New Roman" w:hAnsi="Times New Roman" w:cs="Times New Roman"/>
          <w:sz w:val="24"/>
          <w:szCs w:val="24"/>
        </w:rPr>
        <w:t xml:space="preserve">although </w:t>
      </w:r>
      <w:r w:rsidR="00B61335" w:rsidRPr="002F1067">
        <w:rPr>
          <w:rFonts w:ascii="Times New Roman" w:hAnsi="Times New Roman" w:cs="Times New Roman"/>
          <w:sz w:val="24"/>
          <w:szCs w:val="24"/>
        </w:rPr>
        <w:t>no significan</w:t>
      </w:r>
      <w:r w:rsidR="768E14A3" w:rsidRPr="002F1067">
        <w:rPr>
          <w:rFonts w:ascii="Times New Roman" w:hAnsi="Times New Roman" w:cs="Times New Roman"/>
          <w:sz w:val="24"/>
          <w:szCs w:val="24"/>
        </w:rPr>
        <w:t>t effects</w:t>
      </w:r>
      <w:r w:rsidR="00B61335"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were found </w:t>
      </w:r>
      <w:r w:rsidR="00B61335" w:rsidRPr="002F1067">
        <w:rPr>
          <w:rFonts w:ascii="Times New Roman" w:hAnsi="Times New Roman" w:cs="Times New Roman"/>
          <w:sz w:val="24"/>
          <w:szCs w:val="24"/>
        </w:rPr>
        <w:t xml:space="preserve">in </w:t>
      </w:r>
      <w:r w:rsidR="65BEA699" w:rsidRPr="002F1067">
        <w:rPr>
          <w:rFonts w:ascii="Times New Roman" w:hAnsi="Times New Roman" w:cs="Times New Roman"/>
          <w:sz w:val="24"/>
          <w:szCs w:val="24"/>
        </w:rPr>
        <w:t xml:space="preserve">four </w:t>
      </w:r>
      <w:r w:rsidR="2029E282" w:rsidRPr="002F1067">
        <w:rPr>
          <w:rFonts w:ascii="Times New Roman" w:hAnsi="Times New Roman" w:cs="Times New Roman"/>
          <w:sz w:val="24"/>
          <w:szCs w:val="24"/>
        </w:rPr>
        <w:t>studies</w:t>
      </w:r>
      <w:r w:rsidR="00375075">
        <w:rPr>
          <w:rFonts w:ascii="Times New Roman" w:hAnsi="Times New Roman" w:cs="Times New Roman"/>
          <w:sz w:val="24"/>
          <w:szCs w:val="24"/>
        </w:rPr>
        <w:t xml:space="preserve"> (mostly </w:t>
      </w:r>
      <w:r w:rsidR="00BF26B7">
        <w:rPr>
          <w:rFonts w:ascii="Times New Roman" w:hAnsi="Times New Roman" w:cs="Times New Roman"/>
          <w:sz w:val="24"/>
          <w:szCs w:val="24"/>
        </w:rPr>
        <w:t xml:space="preserve">assessed as having </w:t>
      </w:r>
      <w:r w:rsidR="00375075">
        <w:rPr>
          <w:rFonts w:ascii="Times New Roman" w:hAnsi="Times New Roman" w:cs="Times New Roman"/>
          <w:sz w:val="24"/>
          <w:szCs w:val="24"/>
        </w:rPr>
        <w:t xml:space="preserve">some concerns of bias and one </w:t>
      </w:r>
      <w:r w:rsidR="00BF26B7">
        <w:rPr>
          <w:rFonts w:ascii="Times New Roman" w:hAnsi="Times New Roman" w:cs="Times New Roman"/>
          <w:sz w:val="24"/>
          <w:szCs w:val="24"/>
        </w:rPr>
        <w:t>as</w:t>
      </w:r>
      <w:r w:rsidR="00375075" w:rsidRPr="177EB84F">
        <w:rPr>
          <w:rFonts w:ascii="Times New Roman" w:hAnsi="Times New Roman" w:cs="Times New Roman"/>
          <w:sz w:val="24"/>
          <w:szCs w:val="24"/>
        </w:rPr>
        <w:t xml:space="preserve"> </w:t>
      </w:r>
      <w:r w:rsidR="00375075">
        <w:rPr>
          <w:rFonts w:ascii="Times New Roman" w:hAnsi="Times New Roman" w:cs="Times New Roman"/>
          <w:sz w:val="24"/>
          <w:szCs w:val="24"/>
        </w:rPr>
        <w:t xml:space="preserve">low </w:t>
      </w:r>
      <w:r w:rsidR="0030272F">
        <w:rPr>
          <w:rFonts w:ascii="Times New Roman" w:hAnsi="Times New Roman" w:cs="Times New Roman"/>
          <w:sz w:val="24"/>
          <w:szCs w:val="24"/>
        </w:rPr>
        <w:t xml:space="preserve">risk </w:t>
      </w:r>
      <w:r w:rsidR="00BF26B7">
        <w:rPr>
          <w:rFonts w:ascii="Times New Roman" w:hAnsi="Times New Roman" w:cs="Times New Roman"/>
          <w:sz w:val="24"/>
          <w:szCs w:val="24"/>
        </w:rPr>
        <w:t>of</w:t>
      </w:r>
      <w:r w:rsidR="00375075" w:rsidRPr="177EB84F">
        <w:rPr>
          <w:rFonts w:ascii="Times New Roman" w:hAnsi="Times New Roman" w:cs="Times New Roman"/>
          <w:sz w:val="24"/>
          <w:szCs w:val="24"/>
        </w:rPr>
        <w:t xml:space="preserve"> </w:t>
      </w:r>
      <w:r w:rsidR="00375075">
        <w:rPr>
          <w:rFonts w:ascii="Times New Roman" w:hAnsi="Times New Roman" w:cs="Times New Roman"/>
          <w:sz w:val="24"/>
          <w:szCs w:val="24"/>
        </w:rPr>
        <w:t>bias)</w:t>
      </w:r>
      <w:r w:rsidR="0016360A" w:rsidRPr="002F1067">
        <w:rPr>
          <w:rFonts w:ascii="Times New Roman" w:hAnsi="Times New Roman" w:cs="Times New Roman"/>
          <w:sz w:val="24"/>
          <w:szCs w:val="24"/>
        </w:rPr>
        <w:t>,</w:t>
      </w:r>
      <w:r w:rsidR="00FA2C48" w:rsidRPr="002F1067">
        <w:rPr>
          <w:rFonts w:ascii="Times New Roman" w:hAnsi="Times New Roman" w:cs="Times New Roman"/>
          <w:sz w:val="24"/>
          <w:szCs w:val="24"/>
        </w:rPr>
        <w:fldChar w:fldCharType="begin">
          <w:fldData xml:space="preserve">PEVuZE5vdGU+PENpdGU+PEF1dGhvcj5MYXBpZXJyZTwvQXV0aG9yPjxZZWFyPjIwMTU8L1llYXI+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MYXBpZXJyZTwvQXV0aG9yPjxZZWFyPjIwMTU8L1llYXI+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FA2C48" w:rsidRPr="002F1067">
        <w:rPr>
          <w:rFonts w:ascii="Times New Roman" w:hAnsi="Times New Roman" w:cs="Times New Roman"/>
          <w:sz w:val="24"/>
          <w:szCs w:val="24"/>
        </w:rPr>
      </w:r>
      <w:r w:rsidR="00FA2C48"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6,49,67,68</w:t>
      </w:r>
      <w:r w:rsidR="00FA2C48" w:rsidRPr="002F1067">
        <w:rPr>
          <w:rFonts w:ascii="Times New Roman" w:hAnsi="Times New Roman" w:cs="Times New Roman"/>
          <w:sz w:val="24"/>
          <w:szCs w:val="24"/>
        </w:rPr>
        <w:fldChar w:fldCharType="end"/>
      </w:r>
      <w:r w:rsidR="43CD8FC0" w:rsidRPr="002F1067">
        <w:rPr>
          <w:rFonts w:ascii="Times New Roman" w:hAnsi="Times New Roman" w:cs="Times New Roman"/>
          <w:sz w:val="24"/>
          <w:szCs w:val="24"/>
        </w:rPr>
        <w:t xml:space="preserve"> </w:t>
      </w:r>
      <w:r w:rsidR="0042104D" w:rsidRPr="002F1067">
        <w:rPr>
          <w:rFonts w:ascii="Times New Roman" w:hAnsi="Times New Roman" w:cs="Times New Roman"/>
          <w:sz w:val="24"/>
          <w:szCs w:val="24"/>
        </w:rPr>
        <w:t xml:space="preserve">and </w:t>
      </w:r>
      <w:r w:rsidR="00035178" w:rsidRPr="002F1067">
        <w:rPr>
          <w:rFonts w:ascii="Times New Roman" w:hAnsi="Times New Roman" w:cs="Times New Roman"/>
          <w:sz w:val="24"/>
          <w:szCs w:val="24"/>
        </w:rPr>
        <w:t xml:space="preserve">understanding </w:t>
      </w:r>
      <w:r w:rsidR="0042104D" w:rsidRPr="002F1067">
        <w:rPr>
          <w:rFonts w:ascii="Times New Roman" w:hAnsi="Times New Roman" w:cs="Times New Roman"/>
          <w:sz w:val="24"/>
          <w:szCs w:val="24"/>
        </w:rPr>
        <w:t>decrease</w:t>
      </w:r>
      <w:r w:rsidR="00076004">
        <w:rPr>
          <w:rFonts w:ascii="Times New Roman" w:hAnsi="Times New Roman" w:cs="Times New Roman"/>
          <w:sz w:val="24"/>
          <w:szCs w:val="24"/>
        </w:rPr>
        <w:t>d</w:t>
      </w:r>
      <w:r w:rsidR="0042104D" w:rsidRPr="002F1067">
        <w:rPr>
          <w:rFonts w:ascii="Times New Roman" w:hAnsi="Times New Roman" w:cs="Times New Roman"/>
          <w:sz w:val="24"/>
          <w:szCs w:val="24"/>
        </w:rPr>
        <w:t xml:space="preserve"> with age </w:t>
      </w:r>
      <w:r w:rsidR="003161B4">
        <w:rPr>
          <w:rFonts w:ascii="Times New Roman" w:hAnsi="Times New Roman" w:cs="Times New Roman"/>
          <w:sz w:val="24"/>
          <w:szCs w:val="24"/>
        </w:rPr>
        <w:t>(</w:t>
      </w:r>
      <w:r w:rsidR="00BF26B7">
        <w:rPr>
          <w:rFonts w:ascii="Times New Roman" w:hAnsi="Times New Roman" w:cs="Times New Roman"/>
          <w:sz w:val="24"/>
          <w:szCs w:val="24"/>
        </w:rPr>
        <w:t>assessed as</w:t>
      </w:r>
      <w:r w:rsidR="00375075" w:rsidRPr="177EB84F">
        <w:rPr>
          <w:rFonts w:ascii="Times New Roman" w:hAnsi="Times New Roman" w:cs="Times New Roman"/>
          <w:sz w:val="24"/>
          <w:szCs w:val="24"/>
        </w:rPr>
        <w:t xml:space="preserve"> low</w:t>
      </w:r>
      <w:r w:rsidR="00BF26B7">
        <w:rPr>
          <w:rFonts w:ascii="Times New Roman" w:hAnsi="Times New Roman" w:cs="Times New Roman"/>
          <w:sz w:val="24"/>
          <w:szCs w:val="24"/>
        </w:rPr>
        <w:t xml:space="preserve"> </w:t>
      </w:r>
      <w:r w:rsidR="005126C8">
        <w:rPr>
          <w:rFonts w:ascii="Times New Roman" w:hAnsi="Times New Roman" w:cs="Times New Roman"/>
          <w:sz w:val="24"/>
          <w:szCs w:val="24"/>
        </w:rPr>
        <w:t xml:space="preserve">risk </w:t>
      </w:r>
      <w:r w:rsidR="00BF26B7">
        <w:rPr>
          <w:rFonts w:ascii="Times New Roman" w:hAnsi="Times New Roman" w:cs="Times New Roman"/>
          <w:sz w:val="24"/>
          <w:szCs w:val="24"/>
        </w:rPr>
        <w:t>of</w:t>
      </w:r>
      <w:r w:rsidR="00375075" w:rsidRPr="177EB84F">
        <w:rPr>
          <w:rFonts w:ascii="Times New Roman" w:hAnsi="Times New Roman" w:cs="Times New Roman"/>
          <w:sz w:val="24"/>
          <w:szCs w:val="24"/>
        </w:rPr>
        <w:t xml:space="preserve"> bias</w:t>
      </w:r>
      <w:r w:rsidR="00BF26B7">
        <w:rPr>
          <w:rFonts w:ascii="Times New Roman" w:hAnsi="Times New Roman" w:cs="Times New Roman"/>
          <w:sz w:val="24"/>
          <w:szCs w:val="24"/>
        </w:rPr>
        <w:t>)</w:t>
      </w:r>
      <w:r w:rsidR="005D5D27" w:rsidRPr="002F1067">
        <w:rPr>
          <w:rFonts w:ascii="Times New Roman" w:hAnsi="Times New Roman" w:cs="Times New Roman"/>
          <w:sz w:val="24"/>
          <w:szCs w:val="24"/>
        </w:rPr>
        <w:t>.</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van Reijmersdal&lt;/Author&gt;&lt;Year&gt;2020&lt;/Year&gt;&lt;RecNum&gt;75&lt;/RecNum&gt;&lt;DisplayText&gt;&lt;style face="superscript"&gt;76&lt;/style&gt;&lt;/DisplayText&gt;&lt;record&gt;&lt;rec-number&gt;75&lt;/rec-number&gt;&lt;foreign-keys&gt;&lt;key app="EN" db-id="wsteev9en9v9r3eatrppw0dex5zedd9wsf9t" timestamp="1660141338"&gt;75&lt;/key&gt;&lt;/foreign-keys&gt;&lt;ref-type name="Journal Article"&gt;17&lt;/ref-type&gt;&lt;contributors&gt;&lt;authors&gt;&lt;author&gt;van Reijmersdal, Eva A.&lt;/author&gt;&lt;author&gt;van Dam, Sophia&lt;/author&gt;&lt;/authors&gt;&lt;/contributors&gt;&lt;titles&gt;&lt;title&gt;How Age and Disclosures of Sponsored Influencer Videos Affect Adolescents’ Knowledge of Persuasion and Persuasion&lt;/title&gt;&lt;secondary-title&gt;Journal of Youth and Adolescence&lt;/secondary-title&gt;&lt;/titles&gt;&lt;periodical&gt;&lt;full-title&gt;Journal of Youth and Adolescence&lt;/full-title&gt;&lt;/periodical&gt;&lt;pages&gt;1531-1544&lt;/pages&gt;&lt;volume&gt;49&lt;/volume&gt;&lt;number&gt;7&lt;/number&gt;&lt;dates&gt;&lt;year&gt;2020&lt;/year&gt;&lt;/dates&gt;&lt;isbn&gt;1573-6601&lt;/isbn&gt;&lt;urls&gt;&lt;related-urls&gt;&lt;url&gt;https://doi.org/10.1007/s10964-019-01191-z&lt;/url&gt;&lt;/related-urls&gt;&lt;/urls&gt;&lt;electronic-resource-num&gt;10.1007/s10964-019-01191-z&lt;/electronic-resource-num&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6</w:t>
      </w:r>
      <w:r w:rsidR="0009196C" w:rsidRPr="002F1067">
        <w:rPr>
          <w:rFonts w:ascii="Times New Roman" w:hAnsi="Times New Roman" w:cs="Times New Roman"/>
          <w:sz w:val="24"/>
          <w:szCs w:val="24"/>
        </w:rPr>
        <w:fldChar w:fldCharType="end"/>
      </w:r>
      <w:r w:rsidR="43CD8FC0" w:rsidRPr="002F1067">
        <w:rPr>
          <w:rFonts w:ascii="Times New Roman" w:hAnsi="Times New Roman" w:cs="Times New Roman"/>
          <w:sz w:val="24"/>
          <w:szCs w:val="24"/>
        </w:rPr>
        <w:t xml:space="preserve"> </w:t>
      </w:r>
      <w:r w:rsidR="00396CFB" w:rsidRPr="002F1067">
        <w:rPr>
          <w:rFonts w:ascii="Times New Roman" w:hAnsi="Times New Roman" w:cs="Times New Roman"/>
          <w:sz w:val="24"/>
          <w:szCs w:val="24"/>
        </w:rPr>
        <w:t>Most</w:t>
      </w:r>
      <w:r w:rsidR="00C62999" w:rsidRPr="002F1067">
        <w:rPr>
          <w:rFonts w:ascii="Times New Roman" w:hAnsi="Times New Roman" w:cs="Times New Roman"/>
          <w:sz w:val="24"/>
          <w:szCs w:val="24"/>
        </w:rPr>
        <w:t xml:space="preserve"> of t</w:t>
      </w:r>
      <w:r w:rsidR="3296D749" w:rsidRPr="002F1067">
        <w:rPr>
          <w:rFonts w:ascii="Times New Roman" w:hAnsi="Times New Roman" w:cs="Times New Roman"/>
          <w:sz w:val="24"/>
          <w:szCs w:val="24"/>
        </w:rPr>
        <w:t xml:space="preserve">hese studies </w:t>
      </w:r>
      <w:r w:rsidR="000E4C68" w:rsidRPr="002F1067">
        <w:rPr>
          <w:rFonts w:ascii="Times New Roman" w:hAnsi="Times New Roman" w:cs="Times New Roman"/>
          <w:sz w:val="24"/>
          <w:szCs w:val="24"/>
        </w:rPr>
        <w:t>were conducted with children under</w:t>
      </w:r>
      <w:r w:rsidR="002977FC" w:rsidRPr="002F1067">
        <w:rPr>
          <w:rFonts w:ascii="Times New Roman" w:hAnsi="Times New Roman" w:cs="Times New Roman"/>
          <w:sz w:val="24"/>
          <w:szCs w:val="24"/>
        </w:rPr>
        <w:t xml:space="preserve"> </w:t>
      </w:r>
      <w:r w:rsidR="006A52C0" w:rsidRPr="002F1067">
        <w:rPr>
          <w:rFonts w:ascii="Times New Roman" w:hAnsi="Times New Roman" w:cs="Times New Roman"/>
          <w:sz w:val="24"/>
          <w:szCs w:val="24"/>
        </w:rPr>
        <w:t>1</w:t>
      </w:r>
      <w:r w:rsidR="00212C29" w:rsidRPr="002F1067">
        <w:rPr>
          <w:rFonts w:ascii="Times New Roman" w:hAnsi="Times New Roman" w:cs="Times New Roman"/>
          <w:sz w:val="24"/>
          <w:szCs w:val="24"/>
        </w:rPr>
        <w:t>2</w:t>
      </w:r>
      <w:r w:rsidR="002977FC" w:rsidRPr="002F1067">
        <w:rPr>
          <w:rFonts w:ascii="Times New Roman" w:hAnsi="Times New Roman" w:cs="Times New Roman"/>
          <w:sz w:val="24"/>
          <w:szCs w:val="24"/>
        </w:rPr>
        <w:t xml:space="preserve"> years</w:t>
      </w:r>
      <w:r w:rsidR="3296D749" w:rsidRPr="002F1067" w:rsidDel="00367B25">
        <w:rPr>
          <w:rFonts w:ascii="Times New Roman" w:hAnsi="Times New Roman" w:cs="Times New Roman"/>
          <w:sz w:val="24"/>
          <w:szCs w:val="24"/>
        </w:rPr>
        <w:t xml:space="preserve">, </w:t>
      </w:r>
      <w:r w:rsidR="3296D749" w:rsidRPr="002F1067">
        <w:rPr>
          <w:rFonts w:ascii="Times New Roman" w:hAnsi="Times New Roman" w:cs="Times New Roman"/>
          <w:sz w:val="24"/>
          <w:szCs w:val="24"/>
        </w:rPr>
        <w:t xml:space="preserve">so </w:t>
      </w:r>
      <w:r w:rsidRPr="002F1067">
        <w:rPr>
          <w:rFonts w:ascii="Times New Roman" w:hAnsi="Times New Roman" w:cs="Times New Roman"/>
          <w:sz w:val="24"/>
          <w:szCs w:val="24"/>
        </w:rPr>
        <w:t>evidence was</w:t>
      </w:r>
      <w:r w:rsidR="3296D749" w:rsidRPr="002F1067">
        <w:rPr>
          <w:rFonts w:ascii="Times New Roman" w:hAnsi="Times New Roman" w:cs="Times New Roman"/>
          <w:sz w:val="24"/>
          <w:szCs w:val="24"/>
        </w:rPr>
        <w:t xml:space="preserve"> </w:t>
      </w:r>
      <w:r w:rsidR="002977FC" w:rsidRPr="002F1067">
        <w:rPr>
          <w:rFonts w:ascii="Times New Roman" w:hAnsi="Times New Roman" w:cs="Times New Roman"/>
          <w:sz w:val="24"/>
          <w:szCs w:val="24"/>
        </w:rPr>
        <w:t xml:space="preserve">limited </w:t>
      </w:r>
      <w:r w:rsidR="00076004">
        <w:rPr>
          <w:rFonts w:ascii="Times New Roman" w:hAnsi="Times New Roman" w:cs="Times New Roman"/>
          <w:sz w:val="24"/>
          <w:szCs w:val="24"/>
        </w:rPr>
        <w:t>for</w:t>
      </w:r>
      <w:r w:rsidRPr="002F1067">
        <w:rPr>
          <w:rFonts w:ascii="Times New Roman" w:hAnsi="Times New Roman" w:cs="Times New Roman"/>
          <w:sz w:val="24"/>
          <w:szCs w:val="24"/>
        </w:rPr>
        <w:t xml:space="preserve"> </w:t>
      </w:r>
      <w:r w:rsidR="005A718F">
        <w:rPr>
          <w:rFonts w:ascii="Times New Roman" w:hAnsi="Times New Roman" w:cs="Times New Roman"/>
          <w:sz w:val="24"/>
          <w:szCs w:val="24"/>
        </w:rPr>
        <w:t>teenagers</w:t>
      </w:r>
      <w:r w:rsidR="00C048C8" w:rsidRPr="002F1067">
        <w:rPr>
          <w:rFonts w:ascii="Times New Roman" w:hAnsi="Times New Roman" w:cs="Times New Roman"/>
          <w:sz w:val="24"/>
          <w:szCs w:val="24"/>
        </w:rPr>
        <w:t xml:space="preserve">. Of </w:t>
      </w:r>
      <w:r w:rsidR="00367B25" w:rsidRPr="002F1067">
        <w:rPr>
          <w:rFonts w:ascii="Times New Roman" w:hAnsi="Times New Roman" w:cs="Times New Roman"/>
          <w:sz w:val="24"/>
          <w:szCs w:val="24"/>
        </w:rPr>
        <w:t>two</w:t>
      </w:r>
      <w:r w:rsidR="00C048C8" w:rsidRPr="002F1067">
        <w:rPr>
          <w:rFonts w:ascii="Times New Roman" w:hAnsi="Times New Roman" w:cs="Times New Roman"/>
          <w:sz w:val="24"/>
          <w:szCs w:val="24"/>
        </w:rPr>
        <w:t xml:space="preserve"> studies </w:t>
      </w:r>
      <w:r w:rsidR="00396CFB" w:rsidRPr="002F1067">
        <w:rPr>
          <w:rFonts w:ascii="Times New Roman" w:hAnsi="Times New Roman" w:cs="Times New Roman"/>
          <w:sz w:val="24"/>
          <w:szCs w:val="24"/>
        </w:rPr>
        <w:t>conducted with</w:t>
      </w:r>
      <w:r w:rsidR="00C048C8" w:rsidRPr="002F1067">
        <w:rPr>
          <w:rFonts w:ascii="Times New Roman" w:hAnsi="Times New Roman" w:cs="Times New Roman"/>
          <w:sz w:val="24"/>
          <w:szCs w:val="24"/>
        </w:rPr>
        <w:t xml:space="preserve"> </w:t>
      </w:r>
      <w:r w:rsidR="005A718F">
        <w:rPr>
          <w:rFonts w:ascii="Times New Roman" w:hAnsi="Times New Roman" w:cs="Times New Roman"/>
          <w:sz w:val="24"/>
          <w:szCs w:val="24"/>
        </w:rPr>
        <w:t>teenagers</w:t>
      </w:r>
      <w:r w:rsidR="00C048C8" w:rsidRPr="002F1067">
        <w:rPr>
          <w:rFonts w:ascii="Times New Roman" w:hAnsi="Times New Roman" w:cs="Times New Roman"/>
          <w:sz w:val="24"/>
          <w:szCs w:val="24"/>
        </w:rPr>
        <w:t>, one</w:t>
      </w:r>
      <w:r w:rsidR="00285899" w:rsidRPr="002F1067">
        <w:rPr>
          <w:rFonts w:ascii="Times New Roman" w:hAnsi="Times New Roman" w:cs="Times New Roman"/>
          <w:sz w:val="24"/>
          <w:szCs w:val="24"/>
        </w:rPr>
        <w:t xml:space="preserve"> </w:t>
      </w:r>
      <w:r w:rsidR="00C048C8" w:rsidRPr="002F1067">
        <w:rPr>
          <w:rFonts w:ascii="Times New Roman" w:hAnsi="Times New Roman" w:cs="Times New Roman"/>
          <w:sz w:val="24"/>
          <w:szCs w:val="24"/>
        </w:rPr>
        <w:t>study</w:t>
      </w:r>
      <w:r w:rsidR="00001D27" w:rsidRPr="177EB84F">
        <w:rPr>
          <w:rFonts w:ascii="Times New Roman" w:hAnsi="Times New Roman" w:cs="Times New Roman"/>
          <w:sz w:val="24"/>
          <w:szCs w:val="24"/>
        </w:rPr>
        <w:t xml:space="preserve"> </w:t>
      </w:r>
      <w:r w:rsidR="009B50EA">
        <w:rPr>
          <w:rFonts w:ascii="Times New Roman" w:hAnsi="Times New Roman" w:cs="Times New Roman"/>
          <w:sz w:val="24"/>
          <w:szCs w:val="24"/>
        </w:rPr>
        <w:t xml:space="preserve">assessed as having </w:t>
      </w:r>
      <w:r w:rsidR="00001D27" w:rsidRPr="177EB84F">
        <w:rPr>
          <w:rFonts w:ascii="Times New Roman" w:hAnsi="Times New Roman" w:cs="Times New Roman"/>
          <w:sz w:val="24"/>
          <w:szCs w:val="24"/>
        </w:rPr>
        <w:t>some concerns of bias</w:t>
      </w:r>
      <w:r w:rsidR="3FBBC306" w:rsidRPr="002F1067">
        <w:rPr>
          <w:rFonts w:ascii="Times New Roman" w:hAnsi="Times New Roman" w:cs="Times New Roman"/>
          <w:sz w:val="24"/>
          <w:szCs w:val="24"/>
        </w:rPr>
        <w:t xml:space="preserve"> directly compared </w:t>
      </w:r>
      <w:r w:rsidR="00B6069A" w:rsidRPr="002F1067">
        <w:rPr>
          <w:rFonts w:ascii="Times New Roman" w:hAnsi="Times New Roman" w:cs="Times New Roman"/>
          <w:sz w:val="24"/>
          <w:szCs w:val="24"/>
        </w:rPr>
        <w:t xml:space="preserve">children </w:t>
      </w:r>
      <w:r w:rsidR="001C6410" w:rsidRPr="002F1067">
        <w:rPr>
          <w:rFonts w:ascii="Times New Roman" w:hAnsi="Times New Roman" w:cs="Times New Roman"/>
          <w:sz w:val="24"/>
          <w:szCs w:val="24"/>
        </w:rPr>
        <w:t>aged 9,</w:t>
      </w:r>
      <w:r w:rsidR="3FBBC306" w:rsidRPr="002F1067">
        <w:rPr>
          <w:rFonts w:ascii="Times New Roman" w:hAnsi="Times New Roman" w:cs="Times New Roman"/>
          <w:sz w:val="24"/>
          <w:szCs w:val="24"/>
        </w:rPr>
        <w:t xml:space="preserve"> 12</w:t>
      </w:r>
      <w:r w:rsidR="00312FBE" w:rsidRPr="002F1067">
        <w:rPr>
          <w:rFonts w:ascii="Times New Roman" w:hAnsi="Times New Roman" w:cs="Times New Roman"/>
          <w:sz w:val="24"/>
          <w:szCs w:val="24"/>
        </w:rPr>
        <w:t xml:space="preserve"> </w:t>
      </w:r>
      <w:r w:rsidR="001C6410" w:rsidRPr="002F1067">
        <w:rPr>
          <w:rFonts w:ascii="Times New Roman" w:hAnsi="Times New Roman" w:cs="Times New Roman"/>
          <w:sz w:val="24"/>
          <w:szCs w:val="24"/>
        </w:rPr>
        <w:t>and 15</w:t>
      </w:r>
      <w:r w:rsidR="00C048C8" w:rsidRPr="002F1067">
        <w:rPr>
          <w:rFonts w:ascii="Times New Roman" w:hAnsi="Times New Roman" w:cs="Times New Roman"/>
          <w:sz w:val="24"/>
          <w:szCs w:val="24"/>
        </w:rPr>
        <w:t xml:space="preserve"> </w:t>
      </w:r>
      <w:r w:rsidR="007421A4">
        <w:rPr>
          <w:rFonts w:ascii="Times New Roman" w:hAnsi="Times New Roman" w:cs="Times New Roman"/>
          <w:sz w:val="24"/>
          <w:szCs w:val="24"/>
        </w:rPr>
        <w:t>years</w:t>
      </w:r>
      <w:r w:rsidR="00C048C8" w:rsidRPr="002F1067">
        <w:rPr>
          <w:rFonts w:ascii="Times New Roman" w:hAnsi="Times New Roman" w:cs="Times New Roman"/>
          <w:sz w:val="24"/>
          <w:szCs w:val="24"/>
        </w:rPr>
        <w:t xml:space="preserve"> and found that </w:t>
      </w:r>
      <w:r w:rsidR="00076004">
        <w:rPr>
          <w:rFonts w:ascii="Times New Roman" w:hAnsi="Times New Roman" w:cs="Times New Roman"/>
          <w:sz w:val="24"/>
          <w:szCs w:val="24"/>
        </w:rPr>
        <w:t xml:space="preserve">advertising </w:t>
      </w:r>
      <w:r w:rsidR="00C048C8" w:rsidRPr="002F1067">
        <w:rPr>
          <w:rFonts w:ascii="Times New Roman" w:hAnsi="Times New Roman" w:cs="Times New Roman"/>
          <w:sz w:val="24"/>
          <w:szCs w:val="24"/>
        </w:rPr>
        <w:t>recognition significantly increased as age increased</w:t>
      </w:r>
      <w:r w:rsidR="00D5178F" w:rsidRPr="002F1067">
        <w:rPr>
          <w:rFonts w:ascii="Times New Roman" w:hAnsi="Times New Roman" w:cs="Times New Roman"/>
          <w:sz w:val="24"/>
          <w:szCs w:val="24"/>
        </w:rPr>
        <w:t>;</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Uribe&lt;/Author&gt;&lt;Year&gt;2020&lt;/Year&gt;&lt;RecNum&gt;74&lt;/RecNum&gt;&lt;DisplayText&gt;&lt;style face="superscript"&gt;75&lt;/style&gt;&lt;/DisplayText&gt;&lt;record&gt;&lt;rec-number&gt;74&lt;/rec-number&gt;&lt;foreign-keys&gt;&lt;key app="EN" db-id="wsteev9en9v9r3eatrppw0dex5zedd9wsf9t" timestamp="1660141338"&gt;74&lt;/key&gt;&lt;/foreign-keys&gt;&lt;ref-type name="Journal Article"&gt;17&lt;/ref-type&gt;&lt;contributors&gt;&lt;authors&gt;&lt;author&gt;Uribe, Rodrigo&lt;/author&gt;&lt;author&gt;Fuentes-García, Alejandra&lt;/author&gt;&lt;/authors&gt;&lt;/contributors&gt;&lt;titles&gt;&lt;title&gt;Disclosing Product Placements of Fast Food to Children: The Importance of Reinforcing the Use of Disclosures and the Age of Children&lt;/title&gt;&lt;secondary-title&gt;Health Communication&lt;/secondary-title&gt;&lt;/titles&gt;&lt;periodical&gt;&lt;full-title&gt;Health Communication&lt;/full-title&gt;&lt;/periodical&gt;&lt;pages&gt;1415-1425&lt;/pages&gt;&lt;volume&gt;35&lt;/volume&gt;&lt;number&gt;11&lt;/number&gt;&lt;dates&gt;&lt;year&gt;2020&lt;/year&gt;&lt;/dates&gt;&lt;publisher&gt;Routledge&lt;/publisher&gt;&lt;isbn&gt;1041-0236&lt;/isbn&gt;&lt;urls&gt;&lt;related-urls&gt;&lt;url&gt;https://doi.org/10.1080/10410236.2019.1636344&lt;/url&gt;&lt;/related-urls&gt;&lt;/urls&gt;&lt;electronic-resource-num&gt;10.1080/10410236.2019.1636344&lt;/electronic-resource-num&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5</w:t>
      </w:r>
      <w:r w:rsidR="0009196C" w:rsidRPr="002F1067">
        <w:rPr>
          <w:rFonts w:ascii="Times New Roman" w:hAnsi="Times New Roman" w:cs="Times New Roman"/>
          <w:sz w:val="24"/>
          <w:szCs w:val="24"/>
        </w:rPr>
        <w:fldChar w:fldCharType="end"/>
      </w:r>
      <w:r w:rsidR="00D5178F" w:rsidRPr="002F1067">
        <w:rPr>
          <w:rFonts w:ascii="Times New Roman" w:hAnsi="Times New Roman" w:cs="Times New Roman"/>
          <w:sz w:val="24"/>
          <w:szCs w:val="24"/>
        </w:rPr>
        <w:t xml:space="preserve"> the other</w:t>
      </w:r>
      <w:r w:rsidR="00885BC7" w:rsidRPr="177EB84F">
        <w:rPr>
          <w:rFonts w:ascii="Times New Roman" w:hAnsi="Times New Roman" w:cs="Times New Roman"/>
          <w:sz w:val="24"/>
          <w:szCs w:val="24"/>
        </w:rPr>
        <w:t xml:space="preserve"> study </w:t>
      </w:r>
      <w:r w:rsidR="009B50EA">
        <w:rPr>
          <w:rFonts w:ascii="Times New Roman" w:hAnsi="Times New Roman" w:cs="Times New Roman"/>
          <w:sz w:val="24"/>
          <w:szCs w:val="24"/>
        </w:rPr>
        <w:t xml:space="preserve">assessed as </w:t>
      </w:r>
      <w:r w:rsidR="00885BC7" w:rsidRPr="177EB84F">
        <w:rPr>
          <w:rFonts w:ascii="Times New Roman" w:hAnsi="Times New Roman" w:cs="Times New Roman"/>
          <w:sz w:val="24"/>
          <w:szCs w:val="24"/>
        </w:rPr>
        <w:t>low</w:t>
      </w:r>
      <w:r w:rsidR="009B50EA">
        <w:rPr>
          <w:rFonts w:ascii="Times New Roman" w:hAnsi="Times New Roman" w:cs="Times New Roman"/>
          <w:sz w:val="24"/>
          <w:szCs w:val="24"/>
        </w:rPr>
        <w:t xml:space="preserve"> </w:t>
      </w:r>
      <w:r w:rsidR="0030272F">
        <w:rPr>
          <w:rFonts w:ascii="Times New Roman" w:hAnsi="Times New Roman" w:cs="Times New Roman"/>
          <w:sz w:val="24"/>
          <w:szCs w:val="24"/>
        </w:rPr>
        <w:t xml:space="preserve">risk </w:t>
      </w:r>
      <w:r w:rsidR="009B50EA">
        <w:rPr>
          <w:rFonts w:ascii="Times New Roman" w:hAnsi="Times New Roman" w:cs="Times New Roman"/>
          <w:sz w:val="24"/>
          <w:szCs w:val="24"/>
        </w:rPr>
        <w:t>of</w:t>
      </w:r>
      <w:r w:rsidR="00885BC7" w:rsidRPr="177EB84F">
        <w:rPr>
          <w:rFonts w:ascii="Times New Roman" w:hAnsi="Times New Roman" w:cs="Times New Roman"/>
          <w:sz w:val="24"/>
          <w:szCs w:val="24"/>
        </w:rPr>
        <w:t xml:space="preserve"> </w:t>
      </w:r>
      <w:r w:rsidR="00CA64E6" w:rsidRPr="177EB84F">
        <w:rPr>
          <w:rFonts w:ascii="Times New Roman" w:hAnsi="Times New Roman" w:cs="Times New Roman"/>
          <w:sz w:val="24"/>
          <w:szCs w:val="24"/>
        </w:rPr>
        <w:t>bias</w:t>
      </w:r>
      <w:r w:rsidR="00D5178F" w:rsidRPr="002F1067">
        <w:rPr>
          <w:rFonts w:ascii="Times New Roman" w:hAnsi="Times New Roman" w:cs="Times New Roman"/>
          <w:sz w:val="24"/>
          <w:szCs w:val="24"/>
        </w:rPr>
        <w:t xml:space="preserve"> found </w:t>
      </w:r>
      <w:r w:rsidR="00D24972" w:rsidRPr="002F1067">
        <w:rPr>
          <w:rFonts w:ascii="Times New Roman" w:hAnsi="Times New Roman" w:cs="Times New Roman"/>
          <w:sz w:val="24"/>
          <w:szCs w:val="24"/>
        </w:rPr>
        <w:t>12-14 years olds had significantly higher recognition of sponsored content</w:t>
      </w:r>
      <w:r w:rsidR="007D2332" w:rsidRPr="002F1067">
        <w:rPr>
          <w:rFonts w:ascii="Times New Roman" w:hAnsi="Times New Roman" w:cs="Times New Roman"/>
          <w:sz w:val="24"/>
          <w:szCs w:val="24"/>
        </w:rPr>
        <w:t xml:space="preserve"> in a YouTube </w:t>
      </w:r>
      <w:r w:rsidR="007D2332" w:rsidRPr="002F1067">
        <w:rPr>
          <w:rFonts w:ascii="Times New Roman" w:hAnsi="Times New Roman" w:cs="Times New Roman"/>
          <w:sz w:val="24"/>
          <w:szCs w:val="24"/>
        </w:rPr>
        <w:lastRenderedPageBreak/>
        <w:t>video</w:t>
      </w:r>
      <w:r w:rsidR="00D24972" w:rsidRPr="002F1067">
        <w:rPr>
          <w:rFonts w:ascii="Times New Roman" w:hAnsi="Times New Roman" w:cs="Times New Roman"/>
          <w:sz w:val="24"/>
          <w:szCs w:val="24"/>
        </w:rPr>
        <w:t xml:space="preserve"> compared to 15-16 year olds</w:t>
      </w:r>
      <w:r w:rsidRPr="002F1067">
        <w:rPr>
          <w:rFonts w:ascii="Times New Roman" w:hAnsi="Times New Roman" w:cs="Times New Roman"/>
          <w:sz w:val="24"/>
          <w:szCs w:val="24"/>
        </w:rPr>
        <w:t>,</w:t>
      </w:r>
      <w:r w:rsidR="00D24972" w:rsidRPr="002F1067">
        <w:rPr>
          <w:rFonts w:ascii="Times New Roman" w:hAnsi="Times New Roman" w:cs="Times New Roman"/>
          <w:sz w:val="24"/>
          <w:szCs w:val="24"/>
        </w:rPr>
        <w:t xml:space="preserve"> </w:t>
      </w:r>
      <w:r w:rsidR="00035178" w:rsidRPr="002F1067">
        <w:rPr>
          <w:rFonts w:ascii="Times New Roman" w:hAnsi="Times New Roman" w:cs="Times New Roman"/>
          <w:sz w:val="24"/>
          <w:szCs w:val="24"/>
        </w:rPr>
        <w:t xml:space="preserve">but </w:t>
      </w:r>
      <w:r w:rsidRPr="002F1067">
        <w:rPr>
          <w:rFonts w:ascii="Times New Roman" w:hAnsi="Times New Roman" w:cs="Times New Roman"/>
          <w:sz w:val="24"/>
          <w:szCs w:val="24"/>
        </w:rPr>
        <w:t>there was</w:t>
      </w:r>
      <w:r w:rsidR="00A31C0B" w:rsidRPr="002F1067">
        <w:rPr>
          <w:rFonts w:ascii="Times New Roman" w:hAnsi="Times New Roman" w:cs="Times New Roman"/>
          <w:sz w:val="24"/>
          <w:szCs w:val="24"/>
        </w:rPr>
        <w:t xml:space="preserve"> no significant </w:t>
      </w:r>
      <w:r w:rsidR="00AD1151" w:rsidRPr="002F1067">
        <w:rPr>
          <w:rFonts w:ascii="Times New Roman" w:hAnsi="Times New Roman" w:cs="Times New Roman"/>
          <w:sz w:val="24"/>
          <w:szCs w:val="24"/>
        </w:rPr>
        <w:t xml:space="preserve">difference </w:t>
      </w:r>
      <w:r w:rsidR="00035178" w:rsidRPr="002F1067">
        <w:rPr>
          <w:rFonts w:ascii="Times New Roman" w:hAnsi="Times New Roman" w:cs="Times New Roman"/>
          <w:sz w:val="24"/>
          <w:szCs w:val="24"/>
        </w:rPr>
        <w:t xml:space="preserve">between age groups </w:t>
      </w:r>
      <w:r w:rsidR="00AD1151" w:rsidRPr="002F1067">
        <w:rPr>
          <w:rFonts w:ascii="Times New Roman" w:hAnsi="Times New Roman" w:cs="Times New Roman"/>
          <w:sz w:val="24"/>
          <w:szCs w:val="24"/>
        </w:rPr>
        <w:t xml:space="preserve">for understanding </w:t>
      </w:r>
      <w:r w:rsidR="00415C59" w:rsidRPr="002F1067">
        <w:rPr>
          <w:rFonts w:ascii="Times New Roman" w:hAnsi="Times New Roman" w:cs="Times New Roman"/>
          <w:sz w:val="24"/>
          <w:szCs w:val="24"/>
        </w:rPr>
        <w:t>persuasive</w:t>
      </w:r>
      <w:r w:rsidR="00AD1151" w:rsidRPr="002F1067">
        <w:rPr>
          <w:rFonts w:ascii="Times New Roman" w:hAnsi="Times New Roman" w:cs="Times New Roman"/>
          <w:sz w:val="24"/>
          <w:szCs w:val="24"/>
        </w:rPr>
        <w:t xml:space="preserve"> intent</w:t>
      </w:r>
      <w:r w:rsidR="00B61335" w:rsidRPr="002F1067">
        <w:rPr>
          <w:rFonts w:ascii="Times New Roman" w:hAnsi="Times New Roman" w:cs="Times New Roman"/>
          <w:sz w:val="24"/>
          <w:szCs w:val="24"/>
        </w:rPr>
        <w:t>.</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van Reijmersdal&lt;/Author&gt;&lt;Year&gt;2020&lt;/Year&gt;&lt;RecNum&gt;75&lt;/RecNum&gt;&lt;DisplayText&gt;&lt;style face="superscript"&gt;76&lt;/style&gt;&lt;/DisplayText&gt;&lt;record&gt;&lt;rec-number&gt;75&lt;/rec-number&gt;&lt;foreign-keys&gt;&lt;key app="EN" db-id="wsteev9en9v9r3eatrppw0dex5zedd9wsf9t" timestamp="1660141338"&gt;75&lt;/key&gt;&lt;/foreign-keys&gt;&lt;ref-type name="Journal Article"&gt;17&lt;/ref-type&gt;&lt;contributors&gt;&lt;authors&gt;&lt;author&gt;van Reijmersdal, Eva A.&lt;/author&gt;&lt;author&gt;van Dam, Sophia&lt;/author&gt;&lt;/authors&gt;&lt;/contributors&gt;&lt;titles&gt;&lt;title&gt;How Age and Disclosures of Sponsored Influencer Videos Affect Adolescents’ Knowledge of Persuasion and Persuasion&lt;/title&gt;&lt;secondary-title&gt;Journal of Youth and Adolescence&lt;/secondary-title&gt;&lt;/titles&gt;&lt;periodical&gt;&lt;full-title&gt;Journal of Youth and Adolescence&lt;/full-title&gt;&lt;/periodical&gt;&lt;pages&gt;1531-1544&lt;/pages&gt;&lt;volume&gt;49&lt;/volume&gt;&lt;number&gt;7&lt;/number&gt;&lt;dates&gt;&lt;year&gt;2020&lt;/year&gt;&lt;/dates&gt;&lt;isbn&gt;1573-6601&lt;/isbn&gt;&lt;urls&gt;&lt;related-urls&gt;&lt;url&gt;https://doi.org/10.1007/s10964-019-01191-z&lt;/url&gt;&lt;/related-urls&gt;&lt;/urls&gt;&lt;electronic-resource-num&gt;10.1007/s10964-019-01191-z&lt;/electronic-resource-num&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6</w:t>
      </w:r>
      <w:r w:rsidR="0009196C" w:rsidRPr="002F1067">
        <w:rPr>
          <w:rFonts w:ascii="Times New Roman" w:hAnsi="Times New Roman" w:cs="Times New Roman"/>
          <w:sz w:val="24"/>
          <w:szCs w:val="24"/>
        </w:rPr>
        <w:fldChar w:fldCharType="end"/>
      </w:r>
      <w:r w:rsidR="00B61335" w:rsidRPr="002F1067">
        <w:rPr>
          <w:rFonts w:ascii="Times New Roman" w:hAnsi="Times New Roman" w:cs="Times New Roman"/>
          <w:sz w:val="24"/>
          <w:szCs w:val="24"/>
        </w:rPr>
        <w:t xml:space="preserve"> </w:t>
      </w:r>
    </w:p>
    <w:p w14:paraId="3C1D1495" w14:textId="109F61F6" w:rsidR="003C50E0" w:rsidRPr="002F1067" w:rsidRDefault="003C50E0" w:rsidP="00802A96">
      <w:pPr>
        <w:spacing w:line="480" w:lineRule="auto"/>
        <w:rPr>
          <w:rFonts w:ascii="Times New Roman" w:hAnsi="Times New Roman" w:cs="Times New Roman"/>
          <w:noProof/>
          <w:sz w:val="24"/>
          <w:szCs w:val="24"/>
          <w:vertAlign w:val="superscript"/>
        </w:rPr>
      </w:pPr>
      <w:r w:rsidRPr="002F1067">
        <w:rPr>
          <w:rFonts w:ascii="Times New Roman" w:hAnsi="Times New Roman" w:cs="Times New Roman"/>
          <w:sz w:val="24"/>
          <w:szCs w:val="24"/>
        </w:rPr>
        <w:t xml:space="preserve">Impact of advert </w:t>
      </w:r>
      <w:r w:rsidR="005A6197">
        <w:rPr>
          <w:rFonts w:ascii="Times New Roman" w:hAnsi="Times New Roman" w:cs="Times New Roman"/>
          <w:sz w:val="24"/>
          <w:szCs w:val="24"/>
        </w:rPr>
        <w:t>content</w:t>
      </w:r>
      <w:r w:rsidR="005A6197" w:rsidRPr="002F1067">
        <w:rPr>
          <w:rFonts w:ascii="Times New Roman" w:hAnsi="Times New Roman" w:cs="Times New Roman"/>
          <w:sz w:val="24"/>
          <w:szCs w:val="24"/>
        </w:rPr>
        <w:t xml:space="preserve"> </w:t>
      </w:r>
      <w:r w:rsidR="000C362A">
        <w:rPr>
          <w:rFonts w:ascii="Times New Roman" w:hAnsi="Times New Roman" w:cs="Times New Roman"/>
          <w:sz w:val="24"/>
          <w:szCs w:val="24"/>
        </w:rPr>
        <w:t>on understanding</w:t>
      </w:r>
    </w:p>
    <w:p w14:paraId="1A39DB02" w14:textId="681646FA" w:rsidR="00481B76" w:rsidRPr="002F1067" w:rsidRDefault="24C5AC8A"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One </w:t>
      </w:r>
      <w:r w:rsidR="2FD3D520" w:rsidRPr="002F1067">
        <w:rPr>
          <w:rFonts w:ascii="Times New Roman" w:hAnsi="Times New Roman" w:cs="Times New Roman"/>
          <w:sz w:val="24"/>
          <w:szCs w:val="24"/>
        </w:rPr>
        <w:t>study</w:t>
      </w:r>
      <w:r w:rsidR="6EB95940" w:rsidRPr="7CF52DDC">
        <w:rPr>
          <w:rFonts w:ascii="Times New Roman" w:hAnsi="Times New Roman" w:cs="Times New Roman"/>
          <w:sz w:val="24"/>
          <w:szCs w:val="24"/>
        </w:rPr>
        <w:t xml:space="preserve"> with some concerns of bias</w:t>
      </w:r>
      <w:r w:rsidR="2FD3D520" w:rsidRPr="002F1067">
        <w:rPr>
          <w:rFonts w:ascii="Times New Roman" w:hAnsi="Times New Roman" w:cs="Times New Roman"/>
          <w:sz w:val="24"/>
          <w:szCs w:val="24"/>
        </w:rPr>
        <w:t xml:space="preserve"> reported that persuasion knowledge increased with higher brand integration (in relation to advergames)</w:t>
      </w:r>
      <w:r w:rsidRPr="002F1067">
        <w:rPr>
          <w:rFonts w:ascii="Times New Roman" w:hAnsi="Times New Roman" w:cs="Times New Roman"/>
          <w:sz w:val="24"/>
          <w:szCs w:val="24"/>
        </w:rPr>
        <w:t xml:space="preserve"> but</w:t>
      </w:r>
      <w:r w:rsidR="2E901242" w:rsidRPr="002F1067">
        <w:rPr>
          <w:rFonts w:ascii="Times New Roman" w:hAnsi="Times New Roman" w:cs="Times New Roman"/>
          <w:sz w:val="24"/>
          <w:szCs w:val="24"/>
        </w:rPr>
        <w:t xml:space="preserve"> </w:t>
      </w:r>
      <w:r w:rsidR="37206C10" w:rsidRPr="002F1067">
        <w:rPr>
          <w:rFonts w:ascii="Times New Roman" w:hAnsi="Times New Roman" w:cs="Times New Roman"/>
          <w:sz w:val="24"/>
          <w:szCs w:val="24"/>
        </w:rPr>
        <w:t>p</w:t>
      </w:r>
      <w:r w:rsidR="2C7F66EA" w:rsidRPr="002F1067">
        <w:rPr>
          <w:rFonts w:ascii="Times New Roman" w:hAnsi="Times New Roman" w:cs="Times New Roman"/>
          <w:sz w:val="24"/>
          <w:szCs w:val="24"/>
        </w:rPr>
        <w:t>ersuasion</w:t>
      </w:r>
      <w:r w:rsidR="37206C10" w:rsidRPr="002F1067">
        <w:rPr>
          <w:rFonts w:ascii="Times New Roman" w:hAnsi="Times New Roman" w:cs="Times New Roman"/>
          <w:sz w:val="24"/>
          <w:szCs w:val="24"/>
        </w:rPr>
        <w:t xml:space="preserve"> knowledge </w:t>
      </w:r>
      <w:r w:rsidR="381F4180" w:rsidRPr="002F1067">
        <w:rPr>
          <w:rFonts w:ascii="Times New Roman" w:hAnsi="Times New Roman" w:cs="Times New Roman"/>
          <w:sz w:val="24"/>
          <w:szCs w:val="24"/>
        </w:rPr>
        <w:t xml:space="preserve">was very low across all groups and the magnitude of differences </w:t>
      </w:r>
      <w:r w:rsidR="58409EB8" w:rsidRPr="002F1067">
        <w:rPr>
          <w:rFonts w:ascii="Times New Roman" w:hAnsi="Times New Roman" w:cs="Times New Roman"/>
          <w:sz w:val="24"/>
          <w:szCs w:val="24"/>
        </w:rPr>
        <w:t>modest.</w:t>
      </w:r>
      <w:r w:rsidR="00033530"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Rifon&lt;/Author&gt;&lt;Year&gt;2014&lt;/Year&gt;&lt;RecNum&gt;30&lt;/RecNum&gt;&lt;DisplayText&gt;&lt;style face="superscript"&gt;48&lt;/style&gt;&lt;/DisplayText&gt;&lt;record&gt;&lt;rec-number&gt;30&lt;/rec-number&gt;&lt;foreign-keys&gt;&lt;key app="EN" db-id="ztdffdxs3ww05iepwa1xwsr7r2z5fpvz2t5x" timestamp="1652095734"&gt;30&lt;/key&gt;&lt;/foreign-keys&gt;&lt;ref-type name="Journal Article"&gt;17&lt;/ref-type&gt;&lt;contributors&gt;&lt;authors&gt;&lt;author&gt;Rifon, N. J.&lt;/author&gt;&lt;author&gt;Quilliam, E. T.&lt;/author&gt;&lt;author&gt;Paek, H. J.&lt;/author&gt;&lt;author&gt;Weatherspoon, L. J.&lt;/author&gt;&lt;author&gt;Kim, S. K.&lt;/author&gt;&lt;author&gt;Smreker, K. C.&lt;/author&gt;&lt;/authors&gt;&lt;/contributors&gt;&lt;titles&gt;&lt;title&gt;Age-dependent effects of food advergame brand integration and interactivity&lt;/title&gt;&lt;secondary-title&gt;International Journal of Advertising&lt;/secondary-title&gt;&lt;/titles&gt;&lt;periodical&gt;&lt;full-title&gt;International Journal of Advertising&lt;/full-title&gt;&lt;/periodical&gt;&lt;pages&gt;475-508&lt;/pages&gt;&lt;volume&gt;33&lt;/volume&gt;&lt;number&gt;3&lt;/number&gt;&lt;keywords&gt;&lt;keyword&gt;eppi-reviewer4&lt;/keyword&gt;&lt;keyword&gt;limited-capacity model&lt;/keyword&gt;&lt;keyword&gt;young-children understand&lt;/keyword&gt;&lt;keyword&gt;physical-activity&lt;/keyword&gt;&lt;keyword&gt;television commercials&lt;/keyword&gt;&lt;keyword&gt;persuasion knowledge&lt;/keyword&gt;&lt;keyword&gt;responses&lt;/keyword&gt;&lt;keyword&gt;obesity&lt;/keyword&gt;&lt;keyword&gt;preferences&lt;/keyword&gt;&lt;keyword&gt;placement&lt;/keyword&gt;&lt;keyword&gt;attention&lt;/keyword&gt;&lt;/keywords&gt;&lt;dates&gt;&lt;year&gt;2014&lt;/year&gt;&lt;pub-dates&gt;&lt;date&gt;2014&lt;/date&gt;&lt;/pub-dates&gt;&lt;/dates&gt;&lt;isbn&gt;0265-0487&lt;/isbn&gt;&lt;urls&gt;&lt;related-urls&gt;&lt;url&gt;https://www.scopus.com/inward/record.uri?eid=2-s2.0-84907364704&amp;amp;doi=10.2501%2fIJA-33-3-475-508&amp;amp;partnerID=40&amp;amp;md5=e165935c7b5c93868dc77f1d3d9d68d0&lt;/url&gt;&lt;url&gt;https://www.tandfonline.com/doi/pdf/10.2501/IJA-33-3-475-508?needAccess=true&lt;/url&gt;&lt;/related-urls&gt;&lt;/urls&gt;&lt;electronic-resource-num&gt;10.2501/IJA-33-3-475-508&lt;/electronic-resource-num&gt;&lt;/record&gt;&lt;/Cite&gt;&lt;/EndNote&gt;</w:instrText>
      </w:r>
      <w:r w:rsidR="00033530"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8</w:t>
      </w:r>
      <w:r w:rsidR="00033530" w:rsidRPr="002F1067">
        <w:rPr>
          <w:rFonts w:ascii="Times New Roman" w:hAnsi="Times New Roman" w:cs="Times New Roman"/>
          <w:sz w:val="24"/>
          <w:szCs w:val="24"/>
        </w:rPr>
        <w:fldChar w:fldCharType="end"/>
      </w:r>
      <w:r w:rsidR="064E0BC8" w:rsidRPr="002F1067">
        <w:rPr>
          <w:rFonts w:ascii="Times New Roman" w:hAnsi="Times New Roman" w:cs="Times New Roman"/>
          <w:noProof/>
          <w:sz w:val="24"/>
          <w:szCs w:val="24"/>
          <w:vertAlign w:val="superscript"/>
        </w:rPr>
        <w:t xml:space="preserve"> </w:t>
      </w:r>
      <w:r w:rsidR="255B633D" w:rsidRPr="002F1067">
        <w:rPr>
          <w:rFonts w:ascii="Times New Roman" w:hAnsi="Times New Roman" w:cs="Times New Roman"/>
          <w:sz w:val="24"/>
          <w:szCs w:val="24"/>
        </w:rPr>
        <w:t xml:space="preserve">In relation to </w:t>
      </w:r>
      <w:r w:rsidR="381F4180" w:rsidRPr="002F1067">
        <w:rPr>
          <w:rFonts w:ascii="Times New Roman" w:hAnsi="Times New Roman" w:cs="Times New Roman"/>
          <w:sz w:val="24"/>
          <w:szCs w:val="24"/>
        </w:rPr>
        <w:t>child ‘involvement’ with advertising</w:t>
      </w:r>
      <w:r w:rsidR="74E2945A" w:rsidRPr="002F1067">
        <w:rPr>
          <w:rFonts w:ascii="Times New Roman" w:hAnsi="Times New Roman" w:cs="Times New Roman"/>
          <w:sz w:val="24"/>
          <w:szCs w:val="24"/>
        </w:rPr>
        <w:t xml:space="preserve"> (i.e.</w:t>
      </w:r>
      <w:r w:rsidR="43589FDF" w:rsidRPr="002F1067">
        <w:rPr>
          <w:rFonts w:ascii="Times New Roman" w:hAnsi="Times New Roman" w:cs="Times New Roman"/>
          <w:sz w:val="24"/>
          <w:szCs w:val="24"/>
        </w:rPr>
        <w:t xml:space="preserve"> </w:t>
      </w:r>
      <w:r w:rsidR="5E5416A0" w:rsidRPr="002F1067">
        <w:rPr>
          <w:rFonts w:ascii="Times New Roman" w:hAnsi="Times New Roman" w:cs="Times New Roman"/>
          <w:sz w:val="24"/>
          <w:szCs w:val="24"/>
        </w:rPr>
        <w:t>engagement with</w:t>
      </w:r>
      <w:r w:rsidR="5D13B36E" w:rsidRPr="002F1067">
        <w:rPr>
          <w:rFonts w:ascii="Times New Roman" w:hAnsi="Times New Roman" w:cs="Times New Roman"/>
          <w:sz w:val="24"/>
          <w:szCs w:val="24"/>
        </w:rPr>
        <w:t xml:space="preserve"> advergame</w:t>
      </w:r>
      <w:r w:rsidR="0F11C4D5" w:rsidRPr="002F1067">
        <w:rPr>
          <w:rFonts w:ascii="Times New Roman" w:hAnsi="Times New Roman" w:cs="Times New Roman"/>
          <w:sz w:val="24"/>
          <w:szCs w:val="24"/>
        </w:rPr>
        <w:t>)</w:t>
      </w:r>
      <w:r w:rsidR="79D07619" w:rsidRPr="002F1067">
        <w:rPr>
          <w:rFonts w:ascii="Times New Roman" w:hAnsi="Times New Roman" w:cs="Times New Roman"/>
          <w:sz w:val="24"/>
          <w:szCs w:val="24"/>
        </w:rPr>
        <w:t>, o</w:t>
      </w:r>
      <w:r w:rsidR="381F4180" w:rsidRPr="002F1067">
        <w:rPr>
          <w:rFonts w:ascii="Times New Roman" w:hAnsi="Times New Roman" w:cs="Times New Roman"/>
          <w:sz w:val="24"/>
          <w:szCs w:val="24"/>
        </w:rPr>
        <w:t xml:space="preserve">ne study </w:t>
      </w:r>
      <w:r w:rsidR="7A71FAD1" w:rsidRPr="7CF52DDC">
        <w:rPr>
          <w:rFonts w:ascii="Times New Roman" w:hAnsi="Times New Roman" w:cs="Times New Roman"/>
          <w:sz w:val="24"/>
          <w:szCs w:val="24"/>
        </w:rPr>
        <w:t xml:space="preserve">with some concerns of bias </w:t>
      </w:r>
      <w:r w:rsidR="381F4180" w:rsidRPr="002F1067">
        <w:rPr>
          <w:rFonts w:ascii="Times New Roman" w:hAnsi="Times New Roman" w:cs="Times New Roman"/>
          <w:sz w:val="24"/>
          <w:szCs w:val="24"/>
        </w:rPr>
        <w:t>showed that children more involved with an advergame were less likely to identify commercial content</w:t>
      </w:r>
      <w:r w:rsidR="64FE9E3E" w:rsidRPr="002F1067">
        <w:rPr>
          <w:rFonts w:ascii="Times New Roman" w:hAnsi="Times New Roman" w:cs="Times New Roman"/>
          <w:sz w:val="24"/>
          <w:szCs w:val="24"/>
        </w:rPr>
        <w:t>.</w:t>
      </w:r>
      <w:r w:rsidR="00033530"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aiguny&lt;/Author&gt;&lt;Year&gt;2014&lt;/Year&gt;&lt;RecNum&gt;31&lt;/RecNum&gt;&lt;DisplayText&gt;&lt;style face="superscript"&gt;49&lt;/style&gt;&lt;/DisplayText&gt;&lt;record&gt;&lt;rec-number&gt;31&lt;/rec-number&gt;&lt;foreign-keys&gt;&lt;key app="EN" db-id="ztdffdxs3ww05iepwa1xwsr7r2z5fpvz2t5x" timestamp="1652095734"&gt;31&lt;/key&gt;&lt;/foreign-keys&gt;&lt;ref-type name="Journal Article"&gt;17&lt;/ref-type&gt;&lt;contributors&gt;&lt;authors&gt;&lt;author&gt;Waiguny, M. K. J.&lt;/author&gt;&lt;author&gt;Nelson, M. R.&lt;/author&gt;&lt;author&gt;Terlutter, R.&lt;/author&gt;&lt;/authors&gt;&lt;/contributors&gt;&lt;titles&gt;&lt;title&gt;The Relationship of Persuasion Knowledge, Identification of Commercial Intent and Persuasion Outcomes in Advergames-the Role of Media Context and Presence&lt;/title&gt;&lt;secondary-title&gt;Journal of Consumer Policy&lt;/secondary-title&gt;&lt;/titles&gt;&lt;periodical&gt;&lt;full-title&gt;Journal of Consumer Policy&lt;/full-title&gt;&lt;/periodical&gt;&lt;pages&gt;257-277&lt;/pages&gt;&lt;volume&gt;37&lt;/volume&gt;&lt;number&gt;2&lt;/number&gt;&lt;keywords&gt;&lt;keyword&gt;eppi-reviewer4&lt;/keyword&gt;&lt;/keywords&gt;&lt;dates&gt;&lt;year&gt;2014&lt;/year&gt;&lt;pub-dates&gt;&lt;date&gt;2014&lt;/date&gt;&lt;/pub-dates&gt;&lt;/dates&gt;&lt;isbn&gt;0168-7034 1573-0700&lt;/isbn&gt;&lt;urls&gt;&lt;related-urls&gt;&lt;url&gt;https://www.scopus.com/inward/record.uri?eid=2-s2.0-84901984033&amp;amp;doi=10.1007%2fs10603-013-9227-z&amp;amp;partnerID=40&amp;amp;md5=4f97eee7ac2d24f5fa53f8e6d60ddb80&lt;/url&gt;&lt;url&gt;https://link.springer.com/content/pdf/10.1007%2Fs10603-013-9227-z.pdf&lt;/url&gt;&lt;/related-urls&gt;&lt;/urls&gt;&lt;electronic-resource-num&gt;10.1007/s10603-013-9227-z&lt;/electronic-resource-num&gt;&lt;/record&gt;&lt;/Cite&gt;&lt;/EndNote&gt;</w:instrText>
      </w:r>
      <w:r w:rsidR="00033530"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9</w:t>
      </w:r>
      <w:r w:rsidR="00033530" w:rsidRPr="002F1067">
        <w:rPr>
          <w:rFonts w:ascii="Times New Roman" w:hAnsi="Times New Roman" w:cs="Times New Roman"/>
          <w:sz w:val="24"/>
          <w:szCs w:val="24"/>
        </w:rPr>
        <w:fldChar w:fldCharType="end"/>
      </w:r>
      <w:r w:rsidR="3CDEE495" w:rsidRPr="002F1067">
        <w:rPr>
          <w:rFonts w:ascii="Times New Roman" w:hAnsi="Times New Roman" w:cs="Times New Roman"/>
          <w:sz w:val="24"/>
          <w:szCs w:val="24"/>
        </w:rPr>
        <w:t xml:space="preserve"> </w:t>
      </w:r>
      <w:r w:rsidR="28D6650C" w:rsidRPr="002F1067">
        <w:rPr>
          <w:rFonts w:ascii="Times New Roman" w:hAnsi="Times New Roman" w:cs="Times New Roman"/>
          <w:sz w:val="24"/>
          <w:szCs w:val="24"/>
        </w:rPr>
        <w:t>One</w:t>
      </w:r>
      <w:r w:rsidR="2BFE553C" w:rsidRPr="7CF52DDC">
        <w:rPr>
          <w:rFonts w:ascii="Times New Roman" w:hAnsi="Times New Roman" w:cs="Times New Roman"/>
          <w:sz w:val="24"/>
          <w:szCs w:val="24"/>
        </w:rPr>
        <w:t xml:space="preserve"> </w:t>
      </w:r>
      <w:r w:rsidR="27D22D6E" w:rsidRPr="002F1067">
        <w:rPr>
          <w:rFonts w:ascii="Times New Roman" w:hAnsi="Times New Roman" w:cs="Times New Roman"/>
          <w:sz w:val="24"/>
          <w:szCs w:val="24"/>
        </w:rPr>
        <w:t xml:space="preserve">study </w:t>
      </w:r>
      <w:r w:rsidR="1C2304E7" w:rsidRPr="7CF52DDC">
        <w:rPr>
          <w:rFonts w:ascii="Times New Roman" w:hAnsi="Times New Roman" w:cs="Times New Roman"/>
          <w:sz w:val="24"/>
          <w:szCs w:val="24"/>
        </w:rPr>
        <w:t xml:space="preserve">with low </w:t>
      </w:r>
      <w:r w:rsidR="0030272F">
        <w:rPr>
          <w:rFonts w:ascii="Times New Roman" w:hAnsi="Times New Roman" w:cs="Times New Roman"/>
          <w:sz w:val="24"/>
          <w:szCs w:val="24"/>
        </w:rPr>
        <w:t xml:space="preserve">risk </w:t>
      </w:r>
      <w:r w:rsidR="1C2304E7" w:rsidRPr="7CF52DDC">
        <w:rPr>
          <w:rFonts w:ascii="Times New Roman" w:hAnsi="Times New Roman" w:cs="Times New Roman"/>
          <w:sz w:val="24"/>
          <w:szCs w:val="24"/>
        </w:rPr>
        <w:t xml:space="preserve">of bias </w:t>
      </w:r>
      <w:r w:rsidR="27D22D6E" w:rsidRPr="002F1067">
        <w:rPr>
          <w:rFonts w:ascii="Times New Roman" w:hAnsi="Times New Roman" w:cs="Times New Roman"/>
          <w:sz w:val="24"/>
          <w:szCs w:val="24"/>
        </w:rPr>
        <w:t>looked at difference</w:t>
      </w:r>
      <w:r w:rsidR="4EA1A7E8" w:rsidRPr="002F1067">
        <w:rPr>
          <w:rFonts w:ascii="Times New Roman" w:hAnsi="Times New Roman" w:cs="Times New Roman"/>
          <w:sz w:val="24"/>
          <w:szCs w:val="24"/>
        </w:rPr>
        <w:t>s</w:t>
      </w:r>
      <w:r w:rsidR="27D22D6E" w:rsidRPr="002F1067">
        <w:rPr>
          <w:rFonts w:ascii="Times New Roman" w:hAnsi="Times New Roman" w:cs="Times New Roman"/>
          <w:sz w:val="24"/>
          <w:szCs w:val="24"/>
        </w:rPr>
        <w:t xml:space="preserve"> in recognition of commercial content </w:t>
      </w:r>
      <w:r w:rsidR="4FB4F7D7" w:rsidRPr="002F1067">
        <w:rPr>
          <w:rFonts w:ascii="Times New Roman" w:hAnsi="Times New Roman" w:cs="Times New Roman"/>
          <w:sz w:val="24"/>
          <w:szCs w:val="24"/>
        </w:rPr>
        <w:t>in advergame</w:t>
      </w:r>
      <w:r w:rsidR="4EA1A7E8" w:rsidRPr="002F1067">
        <w:rPr>
          <w:rFonts w:ascii="Times New Roman" w:hAnsi="Times New Roman" w:cs="Times New Roman"/>
          <w:sz w:val="24"/>
          <w:szCs w:val="24"/>
        </w:rPr>
        <w:t>s</w:t>
      </w:r>
      <w:r w:rsidR="4FB4F7D7" w:rsidRPr="002F1067">
        <w:rPr>
          <w:rFonts w:ascii="Times New Roman" w:hAnsi="Times New Roman" w:cs="Times New Roman"/>
          <w:sz w:val="24"/>
          <w:szCs w:val="24"/>
        </w:rPr>
        <w:t xml:space="preserve"> </w:t>
      </w:r>
      <w:r w:rsidR="46701484" w:rsidRPr="002F1067">
        <w:rPr>
          <w:rFonts w:ascii="Times New Roman" w:hAnsi="Times New Roman" w:cs="Times New Roman"/>
          <w:sz w:val="24"/>
          <w:szCs w:val="24"/>
        </w:rPr>
        <w:t xml:space="preserve">between </w:t>
      </w:r>
      <w:r w:rsidR="4EA1A7E8" w:rsidRPr="002F1067">
        <w:rPr>
          <w:rFonts w:ascii="Times New Roman" w:hAnsi="Times New Roman" w:cs="Times New Roman"/>
          <w:sz w:val="24"/>
          <w:szCs w:val="24"/>
        </w:rPr>
        <w:t xml:space="preserve">a </w:t>
      </w:r>
      <w:r w:rsidR="46701484" w:rsidRPr="002F1067">
        <w:rPr>
          <w:rFonts w:ascii="Times New Roman" w:hAnsi="Times New Roman" w:cs="Times New Roman"/>
          <w:sz w:val="24"/>
          <w:szCs w:val="24"/>
        </w:rPr>
        <w:t xml:space="preserve">familiar HFSS brand and </w:t>
      </w:r>
      <w:r w:rsidR="299AD8DE" w:rsidRPr="002F1067">
        <w:rPr>
          <w:rFonts w:ascii="Times New Roman" w:hAnsi="Times New Roman" w:cs="Times New Roman"/>
          <w:sz w:val="24"/>
          <w:szCs w:val="24"/>
        </w:rPr>
        <w:t xml:space="preserve">a </w:t>
      </w:r>
      <w:r w:rsidR="4FB4F7D7" w:rsidRPr="002F1067">
        <w:rPr>
          <w:rFonts w:ascii="Times New Roman" w:hAnsi="Times New Roman" w:cs="Times New Roman"/>
          <w:sz w:val="24"/>
          <w:szCs w:val="24"/>
        </w:rPr>
        <w:t>fictitious</w:t>
      </w:r>
      <w:r w:rsidR="299AD8DE" w:rsidRPr="002F1067">
        <w:rPr>
          <w:rFonts w:ascii="Times New Roman" w:hAnsi="Times New Roman" w:cs="Times New Roman"/>
          <w:sz w:val="24"/>
          <w:szCs w:val="24"/>
        </w:rPr>
        <w:t xml:space="preserve"> or unbranded pizza game</w:t>
      </w:r>
      <w:r w:rsidR="4FB4F7D7" w:rsidRPr="002F1067">
        <w:rPr>
          <w:rFonts w:ascii="Times New Roman" w:hAnsi="Times New Roman" w:cs="Times New Roman"/>
          <w:sz w:val="24"/>
          <w:szCs w:val="24"/>
        </w:rPr>
        <w:t xml:space="preserve"> and found</w:t>
      </w:r>
      <w:r w:rsidRPr="002F1067">
        <w:rPr>
          <w:rFonts w:ascii="Times New Roman" w:hAnsi="Times New Roman" w:cs="Times New Roman"/>
          <w:sz w:val="24"/>
          <w:szCs w:val="24"/>
        </w:rPr>
        <w:t xml:space="preserve"> that</w:t>
      </w:r>
      <w:r w:rsidR="4FB4F7D7" w:rsidRPr="002F1067">
        <w:rPr>
          <w:rFonts w:ascii="Times New Roman" w:hAnsi="Times New Roman" w:cs="Times New Roman"/>
          <w:sz w:val="24"/>
          <w:szCs w:val="24"/>
        </w:rPr>
        <w:t xml:space="preserve"> recognition of the familiar brand was significantly greater</w:t>
      </w:r>
      <w:r w:rsidR="299AD8DE" w:rsidRPr="002F1067">
        <w:rPr>
          <w:rFonts w:ascii="Times New Roman" w:hAnsi="Times New Roman" w:cs="Times New Roman"/>
          <w:sz w:val="24"/>
          <w:szCs w:val="24"/>
        </w:rPr>
        <w:t xml:space="preserve"> than the unbranded game</w:t>
      </w:r>
      <w:r w:rsidR="356BE7DC" w:rsidRPr="002F1067">
        <w:rPr>
          <w:rFonts w:ascii="Times New Roman" w:hAnsi="Times New Roman" w:cs="Times New Roman"/>
          <w:sz w:val="24"/>
          <w:szCs w:val="24"/>
        </w:rPr>
        <w:t>.</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van Berlo&lt;/Author&gt;&lt;Year&gt;2020&lt;/Year&gt;&lt;RecNum&gt;58&lt;/RecNum&gt;&lt;DisplayText&gt;&lt;style face="superscript"&gt;59&lt;/style&gt;&lt;/DisplayText&gt;&lt;record&gt;&lt;rec-number&gt;58&lt;/rec-number&gt;&lt;foreign-keys&gt;&lt;key app="EN" db-id="wsteev9en9v9r3eatrppw0dex5zedd9wsf9t" timestamp="1660141329"&gt;58&lt;/key&gt;&lt;/foreign-keys&gt;&lt;ref-type name="Journal Article"&gt;17&lt;/ref-type&gt;&lt;contributors&gt;&lt;authors&gt;&lt;author&gt;van Berlo, Zeph M. C.&lt;/author&gt;&lt;author&gt;van Reijmersdal, Eva A.&lt;/author&gt;&lt;author&gt;Rozendaal, Esther&lt;/author&gt;&lt;/authors&gt;&lt;/contributors&gt;&lt;titles&gt;&lt;title&gt;Adolescents and handheld advertising: The roles of brand familiarity and smartphone attachment in the processing of mobile advergames&lt;/title&gt;&lt;secondary-title&gt;Journal of Consumer Behaviour&lt;/secondary-title&gt;&lt;/titles&gt;&lt;periodical&gt;&lt;full-title&gt;Journal of Consumer Behaviour&lt;/full-title&gt;&lt;/periodical&gt;&lt;pages&gt;438-449&lt;/pages&gt;&lt;volume&gt;19&lt;/volume&gt;&lt;number&gt;5&lt;/number&gt;&lt;dates&gt;&lt;year&gt;2020&lt;/year&gt;&lt;/dates&gt;&lt;publisher&gt;John Wiley &amp;amp; Sons, Ltd&lt;/publisher&gt;&lt;isbn&gt;1472-0817&lt;/isbn&gt;&lt;urls&gt;&lt;/urls&gt;&lt;electronic-resource-num&gt;10.1002/cb.1822&lt;/electronic-resource-num&gt;&lt;access-date&gt;2022/02/01&lt;/access-date&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9</w:t>
      </w:r>
      <w:r w:rsidR="0009196C" w:rsidRPr="002F1067">
        <w:rPr>
          <w:rFonts w:ascii="Times New Roman" w:hAnsi="Times New Roman" w:cs="Times New Roman"/>
          <w:sz w:val="24"/>
          <w:szCs w:val="24"/>
        </w:rPr>
        <w:fldChar w:fldCharType="end"/>
      </w:r>
      <w:r w:rsidR="1E8BFF7C" w:rsidRPr="002F1067">
        <w:rPr>
          <w:rFonts w:ascii="Times New Roman" w:hAnsi="Times New Roman" w:cs="Times New Roman"/>
          <w:sz w:val="24"/>
          <w:szCs w:val="24"/>
        </w:rPr>
        <w:t xml:space="preserve"> </w:t>
      </w:r>
      <w:r w:rsidR="7CC6B1CE" w:rsidRPr="002F1067">
        <w:rPr>
          <w:rFonts w:ascii="Times New Roman" w:hAnsi="Times New Roman" w:cs="Times New Roman"/>
          <w:sz w:val="24"/>
          <w:szCs w:val="24"/>
        </w:rPr>
        <w:t>A similar study</w:t>
      </w:r>
      <w:r w:rsidR="2D205E13" w:rsidRPr="7CF52DDC">
        <w:rPr>
          <w:rFonts w:ascii="Times New Roman" w:hAnsi="Times New Roman" w:cs="Times New Roman"/>
          <w:sz w:val="24"/>
          <w:szCs w:val="24"/>
        </w:rPr>
        <w:t xml:space="preserve"> with some concerns of bias</w:t>
      </w:r>
      <w:r w:rsidR="7CC6B1CE" w:rsidRPr="002F1067">
        <w:rPr>
          <w:rFonts w:ascii="Times New Roman" w:hAnsi="Times New Roman" w:cs="Times New Roman"/>
          <w:sz w:val="24"/>
          <w:szCs w:val="24"/>
        </w:rPr>
        <w:t xml:space="preserve"> </w:t>
      </w:r>
      <w:r w:rsidR="1ECECB52" w:rsidRPr="002F1067">
        <w:rPr>
          <w:rFonts w:ascii="Times New Roman" w:hAnsi="Times New Roman" w:cs="Times New Roman"/>
          <w:sz w:val="24"/>
          <w:szCs w:val="24"/>
        </w:rPr>
        <w:t xml:space="preserve">assessed persuasion knowledge between </w:t>
      </w:r>
      <w:r w:rsidRPr="002F1067">
        <w:rPr>
          <w:rFonts w:ascii="Times New Roman" w:hAnsi="Times New Roman" w:cs="Times New Roman"/>
          <w:sz w:val="24"/>
          <w:szCs w:val="24"/>
        </w:rPr>
        <w:t xml:space="preserve">a </w:t>
      </w:r>
      <w:r w:rsidR="6F4F969A" w:rsidRPr="002F1067">
        <w:rPr>
          <w:rFonts w:ascii="Times New Roman" w:hAnsi="Times New Roman" w:cs="Times New Roman"/>
          <w:sz w:val="24"/>
          <w:szCs w:val="24"/>
        </w:rPr>
        <w:t xml:space="preserve">branded advergame </w:t>
      </w:r>
      <w:r w:rsidRPr="002F1067">
        <w:rPr>
          <w:rFonts w:ascii="Times New Roman" w:hAnsi="Times New Roman" w:cs="Times New Roman"/>
          <w:sz w:val="24"/>
          <w:szCs w:val="24"/>
        </w:rPr>
        <w:t>and a</w:t>
      </w:r>
      <w:r w:rsidR="6F4F969A" w:rsidRPr="002F1067">
        <w:rPr>
          <w:rFonts w:ascii="Times New Roman" w:hAnsi="Times New Roman" w:cs="Times New Roman"/>
          <w:sz w:val="24"/>
          <w:szCs w:val="24"/>
        </w:rPr>
        <w:t xml:space="preserve"> non-</w:t>
      </w:r>
      <w:r w:rsidR="1C97872B" w:rsidRPr="002F1067">
        <w:rPr>
          <w:rFonts w:ascii="Times New Roman" w:hAnsi="Times New Roman" w:cs="Times New Roman"/>
          <w:sz w:val="24"/>
          <w:szCs w:val="24"/>
        </w:rPr>
        <w:t>commercial</w:t>
      </w:r>
      <w:r w:rsidR="6F4F969A" w:rsidRPr="002F1067">
        <w:rPr>
          <w:rFonts w:ascii="Times New Roman" w:hAnsi="Times New Roman" w:cs="Times New Roman"/>
          <w:sz w:val="24"/>
          <w:szCs w:val="24"/>
        </w:rPr>
        <w:t xml:space="preserve"> advergame and found </w:t>
      </w:r>
      <w:r w:rsidR="6C85C2DA" w:rsidRPr="002F1067">
        <w:rPr>
          <w:rFonts w:ascii="Times New Roman" w:hAnsi="Times New Roman" w:cs="Times New Roman"/>
          <w:sz w:val="24"/>
          <w:szCs w:val="24"/>
        </w:rPr>
        <w:t>no significant difference.</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Panic&lt;/Author&gt;&lt;Year&gt;2013&lt;/Year&gt;&lt;RecNum&gt;38&lt;/RecNum&gt;&lt;DisplayText&gt;&lt;style face="superscript"&gt;53&lt;/style&gt;&lt;/DisplayText&gt;&lt;record&gt;&lt;rec-number&gt;38&lt;/rec-number&gt;&lt;foreign-keys&gt;&lt;key app="EN" db-id="ztdffdxs3ww05iepwa1xwsr7r2z5fpvz2t5x" timestamp="1652095736"&gt;38&lt;/key&gt;&lt;/foreign-keys&gt;&lt;ref-type name="Journal Article"&gt;17&lt;/ref-type&gt;&lt;contributors&gt;&lt;authors&gt;&lt;author&gt;Panic, K.&lt;/author&gt;&lt;author&gt;Cauberghe, V.&lt;/author&gt;&lt;author&gt;De Pelsmacker, P&lt;/author&gt;&lt;/authors&gt;&lt;/contributors&gt;&lt;titles&gt;&lt;title&gt;Comparing TV ads and advergames targeting children: The impact of persuasion knowledge on behavioral responses&lt;/title&gt;&lt;secondary-title&gt;Journal of Advertising&lt;/secondary-title&gt;&lt;/titles&gt;&lt;periodical&gt;&lt;full-title&gt;Journal of Advertising&lt;/full-title&gt;&lt;/periodical&gt;&lt;pages&gt;264-273&lt;/pages&gt;&lt;volume&gt;42&lt;/volume&gt;&lt;number&gt;2-3&lt;/number&gt;&lt;keywords&gt;&lt;keyword&gt;eppi-reviewer4&lt;/keyword&gt;&lt;keyword&gt;advertising literacy&lt;/keyword&gt;&lt;keyword&gt;computer games&lt;/keyword&gt;&lt;keyword&gt;food&lt;/keyword&gt;&lt;keyword&gt;mind&lt;/keyword&gt;&lt;keyword&gt;preferences&lt;/keyword&gt;&lt;keyword&gt;perceptions&lt;/keyword&gt;&lt;keyword&gt;involvement&lt;/keyword&gt;&lt;keyword&gt;consumers&lt;/keyword&gt;&lt;keyword&gt;emotions&lt;/keyword&gt;&lt;keyword&gt;defenses&lt;/keyword&gt;&lt;/keywords&gt;&lt;dates&gt;&lt;year&gt;2013&lt;/year&gt;&lt;pub-dates&gt;&lt;date&gt;2013&lt;/date&gt;&lt;/pub-dates&gt;&lt;/dates&gt;&lt;isbn&gt;0091-3367&lt;/isbn&gt;&lt;urls&gt;&lt;related-urls&gt;&lt;url&gt;https://www.scopus.com/inward/record.uri?eid=2-s2.0-84877981407&amp;amp;doi=10.1080%2f00913367.2013.774605&amp;amp;partnerID=40&amp;amp;md5=57b166964036824b08b9984b9b5b6e4e&lt;/url&gt;&lt;url&gt;https://www.tandfonline.com/doi/pdf/10.1080/00913367.2013.774605?needAccess=true&lt;/url&gt;&lt;/related-urls&gt;&lt;/urls&gt;&lt;electronic-resource-num&gt;10.1080/00913367.2013.774605&lt;/electronic-resource-num&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3</w:t>
      </w:r>
      <w:r w:rsidR="0009196C" w:rsidRPr="002F1067">
        <w:rPr>
          <w:rFonts w:ascii="Times New Roman" w:hAnsi="Times New Roman" w:cs="Times New Roman"/>
          <w:sz w:val="24"/>
          <w:szCs w:val="24"/>
        </w:rPr>
        <w:fldChar w:fldCharType="end"/>
      </w:r>
      <w:r w:rsidR="6F4F969A" w:rsidRPr="002F1067">
        <w:rPr>
          <w:rFonts w:ascii="Times New Roman" w:hAnsi="Times New Roman" w:cs="Times New Roman"/>
          <w:sz w:val="24"/>
          <w:szCs w:val="24"/>
        </w:rPr>
        <w:t xml:space="preserve"> </w:t>
      </w:r>
      <w:r w:rsidR="63EBF715" w:rsidRPr="7CF52DDC">
        <w:rPr>
          <w:rFonts w:ascii="Times New Roman" w:hAnsi="Times New Roman" w:cs="Times New Roman"/>
          <w:sz w:val="24"/>
          <w:szCs w:val="24"/>
        </w:rPr>
        <w:t>Seven</w:t>
      </w:r>
      <w:r w:rsidR="2B9265D1" w:rsidRPr="7CF52DDC">
        <w:rPr>
          <w:rFonts w:ascii="Times New Roman" w:hAnsi="Times New Roman" w:cs="Times New Roman"/>
          <w:sz w:val="24"/>
          <w:szCs w:val="24"/>
        </w:rPr>
        <w:t xml:space="preserve"> </w:t>
      </w:r>
      <w:r w:rsidR="07A4CFC5" w:rsidRPr="002F1067">
        <w:rPr>
          <w:rFonts w:ascii="Times New Roman" w:hAnsi="Times New Roman" w:cs="Times New Roman"/>
          <w:sz w:val="24"/>
          <w:szCs w:val="24"/>
        </w:rPr>
        <w:t>studies</w:t>
      </w:r>
      <w:r w:rsidR="078BD607" w:rsidRPr="7CF52DDC">
        <w:rPr>
          <w:rFonts w:ascii="Times New Roman" w:hAnsi="Times New Roman" w:cs="Times New Roman"/>
          <w:sz w:val="24"/>
          <w:szCs w:val="24"/>
        </w:rPr>
        <w:t xml:space="preserve"> of mixed bias assessments (four some concerns, three low</w:t>
      </w:r>
      <w:r w:rsidR="0030272F">
        <w:rPr>
          <w:rFonts w:ascii="Times New Roman" w:hAnsi="Times New Roman" w:cs="Times New Roman"/>
          <w:sz w:val="24"/>
          <w:szCs w:val="24"/>
        </w:rPr>
        <w:t xml:space="preserve"> risk</w:t>
      </w:r>
      <w:r w:rsidR="078BD607" w:rsidRPr="7CF52DDC">
        <w:rPr>
          <w:rFonts w:ascii="Times New Roman" w:hAnsi="Times New Roman" w:cs="Times New Roman"/>
          <w:sz w:val="24"/>
          <w:szCs w:val="24"/>
        </w:rPr>
        <w:t>)</w:t>
      </w:r>
      <w:r w:rsidR="07A4CFC5" w:rsidRPr="002F1067">
        <w:rPr>
          <w:rFonts w:ascii="Times New Roman" w:hAnsi="Times New Roman" w:cs="Times New Roman"/>
          <w:sz w:val="24"/>
          <w:szCs w:val="24"/>
        </w:rPr>
        <w:t xml:space="preserve"> measured different types of understanding, </w:t>
      </w:r>
      <w:r w:rsidR="63EBF715" w:rsidRPr="7CF52DDC">
        <w:rPr>
          <w:rFonts w:ascii="Times New Roman" w:hAnsi="Times New Roman" w:cs="Times New Roman"/>
          <w:sz w:val="24"/>
          <w:szCs w:val="24"/>
        </w:rPr>
        <w:t xml:space="preserve">four </w:t>
      </w:r>
      <w:r w:rsidR="07A4CFC5" w:rsidRPr="002F1067">
        <w:rPr>
          <w:rFonts w:ascii="Times New Roman" w:hAnsi="Times New Roman" w:cs="Times New Roman"/>
          <w:sz w:val="24"/>
          <w:szCs w:val="24"/>
        </w:rPr>
        <w:t>found that awareness of selling intent was higher than persuasive intent in children aged 4-12 years</w:t>
      </w:r>
      <w:r w:rsidR="3A9C0E87" w:rsidRPr="7CF52DDC">
        <w:rPr>
          <w:rFonts w:ascii="Times New Roman" w:hAnsi="Times New Roman" w:cs="Times New Roman"/>
          <w:sz w:val="24"/>
          <w:szCs w:val="24"/>
        </w:rPr>
        <w:t xml:space="preserve"> (two were significant</w:t>
      </w:r>
      <w:r w:rsidR="6743ECB9" w:rsidRPr="7CF52DDC">
        <w:rPr>
          <w:rFonts w:ascii="Times New Roman" w:hAnsi="Times New Roman" w:cs="Times New Roman"/>
          <w:sz w:val="24"/>
          <w:szCs w:val="24"/>
        </w:rPr>
        <w:t>;</w:t>
      </w:r>
      <w:r w:rsidR="007054A2" w:rsidRPr="002F1067">
        <w:rPr>
          <w:rFonts w:ascii="Times New Roman" w:hAnsi="Times New Roman" w:cs="Times New Roman"/>
          <w:noProof/>
          <w:sz w:val="24"/>
          <w:szCs w:val="24"/>
          <w:vertAlign w:val="superscript"/>
        </w:rPr>
        <w:fldChar w:fldCharType="begin">
          <w:fldData xml:space="preserve">PEVuZE5vdGU+PENpdGU+PEF1dGhvcj5DYXJ0ZXI8L0F1dGhvcj48WWVhcj4yMDExPC9ZZWFyPjxS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</w:fldData>
        </w:fldChar>
      </w:r>
      <w:r w:rsidR="00AD1624">
        <w:rPr>
          <w:rFonts w:ascii="Times New Roman" w:hAnsi="Times New Roman" w:cs="Times New Roman"/>
          <w:noProof/>
          <w:sz w:val="24"/>
          <w:szCs w:val="24"/>
          <w:vertAlign w:val="superscript"/>
        </w:rPr>
        <w:instrText xml:space="preserve"> ADDIN EN.CITE </w:instrText>
      </w:r>
      <w:r w:rsidR="00AD1624">
        <w:rPr>
          <w:rFonts w:ascii="Times New Roman" w:hAnsi="Times New Roman" w:cs="Times New Roman"/>
          <w:noProof/>
          <w:sz w:val="24"/>
          <w:szCs w:val="24"/>
          <w:vertAlign w:val="superscript"/>
        </w:rPr>
        <w:fldChar w:fldCharType="begin">
          <w:fldData xml:space="preserve">PEVuZE5vdGU+PENpdGU+PEF1dGhvcj5DYXJ0ZXI8L0F1dGhvcj48WWVhcj4yMDExPC9ZZWFyPjxS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</w:fldData>
        </w:fldChar>
      </w:r>
      <w:r w:rsidR="00AD1624">
        <w:rPr>
          <w:rFonts w:ascii="Times New Roman" w:hAnsi="Times New Roman" w:cs="Times New Roman"/>
          <w:noProof/>
          <w:sz w:val="24"/>
          <w:szCs w:val="24"/>
          <w:vertAlign w:val="superscript"/>
        </w:rPr>
        <w:instrText xml:space="preserve"> ADDIN EN.CITE.DATA </w:instrText>
      </w:r>
      <w:r w:rsidR="00AD1624">
        <w:rPr>
          <w:rFonts w:ascii="Times New Roman" w:hAnsi="Times New Roman" w:cs="Times New Roman"/>
          <w:noProof/>
          <w:sz w:val="24"/>
          <w:szCs w:val="24"/>
          <w:vertAlign w:val="superscript"/>
        </w:rPr>
      </w:r>
      <w:r w:rsidR="00AD1624">
        <w:rPr>
          <w:rFonts w:ascii="Times New Roman" w:hAnsi="Times New Roman" w:cs="Times New Roman"/>
          <w:noProof/>
          <w:sz w:val="24"/>
          <w:szCs w:val="24"/>
          <w:vertAlign w:val="superscript"/>
        </w:rPr>
        <w:fldChar w:fldCharType="end"/>
      </w:r>
      <w:r w:rsidR="007054A2" w:rsidRPr="002F1067">
        <w:rPr>
          <w:rFonts w:ascii="Times New Roman" w:hAnsi="Times New Roman" w:cs="Times New Roman"/>
          <w:noProof/>
          <w:sz w:val="24"/>
          <w:szCs w:val="24"/>
          <w:vertAlign w:val="superscript"/>
        </w:rPr>
      </w:r>
      <w:r w:rsidR="007054A2" w:rsidRPr="002F1067">
        <w:rPr>
          <w:rFonts w:ascii="Times New Roman" w:hAnsi="Times New Roman" w:cs="Times New Roman"/>
          <w:noProof/>
          <w:sz w:val="24"/>
          <w:szCs w:val="24"/>
          <w:vertAlign w:val="superscript"/>
        </w:rPr>
        <w:fldChar w:fldCharType="separate"/>
      </w:r>
      <w:r w:rsidR="003564B8">
        <w:rPr>
          <w:rFonts w:ascii="Times New Roman" w:hAnsi="Times New Roman" w:cs="Times New Roman"/>
          <w:noProof/>
          <w:sz w:val="24"/>
          <w:szCs w:val="24"/>
          <w:vertAlign w:val="superscript"/>
        </w:rPr>
        <w:t>40,46</w:t>
      </w:r>
      <w:r w:rsidR="007054A2" w:rsidRPr="002F1067">
        <w:rPr>
          <w:rFonts w:ascii="Times New Roman" w:hAnsi="Times New Roman" w:cs="Times New Roman"/>
          <w:noProof/>
          <w:sz w:val="24"/>
          <w:szCs w:val="24"/>
          <w:vertAlign w:val="superscript"/>
        </w:rPr>
        <w:fldChar w:fldCharType="end"/>
      </w:r>
      <w:r w:rsidR="3A9C0E87" w:rsidRPr="7CF52DDC">
        <w:rPr>
          <w:rFonts w:ascii="Times New Roman" w:hAnsi="Times New Roman" w:cs="Times New Roman"/>
          <w:noProof/>
          <w:sz w:val="24"/>
          <w:szCs w:val="24"/>
          <w:vertAlign w:val="superscript"/>
        </w:rPr>
        <w:t xml:space="preserve"> </w:t>
      </w:r>
      <w:r w:rsidR="3A9C0E87" w:rsidRPr="7CF52DDC">
        <w:rPr>
          <w:rFonts w:ascii="Times New Roman" w:hAnsi="Times New Roman" w:cs="Times New Roman"/>
          <w:sz w:val="24"/>
          <w:szCs w:val="24"/>
        </w:rPr>
        <w:t>two did not test significance</w:t>
      </w:r>
      <w:r w:rsidR="53691EE6" w:rsidRPr="7CF52DDC">
        <w:rPr>
          <w:rFonts w:ascii="Times New Roman" w:hAnsi="Times New Roman" w:cs="Times New Roman"/>
          <w:sz w:val="24"/>
          <w:szCs w:val="24"/>
        </w:rPr>
        <w:t>);</w:t>
      </w:r>
      <w:r w:rsidR="00481B76" w:rsidRPr="002F1067">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0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0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481B76" w:rsidRPr="002F1067">
        <w:rPr>
          <w:rFonts w:ascii="Times New Roman" w:hAnsi="Times New Roman" w:cs="Times New Roman"/>
          <w:sz w:val="24"/>
          <w:szCs w:val="24"/>
        </w:rPr>
      </w:r>
      <w:r w:rsidR="00481B76"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7,49,63</w:t>
      </w:r>
      <w:r w:rsidR="00481B76" w:rsidRPr="002F1067">
        <w:rPr>
          <w:rFonts w:ascii="Times New Roman" w:hAnsi="Times New Roman" w:cs="Times New Roman"/>
          <w:sz w:val="24"/>
          <w:szCs w:val="24"/>
        </w:rPr>
        <w:fldChar w:fldCharType="end"/>
      </w:r>
      <w:r w:rsidR="6743ECB9" w:rsidRPr="7CF52DDC">
        <w:rPr>
          <w:rFonts w:ascii="Times New Roman" w:hAnsi="Times New Roman" w:cs="Times New Roman"/>
          <w:noProof/>
          <w:sz w:val="24"/>
          <w:szCs w:val="24"/>
        </w:rPr>
        <w:t xml:space="preserve"> </w:t>
      </w:r>
      <w:r w:rsidR="62C8458C" w:rsidRPr="7CF52DDC">
        <w:rPr>
          <w:rFonts w:ascii="Times New Roman" w:hAnsi="Times New Roman" w:cs="Times New Roman"/>
          <w:noProof/>
          <w:sz w:val="24"/>
          <w:szCs w:val="24"/>
        </w:rPr>
        <w:t xml:space="preserve">two found </w:t>
      </w:r>
      <w:r w:rsidR="0B007CBE" w:rsidRPr="7CF52DDC">
        <w:rPr>
          <w:rFonts w:ascii="Times New Roman" w:hAnsi="Times New Roman" w:cs="Times New Roman"/>
          <w:noProof/>
          <w:sz w:val="24"/>
          <w:szCs w:val="24"/>
        </w:rPr>
        <w:t>recog</w:t>
      </w:r>
      <w:r w:rsidR="29A0A5A3" w:rsidRPr="7CF52DDC">
        <w:rPr>
          <w:rFonts w:ascii="Times New Roman" w:hAnsi="Times New Roman" w:cs="Times New Roman"/>
          <w:noProof/>
          <w:sz w:val="24"/>
          <w:szCs w:val="24"/>
        </w:rPr>
        <w:t>n</w:t>
      </w:r>
      <w:r w:rsidR="0B007CBE" w:rsidRPr="7CF52DDC">
        <w:rPr>
          <w:rFonts w:ascii="Times New Roman" w:hAnsi="Times New Roman" w:cs="Times New Roman"/>
          <w:noProof/>
          <w:sz w:val="24"/>
          <w:szCs w:val="24"/>
        </w:rPr>
        <w:t xml:space="preserve">ition of advertising </w:t>
      </w:r>
      <w:r w:rsidR="3288A92C" w:rsidRPr="7CF52DDC">
        <w:rPr>
          <w:rFonts w:ascii="Times New Roman" w:hAnsi="Times New Roman" w:cs="Times New Roman"/>
          <w:noProof/>
          <w:sz w:val="24"/>
          <w:szCs w:val="24"/>
        </w:rPr>
        <w:t xml:space="preserve">in 7-16 year olds </w:t>
      </w:r>
      <w:r w:rsidR="0B007CBE" w:rsidRPr="7CF52DDC">
        <w:rPr>
          <w:rFonts w:ascii="Times New Roman" w:hAnsi="Times New Roman" w:cs="Times New Roman"/>
          <w:noProof/>
          <w:sz w:val="24"/>
          <w:szCs w:val="24"/>
        </w:rPr>
        <w:t xml:space="preserve">was greater </w:t>
      </w:r>
      <w:r w:rsidR="29A0A5A3" w:rsidRPr="7CF52DDC">
        <w:rPr>
          <w:rFonts w:ascii="Times New Roman" w:hAnsi="Times New Roman" w:cs="Times New Roman"/>
          <w:noProof/>
          <w:sz w:val="24"/>
          <w:szCs w:val="24"/>
        </w:rPr>
        <w:t>than</w:t>
      </w:r>
      <w:r w:rsidR="3010E89D" w:rsidRPr="7CF52DDC">
        <w:rPr>
          <w:rFonts w:ascii="Times New Roman" w:hAnsi="Times New Roman" w:cs="Times New Roman"/>
          <w:noProof/>
          <w:sz w:val="24"/>
          <w:szCs w:val="24"/>
        </w:rPr>
        <w:t xml:space="preserve"> </w:t>
      </w:r>
      <w:r w:rsidR="53691EE6" w:rsidRPr="7CF52DDC">
        <w:rPr>
          <w:rFonts w:ascii="Times New Roman" w:hAnsi="Times New Roman" w:cs="Times New Roman"/>
          <w:noProof/>
          <w:sz w:val="24"/>
          <w:szCs w:val="24"/>
        </w:rPr>
        <w:t>understanding persua</w:t>
      </w:r>
      <w:r w:rsidR="283255BB" w:rsidRPr="7CF52DDC">
        <w:rPr>
          <w:rFonts w:ascii="Times New Roman" w:hAnsi="Times New Roman" w:cs="Times New Roman"/>
          <w:noProof/>
          <w:sz w:val="24"/>
          <w:szCs w:val="24"/>
        </w:rPr>
        <w:t>s</w:t>
      </w:r>
      <w:r w:rsidR="53691EE6" w:rsidRPr="7CF52DDC">
        <w:rPr>
          <w:rFonts w:ascii="Times New Roman" w:hAnsi="Times New Roman" w:cs="Times New Roman"/>
          <w:noProof/>
          <w:sz w:val="24"/>
          <w:szCs w:val="24"/>
        </w:rPr>
        <w:t>ive intent</w:t>
      </w:r>
      <w:r w:rsidR="00BC68EB">
        <w:rPr>
          <w:rFonts w:ascii="Times New Roman" w:hAnsi="Times New Roman" w:cs="Times New Roman"/>
          <w:noProof/>
          <w:sz w:val="24"/>
          <w:szCs w:val="24"/>
        </w:rPr>
        <w:fldChar w:fldCharType="begin"/>
      </w:r>
      <w:r w:rsidR="003564B8">
        <w:rPr>
          <w:rFonts w:ascii="Times New Roman" w:hAnsi="Times New Roman" w:cs="Times New Roman"/>
          <w:noProof/>
          <w:sz w:val="24"/>
          <w:szCs w:val="24"/>
        </w:rPr>
        <w:instrText xml:space="preserve"> ADDIN EN.CITE &lt;EndNote&gt;&lt;Cite&gt;&lt;Author&gt;van Reijmersdal&lt;/Author&gt;&lt;Year&gt;2020&lt;/Year&gt;&lt;RecNum&gt;89&lt;/RecNum&gt;&lt;DisplayText&gt;&lt;style face="superscript"&gt;76&lt;/style&gt;&lt;/DisplayText&gt;&lt;record&gt;&lt;rec-number&gt;89&lt;/rec-number&gt;&lt;foreign-keys&gt;&lt;key app="EN" db-id="ztdffdxs3ww05iepwa1xwsr7r2z5fpvz2t5x" timestamp="1652095865"&gt;89&lt;/key&gt;&lt;/foreign-keys&gt;&lt;ref-type name="Journal Article"&gt;17&lt;/ref-type&gt;&lt;contributors&gt;&lt;authors&gt;&lt;author&gt;van Reijmersdal, E. A.&lt;/author&gt;&lt;author&gt;van Dam, S.&lt;/author&gt;&lt;/authors&gt;&lt;/contributors&gt;&lt;titles&gt;&lt;title&gt;How Age and Disclosures of Sponsored Influencer Videos Affect Adolescents’ Knowledge of Persuasion and Persuasion&lt;/title&gt;&lt;secondary-title&gt;Journal of Youth and Adolescence&lt;/secondary-title&gt;&lt;/titles&gt;&lt;periodical&gt;&lt;full-title&gt;Journal of Youth and Adolescence&lt;/full-title&gt;&lt;/periodical&gt;&lt;pages&gt;1531-1544&lt;/pages&gt;&lt;volume&gt;49&lt;/volume&gt;&lt;number&gt;7&lt;/number&gt;&lt;dates&gt;&lt;year&gt;2020&lt;/year&gt;&lt;pub-dates&gt;&lt;date&gt;2020/07/01&lt;/date&gt;&lt;/pub-dates&gt;&lt;/dates&gt;&lt;isbn&gt;1573-6601&lt;/isbn&gt;&lt;urls&gt;&lt;related-urls&gt;&lt;url&gt;https://doi.org/10.1007/s10964-019-01191-z&lt;/url&gt;&lt;/related-urls&gt;&lt;/urls&gt;&lt;electronic-resource-num&gt;10.1007/s10964-019-01191-z&lt;/electronic-resource-num&gt;&lt;/record&gt;&lt;/Cite&gt;&lt;/EndNote&gt;</w:instrText>
      </w:r>
      <w:r w:rsidR="00BC68EB">
        <w:rPr>
          <w:rFonts w:ascii="Times New Roman" w:hAnsi="Times New Roman" w:cs="Times New Roman"/>
          <w:noProof/>
          <w:sz w:val="24"/>
          <w:szCs w:val="24"/>
        </w:rPr>
        <w:fldChar w:fldCharType="separate"/>
      </w:r>
      <w:r w:rsidR="003564B8" w:rsidRPr="003564B8">
        <w:rPr>
          <w:rFonts w:ascii="Times New Roman" w:hAnsi="Times New Roman" w:cs="Times New Roman"/>
          <w:noProof/>
          <w:sz w:val="24"/>
          <w:szCs w:val="24"/>
          <w:vertAlign w:val="superscript"/>
        </w:rPr>
        <w:t>76</w:t>
      </w:r>
      <w:r w:rsidR="00BC68EB">
        <w:rPr>
          <w:rFonts w:ascii="Times New Roman" w:hAnsi="Times New Roman" w:cs="Times New Roman"/>
          <w:noProof/>
          <w:sz w:val="24"/>
          <w:szCs w:val="24"/>
        </w:rPr>
        <w:fldChar w:fldCharType="end"/>
      </w:r>
      <w:r w:rsidR="3A11CF30" w:rsidRPr="7CF52DDC">
        <w:rPr>
          <w:rFonts w:ascii="Times New Roman" w:hAnsi="Times New Roman" w:cs="Times New Roman"/>
          <w:noProof/>
          <w:sz w:val="24"/>
          <w:szCs w:val="24"/>
        </w:rPr>
        <w:t xml:space="preserve"> </w:t>
      </w:r>
      <w:r w:rsidR="3288A92C" w:rsidRPr="7CF52DDC">
        <w:rPr>
          <w:rFonts w:ascii="Times New Roman" w:hAnsi="Times New Roman" w:cs="Times New Roman"/>
          <w:noProof/>
          <w:sz w:val="24"/>
          <w:szCs w:val="24"/>
        </w:rPr>
        <w:t>or</w:t>
      </w:r>
      <w:r w:rsidR="60C60D3D" w:rsidRPr="7CF52DDC">
        <w:rPr>
          <w:rFonts w:ascii="Times New Roman" w:hAnsi="Times New Roman" w:cs="Times New Roman"/>
          <w:noProof/>
          <w:sz w:val="24"/>
          <w:szCs w:val="24"/>
        </w:rPr>
        <w:t xml:space="preserve"> advertis</w:t>
      </w:r>
      <w:r w:rsidR="7CF37F1B" w:rsidRPr="7CF52DDC">
        <w:rPr>
          <w:rFonts w:ascii="Times New Roman" w:hAnsi="Times New Roman" w:cs="Times New Roman"/>
          <w:noProof/>
          <w:sz w:val="24"/>
          <w:szCs w:val="24"/>
        </w:rPr>
        <w:t>i</w:t>
      </w:r>
      <w:r w:rsidR="60C60D3D" w:rsidRPr="7CF52DDC">
        <w:rPr>
          <w:rFonts w:ascii="Times New Roman" w:hAnsi="Times New Roman" w:cs="Times New Roman"/>
          <w:noProof/>
          <w:sz w:val="24"/>
          <w:szCs w:val="24"/>
        </w:rPr>
        <w:t>ng lit</w:t>
      </w:r>
      <w:r w:rsidR="7CF37F1B" w:rsidRPr="7CF52DDC">
        <w:rPr>
          <w:rFonts w:ascii="Times New Roman" w:hAnsi="Times New Roman" w:cs="Times New Roman"/>
          <w:noProof/>
          <w:sz w:val="24"/>
          <w:szCs w:val="24"/>
        </w:rPr>
        <w:t>e</w:t>
      </w:r>
      <w:r w:rsidR="60C60D3D" w:rsidRPr="7CF52DDC">
        <w:rPr>
          <w:rFonts w:ascii="Times New Roman" w:hAnsi="Times New Roman" w:cs="Times New Roman"/>
          <w:noProof/>
          <w:sz w:val="24"/>
          <w:szCs w:val="24"/>
        </w:rPr>
        <w:t>racy</w:t>
      </w:r>
      <w:r w:rsidR="62C8458C" w:rsidRPr="7CF52DDC">
        <w:rPr>
          <w:rFonts w:ascii="Times New Roman" w:hAnsi="Times New Roman" w:cs="Times New Roman"/>
          <w:noProof/>
          <w:sz w:val="24"/>
          <w:szCs w:val="24"/>
        </w:rPr>
        <w:t>;</w:t>
      </w:r>
      <w:r w:rsidR="00BC68EB">
        <w:rPr>
          <w:rFonts w:ascii="Times New Roman" w:hAnsi="Times New Roman" w:cs="Times New Roman"/>
          <w:noProof/>
          <w:sz w:val="24"/>
          <w:szCs w:val="24"/>
        </w:rPr>
        <w:fldChar w:fldCharType="begin"/>
      </w:r>
      <w:r w:rsidR="003564B8">
        <w:rPr>
          <w:rFonts w:ascii="Times New Roman" w:hAnsi="Times New Roman" w:cs="Times New Roman"/>
          <w:noProof/>
          <w:sz w:val="24"/>
          <w:szCs w:val="24"/>
        </w:rPr>
        <w:instrText xml:space="preserve"> ADDIN EN.CITE &lt;EndNote&gt;&lt;Cite&gt;&lt;Author&gt;Hudders&lt;/Author&gt;&lt;Year&gt;2018&lt;/Year&gt;&lt;RecNum&gt;25&lt;/RecNum&gt;&lt;DisplayText&gt;&lt;style face="superscript"&gt;45&lt;/style&gt;&lt;/DisplayText&gt;&lt;record&gt;&lt;rec-number&gt;25&lt;/rec-number&gt;&lt;foreign-keys&gt;&lt;key app="EN" db-id="ztdffdxs3ww05iepwa1xwsr7r2z5fpvz2t5x" timestamp="1652095733"&gt;25&lt;/key&gt;&lt;/foreign-keys&gt;&lt;ref-type name="Journal Article"&gt;17&lt;/ref-type&gt;&lt;contributors&gt;&lt;authors&gt;&lt;author&gt;Hudders, L.&lt;/author&gt;&lt;author&gt;Cauberghe, V.&lt;/author&gt;&lt;/authors&gt;&lt;/contributors&gt;&lt;titles&gt;&lt;title&gt;The mediating role of advertising literacy and the moderating influence of parental mediation on how children of different ages react to brand placements&lt;/title&gt;&lt;secondary-title&gt;Journal of Consumer Behaviour&lt;/secondary-title&gt;&lt;/titles&gt;&lt;periodical&gt;&lt;full-title&gt;Journal of Consumer Behaviour&lt;/full-title&gt;&lt;/periodical&gt;&lt;pages&gt;No Pagination Specified&lt;/pages&gt;&lt;volume&gt;17&lt;/volume&gt;&lt;number&gt;2&lt;/number&gt;&lt;keywords&gt;&lt;keyword&gt;eppi-reviewer4&lt;/keyword&gt;&lt;keyword&gt;future-research agenda&lt;/keyword&gt;&lt;keyword&gt;product placement&lt;/keyword&gt;&lt;keyword&gt;persuasion knowledge&lt;/keyword&gt;&lt;keyword&gt;television mediation&lt;/keyword&gt;&lt;keyword&gt;young-people&lt;/keyword&gt;&lt;keyword&gt;advergames&lt;/keyword&gt;&lt;keyword&gt;responses&lt;/keyword&gt;&lt;keyword&gt;online&lt;/keyword&gt;&lt;keyword&gt;model&lt;/keyword&gt;&lt;keyword&gt;adolescents&lt;/keyword&gt;&lt;/keywords&gt;&lt;dates&gt;&lt;year&gt;2018&lt;/year&gt;&lt;pub-dates&gt;&lt;date&gt;2018&lt;/date&gt;&lt;/pub-dates&gt;&lt;/dates&gt;&lt;isbn&gt;1472-0817&lt;/isbn&gt;&lt;urls&gt;&lt;related-urls&gt;&lt;url&gt;http://ovidsp.ovid.com/ovidweb.cgi?T=JS&amp;amp;CSC=Y&amp;amp;NEWS=N&amp;amp;PAGE=fulltext&amp;amp;D=psyc14&amp;amp;AN=2018-02293-001&lt;/url&gt;&lt;url&gt;https://onlinelibrary.wiley.com/doi/pdf/10.1002/cb.1704&lt;/url&gt;&lt;/related-urls&gt;&lt;/urls&gt;&lt;electronic-resource-num&gt;10.1002/cb.1704&lt;/electronic-resource-num&gt;&lt;/record&gt;&lt;/Cite&gt;&lt;/EndNote&gt;</w:instrText>
      </w:r>
      <w:r w:rsidR="00BC68EB">
        <w:rPr>
          <w:rFonts w:ascii="Times New Roman" w:hAnsi="Times New Roman" w:cs="Times New Roman"/>
          <w:noProof/>
          <w:sz w:val="24"/>
          <w:szCs w:val="24"/>
        </w:rPr>
        <w:fldChar w:fldCharType="separate"/>
      </w:r>
      <w:r w:rsidR="003564B8" w:rsidRPr="003564B8">
        <w:rPr>
          <w:rFonts w:ascii="Times New Roman" w:hAnsi="Times New Roman" w:cs="Times New Roman"/>
          <w:noProof/>
          <w:sz w:val="24"/>
          <w:szCs w:val="24"/>
          <w:vertAlign w:val="superscript"/>
        </w:rPr>
        <w:t>45</w:t>
      </w:r>
      <w:r w:rsidR="00BC68EB">
        <w:rPr>
          <w:rFonts w:ascii="Times New Roman" w:hAnsi="Times New Roman" w:cs="Times New Roman"/>
          <w:noProof/>
          <w:sz w:val="24"/>
          <w:szCs w:val="24"/>
        </w:rPr>
        <w:fldChar w:fldCharType="end"/>
      </w:r>
      <w:r w:rsidR="62C8458C" w:rsidRPr="7CF52DDC">
        <w:rPr>
          <w:rFonts w:ascii="Times New Roman" w:hAnsi="Times New Roman" w:cs="Times New Roman"/>
          <w:noProof/>
          <w:sz w:val="24"/>
          <w:szCs w:val="24"/>
        </w:rPr>
        <w:t xml:space="preserve"> </w:t>
      </w:r>
      <w:r w:rsidR="13B0D039" w:rsidRPr="7CF52DDC">
        <w:rPr>
          <w:rFonts w:ascii="Times New Roman" w:hAnsi="Times New Roman" w:cs="Times New Roman"/>
          <w:noProof/>
          <w:sz w:val="24"/>
          <w:szCs w:val="24"/>
        </w:rPr>
        <w:t xml:space="preserve">lastly, </w:t>
      </w:r>
      <w:r w:rsidR="62C8458C" w:rsidRPr="7CF52DDC">
        <w:rPr>
          <w:rFonts w:ascii="Times New Roman" w:hAnsi="Times New Roman" w:cs="Times New Roman"/>
          <w:noProof/>
          <w:sz w:val="24"/>
          <w:szCs w:val="24"/>
        </w:rPr>
        <w:t>one found</w:t>
      </w:r>
      <w:r w:rsidR="2017B158" w:rsidRPr="7CF52DDC">
        <w:rPr>
          <w:rFonts w:ascii="Times New Roman" w:hAnsi="Times New Roman" w:cs="Times New Roman"/>
          <w:noProof/>
          <w:sz w:val="24"/>
          <w:szCs w:val="24"/>
        </w:rPr>
        <w:t xml:space="preserve"> skeptical attitudes towards advertising were greater than recognition of advergames</w:t>
      </w:r>
      <w:r w:rsidR="5EDB1A6A" w:rsidRPr="7CF52DDC">
        <w:rPr>
          <w:rFonts w:ascii="Times New Roman" w:hAnsi="Times New Roman" w:cs="Times New Roman"/>
          <w:noProof/>
          <w:sz w:val="24"/>
          <w:szCs w:val="24"/>
        </w:rPr>
        <w:t xml:space="preserve"> as advertis</w:t>
      </w:r>
      <w:r w:rsidR="13B0D039" w:rsidRPr="7CF52DDC">
        <w:rPr>
          <w:rFonts w:ascii="Times New Roman" w:hAnsi="Times New Roman" w:cs="Times New Roman"/>
          <w:noProof/>
          <w:sz w:val="24"/>
          <w:szCs w:val="24"/>
        </w:rPr>
        <w:t>i</w:t>
      </w:r>
      <w:r w:rsidR="5EDB1A6A" w:rsidRPr="7CF52DDC">
        <w:rPr>
          <w:rFonts w:ascii="Times New Roman" w:hAnsi="Times New Roman" w:cs="Times New Roman"/>
          <w:noProof/>
          <w:sz w:val="24"/>
          <w:szCs w:val="24"/>
        </w:rPr>
        <w:t>ng</w:t>
      </w:r>
      <w:r w:rsidR="62C8458C" w:rsidRPr="7CF52DDC">
        <w:rPr>
          <w:rFonts w:ascii="Times New Roman" w:hAnsi="Times New Roman" w:cs="Times New Roman"/>
          <w:noProof/>
          <w:sz w:val="24"/>
          <w:szCs w:val="24"/>
        </w:rPr>
        <w:t>, due to very low recognition</w:t>
      </w:r>
      <w:r w:rsidR="70B0578B" w:rsidRPr="7CF52DDC">
        <w:rPr>
          <w:rFonts w:ascii="Times New Roman" w:hAnsi="Times New Roman" w:cs="Times New Roman"/>
          <w:noProof/>
          <w:sz w:val="24"/>
          <w:szCs w:val="24"/>
        </w:rPr>
        <w:t xml:space="preserve"> in 7-11 year olds</w:t>
      </w:r>
      <w:r w:rsidR="02E48E0C" w:rsidRPr="7CF52DDC">
        <w:rPr>
          <w:rFonts w:ascii="Times New Roman" w:hAnsi="Times New Roman" w:cs="Times New Roman"/>
          <w:noProof/>
          <w:sz w:val="24"/>
          <w:szCs w:val="24"/>
        </w:rPr>
        <w:t xml:space="preserve"> (62.5-72% vs 48.5%</w:t>
      </w:r>
      <w:r w:rsidR="2017B158" w:rsidRPr="7CF52DDC">
        <w:rPr>
          <w:rFonts w:ascii="Times New Roman" w:hAnsi="Times New Roman" w:cs="Times New Roman"/>
          <w:noProof/>
          <w:sz w:val="24"/>
          <w:szCs w:val="24"/>
        </w:rPr>
        <w:t>)</w:t>
      </w:r>
      <w:r w:rsidR="02B359A4" w:rsidRPr="7CF52DDC">
        <w:rPr>
          <w:rFonts w:ascii="Times New Roman" w:hAnsi="Times New Roman" w:cs="Times New Roman"/>
          <w:noProof/>
          <w:sz w:val="24"/>
          <w:szCs w:val="24"/>
        </w:rPr>
        <w:t>.</w:t>
      </w:r>
      <w:r w:rsidR="00BC68EB">
        <w:rPr>
          <w:rFonts w:ascii="Times New Roman" w:hAnsi="Times New Roman" w:cs="Times New Roman"/>
          <w:noProof/>
          <w:sz w:val="24"/>
          <w:szCs w:val="24"/>
        </w:rPr>
        <w:fldChar w:fldCharType="begin"/>
      </w:r>
      <w:r w:rsidR="003564B8">
        <w:rPr>
          <w:rFonts w:ascii="Times New Roman" w:hAnsi="Times New Roman" w:cs="Times New Roman"/>
          <w:noProof/>
          <w:sz w:val="24"/>
          <w:szCs w:val="24"/>
        </w:rPr>
        <w:instrText xml:space="preserve"> ADDIN EN.CITE &lt;EndNote&gt;&lt;Cite&gt;&lt;Author&gt;An&lt;/Author&gt;&lt;Year&gt;2019&lt;/Year&gt;&lt;RecNum&gt;86&lt;/RecNum&gt;&lt;DisplayText&gt;&lt;style face="superscript"&gt;50&lt;/style&gt;&lt;/DisplayText&gt;&lt;record&gt;&lt;rec-number&gt;86&lt;/rec-number&gt;&lt;foreign-keys&gt;&lt;key app="EN" db-id="ztdffdxs3ww05iepwa1xwsr7r2z5fpvz2t5x" timestamp="1652095864"&gt;86&lt;/key&gt;&lt;/foreign-keys&gt;&lt;ref-type name="Journal Article"&gt;17&lt;/ref-type&gt;&lt;contributors&gt;&lt;authors&gt;&lt;author&gt;An, S.&lt;/author&gt;&lt;author&gt;Kang, H.&lt;/author&gt;&lt;/authors&gt;&lt;/contributors&gt;&lt;titles&gt;&lt;title&gt;Korean children&amp;apos;s understanding of social media advergames: An exploratory study of ad recognition and skeptical attitudes toward advertising&lt;/title&gt;&lt;secondary-title&gt;Journal of Consumer Behaviour&lt;/secondary-title&gt;&lt;/titles&gt;&lt;periodical&gt;&lt;full-title&gt;Journal of Consumer Behaviour&lt;/full-title&gt;&lt;/periodical&gt;&lt;pages&gt;387-398&lt;/pages&gt;&lt;volume&gt;18&lt;/volume&gt;&lt;number&gt;5&lt;/number&gt;&lt;dates&gt;&lt;year&gt;2019&lt;/year&gt;&lt;/dates&gt;&lt;isbn&gt;1472-0817&lt;/isbn&gt;&lt;urls&gt;&lt;related-urls&gt;&lt;url&gt;https://onlinelibrary.wiley.com/doi/abs/10.1002/cb.1778&lt;/url&gt;&lt;/related-urls&gt;&lt;/urls&gt;&lt;electronic-resource-num&gt;https://doi.org/10.1002/cb.1778&lt;/electronic-resource-num&gt;&lt;/record&gt;&lt;/Cite&gt;&lt;/EndNote&gt;</w:instrText>
      </w:r>
      <w:r w:rsidR="00BC68EB">
        <w:rPr>
          <w:rFonts w:ascii="Times New Roman" w:hAnsi="Times New Roman" w:cs="Times New Roman"/>
          <w:noProof/>
          <w:sz w:val="24"/>
          <w:szCs w:val="24"/>
        </w:rPr>
        <w:fldChar w:fldCharType="separate"/>
      </w:r>
      <w:r w:rsidR="003564B8" w:rsidRPr="003564B8">
        <w:rPr>
          <w:rFonts w:ascii="Times New Roman" w:hAnsi="Times New Roman" w:cs="Times New Roman"/>
          <w:noProof/>
          <w:sz w:val="24"/>
          <w:szCs w:val="24"/>
          <w:vertAlign w:val="superscript"/>
        </w:rPr>
        <w:t>50</w:t>
      </w:r>
      <w:r w:rsidR="00BC68EB">
        <w:rPr>
          <w:rFonts w:ascii="Times New Roman" w:hAnsi="Times New Roman" w:cs="Times New Roman"/>
          <w:noProof/>
          <w:sz w:val="24"/>
          <w:szCs w:val="24"/>
        </w:rPr>
        <w:fldChar w:fldCharType="end"/>
      </w:r>
      <w:r w:rsidR="07A4CFC5" w:rsidRPr="002F1067">
        <w:rPr>
          <w:rFonts w:ascii="Times New Roman" w:hAnsi="Times New Roman" w:cs="Times New Roman"/>
          <w:noProof/>
          <w:sz w:val="24"/>
          <w:szCs w:val="24"/>
          <w:vertAlign w:val="superscript"/>
        </w:rPr>
        <w:t xml:space="preserve"> </w:t>
      </w:r>
      <w:r w:rsidR="07A4CFC5" w:rsidRPr="002F1067">
        <w:rPr>
          <w:rFonts w:ascii="Times New Roman" w:hAnsi="Times New Roman" w:cs="Times New Roman"/>
          <w:sz w:val="24"/>
          <w:szCs w:val="24"/>
        </w:rPr>
        <w:t>Four studies</w:t>
      </w:r>
      <w:r w:rsidR="39B49F3C" w:rsidRPr="7CF52DDC">
        <w:rPr>
          <w:rFonts w:ascii="Times New Roman" w:hAnsi="Times New Roman" w:cs="Times New Roman"/>
          <w:sz w:val="24"/>
          <w:szCs w:val="24"/>
        </w:rPr>
        <w:t xml:space="preserve"> with some concerns of bias</w:t>
      </w:r>
      <w:r w:rsidR="07A4CFC5" w:rsidRPr="002F1067">
        <w:rPr>
          <w:rFonts w:ascii="Times New Roman" w:hAnsi="Times New Roman" w:cs="Times New Roman"/>
          <w:sz w:val="24"/>
          <w:szCs w:val="24"/>
        </w:rPr>
        <w:t xml:space="preserve"> measured the impact of advertising format and found significantly greater understanding with </w:t>
      </w:r>
      <w:r w:rsidR="098759F9" w:rsidRPr="7CF52DDC">
        <w:rPr>
          <w:rFonts w:ascii="Times New Roman" w:hAnsi="Times New Roman" w:cs="Times New Roman"/>
          <w:sz w:val="24"/>
          <w:szCs w:val="24"/>
        </w:rPr>
        <w:t xml:space="preserve">non-digital </w:t>
      </w:r>
      <w:r w:rsidR="07A4CFC5" w:rsidRPr="002F1067">
        <w:rPr>
          <w:rFonts w:ascii="Times New Roman" w:hAnsi="Times New Roman" w:cs="Times New Roman"/>
          <w:sz w:val="24"/>
          <w:szCs w:val="24"/>
        </w:rPr>
        <w:t xml:space="preserve">advertising </w:t>
      </w:r>
      <w:r w:rsidR="783B0529" w:rsidRPr="7CF52DDC">
        <w:rPr>
          <w:rFonts w:ascii="Times New Roman" w:hAnsi="Times New Roman" w:cs="Times New Roman"/>
          <w:sz w:val="24"/>
          <w:szCs w:val="24"/>
        </w:rPr>
        <w:t xml:space="preserve">(TV) </w:t>
      </w:r>
      <w:r w:rsidR="07A4CFC5" w:rsidRPr="002F1067">
        <w:rPr>
          <w:rFonts w:ascii="Times New Roman" w:hAnsi="Times New Roman" w:cs="Times New Roman"/>
          <w:sz w:val="24"/>
          <w:szCs w:val="24"/>
        </w:rPr>
        <w:t>compared to digital advertising (primarily advergames).</w:t>
      </w:r>
      <w:r w:rsidR="00481B76" w:rsidRPr="002F1067">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0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0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481B76" w:rsidRPr="002F1067">
        <w:rPr>
          <w:rFonts w:ascii="Times New Roman" w:hAnsi="Times New Roman" w:cs="Times New Roman"/>
          <w:sz w:val="24"/>
          <w:szCs w:val="24"/>
        </w:rPr>
      </w:r>
      <w:r w:rsidR="00481B76"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7,49,63</w:t>
      </w:r>
      <w:r w:rsidR="00481B76" w:rsidRPr="002F1067">
        <w:rPr>
          <w:rFonts w:ascii="Times New Roman" w:hAnsi="Times New Roman" w:cs="Times New Roman"/>
          <w:sz w:val="24"/>
          <w:szCs w:val="24"/>
        </w:rPr>
        <w:fldChar w:fldCharType="end"/>
      </w:r>
      <w:r w:rsidR="07A4CFC5" w:rsidRPr="002F1067">
        <w:rPr>
          <w:rFonts w:ascii="Times New Roman" w:hAnsi="Times New Roman" w:cs="Times New Roman"/>
          <w:sz w:val="24"/>
          <w:szCs w:val="24"/>
        </w:rPr>
        <w:t xml:space="preserve"> </w:t>
      </w:r>
      <w:r w:rsidR="5613C908" w:rsidRPr="7CF52DDC">
        <w:rPr>
          <w:rFonts w:ascii="Times New Roman" w:hAnsi="Times New Roman" w:cs="Times New Roman"/>
          <w:sz w:val="24"/>
          <w:szCs w:val="24"/>
        </w:rPr>
        <w:t xml:space="preserve">Overall, </w:t>
      </w:r>
      <w:r w:rsidR="54090944" w:rsidRPr="7CF52DDC">
        <w:rPr>
          <w:rFonts w:ascii="Times New Roman" w:hAnsi="Times New Roman" w:cs="Times New Roman"/>
          <w:sz w:val="24"/>
          <w:szCs w:val="24"/>
        </w:rPr>
        <w:t xml:space="preserve">understanding of the </w:t>
      </w:r>
      <w:r w:rsidR="41BC8F75" w:rsidRPr="7CF52DDC">
        <w:rPr>
          <w:rFonts w:ascii="Times New Roman" w:hAnsi="Times New Roman" w:cs="Times New Roman"/>
          <w:sz w:val="24"/>
          <w:szCs w:val="24"/>
        </w:rPr>
        <w:t xml:space="preserve">persuasive </w:t>
      </w:r>
      <w:r w:rsidR="54090944" w:rsidRPr="7CF52DDC">
        <w:rPr>
          <w:rFonts w:ascii="Times New Roman" w:hAnsi="Times New Roman" w:cs="Times New Roman"/>
          <w:sz w:val="24"/>
          <w:szCs w:val="24"/>
        </w:rPr>
        <w:t>intent of adverts to impact on attitudes and behaviours was generally low</w:t>
      </w:r>
      <w:r w:rsidR="708DF093" w:rsidRPr="7CF52DDC">
        <w:rPr>
          <w:rFonts w:ascii="Times New Roman" w:hAnsi="Times New Roman" w:cs="Times New Roman"/>
          <w:sz w:val="24"/>
          <w:szCs w:val="24"/>
        </w:rPr>
        <w:t xml:space="preserve"> </w:t>
      </w:r>
      <w:r w:rsidR="2B25CDBF" w:rsidRPr="7CF52DDC">
        <w:rPr>
          <w:rFonts w:ascii="Times New Roman" w:hAnsi="Times New Roman" w:cs="Times New Roman"/>
          <w:sz w:val="24"/>
          <w:szCs w:val="24"/>
        </w:rPr>
        <w:lastRenderedPageBreak/>
        <w:t>across studies</w:t>
      </w:r>
      <w:r w:rsidR="4E3E1048" w:rsidRPr="7CF52DDC">
        <w:rPr>
          <w:rFonts w:ascii="Times New Roman" w:hAnsi="Times New Roman" w:cs="Times New Roman"/>
          <w:sz w:val="24"/>
          <w:szCs w:val="24"/>
        </w:rPr>
        <w:t>, for example, only 40% in 11-12 year old</w:t>
      </w:r>
      <w:r w:rsidR="2B25CDBF" w:rsidRPr="7CF52DDC">
        <w:rPr>
          <w:rFonts w:ascii="Times New Roman" w:hAnsi="Times New Roman" w:cs="Times New Roman"/>
          <w:sz w:val="24"/>
          <w:szCs w:val="24"/>
        </w:rPr>
        <w:t>s</w:t>
      </w:r>
      <w:r w:rsidR="5D72C837" w:rsidRPr="7CF52DDC">
        <w:rPr>
          <w:rFonts w:ascii="Times New Roman" w:hAnsi="Times New Roman" w:cs="Times New Roman"/>
          <w:sz w:val="24"/>
          <w:szCs w:val="24"/>
        </w:rPr>
        <w:t>,</w:t>
      </w:r>
      <w:r w:rsidR="00BC68EB">
        <w:rPr>
          <w:rFonts w:ascii="Times New Roman" w:hAnsi="Times New Roman" w:cs="Times New Roman"/>
          <w:sz w:val="24"/>
          <w:szCs w:val="24"/>
        </w:rPr>
        <w:fldChar w:fldCharType="begin">
          <w:fldData xml:space="preserve">PEVuZE5vdGU+PENpdGU+PEF1dGhvcj5DYXJ0ZXI8L0F1dGhvcj48WWVhcj4yMDExPC9ZZWFyPjxS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DYXJ0ZXI8L0F1dGhvcj48WWVhcj4yMDExPC9ZZWFyPjxS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BC68EB">
        <w:rPr>
          <w:rFonts w:ascii="Times New Roman" w:hAnsi="Times New Roman" w:cs="Times New Roman"/>
          <w:sz w:val="24"/>
          <w:szCs w:val="24"/>
        </w:rPr>
      </w:r>
      <w:r w:rsidR="00BC68EB">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0</w:t>
      </w:r>
      <w:r w:rsidR="00BC68EB">
        <w:rPr>
          <w:rFonts w:ascii="Times New Roman" w:hAnsi="Times New Roman" w:cs="Times New Roman"/>
          <w:sz w:val="24"/>
          <w:szCs w:val="24"/>
        </w:rPr>
        <w:fldChar w:fldCharType="end"/>
      </w:r>
      <w:r w:rsidR="4272001F" w:rsidRPr="7CF52DDC">
        <w:rPr>
          <w:rFonts w:ascii="Times New Roman" w:hAnsi="Times New Roman" w:cs="Times New Roman"/>
          <w:sz w:val="24"/>
          <w:szCs w:val="24"/>
        </w:rPr>
        <w:t xml:space="preserve"> and </w:t>
      </w:r>
      <w:r w:rsidR="6E3A5684" w:rsidRPr="7CF52DDC">
        <w:rPr>
          <w:rFonts w:ascii="Times New Roman" w:hAnsi="Times New Roman" w:cs="Times New Roman"/>
          <w:sz w:val="24"/>
          <w:szCs w:val="24"/>
        </w:rPr>
        <w:t xml:space="preserve">only </w:t>
      </w:r>
      <w:r w:rsidR="44BA6882" w:rsidRPr="7CF52DDC">
        <w:rPr>
          <w:rFonts w:ascii="Times New Roman" w:hAnsi="Times New Roman" w:cs="Times New Roman"/>
          <w:sz w:val="24"/>
          <w:szCs w:val="24"/>
        </w:rPr>
        <w:t>1</w:t>
      </w:r>
      <w:r w:rsidR="6E3A5684" w:rsidRPr="7CF52DDC">
        <w:rPr>
          <w:rFonts w:ascii="Times New Roman" w:hAnsi="Times New Roman" w:cs="Times New Roman"/>
          <w:sz w:val="24"/>
          <w:szCs w:val="24"/>
        </w:rPr>
        <w:t>% of</w:t>
      </w:r>
      <w:r w:rsidR="7A7E454A" w:rsidRPr="7CF52DDC">
        <w:rPr>
          <w:rFonts w:ascii="Times New Roman" w:hAnsi="Times New Roman" w:cs="Times New Roman"/>
          <w:sz w:val="24"/>
          <w:szCs w:val="24"/>
        </w:rPr>
        <w:t xml:space="preserve"> 7-</w:t>
      </w:r>
      <w:r w:rsidR="48B9E600" w:rsidRPr="7CF52DDC">
        <w:rPr>
          <w:rFonts w:ascii="Times New Roman" w:hAnsi="Times New Roman" w:cs="Times New Roman"/>
          <w:sz w:val="24"/>
          <w:szCs w:val="24"/>
        </w:rPr>
        <w:t>9</w:t>
      </w:r>
      <w:r w:rsidR="1936C3CE" w:rsidRPr="7CF52DDC">
        <w:rPr>
          <w:rFonts w:ascii="Times New Roman" w:hAnsi="Times New Roman" w:cs="Times New Roman"/>
          <w:sz w:val="24"/>
          <w:szCs w:val="24"/>
        </w:rPr>
        <w:t xml:space="preserve"> year olds</w:t>
      </w:r>
      <w:r w:rsidR="44BA6882" w:rsidRPr="7CF52DDC">
        <w:rPr>
          <w:rFonts w:ascii="Times New Roman" w:hAnsi="Times New Roman" w:cs="Times New Roman"/>
          <w:sz w:val="24"/>
          <w:szCs w:val="24"/>
        </w:rPr>
        <w:t xml:space="preserve"> and 12% </w:t>
      </w:r>
      <w:r w:rsidR="48B9E600" w:rsidRPr="7CF52DDC">
        <w:rPr>
          <w:rFonts w:ascii="Times New Roman" w:hAnsi="Times New Roman" w:cs="Times New Roman"/>
          <w:sz w:val="24"/>
          <w:szCs w:val="24"/>
        </w:rPr>
        <w:t>10-</w:t>
      </w:r>
      <w:r w:rsidR="7A7E454A" w:rsidRPr="7CF52DDC">
        <w:rPr>
          <w:rFonts w:ascii="Times New Roman" w:hAnsi="Times New Roman" w:cs="Times New Roman"/>
          <w:sz w:val="24"/>
          <w:szCs w:val="24"/>
        </w:rPr>
        <w:t>12 year old</w:t>
      </w:r>
      <w:r w:rsidR="1936C3CE" w:rsidRPr="7CF52DDC">
        <w:rPr>
          <w:rFonts w:ascii="Times New Roman" w:hAnsi="Times New Roman" w:cs="Times New Roman"/>
          <w:sz w:val="24"/>
          <w:szCs w:val="24"/>
        </w:rPr>
        <w:t>s</w:t>
      </w:r>
      <w:r w:rsidR="72CD2B0C" w:rsidRPr="7CF52DDC">
        <w:rPr>
          <w:rFonts w:ascii="Times New Roman" w:hAnsi="Times New Roman" w:cs="Times New Roman"/>
          <w:sz w:val="24"/>
          <w:szCs w:val="24"/>
        </w:rPr>
        <w:t>.</w:t>
      </w:r>
      <w:r w:rsidR="00BC68EB">
        <w:rPr>
          <w:rFonts w:ascii="Times New Roman" w:hAnsi="Times New Roman" w:cs="Times New Roman"/>
          <w:sz w:val="24"/>
          <w:szCs w:val="24"/>
        </w:rPr>
        <w:fldChar w:fldCharType="begin"/>
      </w:r>
      <w:r w:rsidR="003564B8">
        <w:rPr>
          <w:rFonts w:ascii="Times New Roman" w:hAnsi="Times New Roman" w:cs="Times New Roman"/>
          <w:sz w:val="24"/>
          <w:szCs w:val="24"/>
        </w:rPr>
        <w:instrText xml:space="preserve"> ADDIN EN.CITE &lt;EndNote&gt;&lt;Cite&gt;&lt;Author&gt;Hudders&lt;/Author&gt;&lt;Year&gt;2018&lt;/Year&gt;&lt;RecNum&gt;25&lt;/RecNum&gt;&lt;DisplayText&gt;&lt;style face="superscript"&gt;45&lt;/style&gt;&lt;/DisplayText&gt;&lt;record&gt;&lt;rec-number&gt;25&lt;/rec-number&gt;&lt;foreign-keys&gt;&lt;key app="EN" db-id="ztdffdxs3ww05iepwa1xwsr7r2z5fpvz2t5x" timestamp="1652095733"&gt;25&lt;/key&gt;&lt;/foreign-keys&gt;&lt;ref-type name="Journal Article"&gt;17&lt;/ref-type&gt;&lt;contributors&gt;&lt;authors&gt;&lt;author&gt;Hudders, L.&lt;/author&gt;&lt;author&gt;Cauberghe, V.&lt;/author&gt;&lt;/authors&gt;&lt;/contributors&gt;&lt;titles&gt;&lt;title&gt;The mediating role of advertising literacy and the moderating influence of parental mediation on how children of different ages react to brand placements&lt;/title&gt;&lt;secondary-title&gt;Journal of Consumer Behaviour&lt;/secondary-title&gt;&lt;/titles&gt;&lt;periodical&gt;&lt;full-title&gt;Journal of Consumer Behaviour&lt;/full-title&gt;&lt;/periodical&gt;&lt;pages&gt;No Pagination Specified&lt;/pages&gt;&lt;volume&gt;17&lt;/volume&gt;&lt;number&gt;2&lt;/number&gt;&lt;keywords&gt;&lt;keyword&gt;eppi-reviewer4&lt;/keyword&gt;&lt;keyword&gt;future-research agenda&lt;/keyword&gt;&lt;keyword&gt;product placement&lt;/keyword&gt;&lt;keyword&gt;persuasion knowledge&lt;/keyword&gt;&lt;keyword&gt;television mediation&lt;/keyword&gt;&lt;keyword&gt;young-people&lt;/keyword&gt;&lt;keyword&gt;advergames&lt;/keyword&gt;&lt;keyword&gt;responses&lt;/keyword&gt;&lt;keyword&gt;online&lt;/keyword&gt;&lt;keyword&gt;model&lt;/keyword&gt;&lt;keyword&gt;adolescents&lt;/keyword&gt;&lt;/keywords&gt;&lt;dates&gt;&lt;year&gt;2018&lt;/year&gt;&lt;pub-dates&gt;&lt;date&gt;2018&lt;/date&gt;&lt;/pub-dates&gt;&lt;/dates&gt;&lt;isbn&gt;1472-0817&lt;/isbn&gt;&lt;urls&gt;&lt;related-urls&gt;&lt;url&gt;http://ovidsp.ovid.com/ovidweb.cgi?T=JS&amp;amp;CSC=Y&amp;amp;NEWS=N&amp;amp;PAGE=fulltext&amp;amp;D=psyc14&amp;amp;AN=2018-02293-001&lt;/url&gt;&lt;url&gt;https://onlinelibrary.wiley.com/doi/pdf/10.1002/cb.1704&lt;/url&gt;&lt;/related-urls&gt;&lt;/urls&gt;&lt;electronic-resource-num&gt;10.1002/cb.1704&lt;/electronic-resource-num&gt;&lt;/record&gt;&lt;/Cite&gt;&lt;/EndNote&gt;</w:instrText>
      </w:r>
      <w:r w:rsidR="00BC68EB">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5</w:t>
      </w:r>
      <w:r w:rsidR="00BC68EB">
        <w:rPr>
          <w:rFonts w:ascii="Times New Roman" w:hAnsi="Times New Roman" w:cs="Times New Roman"/>
          <w:sz w:val="24"/>
          <w:szCs w:val="24"/>
        </w:rPr>
        <w:fldChar w:fldCharType="end"/>
      </w:r>
    </w:p>
    <w:p w14:paraId="4F7BBF6A" w14:textId="74B2D18E" w:rsidR="006B1D00" w:rsidRPr="002F1067" w:rsidRDefault="006B1D00"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Meta-analys</w:t>
      </w:r>
      <w:r w:rsidR="00D5331B" w:rsidRPr="002F1067">
        <w:rPr>
          <w:rFonts w:ascii="Times New Roman" w:hAnsi="Times New Roman" w:cs="Times New Roman"/>
          <w:sz w:val="24"/>
          <w:szCs w:val="24"/>
        </w:rPr>
        <w:t>e</w:t>
      </w:r>
      <w:r w:rsidRPr="002F1067">
        <w:rPr>
          <w:rFonts w:ascii="Times New Roman" w:hAnsi="Times New Roman" w:cs="Times New Roman"/>
          <w:sz w:val="24"/>
          <w:szCs w:val="24"/>
        </w:rPr>
        <w:t>s</w:t>
      </w:r>
      <w:r w:rsidR="00193782">
        <w:rPr>
          <w:rFonts w:ascii="Times New Roman" w:hAnsi="Times New Roman" w:cs="Times New Roman"/>
          <w:sz w:val="24"/>
          <w:szCs w:val="24"/>
        </w:rPr>
        <w:t xml:space="preserve"> of attitudinal outcomes</w:t>
      </w:r>
    </w:p>
    <w:p w14:paraId="5016513D" w14:textId="785A4FD0" w:rsidR="004D2EF5" w:rsidRPr="002F1067" w:rsidRDefault="00555F82" w:rsidP="00802A96">
      <w:pPr>
        <w:spacing w:line="480" w:lineRule="auto"/>
        <w:rPr>
          <w:rFonts w:ascii="Times New Roman" w:hAnsi="Times New Roman" w:cs="Times New Roman"/>
          <w:color w:val="000000" w:themeColor="text1"/>
          <w:sz w:val="24"/>
          <w:szCs w:val="24"/>
          <w:lang w:val="en-US"/>
        </w:rPr>
      </w:pPr>
      <w:r w:rsidRPr="002F1067">
        <w:rPr>
          <w:rFonts w:ascii="Times New Roman" w:hAnsi="Times New Roman" w:cs="Times New Roman"/>
          <w:sz w:val="24"/>
          <w:szCs w:val="24"/>
        </w:rPr>
        <w:t>A m</w:t>
      </w:r>
      <w:r w:rsidR="00F30946" w:rsidRPr="002F1067">
        <w:rPr>
          <w:rFonts w:ascii="Times New Roman" w:hAnsi="Times New Roman" w:cs="Times New Roman"/>
          <w:sz w:val="24"/>
          <w:szCs w:val="24"/>
        </w:rPr>
        <w:t>eta-</w:t>
      </w:r>
      <w:r w:rsidR="00566296" w:rsidRPr="002F1067">
        <w:rPr>
          <w:rFonts w:ascii="Times New Roman" w:hAnsi="Times New Roman" w:cs="Times New Roman"/>
          <w:sz w:val="24"/>
          <w:szCs w:val="24"/>
        </w:rPr>
        <w:t>analysis,</w:t>
      </w:r>
      <w:r w:rsidR="00F30946" w:rsidRPr="002F1067">
        <w:rPr>
          <w:rFonts w:ascii="Times New Roman" w:hAnsi="Times New Roman" w:cs="Times New Roman"/>
          <w:sz w:val="24"/>
          <w:szCs w:val="24"/>
        </w:rPr>
        <w:t xml:space="preserve"> comparing </w:t>
      </w:r>
      <w:r w:rsidR="3CF8A236" w:rsidRPr="002F1067">
        <w:rPr>
          <w:rFonts w:ascii="Times New Roman" w:hAnsi="Times New Roman" w:cs="Times New Roman"/>
          <w:sz w:val="24"/>
          <w:szCs w:val="24"/>
        </w:rPr>
        <w:t xml:space="preserve">all </w:t>
      </w:r>
      <w:r w:rsidR="00F30946" w:rsidRPr="002F1067">
        <w:rPr>
          <w:rFonts w:ascii="Times New Roman" w:hAnsi="Times New Roman" w:cs="Times New Roman"/>
          <w:sz w:val="24"/>
          <w:szCs w:val="24"/>
        </w:rPr>
        <w:t>advert exposure</w:t>
      </w:r>
      <w:r w:rsidR="201C49F9" w:rsidRPr="002F1067">
        <w:rPr>
          <w:rFonts w:ascii="Times New Roman" w:hAnsi="Times New Roman" w:cs="Times New Roman"/>
          <w:sz w:val="24"/>
          <w:szCs w:val="24"/>
        </w:rPr>
        <w:t>s</w:t>
      </w:r>
      <w:r w:rsidR="00F30946" w:rsidRPr="002F1067">
        <w:rPr>
          <w:rFonts w:ascii="Times New Roman" w:hAnsi="Times New Roman" w:cs="Times New Roman"/>
          <w:sz w:val="24"/>
          <w:szCs w:val="24"/>
        </w:rPr>
        <w:t xml:space="preserve"> to </w:t>
      </w:r>
      <w:r w:rsidR="00C14BE6" w:rsidRPr="002F1067">
        <w:rPr>
          <w:rFonts w:ascii="Times New Roman" w:hAnsi="Times New Roman" w:cs="Times New Roman"/>
          <w:sz w:val="24"/>
          <w:szCs w:val="24"/>
        </w:rPr>
        <w:t>no advert or neutral advert control</w:t>
      </w:r>
      <w:r w:rsidR="00F30946" w:rsidRPr="002F1067">
        <w:rPr>
          <w:rFonts w:ascii="Times New Roman" w:hAnsi="Times New Roman" w:cs="Times New Roman"/>
          <w:sz w:val="24"/>
          <w:szCs w:val="24"/>
        </w:rPr>
        <w:t xml:space="preserve"> by attitude type</w:t>
      </w:r>
      <w:r w:rsidR="00566296" w:rsidRPr="002F1067">
        <w:rPr>
          <w:rFonts w:ascii="Times New Roman" w:hAnsi="Times New Roman" w:cs="Times New Roman"/>
          <w:sz w:val="24"/>
          <w:szCs w:val="24"/>
        </w:rPr>
        <w:t xml:space="preserve"> </w:t>
      </w:r>
      <w:r w:rsidR="00566296" w:rsidRPr="002F1067">
        <w:rPr>
          <w:rFonts w:ascii="Times New Roman" w:hAnsi="Times New Roman" w:cs="Times New Roman"/>
          <w:color w:val="000000" w:themeColor="text1"/>
          <w:sz w:val="24"/>
          <w:szCs w:val="24"/>
          <w:lang w:val="en-US"/>
        </w:rPr>
        <w:t>(Figure 2)</w:t>
      </w:r>
      <w:r w:rsidR="002C5761" w:rsidRPr="002F1067">
        <w:rPr>
          <w:rFonts w:ascii="Times New Roman" w:hAnsi="Times New Roman" w:cs="Times New Roman"/>
          <w:sz w:val="24"/>
          <w:szCs w:val="24"/>
        </w:rPr>
        <w:t>,</w:t>
      </w:r>
      <w:r w:rsidR="00F30946" w:rsidRPr="002F1067">
        <w:rPr>
          <w:rFonts w:ascii="Times New Roman" w:hAnsi="Times New Roman" w:cs="Times New Roman"/>
          <w:sz w:val="24"/>
          <w:szCs w:val="24"/>
        </w:rPr>
        <w:t xml:space="preserve"> showed that </w:t>
      </w:r>
      <w:r w:rsidR="0084543F" w:rsidRPr="002F1067">
        <w:rPr>
          <w:rFonts w:ascii="Times New Roman" w:hAnsi="Times New Roman" w:cs="Times New Roman"/>
          <w:sz w:val="24"/>
          <w:szCs w:val="24"/>
        </w:rPr>
        <w:t>overall</w:t>
      </w:r>
      <w:r w:rsidR="26D3A04B" w:rsidRPr="002F1067">
        <w:rPr>
          <w:rFonts w:ascii="Times New Roman" w:hAnsi="Times New Roman" w:cs="Times New Roman"/>
          <w:sz w:val="24"/>
          <w:szCs w:val="24"/>
        </w:rPr>
        <w:t>,</w:t>
      </w:r>
      <w:r w:rsidR="0084543F" w:rsidRPr="002F1067">
        <w:rPr>
          <w:rFonts w:ascii="Times New Roman" w:hAnsi="Times New Roman" w:cs="Times New Roman"/>
          <w:sz w:val="24"/>
          <w:szCs w:val="24"/>
        </w:rPr>
        <w:t xml:space="preserve"> an</w:t>
      </w:r>
      <w:r w:rsidR="002C5761" w:rsidRPr="002F1067">
        <w:rPr>
          <w:rFonts w:ascii="Times New Roman" w:hAnsi="Times New Roman" w:cs="Times New Roman"/>
          <w:sz w:val="24"/>
          <w:szCs w:val="24"/>
        </w:rPr>
        <w:t>y</w:t>
      </w:r>
      <w:r w:rsidR="00B073EB" w:rsidRPr="002F1067">
        <w:rPr>
          <w:rFonts w:ascii="Times New Roman" w:hAnsi="Times New Roman" w:cs="Times New Roman"/>
          <w:sz w:val="24"/>
          <w:szCs w:val="24"/>
        </w:rPr>
        <w:t xml:space="preserve"> </w:t>
      </w:r>
      <w:r w:rsidR="00F30946" w:rsidRPr="002F1067">
        <w:rPr>
          <w:rFonts w:ascii="Times New Roman" w:hAnsi="Times New Roman" w:cs="Times New Roman"/>
          <w:sz w:val="24"/>
          <w:szCs w:val="24"/>
        </w:rPr>
        <w:t xml:space="preserve">advertising exposure </w:t>
      </w:r>
      <w:r w:rsidR="001F3712" w:rsidRPr="002F1067">
        <w:rPr>
          <w:rFonts w:ascii="Times New Roman" w:hAnsi="Times New Roman" w:cs="Times New Roman"/>
          <w:sz w:val="24"/>
          <w:szCs w:val="24"/>
        </w:rPr>
        <w:t xml:space="preserve">significantly </w:t>
      </w:r>
      <w:r w:rsidR="00F30946" w:rsidRPr="002F1067">
        <w:rPr>
          <w:rFonts w:ascii="Times New Roman" w:hAnsi="Times New Roman" w:cs="Times New Roman"/>
          <w:sz w:val="24"/>
          <w:szCs w:val="24"/>
        </w:rPr>
        <w:t xml:space="preserve">increased </w:t>
      </w:r>
      <w:r w:rsidR="009D3D31" w:rsidRPr="002F1067">
        <w:rPr>
          <w:rFonts w:ascii="Times New Roman" w:hAnsi="Times New Roman" w:cs="Times New Roman"/>
          <w:sz w:val="24"/>
          <w:szCs w:val="24"/>
        </w:rPr>
        <w:t xml:space="preserve">positive </w:t>
      </w:r>
      <w:r w:rsidR="003867EC" w:rsidRPr="002F1067">
        <w:rPr>
          <w:rFonts w:ascii="Times New Roman" w:hAnsi="Times New Roman" w:cs="Times New Roman"/>
          <w:sz w:val="24"/>
          <w:szCs w:val="24"/>
        </w:rPr>
        <w:t>attitude</w:t>
      </w:r>
      <w:r w:rsidR="002C5761" w:rsidRPr="002F1067">
        <w:rPr>
          <w:rFonts w:ascii="Times New Roman" w:hAnsi="Times New Roman" w:cs="Times New Roman"/>
          <w:sz w:val="24"/>
          <w:szCs w:val="24"/>
        </w:rPr>
        <w:t>s</w:t>
      </w:r>
      <w:r w:rsidR="003867EC" w:rsidRPr="002F1067">
        <w:rPr>
          <w:rFonts w:ascii="Times New Roman" w:hAnsi="Times New Roman" w:cs="Times New Roman"/>
          <w:sz w:val="24"/>
          <w:szCs w:val="24"/>
        </w:rPr>
        <w:t xml:space="preserve"> toward the brand or product</w:t>
      </w:r>
      <w:r w:rsidR="0084543F" w:rsidRPr="002F1067">
        <w:rPr>
          <w:rFonts w:ascii="Times New Roman" w:hAnsi="Times New Roman" w:cs="Times New Roman"/>
          <w:sz w:val="24"/>
          <w:szCs w:val="24"/>
        </w:rPr>
        <w:t>,</w:t>
      </w:r>
      <w:r w:rsidR="003867EC" w:rsidRPr="002F1067">
        <w:rPr>
          <w:rFonts w:ascii="Times New Roman" w:hAnsi="Times New Roman" w:cs="Times New Roman"/>
          <w:sz w:val="24"/>
          <w:szCs w:val="24"/>
        </w:rPr>
        <w:t xml:space="preserve"> SMD</w:t>
      </w:r>
      <w:r w:rsidR="007D6EB4">
        <w:rPr>
          <w:rFonts w:ascii="Times New Roman" w:hAnsi="Times New Roman" w:cs="Times New Roman"/>
          <w:sz w:val="24"/>
          <w:szCs w:val="24"/>
        </w:rPr>
        <w:t xml:space="preserve"> </w:t>
      </w:r>
      <w:r w:rsidR="003867EC" w:rsidRPr="002F1067">
        <w:rPr>
          <w:rFonts w:ascii="Times New Roman" w:hAnsi="Times New Roman" w:cs="Times New Roman"/>
          <w:sz w:val="24"/>
          <w:szCs w:val="24"/>
        </w:rPr>
        <w:t>= 0.</w:t>
      </w:r>
      <w:r w:rsidR="003448E7" w:rsidRPr="002F1067">
        <w:rPr>
          <w:rFonts w:ascii="Times New Roman" w:hAnsi="Times New Roman" w:cs="Times New Roman"/>
          <w:sz w:val="24"/>
          <w:szCs w:val="24"/>
        </w:rPr>
        <w:t>397</w:t>
      </w:r>
      <w:r w:rsidR="003867EC" w:rsidRPr="002F1067">
        <w:rPr>
          <w:rFonts w:ascii="Times New Roman" w:hAnsi="Times New Roman" w:cs="Times New Roman"/>
          <w:sz w:val="24"/>
          <w:szCs w:val="24"/>
        </w:rPr>
        <w:t xml:space="preserve"> (p</w:t>
      </w:r>
      <w:r w:rsidR="008450D2" w:rsidRPr="002F1067">
        <w:rPr>
          <w:rFonts w:ascii="Times New Roman" w:hAnsi="Times New Roman" w:cs="Times New Roman"/>
          <w:sz w:val="24"/>
          <w:szCs w:val="24"/>
        </w:rPr>
        <w:t xml:space="preserve"> </w:t>
      </w:r>
      <w:r w:rsidR="003867EC" w:rsidRPr="002F1067">
        <w:rPr>
          <w:rFonts w:ascii="Times New Roman" w:hAnsi="Times New Roman" w:cs="Times New Roman"/>
          <w:sz w:val="24"/>
          <w:szCs w:val="24"/>
        </w:rPr>
        <w:t>=</w:t>
      </w:r>
      <w:r w:rsidR="008450D2" w:rsidRPr="002F1067">
        <w:rPr>
          <w:rFonts w:ascii="Times New Roman" w:hAnsi="Times New Roman" w:cs="Times New Roman"/>
          <w:sz w:val="24"/>
          <w:szCs w:val="24"/>
        </w:rPr>
        <w:t xml:space="preserve"> </w:t>
      </w:r>
      <w:r w:rsidR="0084543F" w:rsidRPr="002F1067">
        <w:rPr>
          <w:rFonts w:ascii="Times New Roman" w:hAnsi="Times New Roman" w:cs="Times New Roman"/>
          <w:sz w:val="24"/>
          <w:szCs w:val="24"/>
        </w:rPr>
        <w:t>0.001; 95%CI 0.1</w:t>
      </w:r>
      <w:r w:rsidR="00134098" w:rsidRPr="002F1067">
        <w:rPr>
          <w:rFonts w:ascii="Times New Roman" w:hAnsi="Times New Roman" w:cs="Times New Roman"/>
          <w:sz w:val="24"/>
          <w:szCs w:val="24"/>
        </w:rPr>
        <w:t>54</w:t>
      </w:r>
      <w:r w:rsidR="0084543F" w:rsidRPr="002F1067">
        <w:rPr>
          <w:rFonts w:ascii="Times New Roman" w:hAnsi="Times New Roman" w:cs="Times New Roman"/>
          <w:sz w:val="24"/>
          <w:szCs w:val="24"/>
        </w:rPr>
        <w:t>, 0.6</w:t>
      </w:r>
      <w:r w:rsidR="00134098" w:rsidRPr="002F1067">
        <w:rPr>
          <w:rFonts w:ascii="Times New Roman" w:hAnsi="Times New Roman" w:cs="Times New Roman"/>
          <w:sz w:val="24"/>
          <w:szCs w:val="24"/>
        </w:rPr>
        <w:t>39</w:t>
      </w:r>
      <w:r w:rsidR="0084543F" w:rsidRPr="002F1067">
        <w:rPr>
          <w:rFonts w:ascii="Times New Roman" w:hAnsi="Times New Roman" w:cs="Times New Roman"/>
          <w:sz w:val="24"/>
          <w:szCs w:val="24"/>
        </w:rPr>
        <w:t xml:space="preserve">; </w:t>
      </w:r>
      <w:r w:rsidR="0084543F" w:rsidRPr="002F1067">
        <w:rPr>
          <w:rFonts w:ascii="Times New Roman" w:hAnsi="Times New Roman" w:cs="Times New Roman"/>
          <w:color w:val="000000" w:themeColor="text1"/>
          <w:sz w:val="24"/>
          <w:szCs w:val="24"/>
          <w:lang w:val="en-US"/>
        </w:rPr>
        <w:t>I</w:t>
      </w:r>
      <w:r w:rsidR="0084543F" w:rsidRPr="002F1067">
        <w:rPr>
          <w:rFonts w:ascii="Times New Roman" w:hAnsi="Times New Roman" w:cs="Times New Roman"/>
          <w:color w:val="000000" w:themeColor="text1"/>
          <w:sz w:val="24"/>
          <w:szCs w:val="24"/>
          <w:vertAlign w:val="superscript"/>
          <w:lang w:val="en-US"/>
        </w:rPr>
        <w:t>2</w:t>
      </w:r>
      <w:r w:rsidR="0084543F" w:rsidRPr="002F1067">
        <w:rPr>
          <w:rFonts w:ascii="Times New Roman" w:hAnsi="Times New Roman" w:cs="Times New Roman"/>
          <w:color w:val="000000" w:themeColor="text1"/>
          <w:sz w:val="24"/>
          <w:szCs w:val="24"/>
          <w:lang w:val="en-US"/>
        </w:rPr>
        <w:t> =</w:t>
      </w:r>
      <w:r w:rsidR="00527426" w:rsidRPr="002F1067">
        <w:rPr>
          <w:rFonts w:ascii="Times New Roman" w:hAnsi="Times New Roman" w:cs="Times New Roman"/>
          <w:color w:val="000000" w:themeColor="text1"/>
          <w:sz w:val="24"/>
          <w:szCs w:val="24"/>
          <w:lang w:val="en-US"/>
        </w:rPr>
        <w:t xml:space="preserve"> </w:t>
      </w:r>
      <w:r w:rsidR="00134098" w:rsidRPr="002F1067">
        <w:rPr>
          <w:rFonts w:ascii="Times New Roman" w:hAnsi="Times New Roman" w:cs="Times New Roman"/>
          <w:color w:val="000000" w:themeColor="text1"/>
          <w:sz w:val="24"/>
          <w:szCs w:val="24"/>
          <w:lang w:val="en-US"/>
        </w:rPr>
        <w:t>91.4</w:t>
      </w:r>
      <w:r w:rsidR="0084543F" w:rsidRPr="002F1067">
        <w:rPr>
          <w:rFonts w:ascii="Times New Roman" w:hAnsi="Times New Roman" w:cs="Times New Roman"/>
          <w:color w:val="000000" w:themeColor="text1"/>
          <w:sz w:val="24"/>
          <w:szCs w:val="24"/>
          <w:lang w:val="en-US"/>
        </w:rPr>
        <w:t xml:space="preserve">%). The </w:t>
      </w:r>
      <w:r w:rsidR="00707101" w:rsidRPr="002F1067">
        <w:rPr>
          <w:rFonts w:ascii="Times New Roman" w:hAnsi="Times New Roman" w:cs="Times New Roman"/>
          <w:color w:val="000000" w:themeColor="text1"/>
          <w:sz w:val="24"/>
          <w:szCs w:val="24"/>
          <w:lang w:val="en-US"/>
        </w:rPr>
        <w:t xml:space="preserve">subgroup </w:t>
      </w:r>
      <w:r w:rsidR="0084543F" w:rsidRPr="002F1067">
        <w:rPr>
          <w:rFonts w:ascii="Times New Roman" w:hAnsi="Times New Roman" w:cs="Times New Roman"/>
          <w:color w:val="000000" w:themeColor="text1"/>
          <w:sz w:val="24"/>
          <w:szCs w:val="24"/>
          <w:lang w:val="en-US"/>
        </w:rPr>
        <w:t xml:space="preserve">meta-analysis </w:t>
      </w:r>
      <w:r w:rsidR="00707101" w:rsidRPr="002F1067">
        <w:rPr>
          <w:rFonts w:ascii="Times New Roman" w:hAnsi="Times New Roman" w:cs="Times New Roman"/>
          <w:color w:val="000000" w:themeColor="text1"/>
          <w:sz w:val="24"/>
          <w:szCs w:val="24"/>
          <w:lang w:val="en-US"/>
        </w:rPr>
        <w:t xml:space="preserve">by attitude type </w:t>
      </w:r>
      <w:r w:rsidR="002C5761" w:rsidRPr="002F1067">
        <w:rPr>
          <w:rFonts w:ascii="Times New Roman" w:hAnsi="Times New Roman" w:cs="Times New Roman"/>
          <w:color w:val="000000" w:themeColor="text1"/>
          <w:sz w:val="24"/>
          <w:szCs w:val="24"/>
          <w:lang w:val="en-US"/>
        </w:rPr>
        <w:t xml:space="preserve">also </w:t>
      </w:r>
      <w:r w:rsidR="0084543F" w:rsidRPr="002F1067">
        <w:rPr>
          <w:rFonts w:ascii="Times New Roman" w:hAnsi="Times New Roman" w:cs="Times New Roman"/>
          <w:color w:val="000000" w:themeColor="text1"/>
          <w:sz w:val="24"/>
          <w:szCs w:val="24"/>
          <w:lang w:val="en-US"/>
        </w:rPr>
        <w:t>showed that the effect o</w:t>
      </w:r>
      <w:r w:rsidR="004D2EF5" w:rsidRPr="002F1067">
        <w:rPr>
          <w:rFonts w:ascii="Times New Roman" w:hAnsi="Times New Roman" w:cs="Times New Roman"/>
          <w:color w:val="000000" w:themeColor="text1"/>
          <w:sz w:val="24"/>
          <w:szCs w:val="24"/>
          <w:lang w:val="en-US"/>
        </w:rPr>
        <w:t xml:space="preserve">f an advertising exposure was </w:t>
      </w:r>
      <w:r w:rsidR="59581DF3" w:rsidRPr="002F1067">
        <w:rPr>
          <w:rFonts w:ascii="Times New Roman" w:hAnsi="Times New Roman" w:cs="Times New Roman"/>
          <w:color w:val="000000" w:themeColor="text1"/>
          <w:sz w:val="24"/>
          <w:szCs w:val="24"/>
          <w:lang w:val="en-US"/>
        </w:rPr>
        <w:t xml:space="preserve">significant for both </w:t>
      </w:r>
      <w:r w:rsidR="0084543F" w:rsidRPr="002F1067">
        <w:rPr>
          <w:rFonts w:ascii="Times New Roman" w:hAnsi="Times New Roman" w:cs="Times New Roman"/>
          <w:color w:val="000000" w:themeColor="text1"/>
          <w:sz w:val="24"/>
          <w:szCs w:val="24"/>
          <w:lang w:val="en-US"/>
        </w:rPr>
        <w:t>product attitude</w:t>
      </w:r>
      <w:r w:rsidR="002C5761" w:rsidRPr="002F1067">
        <w:rPr>
          <w:rFonts w:ascii="Times New Roman" w:hAnsi="Times New Roman" w:cs="Times New Roman"/>
          <w:color w:val="000000" w:themeColor="text1"/>
          <w:sz w:val="24"/>
          <w:szCs w:val="24"/>
          <w:lang w:val="en-US"/>
        </w:rPr>
        <w:t>s</w:t>
      </w:r>
      <w:r w:rsidR="000037BC" w:rsidRPr="002F1067">
        <w:rPr>
          <w:rFonts w:ascii="Times New Roman" w:hAnsi="Times New Roman" w:cs="Times New Roman"/>
          <w:color w:val="000000" w:themeColor="text1"/>
          <w:sz w:val="24"/>
          <w:szCs w:val="24"/>
          <w:lang w:val="en-US"/>
        </w:rPr>
        <w:t xml:space="preserve"> </w:t>
      </w:r>
      <w:r w:rsidR="073E7286" w:rsidRPr="002F1067">
        <w:rPr>
          <w:rFonts w:ascii="Times New Roman" w:hAnsi="Times New Roman" w:cs="Times New Roman"/>
          <w:color w:val="000000" w:themeColor="text1"/>
          <w:sz w:val="24"/>
          <w:szCs w:val="24"/>
          <w:lang w:val="en-US"/>
        </w:rPr>
        <w:t>(</w:t>
      </w:r>
      <w:r w:rsidR="0084543F" w:rsidRPr="002F1067">
        <w:rPr>
          <w:rFonts w:ascii="Times New Roman" w:hAnsi="Times New Roman" w:cs="Times New Roman"/>
          <w:color w:val="000000" w:themeColor="text1"/>
          <w:sz w:val="24"/>
          <w:szCs w:val="24"/>
          <w:lang w:val="en-US"/>
        </w:rPr>
        <w:t>SMD</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 0.4</w:t>
      </w:r>
      <w:r w:rsidR="00134098" w:rsidRPr="002F1067">
        <w:rPr>
          <w:rFonts w:ascii="Times New Roman" w:hAnsi="Times New Roman" w:cs="Times New Roman"/>
          <w:color w:val="000000" w:themeColor="text1"/>
          <w:sz w:val="24"/>
          <w:szCs w:val="24"/>
          <w:lang w:val="en-US"/>
        </w:rPr>
        <w:t>30</w:t>
      </w:r>
      <w:r w:rsidR="0084543F" w:rsidRPr="002F1067">
        <w:rPr>
          <w:rFonts w:ascii="Times New Roman" w:hAnsi="Times New Roman" w:cs="Times New Roman"/>
          <w:color w:val="000000" w:themeColor="text1"/>
          <w:sz w:val="24"/>
          <w:szCs w:val="24"/>
          <w:lang w:val="en-US"/>
        </w:rPr>
        <w:t xml:space="preserve"> (p</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0.01</w:t>
      </w:r>
      <w:r w:rsidR="00134098" w:rsidRPr="002F1067">
        <w:rPr>
          <w:rFonts w:ascii="Times New Roman" w:hAnsi="Times New Roman" w:cs="Times New Roman"/>
          <w:color w:val="000000" w:themeColor="text1"/>
          <w:sz w:val="24"/>
          <w:szCs w:val="24"/>
          <w:lang w:val="en-US"/>
        </w:rPr>
        <w:t>4</w:t>
      </w:r>
      <w:r w:rsidR="0084543F" w:rsidRPr="002F1067">
        <w:rPr>
          <w:rFonts w:ascii="Times New Roman" w:hAnsi="Times New Roman" w:cs="Times New Roman"/>
          <w:color w:val="000000" w:themeColor="text1"/>
          <w:sz w:val="24"/>
          <w:szCs w:val="24"/>
          <w:lang w:val="en-US"/>
        </w:rPr>
        <w:t>; 95%CI 0.</w:t>
      </w:r>
      <w:r w:rsidR="00134098" w:rsidRPr="002F1067">
        <w:rPr>
          <w:rFonts w:ascii="Times New Roman" w:hAnsi="Times New Roman" w:cs="Times New Roman"/>
          <w:color w:val="000000" w:themeColor="text1"/>
          <w:sz w:val="24"/>
          <w:szCs w:val="24"/>
          <w:lang w:val="en-US"/>
        </w:rPr>
        <w:t>087</w:t>
      </w:r>
      <w:r w:rsidR="0084543F" w:rsidRPr="002F1067">
        <w:rPr>
          <w:rFonts w:ascii="Times New Roman" w:hAnsi="Times New Roman" w:cs="Times New Roman"/>
          <w:color w:val="000000" w:themeColor="text1"/>
          <w:sz w:val="24"/>
          <w:szCs w:val="24"/>
          <w:lang w:val="en-US"/>
        </w:rPr>
        <w:t>, 0.</w:t>
      </w:r>
      <w:r w:rsidR="00134098" w:rsidRPr="002F1067">
        <w:rPr>
          <w:rFonts w:ascii="Times New Roman" w:hAnsi="Times New Roman" w:cs="Times New Roman"/>
          <w:color w:val="000000" w:themeColor="text1"/>
          <w:sz w:val="24"/>
          <w:szCs w:val="24"/>
          <w:lang w:val="en-US"/>
        </w:rPr>
        <w:t>774</w:t>
      </w:r>
      <w:r w:rsidR="0084543F" w:rsidRPr="002F1067">
        <w:rPr>
          <w:rFonts w:ascii="Times New Roman" w:hAnsi="Times New Roman" w:cs="Times New Roman"/>
          <w:color w:val="000000" w:themeColor="text1"/>
          <w:sz w:val="24"/>
          <w:szCs w:val="24"/>
          <w:lang w:val="en-US"/>
        </w:rPr>
        <w:t>; I</w:t>
      </w:r>
      <w:r w:rsidR="0084543F" w:rsidRPr="002F1067">
        <w:rPr>
          <w:rFonts w:ascii="Times New Roman" w:hAnsi="Times New Roman" w:cs="Times New Roman"/>
          <w:color w:val="000000" w:themeColor="text1"/>
          <w:sz w:val="24"/>
          <w:szCs w:val="24"/>
          <w:vertAlign w:val="superscript"/>
          <w:lang w:val="en-US"/>
        </w:rPr>
        <w:t>2</w:t>
      </w:r>
      <w:r w:rsidR="00773C7A" w:rsidRPr="002F1067">
        <w:rPr>
          <w:rFonts w:ascii="Times New Roman" w:hAnsi="Times New Roman" w:cs="Times New Roman"/>
          <w:color w:val="000000" w:themeColor="text1"/>
          <w:sz w:val="24"/>
          <w:szCs w:val="24"/>
          <w:vertAlign w:val="superscript"/>
          <w:lang w:val="en-US"/>
        </w:rPr>
        <w:t xml:space="preserve"> </w:t>
      </w:r>
      <w:r w:rsidR="0084543F" w:rsidRPr="002F1067">
        <w:rPr>
          <w:rFonts w:ascii="Times New Roman" w:hAnsi="Times New Roman" w:cs="Times New Roman"/>
          <w:color w:val="000000" w:themeColor="text1"/>
          <w:sz w:val="24"/>
          <w:szCs w:val="24"/>
          <w:lang w:val="en-US"/>
        </w:rPr>
        <w:t>=</w:t>
      </w:r>
      <w:r w:rsidR="00773C7A" w:rsidRPr="002F1067">
        <w:rPr>
          <w:rFonts w:ascii="Times New Roman" w:hAnsi="Times New Roman" w:cs="Times New Roman"/>
          <w:color w:val="000000" w:themeColor="text1"/>
          <w:sz w:val="24"/>
          <w:szCs w:val="24"/>
          <w:lang w:val="en-US"/>
        </w:rPr>
        <w:t xml:space="preserve"> </w:t>
      </w:r>
      <w:r w:rsidR="00134098" w:rsidRPr="002F1067">
        <w:rPr>
          <w:rFonts w:ascii="Times New Roman" w:hAnsi="Times New Roman" w:cs="Times New Roman"/>
          <w:color w:val="000000" w:themeColor="text1"/>
          <w:sz w:val="24"/>
          <w:szCs w:val="24"/>
          <w:lang w:val="en-US"/>
        </w:rPr>
        <w:t>85.7</w:t>
      </w:r>
      <w:r w:rsidR="0084543F" w:rsidRPr="002F1067">
        <w:rPr>
          <w:rFonts w:ascii="Times New Roman" w:hAnsi="Times New Roman" w:cs="Times New Roman"/>
          <w:color w:val="000000" w:themeColor="text1"/>
          <w:sz w:val="24"/>
          <w:szCs w:val="24"/>
          <w:lang w:val="en-US"/>
        </w:rPr>
        <w:t>%)</w:t>
      </w:r>
      <w:r w:rsidR="6B992234" w:rsidRPr="002F1067">
        <w:rPr>
          <w:rFonts w:ascii="Times New Roman" w:hAnsi="Times New Roman" w:cs="Times New Roman"/>
          <w:color w:val="000000" w:themeColor="text1"/>
          <w:sz w:val="24"/>
          <w:szCs w:val="24"/>
          <w:lang w:val="en-US"/>
        </w:rPr>
        <w:t>) and brand attitudes</w:t>
      </w:r>
      <w:r w:rsidR="0084543F" w:rsidRPr="002F1067">
        <w:rPr>
          <w:rFonts w:ascii="Times New Roman" w:hAnsi="Times New Roman" w:cs="Times New Roman"/>
          <w:color w:val="000000" w:themeColor="text1"/>
          <w:sz w:val="24"/>
          <w:szCs w:val="24"/>
          <w:lang w:val="en-US"/>
        </w:rPr>
        <w:t xml:space="preserve"> </w:t>
      </w:r>
      <w:r w:rsidR="127DA4E3" w:rsidRPr="002F1067">
        <w:rPr>
          <w:rFonts w:ascii="Times New Roman" w:hAnsi="Times New Roman" w:cs="Times New Roman"/>
          <w:color w:val="000000" w:themeColor="text1"/>
          <w:sz w:val="24"/>
          <w:szCs w:val="24"/>
          <w:lang w:val="en-US"/>
        </w:rPr>
        <w:t>(</w:t>
      </w:r>
      <w:r w:rsidR="0084543F" w:rsidRPr="002F1067">
        <w:rPr>
          <w:rFonts w:ascii="Times New Roman" w:hAnsi="Times New Roman" w:cs="Times New Roman"/>
          <w:color w:val="000000" w:themeColor="text1"/>
          <w:sz w:val="24"/>
          <w:szCs w:val="24"/>
          <w:lang w:val="en-US"/>
        </w:rPr>
        <w:t>SMD</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 0.369 (p</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w:t>
      </w:r>
      <w:r w:rsidR="00773C7A" w:rsidRPr="002F1067">
        <w:rPr>
          <w:rFonts w:ascii="Times New Roman" w:hAnsi="Times New Roman" w:cs="Times New Roman"/>
          <w:color w:val="000000" w:themeColor="text1"/>
          <w:sz w:val="24"/>
          <w:szCs w:val="24"/>
          <w:lang w:val="en-US"/>
        </w:rPr>
        <w:t xml:space="preserve"> </w:t>
      </w:r>
      <w:r w:rsidR="0084543F" w:rsidRPr="002F1067">
        <w:rPr>
          <w:rFonts w:ascii="Times New Roman" w:hAnsi="Times New Roman" w:cs="Times New Roman"/>
          <w:color w:val="000000" w:themeColor="text1"/>
          <w:sz w:val="24"/>
          <w:szCs w:val="24"/>
          <w:lang w:val="en-US"/>
        </w:rPr>
        <w:t>0.049; 95%CI 0.001, 0.736; I</w:t>
      </w:r>
      <w:r w:rsidR="0084543F" w:rsidRPr="002F1067">
        <w:rPr>
          <w:rFonts w:ascii="Times New Roman" w:hAnsi="Times New Roman" w:cs="Times New Roman"/>
          <w:color w:val="000000" w:themeColor="text1"/>
          <w:sz w:val="24"/>
          <w:szCs w:val="24"/>
          <w:vertAlign w:val="superscript"/>
          <w:lang w:val="en-US"/>
        </w:rPr>
        <w:t>2</w:t>
      </w:r>
      <w:r w:rsidR="00773C7A" w:rsidRPr="002F1067">
        <w:rPr>
          <w:rFonts w:ascii="Times New Roman" w:hAnsi="Times New Roman" w:cs="Times New Roman"/>
          <w:color w:val="000000" w:themeColor="text1"/>
          <w:sz w:val="24"/>
          <w:szCs w:val="24"/>
          <w:vertAlign w:val="superscript"/>
          <w:lang w:val="en-US"/>
        </w:rPr>
        <w:t xml:space="preserve"> </w:t>
      </w:r>
      <w:r w:rsidR="00134098" w:rsidRPr="002F1067">
        <w:rPr>
          <w:rFonts w:ascii="Times New Roman" w:hAnsi="Times New Roman" w:cs="Times New Roman"/>
          <w:color w:val="000000" w:themeColor="text1"/>
          <w:sz w:val="24"/>
          <w:szCs w:val="24"/>
          <w:lang w:val="en-US"/>
        </w:rPr>
        <w:t>=</w:t>
      </w:r>
      <w:r w:rsidR="00773C7A" w:rsidRPr="002F1067">
        <w:rPr>
          <w:rFonts w:ascii="Times New Roman" w:hAnsi="Times New Roman" w:cs="Times New Roman"/>
          <w:color w:val="000000" w:themeColor="text1"/>
          <w:sz w:val="24"/>
          <w:szCs w:val="24"/>
          <w:lang w:val="en-US"/>
        </w:rPr>
        <w:t xml:space="preserve"> </w:t>
      </w:r>
      <w:r w:rsidR="00134098" w:rsidRPr="002F1067">
        <w:rPr>
          <w:rFonts w:ascii="Times New Roman" w:hAnsi="Times New Roman" w:cs="Times New Roman"/>
          <w:color w:val="000000" w:themeColor="text1"/>
          <w:sz w:val="24"/>
          <w:szCs w:val="24"/>
          <w:lang w:val="en-US"/>
        </w:rPr>
        <w:t>94.0%</w:t>
      </w:r>
      <w:r w:rsidR="0084543F" w:rsidRPr="002F1067">
        <w:rPr>
          <w:rFonts w:ascii="Times New Roman" w:hAnsi="Times New Roman" w:cs="Times New Roman"/>
          <w:color w:val="000000" w:themeColor="text1"/>
          <w:sz w:val="24"/>
          <w:szCs w:val="24"/>
          <w:lang w:val="en-US"/>
        </w:rPr>
        <w:t>)</w:t>
      </w:r>
      <w:r w:rsidR="532E1DF9" w:rsidRPr="002F1067">
        <w:rPr>
          <w:rFonts w:ascii="Times New Roman" w:hAnsi="Times New Roman" w:cs="Times New Roman"/>
          <w:color w:val="000000" w:themeColor="text1"/>
          <w:sz w:val="24"/>
          <w:szCs w:val="24"/>
          <w:lang w:val="en-US"/>
        </w:rPr>
        <w:t>)</w:t>
      </w:r>
      <w:r w:rsidR="0084543F" w:rsidRPr="002F1067">
        <w:rPr>
          <w:rFonts w:ascii="Times New Roman" w:hAnsi="Times New Roman" w:cs="Times New Roman"/>
          <w:color w:val="000000" w:themeColor="text1"/>
          <w:sz w:val="24"/>
          <w:szCs w:val="24"/>
          <w:lang w:val="en-US"/>
        </w:rPr>
        <w:t>.</w:t>
      </w:r>
    </w:p>
    <w:p w14:paraId="16FAB158" w14:textId="6879FBC6" w:rsidR="009A7673" w:rsidRPr="002F1067" w:rsidRDefault="00555F82" w:rsidP="00802A96">
      <w:pPr>
        <w:spacing w:line="480" w:lineRule="auto"/>
        <w:rPr>
          <w:rFonts w:ascii="Times New Roman" w:hAnsi="Times New Roman" w:cs="Times New Roman"/>
          <w:sz w:val="24"/>
          <w:szCs w:val="24"/>
        </w:rPr>
      </w:pPr>
      <w:r w:rsidRPr="002F1067">
        <w:rPr>
          <w:rFonts w:ascii="Times New Roman" w:hAnsi="Times New Roman" w:cs="Times New Roman"/>
          <w:color w:val="000000" w:themeColor="text1"/>
          <w:sz w:val="24"/>
          <w:szCs w:val="24"/>
          <w:lang w:val="en-US"/>
        </w:rPr>
        <w:t>A m</w:t>
      </w:r>
      <w:r w:rsidR="004D2EF5" w:rsidRPr="002F1067">
        <w:rPr>
          <w:rFonts w:ascii="Times New Roman" w:hAnsi="Times New Roman" w:cs="Times New Roman"/>
          <w:color w:val="000000" w:themeColor="text1"/>
          <w:sz w:val="24"/>
          <w:szCs w:val="24"/>
          <w:lang w:val="en-US"/>
        </w:rPr>
        <w:t>eta-a</w:t>
      </w:r>
      <w:r w:rsidR="00C14BE6" w:rsidRPr="002F1067">
        <w:rPr>
          <w:rFonts w:ascii="Times New Roman" w:hAnsi="Times New Roman" w:cs="Times New Roman"/>
          <w:color w:val="000000" w:themeColor="text1"/>
          <w:sz w:val="24"/>
          <w:szCs w:val="24"/>
          <w:lang w:val="en-US"/>
        </w:rPr>
        <w:t xml:space="preserve">nalysis </w:t>
      </w:r>
      <w:r w:rsidR="00566296" w:rsidRPr="002F1067">
        <w:rPr>
          <w:rFonts w:ascii="Times New Roman" w:hAnsi="Times New Roman" w:cs="Times New Roman"/>
          <w:color w:val="000000" w:themeColor="text1"/>
          <w:sz w:val="24"/>
          <w:szCs w:val="24"/>
          <w:lang w:val="en-US"/>
        </w:rPr>
        <w:t xml:space="preserve">exploring </w:t>
      </w:r>
      <w:r w:rsidR="00C14BE6" w:rsidRPr="002F1067">
        <w:rPr>
          <w:rFonts w:ascii="Times New Roman" w:hAnsi="Times New Roman" w:cs="Times New Roman"/>
          <w:color w:val="000000" w:themeColor="text1"/>
          <w:sz w:val="24"/>
          <w:szCs w:val="24"/>
          <w:lang w:val="en-US"/>
        </w:rPr>
        <w:t xml:space="preserve">the effect of </w:t>
      </w:r>
      <w:r w:rsidR="004D2EF5" w:rsidRPr="002F1067">
        <w:rPr>
          <w:rFonts w:ascii="Times New Roman" w:hAnsi="Times New Roman" w:cs="Times New Roman"/>
          <w:color w:val="000000" w:themeColor="text1"/>
          <w:sz w:val="24"/>
          <w:szCs w:val="24"/>
          <w:lang w:val="en-US"/>
        </w:rPr>
        <w:t xml:space="preserve">advertising </w:t>
      </w:r>
      <w:r w:rsidR="00C14BE6" w:rsidRPr="002F1067">
        <w:rPr>
          <w:rFonts w:ascii="Times New Roman" w:hAnsi="Times New Roman" w:cs="Times New Roman"/>
          <w:color w:val="000000" w:themeColor="text1"/>
          <w:sz w:val="24"/>
          <w:szCs w:val="24"/>
          <w:lang w:val="en-US"/>
        </w:rPr>
        <w:t xml:space="preserve">by </w:t>
      </w:r>
      <w:r w:rsidR="004D2EF5" w:rsidRPr="002F1067">
        <w:rPr>
          <w:rFonts w:ascii="Times New Roman" w:hAnsi="Times New Roman" w:cs="Times New Roman"/>
          <w:color w:val="000000" w:themeColor="text1"/>
          <w:sz w:val="24"/>
          <w:szCs w:val="24"/>
          <w:lang w:val="en-US"/>
        </w:rPr>
        <w:t>format</w:t>
      </w:r>
      <w:r w:rsidR="00375F9C" w:rsidRPr="002F1067">
        <w:rPr>
          <w:rFonts w:ascii="Times New Roman" w:hAnsi="Times New Roman" w:cs="Times New Roman"/>
          <w:color w:val="000000" w:themeColor="text1"/>
          <w:sz w:val="24"/>
          <w:szCs w:val="24"/>
          <w:lang w:val="en-US"/>
        </w:rPr>
        <w:t xml:space="preserve"> </w:t>
      </w:r>
      <w:r w:rsidR="00566296" w:rsidRPr="002F1067">
        <w:rPr>
          <w:rFonts w:ascii="Times New Roman" w:hAnsi="Times New Roman" w:cs="Times New Roman"/>
          <w:color w:val="000000" w:themeColor="text1"/>
          <w:sz w:val="24"/>
          <w:szCs w:val="24"/>
          <w:lang w:val="en-US"/>
        </w:rPr>
        <w:t xml:space="preserve">(Figure 3), </w:t>
      </w:r>
      <w:r w:rsidR="00C14BE6" w:rsidRPr="002F1067">
        <w:rPr>
          <w:rFonts w:ascii="Times New Roman" w:hAnsi="Times New Roman" w:cs="Times New Roman"/>
          <w:color w:val="000000" w:themeColor="text1"/>
          <w:sz w:val="24"/>
          <w:szCs w:val="24"/>
          <w:lang w:val="en-US"/>
        </w:rPr>
        <w:t xml:space="preserve">showed </w:t>
      </w:r>
      <w:r w:rsidR="00566296" w:rsidRPr="002F1067">
        <w:rPr>
          <w:rFonts w:ascii="Times New Roman" w:hAnsi="Times New Roman" w:cs="Times New Roman"/>
          <w:color w:val="000000" w:themeColor="text1"/>
          <w:sz w:val="24"/>
          <w:szCs w:val="24"/>
          <w:lang w:val="en-US"/>
        </w:rPr>
        <w:t xml:space="preserve">overall </w:t>
      </w:r>
      <w:r w:rsidR="00C14BE6" w:rsidRPr="002F1067">
        <w:rPr>
          <w:rFonts w:ascii="Times New Roman" w:hAnsi="Times New Roman" w:cs="Times New Roman"/>
          <w:color w:val="000000" w:themeColor="text1"/>
          <w:sz w:val="24"/>
          <w:szCs w:val="24"/>
          <w:lang w:val="en-US"/>
        </w:rPr>
        <w:t>that any advert</w:t>
      </w:r>
      <w:r w:rsidR="004D2EF5" w:rsidRPr="002F1067">
        <w:rPr>
          <w:rFonts w:ascii="Times New Roman" w:hAnsi="Times New Roman" w:cs="Times New Roman"/>
          <w:color w:val="000000" w:themeColor="text1"/>
          <w:sz w:val="24"/>
          <w:szCs w:val="24"/>
          <w:lang w:val="en-US"/>
        </w:rPr>
        <w:t xml:space="preserve"> significantly i</w:t>
      </w:r>
      <w:r w:rsidR="00C70FCF" w:rsidRPr="002F1067">
        <w:rPr>
          <w:rFonts w:ascii="Times New Roman" w:hAnsi="Times New Roman" w:cs="Times New Roman"/>
          <w:color w:val="000000" w:themeColor="text1"/>
          <w:sz w:val="24"/>
          <w:szCs w:val="24"/>
          <w:lang w:val="en-US"/>
        </w:rPr>
        <w:t>ncreased</w:t>
      </w:r>
      <w:r w:rsidR="004D2EF5" w:rsidRPr="002F1067">
        <w:rPr>
          <w:rFonts w:ascii="Times New Roman" w:hAnsi="Times New Roman" w:cs="Times New Roman"/>
          <w:color w:val="000000" w:themeColor="text1"/>
          <w:sz w:val="24"/>
          <w:szCs w:val="24"/>
          <w:lang w:val="en-US"/>
        </w:rPr>
        <w:t xml:space="preserve"> </w:t>
      </w:r>
      <w:r w:rsidR="003748D8" w:rsidRPr="002F1067">
        <w:rPr>
          <w:rFonts w:ascii="Times New Roman" w:hAnsi="Times New Roman" w:cs="Times New Roman"/>
          <w:color w:val="000000" w:themeColor="text1"/>
          <w:sz w:val="24"/>
          <w:szCs w:val="24"/>
          <w:lang w:val="en-US"/>
        </w:rPr>
        <w:t xml:space="preserve">positive </w:t>
      </w:r>
      <w:r w:rsidR="004D2EF5" w:rsidRPr="002F1067">
        <w:rPr>
          <w:rFonts w:ascii="Times New Roman" w:hAnsi="Times New Roman" w:cs="Times New Roman"/>
          <w:color w:val="000000" w:themeColor="text1"/>
          <w:sz w:val="24"/>
          <w:szCs w:val="24"/>
          <w:lang w:val="en-US"/>
        </w:rPr>
        <w:t xml:space="preserve">attitudes, compared to </w:t>
      </w:r>
      <w:r w:rsidR="00C14BE6" w:rsidRPr="002F1067">
        <w:rPr>
          <w:rFonts w:ascii="Times New Roman" w:hAnsi="Times New Roman" w:cs="Times New Roman"/>
          <w:color w:val="000000" w:themeColor="text1"/>
          <w:sz w:val="24"/>
          <w:szCs w:val="24"/>
          <w:lang w:val="en-US"/>
        </w:rPr>
        <w:t>no advert</w:t>
      </w:r>
      <w:r w:rsidR="004D2EF5" w:rsidRPr="002F1067">
        <w:rPr>
          <w:rFonts w:ascii="Times New Roman" w:hAnsi="Times New Roman" w:cs="Times New Roman"/>
          <w:color w:val="000000" w:themeColor="text1"/>
          <w:sz w:val="24"/>
          <w:szCs w:val="24"/>
          <w:lang w:val="en-US"/>
        </w:rPr>
        <w:t xml:space="preserve"> or </w:t>
      </w:r>
      <w:r w:rsidR="00C14BE6" w:rsidRPr="002F1067">
        <w:rPr>
          <w:rFonts w:ascii="Times New Roman" w:hAnsi="Times New Roman" w:cs="Times New Roman"/>
          <w:color w:val="000000" w:themeColor="text1"/>
          <w:sz w:val="24"/>
          <w:szCs w:val="24"/>
          <w:lang w:val="en-US"/>
        </w:rPr>
        <w:t>neutral control</w:t>
      </w:r>
      <w:r w:rsidR="004D2EF5" w:rsidRPr="002F1067">
        <w:rPr>
          <w:rFonts w:ascii="Times New Roman" w:hAnsi="Times New Roman" w:cs="Times New Roman"/>
          <w:color w:val="000000" w:themeColor="text1"/>
          <w:sz w:val="24"/>
          <w:szCs w:val="24"/>
          <w:lang w:val="en-US"/>
        </w:rPr>
        <w:t>, SMD</w:t>
      </w:r>
      <w:r w:rsidR="005A45B1" w:rsidRPr="002F1067">
        <w:rPr>
          <w:rFonts w:ascii="Times New Roman" w:hAnsi="Times New Roman" w:cs="Times New Roman"/>
          <w:color w:val="000000" w:themeColor="text1"/>
          <w:sz w:val="24"/>
          <w:szCs w:val="24"/>
          <w:lang w:val="en-US"/>
        </w:rPr>
        <w:t xml:space="preserve"> </w:t>
      </w:r>
      <w:r w:rsidR="004D2EF5" w:rsidRPr="002F1067">
        <w:rPr>
          <w:rFonts w:ascii="Times New Roman" w:hAnsi="Times New Roman" w:cs="Times New Roman"/>
          <w:color w:val="000000" w:themeColor="text1"/>
          <w:sz w:val="24"/>
          <w:szCs w:val="24"/>
          <w:lang w:val="en-US"/>
        </w:rPr>
        <w:t>= 0.</w:t>
      </w:r>
      <w:r w:rsidR="00381A86" w:rsidRPr="002F1067">
        <w:rPr>
          <w:rFonts w:ascii="Times New Roman" w:hAnsi="Times New Roman" w:cs="Times New Roman"/>
          <w:color w:val="000000" w:themeColor="text1"/>
          <w:sz w:val="24"/>
          <w:szCs w:val="24"/>
          <w:lang w:val="en-US"/>
        </w:rPr>
        <w:t>3</w:t>
      </w:r>
      <w:r w:rsidR="00C84899" w:rsidRPr="002F1067">
        <w:rPr>
          <w:rFonts w:ascii="Times New Roman" w:hAnsi="Times New Roman" w:cs="Times New Roman"/>
          <w:color w:val="000000" w:themeColor="text1"/>
          <w:sz w:val="24"/>
          <w:szCs w:val="24"/>
          <w:lang w:val="en-US"/>
        </w:rPr>
        <w:t>6</w:t>
      </w:r>
      <w:r w:rsidR="004D2EF5" w:rsidRPr="002F1067">
        <w:rPr>
          <w:rFonts w:ascii="Times New Roman" w:hAnsi="Times New Roman" w:cs="Times New Roman"/>
          <w:color w:val="000000" w:themeColor="text1"/>
          <w:sz w:val="24"/>
          <w:szCs w:val="24"/>
          <w:lang w:val="en-US"/>
        </w:rPr>
        <w:t xml:space="preserve"> (p</w:t>
      </w:r>
      <w:r w:rsidR="005A45B1" w:rsidRPr="002F1067">
        <w:rPr>
          <w:rFonts w:ascii="Times New Roman" w:hAnsi="Times New Roman" w:cs="Times New Roman"/>
          <w:color w:val="000000" w:themeColor="text1"/>
          <w:sz w:val="24"/>
          <w:szCs w:val="24"/>
          <w:lang w:val="en-US"/>
        </w:rPr>
        <w:t xml:space="preserve"> </w:t>
      </w:r>
      <w:r w:rsidR="004D2EF5"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4D2EF5" w:rsidRPr="002F1067">
        <w:rPr>
          <w:rFonts w:ascii="Times New Roman" w:hAnsi="Times New Roman" w:cs="Times New Roman"/>
          <w:color w:val="000000" w:themeColor="text1"/>
          <w:sz w:val="24"/>
          <w:szCs w:val="24"/>
          <w:lang w:val="en-US"/>
        </w:rPr>
        <w:t>0.00</w:t>
      </w:r>
      <w:r w:rsidR="00381A86" w:rsidRPr="002F1067">
        <w:rPr>
          <w:rFonts w:ascii="Times New Roman" w:hAnsi="Times New Roman" w:cs="Times New Roman"/>
          <w:color w:val="000000" w:themeColor="text1"/>
          <w:sz w:val="24"/>
          <w:szCs w:val="24"/>
          <w:lang w:val="en-US"/>
        </w:rPr>
        <w:t>9</w:t>
      </w:r>
      <w:r w:rsidR="004D2EF5" w:rsidRPr="002F1067">
        <w:rPr>
          <w:rFonts w:ascii="Times New Roman" w:hAnsi="Times New Roman" w:cs="Times New Roman"/>
          <w:color w:val="000000" w:themeColor="text1"/>
          <w:sz w:val="24"/>
          <w:szCs w:val="24"/>
          <w:lang w:val="en-US"/>
        </w:rPr>
        <w:t>; 95%CI 0.</w:t>
      </w:r>
      <w:r w:rsidR="002A74FC" w:rsidRPr="002F1067">
        <w:rPr>
          <w:rFonts w:ascii="Times New Roman" w:hAnsi="Times New Roman" w:cs="Times New Roman"/>
          <w:color w:val="000000" w:themeColor="text1"/>
          <w:sz w:val="24"/>
          <w:szCs w:val="24"/>
          <w:lang w:val="en-US"/>
        </w:rPr>
        <w:t>14</w:t>
      </w:r>
      <w:r w:rsidR="004D2EF5" w:rsidRPr="002F1067">
        <w:rPr>
          <w:rFonts w:ascii="Times New Roman" w:hAnsi="Times New Roman" w:cs="Times New Roman"/>
          <w:color w:val="000000" w:themeColor="text1"/>
          <w:sz w:val="24"/>
          <w:szCs w:val="24"/>
          <w:lang w:val="en-US"/>
        </w:rPr>
        <w:t>, 0.</w:t>
      </w:r>
      <w:r w:rsidR="00381A86" w:rsidRPr="002F1067">
        <w:rPr>
          <w:rFonts w:ascii="Times New Roman" w:hAnsi="Times New Roman" w:cs="Times New Roman"/>
          <w:color w:val="000000" w:themeColor="text1"/>
          <w:sz w:val="24"/>
          <w:szCs w:val="24"/>
          <w:lang w:val="en-US"/>
        </w:rPr>
        <w:t>5</w:t>
      </w:r>
      <w:r w:rsidR="002A74FC" w:rsidRPr="002F1067">
        <w:rPr>
          <w:rFonts w:ascii="Times New Roman" w:hAnsi="Times New Roman" w:cs="Times New Roman"/>
          <w:color w:val="000000" w:themeColor="text1"/>
          <w:sz w:val="24"/>
          <w:szCs w:val="24"/>
          <w:lang w:val="en-US"/>
        </w:rPr>
        <w:t>8</w:t>
      </w:r>
      <w:r w:rsidR="004D2EF5" w:rsidRPr="002F1067">
        <w:rPr>
          <w:rFonts w:ascii="Times New Roman" w:hAnsi="Times New Roman" w:cs="Times New Roman"/>
          <w:color w:val="000000" w:themeColor="text1"/>
          <w:sz w:val="24"/>
          <w:szCs w:val="24"/>
          <w:lang w:val="en-US"/>
        </w:rPr>
        <w:t>; I</w:t>
      </w:r>
      <w:r w:rsidR="004D2EF5" w:rsidRPr="002F1067">
        <w:rPr>
          <w:rFonts w:ascii="Times New Roman" w:hAnsi="Times New Roman" w:cs="Times New Roman"/>
          <w:color w:val="000000" w:themeColor="text1"/>
          <w:sz w:val="24"/>
          <w:szCs w:val="24"/>
          <w:vertAlign w:val="superscript"/>
          <w:lang w:val="en-US"/>
        </w:rPr>
        <w:t>2</w:t>
      </w:r>
      <w:r w:rsidR="005A45B1" w:rsidRPr="002F1067">
        <w:rPr>
          <w:rFonts w:ascii="Times New Roman" w:hAnsi="Times New Roman" w:cs="Times New Roman"/>
          <w:color w:val="000000" w:themeColor="text1"/>
          <w:sz w:val="24"/>
          <w:szCs w:val="24"/>
          <w:vertAlign w:val="superscript"/>
          <w:lang w:val="en-US"/>
        </w:rPr>
        <w:t xml:space="preserve"> </w:t>
      </w:r>
      <w:r w:rsidR="004D2EF5"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4D2EF5" w:rsidRPr="002F1067">
        <w:rPr>
          <w:rFonts w:ascii="Times New Roman" w:hAnsi="Times New Roman" w:cs="Times New Roman"/>
          <w:color w:val="000000" w:themeColor="text1"/>
          <w:sz w:val="24"/>
          <w:szCs w:val="24"/>
          <w:lang w:val="en-US"/>
        </w:rPr>
        <w:t>91.</w:t>
      </w:r>
      <w:r w:rsidR="002A74FC" w:rsidRPr="002F1067">
        <w:rPr>
          <w:rFonts w:ascii="Times New Roman" w:hAnsi="Times New Roman" w:cs="Times New Roman"/>
          <w:color w:val="000000" w:themeColor="text1"/>
          <w:sz w:val="24"/>
          <w:szCs w:val="24"/>
          <w:lang w:val="en-US"/>
        </w:rPr>
        <w:t>2</w:t>
      </w:r>
      <w:r w:rsidR="004D2EF5" w:rsidRPr="002F1067">
        <w:rPr>
          <w:rFonts w:ascii="Times New Roman" w:hAnsi="Times New Roman" w:cs="Times New Roman"/>
          <w:color w:val="000000" w:themeColor="text1"/>
          <w:sz w:val="24"/>
          <w:szCs w:val="24"/>
          <w:lang w:val="en-US"/>
        </w:rPr>
        <w:t>%).</w:t>
      </w:r>
      <w:r w:rsidR="000037BC" w:rsidRPr="002F1067">
        <w:rPr>
          <w:rFonts w:ascii="Times New Roman" w:hAnsi="Times New Roman" w:cs="Times New Roman"/>
          <w:color w:val="000000" w:themeColor="text1"/>
          <w:sz w:val="24"/>
          <w:szCs w:val="24"/>
          <w:lang w:val="en-US"/>
        </w:rPr>
        <w:t xml:space="preserve"> W</w:t>
      </w:r>
      <w:r w:rsidR="00375F9C" w:rsidRPr="002F1067">
        <w:rPr>
          <w:rFonts w:ascii="Times New Roman" w:hAnsi="Times New Roman" w:cs="Times New Roman"/>
          <w:color w:val="000000" w:themeColor="text1"/>
          <w:sz w:val="24"/>
          <w:szCs w:val="24"/>
          <w:lang w:val="en-US"/>
        </w:rPr>
        <w:t>hen examin</w:t>
      </w:r>
      <w:r w:rsidR="002C5761" w:rsidRPr="002F1067">
        <w:rPr>
          <w:rFonts w:ascii="Times New Roman" w:hAnsi="Times New Roman" w:cs="Times New Roman"/>
          <w:color w:val="000000" w:themeColor="text1"/>
          <w:sz w:val="24"/>
          <w:szCs w:val="24"/>
          <w:lang w:val="en-US"/>
        </w:rPr>
        <w:t xml:space="preserve">ed </w:t>
      </w:r>
      <w:r w:rsidR="00375F9C" w:rsidRPr="002F1067">
        <w:rPr>
          <w:rFonts w:ascii="Times New Roman" w:hAnsi="Times New Roman" w:cs="Times New Roman"/>
          <w:color w:val="000000" w:themeColor="text1"/>
          <w:sz w:val="24"/>
          <w:szCs w:val="24"/>
          <w:lang w:val="en-US"/>
        </w:rPr>
        <w:t>by advertising format</w:t>
      </w:r>
      <w:r w:rsidR="1C02AC19" w:rsidRPr="002F1067">
        <w:rPr>
          <w:rFonts w:ascii="Times New Roman" w:hAnsi="Times New Roman" w:cs="Times New Roman"/>
          <w:color w:val="000000" w:themeColor="text1"/>
          <w:sz w:val="24"/>
          <w:szCs w:val="24"/>
          <w:lang w:val="en-US"/>
        </w:rPr>
        <w:t>,</w:t>
      </w:r>
      <w:r w:rsidR="00375F9C" w:rsidRPr="002F1067">
        <w:rPr>
          <w:rFonts w:ascii="Times New Roman" w:hAnsi="Times New Roman" w:cs="Times New Roman"/>
          <w:color w:val="000000" w:themeColor="text1"/>
          <w:sz w:val="24"/>
          <w:szCs w:val="24"/>
          <w:lang w:val="en-US"/>
        </w:rPr>
        <w:t xml:space="preserve"> </w:t>
      </w:r>
      <w:r w:rsidR="00DA7088" w:rsidRPr="002F1067">
        <w:rPr>
          <w:rFonts w:ascii="Times New Roman" w:hAnsi="Times New Roman" w:cs="Times New Roman"/>
          <w:color w:val="000000" w:themeColor="text1"/>
          <w:sz w:val="24"/>
          <w:szCs w:val="24"/>
          <w:lang w:val="en-US"/>
        </w:rPr>
        <w:t>both</w:t>
      </w:r>
      <w:r w:rsidR="00381A86" w:rsidRPr="002F1067">
        <w:rPr>
          <w:rFonts w:ascii="Times New Roman" w:hAnsi="Times New Roman" w:cs="Times New Roman"/>
          <w:color w:val="000000" w:themeColor="text1"/>
          <w:sz w:val="24"/>
          <w:szCs w:val="24"/>
          <w:lang w:val="en-US"/>
        </w:rPr>
        <w:t xml:space="preserve"> </w:t>
      </w:r>
      <w:r w:rsidR="00AA13DE" w:rsidRPr="002F1067">
        <w:rPr>
          <w:rFonts w:ascii="Times New Roman" w:hAnsi="Times New Roman" w:cs="Times New Roman"/>
          <w:color w:val="000000" w:themeColor="text1"/>
          <w:sz w:val="24"/>
          <w:szCs w:val="24"/>
          <w:lang w:val="en-US"/>
        </w:rPr>
        <w:t>digital</w:t>
      </w:r>
      <w:r w:rsidR="00381A86" w:rsidRPr="002F1067">
        <w:rPr>
          <w:rFonts w:ascii="Times New Roman" w:hAnsi="Times New Roman" w:cs="Times New Roman"/>
          <w:color w:val="000000" w:themeColor="text1"/>
          <w:sz w:val="24"/>
          <w:szCs w:val="24"/>
          <w:lang w:val="en-US"/>
        </w:rPr>
        <w:t xml:space="preserve"> advertising exposure</w:t>
      </w:r>
      <w:r w:rsidR="00DA7088" w:rsidRPr="002F1067">
        <w:rPr>
          <w:rFonts w:ascii="Times New Roman" w:hAnsi="Times New Roman" w:cs="Times New Roman"/>
          <w:color w:val="000000" w:themeColor="text1"/>
          <w:sz w:val="24"/>
          <w:szCs w:val="24"/>
          <w:lang w:val="en-US"/>
        </w:rPr>
        <w:t xml:space="preserve"> and non-digital advert exposures</w:t>
      </w:r>
      <w:r w:rsidR="00381A86" w:rsidRPr="002F1067">
        <w:rPr>
          <w:rFonts w:ascii="Times New Roman" w:hAnsi="Times New Roman" w:cs="Times New Roman"/>
          <w:color w:val="000000" w:themeColor="text1"/>
          <w:sz w:val="24"/>
          <w:szCs w:val="24"/>
          <w:lang w:val="en-US"/>
        </w:rPr>
        <w:t xml:space="preserve"> had a </w:t>
      </w:r>
      <w:r w:rsidR="4FE1778E" w:rsidRPr="002F1067">
        <w:rPr>
          <w:rFonts w:ascii="Times New Roman" w:hAnsi="Times New Roman" w:cs="Times New Roman"/>
          <w:color w:val="000000" w:themeColor="text1"/>
          <w:sz w:val="24"/>
          <w:szCs w:val="24"/>
          <w:lang w:val="en-US"/>
        </w:rPr>
        <w:t xml:space="preserve">significant </w:t>
      </w:r>
      <w:r w:rsidR="00381A86" w:rsidRPr="002F1067">
        <w:rPr>
          <w:rFonts w:ascii="Times New Roman" w:hAnsi="Times New Roman" w:cs="Times New Roman"/>
          <w:color w:val="000000" w:themeColor="text1"/>
          <w:sz w:val="24"/>
          <w:szCs w:val="24"/>
          <w:lang w:val="en-US"/>
        </w:rPr>
        <w:t>positive effect on attitudes, SMD</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0.</w:t>
      </w:r>
      <w:r w:rsidR="00C0352C" w:rsidRPr="002F1067">
        <w:rPr>
          <w:rFonts w:ascii="Times New Roman" w:hAnsi="Times New Roman" w:cs="Times New Roman"/>
          <w:color w:val="000000" w:themeColor="text1"/>
          <w:sz w:val="24"/>
          <w:szCs w:val="24"/>
          <w:lang w:val="en-US"/>
        </w:rPr>
        <w:t>35</w:t>
      </w:r>
      <w:r w:rsidR="00381A86" w:rsidRPr="002F1067">
        <w:rPr>
          <w:rFonts w:ascii="Times New Roman" w:hAnsi="Times New Roman" w:cs="Times New Roman"/>
          <w:color w:val="000000" w:themeColor="text1"/>
          <w:sz w:val="24"/>
          <w:szCs w:val="24"/>
          <w:lang w:val="en-US"/>
        </w:rPr>
        <w:t xml:space="preserve"> (p=</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0.00</w:t>
      </w:r>
      <w:r w:rsidR="00C0352C" w:rsidRPr="002F1067">
        <w:rPr>
          <w:rFonts w:ascii="Times New Roman" w:hAnsi="Times New Roman" w:cs="Times New Roman"/>
          <w:color w:val="000000" w:themeColor="text1"/>
          <w:sz w:val="24"/>
          <w:szCs w:val="24"/>
          <w:lang w:val="en-US"/>
        </w:rPr>
        <w:t>5</w:t>
      </w:r>
      <w:r w:rsidR="00381A86" w:rsidRPr="002F1067">
        <w:rPr>
          <w:rFonts w:ascii="Times New Roman" w:hAnsi="Times New Roman" w:cs="Times New Roman"/>
          <w:color w:val="000000" w:themeColor="text1"/>
          <w:sz w:val="24"/>
          <w:szCs w:val="24"/>
          <w:lang w:val="en-US"/>
        </w:rPr>
        <w:t>; 95%CI</w:t>
      </w:r>
      <w:r w:rsidR="00381A86" w:rsidRPr="002F1067" w:rsidDel="001E2479">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0.</w:t>
      </w:r>
      <w:r w:rsidR="00C0352C" w:rsidRPr="002F1067">
        <w:rPr>
          <w:rFonts w:ascii="Times New Roman" w:hAnsi="Times New Roman" w:cs="Times New Roman"/>
          <w:color w:val="000000" w:themeColor="text1"/>
          <w:sz w:val="24"/>
          <w:szCs w:val="24"/>
          <w:lang w:val="en-US"/>
        </w:rPr>
        <w:t>01</w:t>
      </w:r>
      <w:r w:rsidR="00381A86" w:rsidRPr="002F1067">
        <w:rPr>
          <w:rFonts w:ascii="Times New Roman" w:hAnsi="Times New Roman" w:cs="Times New Roman"/>
          <w:color w:val="000000" w:themeColor="text1"/>
          <w:sz w:val="24"/>
          <w:szCs w:val="24"/>
          <w:lang w:val="en-US"/>
        </w:rPr>
        <w:t>, 0.</w:t>
      </w:r>
      <w:r w:rsidR="00C0352C" w:rsidRPr="002F1067">
        <w:rPr>
          <w:rFonts w:ascii="Times New Roman" w:hAnsi="Times New Roman" w:cs="Times New Roman"/>
          <w:color w:val="000000" w:themeColor="text1"/>
          <w:sz w:val="24"/>
          <w:szCs w:val="24"/>
          <w:lang w:val="en-US"/>
        </w:rPr>
        <w:t>068</w:t>
      </w:r>
      <w:r w:rsidR="00381A86" w:rsidRPr="002F1067">
        <w:rPr>
          <w:rFonts w:ascii="Times New Roman" w:hAnsi="Times New Roman" w:cs="Times New Roman"/>
          <w:color w:val="000000" w:themeColor="text1"/>
          <w:sz w:val="24"/>
          <w:szCs w:val="24"/>
          <w:lang w:val="en-US"/>
        </w:rPr>
        <w:t>; I</w:t>
      </w:r>
      <w:r w:rsidR="00381A86" w:rsidRPr="002F1067">
        <w:rPr>
          <w:rFonts w:ascii="Times New Roman" w:hAnsi="Times New Roman" w:cs="Times New Roman"/>
          <w:color w:val="000000" w:themeColor="text1"/>
          <w:sz w:val="24"/>
          <w:szCs w:val="24"/>
          <w:vertAlign w:val="superscript"/>
          <w:lang w:val="en-US"/>
        </w:rPr>
        <w:t>2</w:t>
      </w:r>
      <w:r w:rsidR="005A45B1" w:rsidRPr="002F1067">
        <w:rPr>
          <w:rFonts w:ascii="Times New Roman" w:hAnsi="Times New Roman" w:cs="Times New Roman"/>
          <w:color w:val="000000" w:themeColor="text1"/>
          <w:sz w:val="24"/>
          <w:szCs w:val="24"/>
          <w:vertAlign w:val="superscript"/>
          <w:lang w:val="en-US"/>
        </w:rPr>
        <w:t xml:space="preserve"> </w:t>
      </w:r>
      <w:r w:rsidR="00381A86"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DA7161" w:rsidRPr="002F1067">
        <w:rPr>
          <w:rFonts w:ascii="Times New Roman" w:hAnsi="Times New Roman" w:cs="Times New Roman"/>
          <w:color w:val="000000" w:themeColor="text1"/>
          <w:sz w:val="24"/>
          <w:szCs w:val="24"/>
          <w:lang w:val="en-US"/>
        </w:rPr>
        <w:t>93.2</w:t>
      </w:r>
      <w:r w:rsidR="00381A86" w:rsidRPr="002F1067">
        <w:rPr>
          <w:rFonts w:ascii="Times New Roman" w:hAnsi="Times New Roman" w:cs="Times New Roman"/>
          <w:color w:val="000000" w:themeColor="text1"/>
          <w:sz w:val="24"/>
          <w:szCs w:val="24"/>
          <w:lang w:val="en-US"/>
        </w:rPr>
        <w:t>%) and SMD</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0.</w:t>
      </w:r>
      <w:r w:rsidR="00DA7161" w:rsidRPr="002F1067">
        <w:rPr>
          <w:rFonts w:ascii="Times New Roman" w:hAnsi="Times New Roman" w:cs="Times New Roman"/>
          <w:color w:val="000000" w:themeColor="text1"/>
          <w:sz w:val="24"/>
          <w:szCs w:val="24"/>
          <w:lang w:val="en-US"/>
        </w:rPr>
        <w:t>36</w:t>
      </w:r>
      <w:r w:rsidR="00381A86" w:rsidRPr="002F1067">
        <w:rPr>
          <w:rFonts w:ascii="Times New Roman" w:hAnsi="Times New Roman" w:cs="Times New Roman"/>
          <w:color w:val="000000" w:themeColor="text1"/>
          <w:sz w:val="24"/>
          <w:szCs w:val="24"/>
          <w:lang w:val="en-US"/>
        </w:rPr>
        <w:t xml:space="preserve"> (p</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0.</w:t>
      </w:r>
      <w:r w:rsidR="00C0352C" w:rsidRPr="002F1067">
        <w:rPr>
          <w:rFonts w:ascii="Times New Roman" w:hAnsi="Times New Roman" w:cs="Times New Roman"/>
          <w:color w:val="000000" w:themeColor="text1"/>
          <w:sz w:val="24"/>
          <w:szCs w:val="24"/>
          <w:lang w:val="en-US"/>
        </w:rPr>
        <w:t>005</w:t>
      </w:r>
      <w:r w:rsidR="00381A86" w:rsidRPr="002F1067">
        <w:rPr>
          <w:rFonts w:ascii="Times New Roman" w:hAnsi="Times New Roman" w:cs="Times New Roman"/>
          <w:color w:val="000000" w:themeColor="text1"/>
          <w:sz w:val="24"/>
          <w:szCs w:val="24"/>
          <w:lang w:val="en-US"/>
        </w:rPr>
        <w:t xml:space="preserve">; 95%CI </w:t>
      </w:r>
      <w:r w:rsidR="00DA7161" w:rsidRPr="002F1067">
        <w:rPr>
          <w:rFonts w:ascii="Times New Roman" w:hAnsi="Times New Roman" w:cs="Times New Roman"/>
          <w:color w:val="000000" w:themeColor="text1"/>
          <w:sz w:val="24"/>
          <w:szCs w:val="24"/>
          <w:lang w:val="en-US"/>
        </w:rPr>
        <w:t>0.08</w:t>
      </w:r>
      <w:r w:rsidR="00381A86" w:rsidRPr="002F1067">
        <w:rPr>
          <w:rFonts w:ascii="Times New Roman" w:hAnsi="Times New Roman" w:cs="Times New Roman"/>
          <w:color w:val="000000" w:themeColor="text1"/>
          <w:sz w:val="24"/>
          <w:szCs w:val="24"/>
          <w:lang w:val="en-US"/>
        </w:rPr>
        <w:t>, 0.</w:t>
      </w:r>
      <w:r w:rsidR="00DA7161" w:rsidRPr="002F1067">
        <w:rPr>
          <w:rFonts w:ascii="Times New Roman" w:hAnsi="Times New Roman" w:cs="Times New Roman"/>
          <w:color w:val="000000" w:themeColor="text1"/>
          <w:sz w:val="24"/>
          <w:szCs w:val="24"/>
          <w:lang w:val="en-US"/>
        </w:rPr>
        <w:t>65</w:t>
      </w:r>
      <w:r w:rsidR="00381A86" w:rsidRPr="002F1067">
        <w:rPr>
          <w:rFonts w:ascii="Times New Roman" w:hAnsi="Times New Roman" w:cs="Times New Roman"/>
          <w:color w:val="000000" w:themeColor="text1"/>
          <w:sz w:val="24"/>
          <w:szCs w:val="24"/>
          <w:lang w:val="en-US"/>
        </w:rPr>
        <w:t>; I</w:t>
      </w:r>
      <w:r w:rsidR="00381A86" w:rsidRPr="002F1067">
        <w:rPr>
          <w:rFonts w:ascii="Times New Roman" w:hAnsi="Times New Roman" w:cs="Times New Roman"/>
          <w:color w:val="000000" w:themeColor="text1"/>
          <w:sz w:val="24"/>
          <w:szCs w:val="24"/>
          <w:vertAlign w:val="superscript"/>
          <w:lang w:val="en-US"/>
        </w:rPr>
        <w:t>2</w:t>
      </w:r>
      <w:r w:rsidR="005A45B1" w:rsidRPr="002F1067">
        <w:rPr>
          <w:rFonts w:ascii="Times New Roman" w:hAnsi="Times New Roman" w:cs="Times New Roman"/>
          <w:color w:val="000000" w:themeColor="text1"/>
          <w:sz w:val="24"/>
          <w:szCs w:val="24"/>
          <w:vertAlign w:val="superscript"/>
          <w:lang w:val="en-US"/>
        </w:rPr>
        <w:t xml:space="preserve"> </w:t>
      </w:r>
      <w:r w:rsidR="00381A86" w:rsidRPr="002F1067">
        <w:rPr>
          <w:rFonts w:ascii="Times New Roman" w:hAnsi="Times New Roman" w:cs="Times New Roman"/>
          <w:color w:val="000000" w:themeColor="text1"/>
          <w:sz w:val="24"/>
          <w:szCs w:val="24"/>
          <w:lang w:val="en-US"/>
        </w:rPr>
        <w:t>=</w:t>
      </w:r>
      <w:r w:rsidR="005A45B1" w:rsidRPr="002F1067">
        <w:rPr>
          <w:rFonts w:ascii="Times New Roman" w:hAnsi="Times New Roman" w:cs="Times New Roman"/>
          <w:color w:val="000000" w:themeColor="text1"/>
          <w:sz w:val="24"/>
          <w:szCs w:val="24"/>
          <w:lang w:val="en-US"/>
        </w:rPr>
        <w:t xml:space="preserve"> </w:t>
      </w:r>
      <w:r w:rsidR="00381A86" w:rsidRPr="002F1067">
        <w:rPr>
          <w:rFonts w:ascii="Times New Roman" w:hAnsi="Times New Roman" w:cs="Times New Roman"/>
          <w:color w:val="000000" w:themeColor="text1"/>
          <w:sz w:val="24"/>
          <w:szCs w:val="24"/>
          <w:lang w:val="en-US"/>
        </w:rPr>
        <w:t>8</w:t>
      </w:r>
      <w:r w:rsidR="00DA7161" w:rsidRPr="002F1067">
        <w:rPr>
          <w:rFonts w:ascii="Times New Roman" w:hAnsi="Times New Roman" w:cs="Times New Roman"/>
          <w:color w:val="000000" w:themeColor="text1"/>
          <w:sz w:val="24"/>
          <w:szCs w:val="24"/>
          <w:lang w:val="en-US"/>
        </w:rPr>
        <w:t>4</w:t>
      </w:r>
      <w:r w:rsidR="00381A86" w:rsidRPr="002F1067">
        <w:rPr>
          <w:rFonts w:ascii="Times New Roman" w:hAnsi="Times New Roman" w:cs="Times New Roman"/>
          <w:color w:val="000000" w:themeColor="text1"/>
          <w:sz w:val="24"/>
          <w:szCs w:val="24"/>
          <w:lang w:val="en-US"/>
        </w:rPr>
        <w:t>.</w:t>
      </w:r>
      <w:r w:rsidR="00DA7161" w:rsidRPr="002F1067">
        <w:rPr>
          <w:rFonts w:ascii="Times New Roman" w:hAnsi="Times New Roman" w:cs="Times New Roman"/>
          <w:color w:val="000000" w:themeColor="text1"/>
          <w:sz w:val="24"/>
          <w:szCs w:val="24"/>
          <w:lang w:val="en-US"/>
        </w:rPr>
        <w:t>5</w:t>
      </w:r>
      <w:r w:rsidR="00381A86" w:rsidRPr="002F1067">
        <w:rPr>
          <w:rFonts w:ascii="Times New Roman" w:hAnsi="Times New Roman" w:cs="Times New Roman"/>
          <w:color w:val="000000" w:themeColor="text1"/>
          <w:sz w:val="24"/>
          <w:szCs w:val="24"/>
          <w:lang w:val="en-US"/>
        </w:rPr>
        <w:t>%), respectively.</w:t>
      </w:r>
      <w:r w:rsidR="00DA7088" w:rsidRPr="002F1067">
        <w:rPr>
          <w:rFonts w:ascii="Times New Roman" w:hAnsi="Times New Roman" w:cs="Times New Roman"/>
          <w:color w:val="000000" w:themeColor="text1"/>
          <w:sz w:val="24"/>
          <w:szCs w:val="24"/>
          <w:lang w:val="en-US"/>
        </w:rPr>
        <w:t xml:space="preserve"> </w:t>
      </w:r>
      <w:r w:rsidR="009A7673" w:rsidRPr="002F1067">
        <w:rPr>
          <w:rFonts w:ascii="Times New Roman" w:hAnsi="Times New Roman" w:cs="Times New Roman"/>
          <w:color w:val="000000" w:themeColor="text1"/>
          <w:sz w:val="24"/>
          <w:szCs w:val="24"/>
          <w:lang w:val="en-US"/>
        </w:rPr>
        <w:t xml:space="preserve">Egger’s regression analysis found no evidence of bias for </w:t>
      </w:r>
      <w:r w:rsidR="00566296" w:rsidRPr="002F1067">
        <w:rPr>
          <w:rFonts w:ascii="Times New Roman" w:hAnsi="Times New Roman" w:cs="Times New Roman"/>
          <w:color w:val="000000" w:themeColor="text1"/>
          <w:sz w:val="24"/>
          <w:szCs w:val="24"/>
          <w:lang w:val="en-US"/>
        </w:rPr>
        <w:t>either meta-analysis</w:t>
      </w:r>
      <w:r w:rsidR="009A7673" w:rsidRPr="002F1067">
        <w:rPr>
          <w:rFonts w:ascii="Times New Roman" w:hAnsi="Times New Roman" w:cs="Times New Roman"/>
          <w:color w:val="000000" w:themeColor="text1"/>
          <w:sz w:val="24"/>
          <w:szCs w:val="24"/>
          <w:lang w:val="en-US"/>
        </w:rPr>
        <w:t xml:space="preserve">, </w:t>
      </w:r>
      <w:r w:rsidR="00375F9C" w:rsidRPr="002F1067">
        <w:rPr>
          <w:rFonts w:ascii="Times New Roman" w:hAnsi="Times New Roman" w:cs="Times New Roman"/>
          <w:color w:val="000000" w:themeColor="text1"/>
          <w:sz w:val="24"/>
          <w:szCs w:val="24"/>
          <w:lang w:val="en-US"/>
        </w:rPr>
        <w:t xml:space="preserve">although </w:t>
      </w:r>
      <w:r w:rsidR="009A7673" w:rsidRPr="002F1067">
        <w:rPr>
          <w:rFonts w:ascii="Times New Roman" w:hAnsi="Times New Roman" w:cs="Times New Roman"/>
          <w:color w:val="000000" w:themeColor="text1"/>
          <w:sz w:val="24"/>
          <w:szCs w:val="24"/>
          <w:lang w:val="en-US"/>
        </w:rPr>
        <w:t>funnel plots showed some evidence of asymmetry</w:t>
      </w:r>
      <w:r w:rsidR="009935E9" w:rsidRPr="002F1067">
        <w:rPr>
          <w:rFonts w:ascii="Times New Roman" w:hAnsi="Times New Roman" w:cs="Times New Roman"/>
          <w:color w:val="000000" w:themeColor="text1"/>
          <w:sz w:val="24"/>
          <w:szCs w:val="24"/>
          <w:lang w:val="en-US"/>
        </w:rPr>
        <w:t xml:space="preserve"> </w:t>
      </w:r>
      <w:r w:rsidR="00C056C7" w:rsidRPr="002F1067">
        <w:rPr>
          <w:rFonts w:ascii="Times New Roman" w:hAnsi="Times New Roman" w:cs="Times New Roman"/>
          <w:color w:val="000000" w:themeColor="text1"/>
          <w:sz w:val="24"/>
          <w:szCs w:val="24"/>
          <w:lang w:val="en-US"/>
        </w:rPr>
        <w:t xml:space="preserve">(Figure </w:t>
      </w:r>
      <w:r w:rsidR="6631D86C" w:rsidRPr="002F1067">
        <w:rPr>
          <w:rFonts w:ascii="Times New Roman" w:hAnsi="Times New Roman" w:cs="Times New Roman"/>
          <w:color w:val="000000" w:themeColor="text1"/>
          <w:sz w:val="24"/>
          <w:szCs w:val="24"/>
          <w:lang w:val="en-US"/>
        </w:rPr>
        <w:t>S</w:t>
      </w:r>
      <w:r w:rsidR="00EC461A">
        <w:rPr>
          <w:rFonts w:ascii="Times New Roman" w:hAnsi="Times New Roman" w:cs="Times New Roman"/>
          <w:color w:val="000000" w:themeColor="text1"/>
          <w:sz w:val="24"/>
          <w:szCs w:val="24"/>
          <w:lang w:val="en-US"/>
        </w:rPr>
        <w:t>6</w:t>
      </w:r>
      <w:r w:rsidR="6631D86C" w:rsidRPr="002F1067">
        <w:rPr>
          <w:rFonts w:ascii="Times New Roman" w:hAnsi="Times New Roman" w:cs="Times New Roman"/>
          <w:color w:val="000000" w:themeColor="text1"/>
          <w:sz w:val="24"/>
          <w:szCs w:val="24"/>
          <w:lang w:val="en-US"/>
        </w:rPr>
        <w:t xml:space="preserve"> and Figure S</w:t>
      </w:r>
      <w:r w:rsidR="00EC461A">
        <w:rPr>
          <w:rFonts w:ascii="Times New Roman" w:hAnsi="Times New Roman" w:cs="Times New Roman"/>
          <w:color w:val="000000" w:themeColor="text1"/>
          <w:sz w:val="24"/>
          <w:szCs w:val="24"/>
          <w:lang w:val="en-US"/>
        </w:rPr>
        <w:t>7</w:t>
      </w:r>
      <w:r w:rsidR="6631D86C" w:rsidRPr="002F1067">
        <w:rPr>
          <w:rFonts w:ascii="Times New Roman" w:hAnsi="Times New Roman" w:cs="Times New Roman"/>
          <w:color w:val="000000" w:themeColor="text1"/>
          <w:sz w:val="24"/>
          <w:szCs w:val="24"/>
          <w:lang w:val="en-US"/>
        </w:rPr>
        <w:t>)</w:t>
      </w:r>
      <w:r w:rsidR="533338B0" w:rsidRPr="002F1067">
        <w:rPr>
          <w:rFonts w:ascii="Times New Roman" w:hAnsi="Times New Roman" w:cs="Times New Roman"/>
          <w:color w:val="000000" w:themeColor="text1"/>
          <w:sz w:val="24"/>
          <w:szCs w:val="24"/>
          <w:lang w:val="en-US"/>
        </w:rPr>
        <w:t>.</w:t>
      </w:r>
      <w:r w:rsidR="18F1165F" w:rsidRPr="002F1067">
        <w:rPr>
          <w:rFonts w:ascii="Times New Roman" w:hAnsi="Times New Roman" w:cs="Times New Roman"/>
          <w:color w:val="000000" w:themeColor="text1"/>
          <w:sz w:val="24"/>
          <w:szCs w:val="24"/>
          <w:lang w:val="en-US"/>
        </w:rPr>
        <w:t xml:space="preserve"> </w:t>
      </w:r>
      <w:r w:rsidR="000037BC" w:rsidRPr="002F1067">
        <w:rPr>
          <w:rFonts w:ascii="Times New Roman" w:hAnsi="Times New Roman" w:cs="Times New Roman"/>
          <w:color w:val="000000" w:themeColor="text1"/>
          <w:sz w:val="24"/>
          <w:szCs w:val="24"/>
          <w:lang w:val="en-US"/>
        </w:rPr>
        <w:t>T</w:t>
      </w:r>
      <w:r w:rsidR="009A7673" w:rsidRPr="002F1067">
        <w:rPr>
          <w:rFonts w:ascii="Times New Roman" w:hAnsi="Times New Roman" w:cs="Times New Roman"/>
          <w:color w:val="000000" w:themeColor="text1"/>
          <w:sz w:val="24"/>
          <w:szCs w:val="24"/>
          <w:lang w:val="en-US"/>
        </w:rPr>
        <w:t xml:space="preserve">rim and fill </w:t>
      </w:r>
      <w:r w:rsidR="000037BC" w:rsidRPr="002F1067">
        <w:rPr>
          <w:rFonts w:ascii="Times New Roman" w:hAnsi="Times New Roman" w:cs="Times New Roman"/>
          <w:color w:val="000000" w:themeColor="text1"/>
          <w:sz w:val="24"/>
          <w:szCs w:val="24"/>
          <w:lang w:val="en-US"/>
        </w:rPr>
        <w:t xml:space="preserve">analysis </w:t>
      </w:r>
      <w:r w:rsidR="009A7673" w:rsidRPr="002F1067">
        <w:rPr>
          <w:rFonts w:ascii="Times New Roman" w:hAnsi="Times New Roman" w:cs="Times New Roman"/>
          <w:color w:val="000000" w:themeColor="text1"/>
          <w:sz w:val="24"/>
          <w:szCs w:val="24"/>
          <w:lang w:val="en-US"/>
        </w:rPr>
        <w:t xml:space="preserve">showed no </w:t>
      </w:r>
      <w:r w:rsidR="00AB2163" w:rsidRPr="002F1067">
        <w:rPr>
          <w:rFonts w:ascii="Times New Roman" w:hAnsi="Times New Roman" w:cs="Times New Roman"/>
          <w:color w:val="000000" w:themeColor="text1"/>
          <w:sz w:val="24"/>
          <w:szCs w:val="24"/>
          <w:lang w:val="en-US"/>
        </w:rPr>
        <w:t xml:space="preserve">strong </w:t>
      </w:r>
      <w:r w:rsidR="009A7673" w:rsidRPr="002F1067">
        <w:rPr>
          <w:rFonts w:ascii="Times New Roman" w:hAnsi="Times New Roman" w:cs="Times New Roman"/>
          <w:color w:val="000000" w:themeColor="text1"/>
          <w:sz w:val="24"/>
          <w:szCs w:val="24"/>
          <w:lang w:val="en-US"/>
        </w:rPr>
        <w:t>evidence of missing studies for either</w:t>
      </w:r>
      <w:r w:rsidR="007E5D89" w:rsidRPr="002F1067">
        <w:rPr>
          <w:rFonts w:ascii="Times New Roman" w:hAnsi="Times New Roman" w:cs="Times New Roman"/>
          <w:color w:val="000000" w:themeColor="text1"/>
          <w:sz w:val="24"/>
          <w:szCs w:val="24"/>
          <w:lang w:val="en-US"/>
        </w:rPr>
        <w:t xml:space="preserve"> meta-analysis</w:t>
      </w:r>
      <w:r w:rsidR="00BB6E00" w:rsidRPr="002F1067">
        <w:rPr>
          <w:rFonts w:ascii="Times New Roman" w:hAnsi="Times New Roman" w:cs="Times New Roman"/>
          <w:color w:val="000000" w:themeColor="text1"/>
          <w:sz w:val="24"/>
          <w:szCs w:val="24"/>
          <w:lang w:val="en-US"/>
        </w:rPr>
        <w:t xml:space="preserve"> (Figure </w:t>
      </w:r>
      <w:r w:rsidR="32250C85" w:rsidRPr="002F1067">
        <w:rPr>
          <w:rFonts w:ascii="Times New Roman" w:hAnsi="Times New Roman" w:cs="Times New Roman"/>
          <w:color w:val="000000" w:themeColor="text1"/>
          <w:sz w:val="24"/>
          <w:szCs w:val="24"/>
          <w:lang w:val="en-US"/>
        </w:rPr>
        <w:t>S</w:t>
      </w:r>
      <w:r w:rsidR="00EC461A">
        <w:rPr>
          <w:rFonts w:ascii="Times New Roman" w:hAnsi="Times New Roman" w:cs="Times New Roman"/>
          <w:color w:val="000000" w:themeColor="text1"/>
          <w:sz w:val="24"/>
          <w:szCs w:val="24"/>
          <w:lang w:val="en-US"/>
        </w:rPr>
        <w:t>8</w:t>
      </w:r>
      <w:r w:rsidR="32250C85" w:rsidRPr="002F1067">
        <w:rPr>
          <w:rFonts w:ascii="Times New Roman" w:hAnsi="Times New Roman" w:cs="Times New Roman"/>
          <w:color w:val="000000" w:themeColor="text1"/>
          <w:sz w:val="24"/>
          <w:szCs w:val="24"/>
          <w:lang w:val="en-US"/>
        </w:rPr>
        <w:t xml:space="preserve"> and Figure S</w:t>
      </w:r>
      <w:r w:rsidR="00EC461A">
        <w:rPr>
          <w:rFonts w:ascii="Times New Roman" w:hAnsi="Times New Roman" w:cs="Times New Roman"/>
          <w:color w:val="000000" w:themeColor="text1"/>
          <w:sz w:val="24"/>
          <w:szCs w:val="24"/>
          <w:lang w:val="en-US"/>
        </w:rPr>
        <w:t>9</w:t>
      </w:r>
      <w:r w:rsidR="00BB6E00" w:rsidRPr="002F1067">
        <w:rPr>
          <w:rFonts w:ascii="Times New Roman" w:hAnsi="Times New Roman" w:cs="Times New Roman"/>
          <w:color w:val="000000" w:themeColor="text1"/>
          <w:sz w:val="24"/>
          <w:szCs w:val="24"/>
          <w:lang w:val="en-US"/>
        </w:rPr>
        <w:t>)</w:t>
      </w:r>
      <w:r w:rsidR="009A7673" w:rsidRPr="002F1067">
        <w:rPr>
          <w:rFonts w:ascii="Times New Roman" w:hAnsi="Times New Roman" w:cs="Times New Roman"/>
          <w:color w:val="000000" w:themeColor="text1"/>
          <w:sz w:val="24"/>
          <w:szCs w:val="24"/>
          <w:lang w:val="en-US"/>
        </w:rPr>
        <w:t xml:space="preserve">. </w:t>
      </w:r>
      <w:r w:rsidR="00A72712" w:rsidRPr="002F1067">
        <w:rPr>
          <w:rFonts w:ascii="Times New Roman" w:hAnsi="Times New Roman" w:cs="Times New Roman"/>
          <w:sz w:val="24"/>
          <w:szCs w:val="24"/>
        </w:rPr>
        <w:t>Sensitivity analysis</w:t>
      </w:r>
      <w:r w:rsidR="00375F9C" w:rsidRPr="002F1067">
        <w:rPr>
          <w:rFonts w:ascii="Times New Roman" w:hAnsi="Times New Roman" w:cs="Times New Roman"/>
          <w:sz w:val="24"/>
          <w:szCs w:val="24"/>
        </w:rPr>
        <w:t xml:space="preserve"> was completed</w:t>
      </w:r>
      <w:r w:rsidR="009A7673" w:rsidRPr="002F1067">
        <w:rPr>
          <w:rFonts w:ascii="Times New Roman" w:hAnsi="Times New Roman" w:cs="Times New Roman"/>
          <w:sz w:val="24"/>
          <w:szCs w:val="24"/>
        </w:rPr>
        <w:t xml:space="preserve"> running a </w:t>
      </w:r>
      <w:r w:rsidR="00A72712" w:rsidRPr="002F1067">
        <w:rPr>
          <w:rFonts w:ascii="Times New Roman" w:hAnsi="Times New Roman" w:cs="Times New Roman"/>
          <w:sz w:val="24"/>
          <w:szCs w:val="24"/>
        </w:rPr>
        <w:t>fixed effect</w:t>
      </w:r>
      <w:r w:rsidR="009A7673" w:rsidRPr="002F1067">
        <w:rPr>
          <w:rFonts w:ascii="Times New Roman" w:hAnsi="Times New Roman" w:cs="Times New Roman"/>
          <w:sz w:val="24"/>
          <w:szCs w:val="24"/>
        </w:rPr>
        <w:t xml:space="preserve"> model</w:t>
      </w:r>
      <w:r w:rsidR="00BE73F1" w:rsidRPr="002F1067">
        <w:rPr>
          <w:rFonts w:ascii="Times New Roman" w:hAnsi="Times New Roman" w:cs="Times New Roman"/>
          <w:sz w:val="24"/>
          <w:szCs w:val="24"/>
        </w:rPr>
        <w:t>,</w:t>
      </w:r>
      <w:r w:rsidR="007E5D89" w:rsidRPr="002F1067">
        <w:rPr>
          <w:rFonts w:ascii="Times New Roman" w:hAnsi="Times New Roman" w:cs="Times New Roman"/>
          <w:sz w:val="24"/>
          <w:szCs w:val="24"/>
        </w:rPr>
        <w:t xml:space="preserve"> </w:t>
      </w:r>
      <w:r w:rsidR="009A7673" w:rsidRPr="002F1067">
        <w:rPr>
          <w:rFonts w:ascii="Times New Roman" w:hAnsi="Times New Roman" w:cs="Times New Roman"/>
          <w:sz w:val="24"/>
          <w:szCs w:val="24"/>
        </w:rPr>
        <w:t xml:space="preserve">none of the </w:t>
      </w:r>
      <w:r w:rsidR="00AB2163" w:rsidRPr="002F1067">
        <w:rPr>
          <w:rFonts w:ascii="Times New Roman" w:hAnsi="Times New Roman" w:cs="Times New Roman"/>
          <w:sz w:val="24"/>
          <w:szCs w:val="24"/>
        </w:rPr>
        <w:t xml:space="preserve">findings </w:t>
      </w:r>
      <w:r w:rsidR="009A7673" w:rsidRPr="002F1067">
        <w:rPr>
          <w:rFonts w:ascii="Times New Roman" w:hAnsi="Times New Roman" w:cs="Times New Roman"/>
          <w:sz w:val="24"/>
          <w:szCs w:val="24"/>
        </w:rPr>
        <w:t xml:space="preserve">changed in significance </w:t>
      </w:r>
      <w:r w:rsidR="0076185C" w:rsidRPr="002F1067">
        <w:rPr>
          <w:rFonts w:ascii="Times New Roman" w:hAnsi="Times New Roman" w:cs="Times New Roman"/>
          <w:sz w:val="24"/>
          <w:szCs w:val="24"/>
        </w:rPr>
        <w:t>in either direction</w:t>
      </w:r>
      <w:r w:rsidR="18F1165F" w:rsidRPr="002F1067">
        <w:rPr>
          <w:rFonts w:ascii="Times New Roman" w:hAnsi="Times New Roman" w:cs="Times New Roman"/>
          <w:sz w:val="24"/>
          <w:szCs w:val="24"/>
        </w:rPr>
        <w:t>.</w:t>
      </w:r>
      <w:r w:rsidR="009A7673" w:rsidRPr="002F1067">
        <w:rPr>
          <w:rFonts w:ascii="Times New Roman" w:hAnsi="Times New Roman" w:cs="Times New Roman"/>
          <w:sz w:val="24"/>
          <w:szCs w:val="24"/>
        </w:rPr>
        <w:t xml:space="preserve"> </w:t>
      </w:r>
    </w:p>
    <w:p w14:paraId="268CBA62" w14:textId="186AF0A2" w:rsidR="009A7673" w:rsidRPr="002F1067" w:rsidRDefault="00EE6B81" w:rsidP="00802A96">
      <w:pPr>
        <w:spacing w:line="480" w:lineRule="auto"/>
        <w:rPr>
          <w:rFonts w:ascii="Times New Roman" w:hAnsi="Times New Roman" w:cs="Times New Roman"/>
          <w:sz w:val="24"/>
          <w:szCs w:val="24"/>
        </w:rPr>
      </w:pPr>
      <w:r>
        <w:rPr>
          <w:rFonts w:ascii="Times New Roman" w:hAnsi="Times New Roman" w:cs="Times New Roman"/>
          <w:sz w:val="24"/>
          <w:szCs w:val="24"/>
        </w:rPr>
        <w:t>An</w:t>
      </w:r>
      <w:r w:rsidRPr="002F1067">
        <w:rPr>
          <w:rFonts w:ascii="Times New Roman" w:hAnsi="Times New Roman" w:cs="Times New Roman"/>
          <w:sz w:val="24"/>
          <w:szCs w:val="24"/>
        </w:rPr>
        <w:t xml:space="preserve"> </w:t>
      </w:r>
      <w:r w:rsidR="0055365A" w:rsidRPr="002F1067">
        <w:rPr>
          <w:rFonts w:ascii="Times New Roman" w:hAnsi="Times New Roman" w:cs="Times New Roman"/>
          <w:sz w:val="24"/>
          <w:szCs w:val="24"/>
        </w:rPr>
        <w:t xml:space="preserve">additional </w:t>
      </w:r>
      <w:r w:rsidR="001E6E61" w:rsidRPr="002F1067">
        <w:rPr>
          <w:rFonts w:ascii="Times New Roman" w:hAnsi="Times New Roman" w:cs="Times New Roman"/>
          <w:sz w:val="24"/>
          <w:szCs w:val="24"/>
        </w:rPr>
        <w:t>meta-</w:t>
      </w:r>
      <w:r w:rsidR="00D57362" w:rsidRPr="002F1067">
        <w:rPr>
          <w:rFonts w:ascii="Times New Roman" w:hAnsi="Times New Roman" w:cs="Times New Roman"/>
          <w:sz w:val="24"/>
          <w:szCs w:val="24"/>
        </w:rPr>
        <w:t>analys</w:t>
      </w:r>
      <w:r w:rsidR="00D57362">
        <w:rPr>
          <w:rFonts w:ascii="Times New Roman" w:hAnsi="Times New Roman" w:cs="Times New Roman"/>
          <w:sz w:val="24"/>
          <w:szCs w:val="24"/>
        </w:rPr>
        <w:t>i</w:t>
      </w:r>
      <w:r w:rsidR="00D57362" w:rsidRPr="002F1067">
        <w:rPr>
          <w:rFonts w:ascii="Times New Roman" w:hAnsi="Times New Roman" w:cs="Times New Roman"/>
          <w:sz w:val="24"/>
          <w:szCs w:val="24"/>
        </w:rPr>
        <w:t xml:space="preserve">s </w:t>
      </w:r>
      <w:r>
        <w:rPr>
          <w:rFonts w:ascii="Times New Roman" w:hAnsi="Times New Roman" w:cs="Times New Roman"/>
          <w:sz w:val="24"/>
          <w:szCs w:val="24"/>
        </w:rPr>
        <w:t>was</w:t>
      </w:r>
      <w:r w:rsidR="001E6E61" w:rsidRPr="002F1067">
        <w:rPr>
          <w:rFonts w:ascii="Times New Roman" w:hAnsi="Times New Roman" w:cs="Times New Roman"/>
          <w:sz w:val="24"/>
          <w:szCs w:val="24"/>
        </w:rPr>
        <w:t xml:space="preserve"> conducted </w:t>
      </w:r>
      <w:r w:rsidR="00AD585B" w:rsidRPr="002F1067">
        <w:rPr>
          <w:rFonts w:ascii="Times New Roman" w:hAnsi="Times New Roman" w:cs="Times New Roman"/>
          <w:sz w:val="24"/>
          <w:szCs w:val="24"/>
        </w:rPr>
        <w:t>which looked at the impact of advertising on attitudes by age</w:t>
      </w:r>
      <w:r w:rsidR="008A61FB" w:rsidRPr="002F1067">
        <w:rPr>
          <w:rFonts w:ascii="Times New Roman" w:hAnsi="Times New Roman" w:cs="Times New Roman"/>
          <w:sz w:val="24"/>
          <w:szCs w:val="24"/>
        </w:rPr>
        <w:t xml:space="preserve"> </w:t>
      </w:r>
      <w:r w:rsidR="0055365A" w:rsidRPr="002F1067">
        <w:rPr>
          <w:rFonts w:ascii="Times New Roman" w:hAnsi="Times New Roman" w:cs="Times New Roman"/>
          <w:sz w:val="24"/>
          <w:szCs w:val="24"/>
        </w:rPr>
        <w:t>(</w:t>
      </w:r>
      <w:r w:rsidR="00472B70" w:rsidRPr="002F1067">
        <w:rPr>
          <w:rFonts w:ascii="Times New Roman" w:hAnsi="Times New Roman" w:cs="Times New Roman"/>
          <w:sz w:val="24"/>
          <w:szCs w:val="24"/>
        </w:rPr>
        <w:t xml:space="preserve">Figure </w:t>
      </w:r>
      <w:r w:rsidR="00585A03" w:rsidRPr="002F1067">
        <w:rPr>
          <w:rFonts w:ascii="Times New Roman" w:hAnsi="Times New Roman" w:cs="Times New Roman"/>
          <w:sz w:val="24"/>
          <w:szCs w:val="24"/>
        </w:rPr>
        <w:t>S</w:t>
      </w:r>
      <w:r w:rsidR="00EC461A">
        <w:rPr>
          <w:rFonts w:ascii="Times New Roman" w:hAnsi="Times New Roman" w:cs="Times New Roman"/>
          <w:sz w:val="24"/>
          <w:szCs w:val="24"/>
        </w:rPr>
        <w:t>10</w:t>
      </w:r>
      <w:r w:rsidR="0055365A" w:rsidRPr="002F1067">
        <w:rPr>
          <w:rFonts w:ascii="Times New Roman" w:hAnsi="Times New Roman" w:cs="Times New Roman"/>
          <w:sz w:val="24"/>
          <w:szCs w:val="24"/>
        </w:rPr>
        <w:t>)</w:t>
      </w:r>
      <w:r w:rsidR="00AD585B" w:rsidRPr="002F1067">
        <w:rPr>
          <w:rFonts w:ascii="Times New Roman" w:hAnsi="Times New Roman" w:cs="Times New Roman"/>
          <w:sz w:val="24"/>
          <w:szCs w:val="24"/>
        </w:rPr>
        <w:t>. Advertising had a positive impact on attitudes compare</w:t>
      </w:r>
      <w:r w:rsidR="4420F35C" w:rsidRPr="002F1067">
        <w:rPr>
          <w:rFonts w:ascii="Times New Roman" w:hAnsi="Times New Roman" w:cs="Times New Roman"/>
          <w:sz w:val="24"/>
          <w:szCs w:val="24"/>
        </w:rPr>
        <w:t xml:space="preserve">d to the control condition for </w:t>
      </w:r>
      <w:r w:rsidR="00F46301">
        <w:rPr>
          <w:rFonts w:ascii="Times New Roman" w:hAnsi="Times New Roman" w:cs="Times New Roman"/>
          <w:sz w:val="24"/>
          <w:szCs w:val="24"/>
        </w:rPr>
        <w:t>both age</w:t>
      </w:r>
      <w:r w:rsidR="00F46301" w:rsidRPr="002F1067">
        <w:rPr>
          <w:rFonts w:ascii="Times New Roman" w:hAnsi="Times New Roman" w:cs="Times New Roman"/>
          <w:sz w:val="24"/>
          <w:szCs w:val="24"/>
        </w:rPr>
        <w:t xml:space="preserve"> </w:t>
      </w:r>
      <w:r w:rsidR="4420F35C" w:rsidRPr="002F1067">
        <w:rPr>
          <w:rFonts w:ascii="Times New Roman" w:hAnsi="Times New Roman" w:cs="Times New Roman"/>
          <w:sz w:val="24"/>
          <w:szCs w:val="24"/>
        </w:rPr>
        <w:t>groups (</w:t>
      </w:r>
      <w:r w:rsidR="007E5D89" w:rsidRPr="002F1067">
        <w:rPr>
          <w:rFonts w:ascii="Times New Roman" w:hAnsi="Times New Roman" w:cs="Times New Roman"/>
          <w:sz w:val="24"/>
          <w:szCs w:val="24"/>
        </w:rPr>
        <w:t>i.e.,</w:t>
      </w:r>
      <w:r w:rsidR="000D433A" w:rsidRPr="000D433A">
        <w:t xml:space="preserve"> </w:t>
      </w:r>
      <w:r w:rsidR="000D433A" w:rsidRPr="000D433A">
        <w:rPr>
          <w:rFonts w:ascii="Times New Roman" w:hAnsi="Times New Roman" w:cs="Times New Roman"/>
          <w:sz w:val="24"/>
          <w:szCs w:val="24"/>
        </w:rPr>
        <w:t>&gt;12</w:t>
      </w:r>
      <w:r w:rsidR="000D433A">
        <w:rPr>
          <w:rFonts w:ascii="Times New Roman" w:hAnsi="Times New Roman" w:cs="Times New Roman"/>
          <w:sz w:val="24"/>
          <w:szCs w:val="24"/>
        </w:rPr>
        <w:t xml:space="preserve"> years and ≤12 years</w:t>
      </w:r>
      <w:r w:rsidR="4420F35C" w:rsidRPr="002F1067">
        <w:rPr>
          <w:rFonts w:ascii="Times New Roman" w:hAnsi="Times New Roman" w:cs="Times New Roman"/>
          <w:sz w:val="24"/>
          <w:szCs w:val="24"/>
        </w:rPr>
        <w:t>)</w:t>
      </w:r>
      <w:r w:rsidR="4A1E2A88" w:rsidRPr="002F1067">
        <w:rPr>
          <w:rFonts w:ascii="Times New Roman" w:hAnsi="Times New Roman" w:cs="Times New Roman"/>
          <w:sz w:val="24"/>
          <w:szCs w:val="24"/>
        </w:rPr>
        <w:t xml:space="preserve">. A further meta-analysis </w:t>
      </w:r>
      <w:r w:rsidR="4A1E2A88" w:rsidRPr="002F1067">
        <w:rPr>
          <w:rFonts w:ascii="Times New Roman" w:hAnsi="Times New Roman" w:cs="Times New Roman"/>
          <w:sz w:val="24"/>
          <w:szCs w:val="24"/>
        </w:rPr>
        <w:lastRenderedPageBreak/>
        <w:t xml:space="preserve">was carried out as a sensitivity analysis </w:t>
      </w:r>
      <w:r w:rsidR="0055365A" w:rsidRPr="002F1067">
        <w:rPr>
          <w:rFonts w:ascii="Times New Roman" w:hAnsi="Times New Roman" w:cs="Times New Roman"/>
          <w:sz w:val="24"/>
          <w:szCs w:val="24"/>
        </w:rPr>
        <w:t>(</w:t>
      </w:r>
      <w:r w:rsidR="00472B70" w:rsidRPr="002F1067">
        <w:rPr>
          <w:rFonts w:ascii="Times New Roman" w:hAnsi="Times New Roman" w:cs="Times New Roman"/>
          <w:sz w:val="24"/>
          <w:szCs w:val="24"/>
        </w:rPr>
        <w:t xml:space="preserve">Figure </w:t>
      </w:r>
      <w:r w:rsidR="00CD62DB" w:rsidRPr="002F1067">
        <w:rPr>
          <w:rFonts w:ascii="Times New Roman" w:hAnsi="Times New Roman" w:cs="Times New Roman"/>
          <w:sz w:val="24"/>
          <w:szCs w:val="24"/>
        </w:rPr>
        <w:t>S1</w:t>
      </w:r>
      <w:r w:rsidR="00CD62DB">
        <w:rPr>
          <w:rFonts w:ascii="Times New Roman" w:hAnsi="Times New Roman" w:cs="Times New Roman"/>
          <w:sz w:val="24"/>
          <w:szCs w:val="24"/>
        </w:rPr>
        <w:t>1</w:t>
      </w:r>
      <w:r w:rsidR="0055365A" w:rsidRPr="002F1067">
        <w:rPr>
          <w:rFonts w:ascii="Times New Roman" w:hAnsi="Times New Roman" w:cs="Times New Roman"/>
          <w:sz w:val="24"/>
          <w:szCs w:val="24"/>
        </w:rPr>
        <w:t xml:space="preserve">) </w:t>
      </w:r>
      <w:r w:rsidR="00DA2F91" w:rsidRPr="002F1067">
        <w:rPr>
          <w:rFonts w:ascii="Times New Roman" w:hAnsi="Times New Roman" w:cs="Times New Roman"/>
          <w:sz w:val="24"/>
          <w:szCs w:val="24"/>
        </w:rPr>
        <w:t xml:space="preserve">to </w:t>
      </w:r>
      <w:r w:rsidR="007E5D89" w:rsidRPr="002F1067">
        <w:rPr>
          <w:rFonts w:ascii="Times New Roman" w:hAnsi="Times New Roman" w:cs="Times New Roman"/>
          <w:sz w:val="24"/>
          <w:szCs w:val="24"/>
        </w:rPr>
        <w:t>explore whether</w:t>
      </w:r>
      <w:r w:rsidR="00DA2F91" w:rsidRPr="002F1067">
        <w:rPr>
          <w:rFonts w:ascii="Times New Roman" w:hAnsi="Times New Roman" w:cs="Times New Roman"/>
          <w:sz w:val="24"/>
          <w:szCs w:val="24"/>
        </w:rPr>
        <w:t xml:space="preserve"> the effect held when the largest effect size was removed</w:t>
      </w:r>
      <w:r w:rsidR="00A842DF" w:rsidRPr="002F1067">
        <w:rPr>
          <w:rFonts w:ascii="Times New Roman" w:hAnsi="Times New Roman" w:cs="Times New Roman"/>
          <w:sz w:val="24"/>
          <w:szCs w:val="24"/>
        </w:rPr>
        <w:t xml:space="preserve"> and the </w:t>
      </w:r>
      <w:r w:rsidR="00020CB5" w:rsidRPr="002F1067">
        <w:rPr>
          <w:rFonts w:ascii="Times New Roman" w:hAnsi="Times New Roman" w:cs="Times New Roman"/>
          <w:sz w:val="24"/>
          <w:szCs w:val="24"/>
        </w:rPr>
        <w:t>effect was still seen</w:t>
      </w:r>
      <w:r w:rsidR="00DA2F91" w:rsidRPr="002F1067">
        <w:rPr>
          <w:rFonts w:ascii="Times New Roman" w:hAnsi="Times New Roman" w:cs="Times New Roman"/>
          <w:sz w:val="24"/>
          <w:szCs w:val="24"/>
        </w:rPr>
        <w:t xml:space="preserve">. </w:t>
      </w:r>
    </w:p>
    <w:p w14:paraId="78D94CD0" w14:textId="4174C473" w:rsidR="000B28D7" w:rsidRPr="002F1067" w:rsidRDefault="00D43DC0" w:rsidP="00EE7A82">
      <w:pPr>
        <w:spacing w:line="480" w:lineRule="auto"/>
        <w:rPr>
          <w:rFonts w:ascii="Times New Roman" w:hAnsi="Times New Roman" w:cs="Times New Roman"/>
          <w:sz w:val="24"/>
          <w:szCs w:val="24"/>
        </w:rPr>
      </w:pPr>
      <w:r>
        <w:rPr>
          <w:rFonts w:ascii="Times New Roman" w:hAnsi="Times New Roman" w:cs="Times New Roman"/>
          <w:b/>
          <w:bCs/>
          <w:sz w:val="24"/>
          <w:szCs w:val="24"/>
        </w:rPr>
        <w:t>[</w:t>
      </w:r>
      <w:r w:rsidR="00556B03" w:rsidRPr="002F1067">
        <w:rPr>
          <w:rFonts w:ascii="Times New Roman" w:hAnsi="Times New Roman" w:cs="Times New Roman"/>
          <w:b/>
          <w:bCs/>
          <w:sz w:val="24"/>
          <w:szCs w:val="24"/>
        </w:rPr>
        <w:t>Figure 2</w:t>
      </w:r>
      <w:r>
        <w:rPr>
          <w:rFonts w:ascii="Times New Roman" w:hAnsi="Times New Roman" w:cs="Times New Roman"/>
          <w:b/>
          <w:bCs/>
          <w:sz w:val="24"/>
          <w:szCs w:val="24"/>
        </w:rPr>
        <w:t xml:space="preserve"> here]</w:t>
      </w:r>
      <w:r w:rsidR="006505D5" w:rsidRPr="002F1067">
        <w:rPr>
          <w:rFonts w:ascii="Times New Roman" w:hAnsi="Times New Roman" w:cs="Times New Roman"/>
          <w:sz w:val="24"/>
          <w:szCs w:val="24"/>
        </w:rPr>
        <w:t xml:space="preserve"> </w:t>
      </w:r>
    </w:p>
    <w:p w14:paraId="2FAFCED6" w14:textId="43B4F731" w:rsidR="009167C6" w:rsidRPr="002F1067" w:rsidRDefault="004B161C" w:rsidP="00EE7A82">
      <w:pPr>
        <w:spacing w:after="0" w:line="480" w:lineRule="auto"/>
        <w:rPr>
          <w:rFonts w:ascii="Times New Roman" w:hAnsi="Times New Roman" w:cs="Times New Roman"/>
          <w:sz w:val="24"/>
          <w:szCs w:val="24"/>
        </w:rPr>
      </w:pPr>
      <w:r>
        <w:rPr>
          <w:rFonts w:ascii="Times New Roman" w:hAnsi="Times New Roman" w:cs="Times New Roman"/>
          <w:b/>
          <w:bCs/>
          <w:sz w:val="24"/>
          <w:szCs w:val="24"/>
        </w:rPr>
        <w:t>[</w:t>
      </w:r>
      <w:r w:rsidR="0076185C" w:rsidRPr="002F1067">
        <w:rPr>
          <w:rFonts w:ascii="Times New Roman" w:hAnsi="Times New Roman" w:cs="Times New Roman"/>
          <w:b/>
          <w:bCs/>
          <w:sz w:val="24"/>
          <w:szCs w:val="24"/>
        </w:rPr>
        <w:t>Figure 3</w:t>
      </w:r>
      <w:r>
        <w:rPr>
          <w:rFonts w:ascii="Times New Roman" w:hAnsi="Times New Roman" w:cs="Times New Roman"/>
          <w:b/>
          <w:bCs/>
          <w:sz w:val="24"/>
          <w:szCs w:val="24"/>
        </w:rPr>
        <w:t xml:space="preserve"> here]</w:t>
      </w:r>
      <w:r w:rsidR="000B28D7" w:rsidRPr="002F1067">
        <w:rPr>
          <w:rFonts w:ascii="Times New Roman" w:hAnsi="Times New Roman" w:cs="Times New Roman"/>
          <w:sz w:val="24"/>
          <w:szCs w:val="24"/>
        </w:rPr>
        <w:t xml:space="preserve"> </w:t>
      </w:r>
    </w:p>
    <w:p w14:paraId="13048472" w14:textId="32567499" w:rsidR="008F6595" w:rsidRPr="002F1067" w:rsidRDefault="00004C7E" w:rsidP="00802A96">
      <w:pPr>
        <w:spacing w:line="480" w:lineRule="auto"/>
        <w:rPr>
          <w:rFonts w:ascii="Times New Roman" w:eastAsiaTheme="minorEastAsia" w:hAnsi="Times New Roman" w:cs="Times New Roman"/>
          <w:i/>
          <w:color w:val="000000" w:themeColor="text1"/>
          <w:sz w:val="24"/>
          <w:szCs w:val="24"/>
        </w:rPr>
      </w:pPr>
      <w:r w:rsidRPr="002F1067">
        <w:rPr>
          <w:rFonts w:ascii="Times New Roman" w:eastAsiaTheme="minorEastAsia" w:hAnsi="Times New Roman" w:cs="Times New Roman"/>
          <w:color w:val="000000" w:themeColor="text1"/>
          <w:sz w:val="24"/>
          <w:szCs w:val="24"/>
        </w:rPr>
        <w:t>Narrative synthesis</w:t>
      </w:r>
      <w:r w:rsidR="007F2D9F" w:rsidRPr="002F1067">
        <w:rPr>
          <w:rFonts w:ascii="Times New Roman" w:eastAsiaTheme="minorEastAsia" w:hAnsi="Times New Roman" w:cs="Times New Roman"/>
          <w:color w:val="000000" w:themeColor="text1"/>
          <w:sz w:val="24"/>
          <w:szCs w:val="24"/>
        </w:rPr>
        <w:t xml:space="preserve"> </w:t>
      </w:r>
      <w:r w:rsidR="00A32B28">
        <w:rPr>
          <w:rFonts w:ascii="Times New Roman" w:eastAsiaTheme="minorEastAsia" w:hAnsi="Times New Roman" w:cs="Times New Roman"/>
          <w:color w:val="000000" w:themeColor="text1"/>
          <w:sz w:val="24"/>
          <w:szCs w:val="24"/>
        </w:rPr>
        <w:t>of</w:t>
      </w:r>
      <w:r w:rsidR="00A32B28" w:rsidRPr="002F1067">
        <w:rPr>
          <w:rFonts w:ascii="Times New Roman" w:eastAsiaTheme="minorEastAsia" w:hAnsi="Times New Roman" w:cs="Times New Roman"/>
          <w:color w:val="000000" w:themeColor="text1"/>
          <w:sz w:val="24"/>
          <w:szCs w:val="24"/>
        </w:rPr>
        <w:t xml:space="preserve"> </w:t>
      </w:r>
      <w:r w:rsidR="00927770" w:rsidRPr="002F1067">
        <w:rPr>
          <w:rFonts w:ascii="Times New Roman" w:eastAsiaTheme="minorEastAsia" w:hAnsi="Times New Roman" w:cs="Times New Roman"/>
          <w:color w:val="000000" w:themeColor="text1"/>
          <w:sz w:val="24"/>
          <w:szCs w:val="24"/>
        </w:rPr>
        <w:t>attitudinal outcomes</w:t>
      </w:r>
    </w:p>
    <w:p w14:paraId="0477106A" w14:textId="32A3E20C" w:rsidR="00004C7E" w:rsidRPr="002F1067" w:rsidRDefault="00004C7E" w:rsidP="00802A96">
      <w:pPr>
        <w:spacing w:line="480" w:lineRule="auto"/>
        <w:rPr>
          <w:rFonts w:ascii="Times New Roman" w:eastAsia="Calibri" w:hAnsi="Times New Roman" w:cs="Times New Roman"/>
          <w:sz w:val="24"/>
          <w:szCs w:val="24"/>
        </w:rPr>
      </w:pPr>
      <w:r w:rsidRPr="002F1067">
        <w:rPr>
          <w:rFonts w:ascii="Times New Roman" w:hAnsi="Times New Roman" w:cs="Times New Roman"/>
          <w:sz w:val="24"/>
          <w:szCs w:val="24"/>
        </w:rPr>
        <w:t xml:space="preserve">The majority of </w:t>
      </w:r>
      <w:r w:rsidR="00A50767" w:rsidRPr="002F1067">
        <w:rPr>
          <w:rFonts w:ascii="Times New Roman" w:hAnsi="Times New Roman" w:cs="Times New Roman"/>
          <w:sz w:val="24"/>
          <w:szCs w:val="24"/>
        </w:rPr>
        <w:t xml:space="preserve">controlled </w:t>
      </w:r>
      <w:r w:rsidRPr="002F1067">
        <w:rPr>
          <w:rFonts w:ascii="Times New Roman" w:hAnsi="Times New Roman" w:cs="Times New Roman"/>
          <w:sz w:val="24"/>
          <w:szCs w:val="24"/>
        </w:rPr>
        <w:t xml:space="preserve">studies not </w:t>
      </w:r>
      <w:r w:rsidR="007E5D89" w:rsidRPr="002F1067">
        <w:rPr>
          <w:rFonts w:ascii="Times New Roman" w:hAnsi="Times New Roman" w:cs="Times New Roman"/>
          <w:sz w:val="24"/>
          <w:szCs w:val="24"/>
        </w:rPr>
        <w:t>suitable for</w:t>
      </w:r>
      <w:r w:rsidRPr="002F1067">
        <w:rPr>
          <w:rFonts w:ascii="Times New Roman" w:hAnsi="Times New Roman" w:cs="Times New Roman"/>
          <w:sz w:val="24"/>
          <w:szCs w:val="24"/>
        </w:rPr>
        <w:t xml:space="preserve"> meta-analys</w:t>
      </w:r>
      <w:r w:rsidR="007E5D89" w:rsidRPr="002F1067">
        <w:rPr>
          <w:rFonts w:ascii="Times New Roman" w:hAnsi="Times New Roman" w:cs="Times New Roman"/>
          <w:sz w:val="24"/>
          <w:szCs w:val="24"/>
        </w:rPr>
        <w:t xml:space="preserve">is </w:t>
      </w:r>
      <w:r w:rsidRPr="002F1067">
        <w:rPr>
          <w:rFonts w:ascii="Times New Roman" w:hAnsi="Times New Roman" w:cs="Times New Roman"/>
          <w:sz w:val="24"/>
          <w:szCs w:val="24"/>
        </w:rPr>
        <w:t xml:space="preserve">supported the </w:t>
      </w:r>
      <w:r w:rsidR="006762ED">
        <w:rPr>
          <w:rFonts w:ascii="Times New Roman" w:hAnsi="Times New Roman" w:cs="Times New Roman"/>
          <w:sz w:val="24"/>
          <w:szCs w:val="24"/>
        </w:rPr>
        <w:t xml:space="preserve">above </w:t>
      </w:r>
      <w:r w:rsidRPr="002F1067">
        <w:rPr>
          <w:rFonts w:ascii="Times New Roman" w:hAnsi="Times New Roman" w:cs="Times New Roman"/>
          <w:sz w:val="24"/>
          <w:szCs w:val="24"/>
        </w:rPr>
        <w:t>findings, namely that adverts brought about more positive attitudes</w:t>
      </w:r>
      <w:r w:rsidR="00A50767" w:rsidRPr="002F1067">
        <w:rPr>
          <w:rFonts w:ascii="Times New Roman" w:hAnsi="Times New Roman" w:cs="Times New Roman"/>
          <w:sz w:val="24"/>
          <w:szCs w:val="24"/>
        </w:rPr>
        <w:t xml:space="preserve"> (7 studies</w:t>
      </w:r>
      <w:r w:rsidR="00DC414E">
        <w:rPr>
          <w:rFonts w:ascii="Times New Roman" w:hAnsi="Times New Roman" w:cs="Times New Roman"/>
          <w:sz w:val="24"/>
          <w:szCs w:val="24"/>
        </w:rPr>
        <w:t>, mixed bias assessments</w:t>
      </w:r>
      <w:r w:rsidR="0074158D">
        <w:rPr>
          <w:rFonts w:ascii="Times New Roman" w:hAnsi="Times New Roman" w:cs="Times New Roman"/>
          <w:sz w:val="24"/>
          <w:szCs w:val="24"/>
        </w:rPr>
        <w:t>:</w:t>
      </w:r>
      <w:r w:rsidR="00DC414E">
        <w:rPr>
          <w:rFonts w:ascii="Times New Roman" w:hAnsi="Times New Roman" w:cs="Times New Roman"/>
          <w:sz w:val="24"/>
          <w:szCs w:val="24"/>
        </w:rPr>
        <w:t xml:space="preserve"> three low, </w:t>
      </w:r>
      <w:r w:rsidR="00303417">
        <w:rPr>
          <w:rFonts w:ascii="Times New Roman" w:hAnsi="Times New Roman" w:cs="Times New Roman"/>
          <w:sz w:val="24"/>
          <w:szCs w:val="24"/>
        </w:rPr>
        <w:t>three some concerns and one high</w:t>
      </w:r>
      <w:r w:rsidR="00A50767" w:rsidRPr="002F1067">
        <w:rPr>
          <w:rFonts w:ascii="Times New Roman" w:hAnsi="Times New Roman" w:cs="Times New Roman"/>
          <w:sz w:val="24"/>
          <w:szCs w:val="24"/>
        </w:rPr>
        <w:t>)</w:t>
      </w:r>
      <w:r w:rsidR="00A5486A" w:rsidRPr="002F1067">
        <w:rPr>
          <w:rFonts w:ascii="Times New Roman" w:hAnsi="Times New Roman" w:cs="Times New Roman"/>
          <w:sz w:val="24"/>
          <w:szCs w:val="24"/>
        </w:rPr>
        <w:t>;</w:t>
      </w:r>
      <w:r w:rsidRPr="002F1067">
        <w:rPr>
          <w:rFonts w:ascii="Times New Roman" w:hAnsi="Times New Roman" w:cs="Times New Roman"/>
          <w:sz w:val="24"/>
          <w:szCs w:val="24"/>
        </w:rPr>
        <w:fldChar w:fldCharType="begin">
          <w:fldData xml:space="preserve">PEVuZE5vdGU+PENpdGU+PEF1dGhvcj5EaWFzPC9BdXRob3I+PFllYXI+MjAxMTwvWWVhcj48UmVj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EaWFzPC9BdXRob3I+PFllYXI+MjAxMTwvWWVhcj48UmVj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Pr="002F1067">
        <w:rPr>
          <w:rFonts w:ascii="Times New Roman" w:hAnsi="Times New Roman" w:cs="Times New Roman"/>
          <w:sz w:val="24"/>
          <w:szCs w:val="24"/>
        </w:rPr>
      </w:r>
      <w:r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2,43,48,49,54,55,60</w:t>
      </w:r>
      <w:r w:rsidRPr="002F1067">
        <w:rPr>
          <w:rFonts w:ascii="Times New Roman" w:hAnsi="Times New Roman" w:cs="Times New Roman"/>
          <w:sz w:val="24"/>
          <w:szCs w:val="24"/>
        </w:rPr>
        <w:fldChar w:fldCharType="end"/>
      </w:r>
      <w:r w:rsidR="007E5D89" w:rsidRPr="002F1067">
        <w:rPr>
          <w:rFonts w:ascii="Times New Roman" w:hAnsi="Times New Roman" w:cs="Times New Roman"/>
          <w:sz w:val="24"/>
          <w:szCs w:val="24"/>
        </w:rPr>
        <w:t xml:space="preserve"> however, </w:t>
      </w:r>
      <w:r w:rsidR="00415DAE" w:rsidRPr="002F1067">
        <w:rPr>
          <w:rFonts w:ascii="Times New Roman" w:hAnsi="Times New Roman" w:cs="Times New Roman"/>
          <w:sz w:val="24"/>
          <w:szCs w:val="24"/>
        </w:rPr>
        <w:t>five</w:t>
      </w:r>
      <w:r w:rsidR="000A373E"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studies </w:t>
      </w:r>
      <w:r w:rsidR="007E5D89" w:rsidRPr="002F1067">
        <w:rPr>
          <w:rFonts w:ascii="Times New Roman" w:hAnsi="Times New Roman" w:cs="Times New Roman"/>
          <w:sz w:val="24"/>
          <w:szCs w:val="24"/>
        </w:rPr>
        <w:t xml:space="preserve">found </w:t>
      </w:r>
      <w:r w:rsidRPr="002F1067">
        <w:rPr>
          <w:rFonts w:ascii="Times New Roman" w:hAnsi="Times New Roman" w:cs="Times New Roman"/>
          <w:sz w:val="24"/>
          <w:szCs w:val="24"/>
        </w:rPr>
        <w:t xml:space="preserve">no </w:t>
      </w:r>
      <w:r w:rsidR="007E5D89" w:rsidRPr="002F1067">
        <w:rPr>
          <w:rFonts w:ascii="Times New Roman" w:hAnsi="Times New Roman" w:cs="Times New Roman"/>
          <w:sz w:val="24"/>
          <w:szCs w:val="24"/>
        </w:rPr>
        <w:t xml:space="preserve">significant </w:t>
      </w:r>
      <w:r w:rsidRPr="002F1067">
        <w:rPr>
          <w:rFonts w:ascii="Times New Roman" w:hAnsi="Times New Roman" w:cs="Times New Roman"/>
          <w:sz w:val="24"/>
          <w:szCs w:val="24"/>
        </w:rPr>
        <w:t>difference</w:t>
      </w:r>
      <w:r w:rsidR="007E5D89" w:rsidRPr="002F1067">
        <w:rPr>
          <w:rFonts w:ascii="Times New Roman" w:hAnsi="Times New Roman" w:cs="Times New Roman"/>
          <w:sz w:val="24"/>
          <w:szCs w:val="24"/>
        </w:rPr>
        <w:t>s</w:t>
      </w:r>
      <w:r w:rsidRPr="002F1067">
        <w:rPr>
          <w:rFonts w:ascii="Times New Roman" w:hAnsi="Times New Roman" w:cs="Times New Roman"/>
          <w:sz w:val="24"/>
          <w:szCs w:val="24"/>
        </w:rPr>
        <w:t xml:space="preserve"> between groups</w:t>
      </w:r>
      <w:r w:rsidR="003B7D0E">
        <w:rPr>
          <w:rFonts w:ascii="Times New Roman" w:hAnsi="Times New Roman" w:cs="Times New Roman"/>
          <w:sz w:val="24"/>
          <w:szCs w:val="24"/>
        </w:rPr>
        <w:t xml:space="preserve"> (mixed bias assessment</w:t>
      </w:r>
      <w:r w:rsidR="0074158D">
        <w:rPr>
          <w:rFonts w:ascii="Times New Roman" w:hAnsi="Times New Roman" w:cs="Times New Roman"/>
          <w:sz w:val="24"/>
          <w:szCs w:val="24"/>
        </w:rPr>
        <w:t>:</w:t>
      </w:r>
      <w:r w:rsidR="003B7D0E">
        <w:rPr>
          <w:rFonts w:ascii="Times New Roman" w:hAnsi="Times New Roman" w:cs="Times New Roman"/>
          <w:sz w:val="24"/>
          <w:szCs w:val="24"/>
        </w:rPr>
        <w:t xml:space="preserve"> three low, two some concerns)</w:t>
      </w:r>
      <w:r w:rsidRPr="002F1067">
        <w:rPr>
          <w:rFonts w:ascii="Times New Roman" w:hAnsi="Times New Roman" w:cs="Times New Roman"/>
          <w:sz w:val="24"/>
          <w:szCs w:val="24"/>
        </w:rPr>
        <w:t>.</w:t>
      </w:r>
      <w:r w:rsidRPr="002F1067">
        <w:rPr>
          <w:rFonts w:ascii="Times New Roman" w:hAnsi="Times New Roman" w:cs="Times New Roman"/>
          <w:sz w:val="24"/>
          <w:szCs w:val="24"/>
        </w:rPr>
        <w:fldChar w:fldCharType="begin">
          <w:fldData xml:space="preserve">PEVuZE5vdGU+PENpdGU+PEF1dGhvcj5VcmliZTwvQXV0aG9yPjxZZWFyPjIwMTU8L1llYXI+PFJl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VcmliZTwvQXV0aG9yPjxZZWFyPjIwMTU8L1llYXI+PFJl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Pr="002F1067">
        <w:rPr>
          <w:rFonts w:ascii="Times New Roman" w:hAnsi="Times New Roman" w:cs="Times New Roman"/>
          <w:sz w:val="24"/>
          <w:szCs w:val="24"/>
        </w:rPr>
      </w:r>
      <w:r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2,58,59,70,74</w:t>
      </w:r>
      <w:r w:rsidRPr="002F1067">
        <w:rPr>
          <w:rFonts w:ascii="Times New Roman" w:hAnsi="Times New Roman" w:cs="Times New Roman"/>
          <w:sz w:val="24"/>
          <w:szCs w:val="24"/>
        </w:rPr>
        <w:fldChar w:fldCharType="end"/>
      </w:r>
      <w:r w:rsidR="008F0707" w:rsidRPr="002F1067">
        <w:rPr>
          <w:rFonts w:ascii="Times New Roman" w:hAnsi="Times New Roman" w:cs="Times New Roman"/>
          <w:iCs/>
          <w:sz w:val="24"/>
          <w:szCs w:val="24"/>
        </w:rPr>
        <w:t xml:space="preserve"> </w:t>
      </w:r>
      <w:r w:rsidR="00456E94" w:rsidRPr="002F1067">
        <w:rPr>
          <w:rFonts w:ascii="Times New Roman" w:hAnsi="Times New Roman" w:cs="Times New Roman"/>
          <w:sz w:val="24"/>
          <w:szCs w:val="24"/>
        </w:rPr>
        <w:t xml:space="preserve">One </w:t>
      </w:r>
      <w:r w:rsidRPr="002F1067">
        <w:rPr>
          <w:rFonts w:ascii="Times New Roman" w:hAnsi="Times New Roman" w:cs="Times New Roman"/>
          <w:sz w:val="24"/>
          <w:szCs w:val="24"/>
        </w:rPr>
        <w:t>study</w:t>
      </w:r>
      <w:r w:rsidR="0074158D">
        <w:rPr>
          <w:rFonts w:ascii="Times New Roman" w:hAnsi="Times New Roman" w:cs="Times New Roman"/>
          <w:sz w:val="24"/>
          <w:szCs w:val="24"/>
        </w:rPr>
        <w:t>, assessed as having</w:t>
      </w:r>
      <w:r w:rsidR="00BA1C73">
        <w:rPr>
          <w:rFonts w:ascii="Times New Roman" w:hAnsi="Times New Roman" w:cs="Times New Roman"/>
          <w:sz w:val="24"/>
          <w:szCs w:val="24"/>
        </w:rPr>
        <w:t xml:space="preserve"> </w:t>
      </w:r>
      <w:r w:rsidR="0074158D">
        <w:rPr>
          <w:rFonts w:ascii="Times New Roman" w:hAnsi="Times New Roman" w:cs="Times New Roman"/>
          <w:sz w:val="24"/>
          <w:szCs w:val="24"/>
        </w:rPr>
        <w:t>a</w:t>
      </w:r>
      <w:r w:rsidR="00BA1C73" w:rsidRPr="177EB84F">
        <w:rPr>
          <w:rFonts w:ascii="Times New Roman" w:hAnsi="Times New Roman" w:cs="Times New Roman"/>
          <w:sz w:val="24"/>
          <w:szCs w:val="24"/>
        </w:rPr>
        <w:t xml:space="preserve"> </w:t>
      </w:r>
      <w:r w:rsidR="00BA1C73">
        <w:rPr>
          <w:rFonts w:ascii="Times New Roman" w:hAnsi="Times New Roman" w:cs="Times New Roman"/>
          <w:sz w:val="24"/>
          <w:szCs w:val="24"/>
        </w:rPr>
        <w:t>high risk of bias</w:t>
      </w:r>
      <w:r w:rsidR="0074158D">
        <w:rPr>
          <w:rFonts w:ascii="Times New Roman" w:hAnsi="Times New Roman" w:cs="Times New Roman"/>
          <w:sz w:val="24"/>
          <w:szCs w:val="24"/>
        </w:rPr>
        <w:t>,</w:t>
      </w:r>
      <w:r w:rsidR="00BA1C73">
        <w:rPr>
          <w:rFonts w:ascii="Times New Roman" w:hAnsi="Times New Roman" w:cs="Times New Roman"/>
          <w:sz w:val="24"/>
          <w:szCs w:val="24"/>
        </w:rPr>
        <w:t xml:space="preserve"> </w:t>
      </w:r>
      <w:r w:rsidR="007E5D89" w:rsidRPr="002F1067">
        <w:rPr>
          <w:rFonts w:ascii="Times New Roman" w:hAnsi="Times New Roman" w:cs="Times New Roman"/>
          <w:sz w:val="24"/>
          <w:szCs w:val="24"/>
        </w:rPr>
        <w:t>explored</w:t>
      </w:r>
      <w:r w:rsidRPr="002F1067">
        <w:rPr>
          <w:rFonts w:ascii="Times New Roman" w:hAnsi="Times New Roman" w:cs="Times New Roman"/>
          <w:sz w:val="24"/>
          <w:szCs w:val="24"/>
        </w:rPr>
        <w:t xml:space="preserve"> the impact of </w:t>
      </w:r>
      <w:r w:rsidR="000037BC" w:rsidRPr="002F1067">
        <w:rPr>
          <w:rFonts w:ascii="Times New Roman" w:hAnsi="Times New Roman" w:cs="Times New Roman"/>
          <w:sz w:val="24"/>
          <w:szCs w:val="24"/>
        </w:rPr>
        <w:t xml:space="preserve">e-cigarette </w:t>
      </w:r>
      <w:r w:rsidRPr="002F1067">
        <w:rPr>
          <w:rFonts w:ascii="Times New Roman" w:hAnsi="Times New Roman" w:cs="Times New Roman"/>
          <w:sz w:val="24"/>
          <w:szCs w:val="24"/>
        </w:rPr>
        <w:t xml:space="preserve">adverts </w:t>
      </w:r>
      <w:r w:rsidR="00DC1FFB" w:rsidRPr="002F1067">
        <w:rPr>
          <w:rFonts w:ascii="Times New Roman" w:hAnsi="Times New Roman" w:cs="Times New Roman"/>
          <w:sz w:val="24"/>
          <w:szCs w:val="24"/>
        </w:rPr>
        <w:t xml:space="preserve">designed </w:t>
      </w:r>
      <w:r w:rsidR="000037BC" w:rsidRPr="002F1067">
        <w:rPr>
          <w:rFonts w:ascii="Times New Roman" w:hAnsi="Times New Roman" w:cs="Times New Roman"/>
          <w:sz w:val="24"/>
          <w:szCs w:val="24"/>
        </w:rPr>
        <w:t>with low and high youth appeal</w:t>
      </w:r>
      <w:r w:rsidR="00DC1FFB" w:rsidRPr="002F1067">
        <w:rPr>
          <w:rFonts w:ascii="Times New Roman" w:hAnsi="Times New Roman" w:cs="Times New Roman"/>
          <w:sz w:val="24"/>
          <w:szCs w:val="24"/>
        </w:rPr>
        <w:t xml:space="preserve"> and found</w:t>
      </w:r>
      <w:r w:rsidR="00803235" w:rsidRPr="002F1067">
        <w:rPr>
          <w:rFonts w:ascii="Times New Roman" w:hAnsi="Times New Roman" w:cs="Times New Roman"/>
          <w:sz w:val="24"/>
          <w:szCs w:val="24"/>
        </w:rPr>
        <w:t xml:space="preserve"> the low youth appeal advert resulted in more positive attitudes than a non-e-cigarette control advert, but there was no difference between the high youth appeal and control adverts</w:t>
      </w:r>
      <w:r w:rsidRPr="002F1067">
        <w:rPr>
          <w:rFonts w:ascii="Times New Roman" w:hAnsi="Times New Roman" w:cs="Times New Roman"/>
          <w:sz w:val="24"/>
          <w:szCs w:val="24"/>
        </w:rPr>
        <w:t>.</w:t>
      </w:r>
      <w:r w:rsidRPr="002F1067">
        <w:rPr>
          <w:rFonts w:ascii="Times New Roman" w:hAnsi="Times New Roman" w:cs="Times New Roman"/>
          <w:sz w:val="24"/>
          <w:szCs w:val="24"/>
        </w:rPr>
        <w:fldChar w:fldCharType="begin">
          <w:fldData xml:space="preserve">PEVuZE5vdGU+PENpdGU+PEF1dGhvcj5QYWRvbjwvQXV0aG9yPjxZZWFyPjIwMTg8L1llYXI+PFJl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==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QYWRvbjwvQXV0aG9yPjxZZWFyPjIwMTg8L1llYXI+PFJl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==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Pr="002F1067">
        <w:rPr>
          <w:rFonts w:ascii="Times New Roman" w:hAnsi="Times New Roman" w:cs="Times New Roman"/>
          <w:sz w:val="24"/>
          <w:szCs w:val="24"/>
        </w:rPr>
      </w:r>
      <w:r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7</w:t>
      </w:r>
      <w:r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w:t>
      </w:r>
      <w:r w:rsidR="00F15F17">
        <w:rPr>
          <w:rFonts w:ascii="Times New Roman" w:hAnsi="Times New Roman" w:cs="Times New Roman"/>
          <w:sz w:val="24"/>
          <w:szCs w:val="24"/>
        </w:rPr>
        <w:t>One study,</w:t>
      </w:r>
      <w:r w:rsidR="008D61FA">
        <w:rPr>
          <w:rFonts w:ascii="Times New Roman" w:hAnsi="Times New Roman" w:cs="Times New Roman"/>
          <w:sz w:val="24"/>
          <w:szCs w:val="24"/>
        </w:rPr>
        <w:t xml:space="preserve"> assessed as low risk of bias</w:t>
      </w:r>
      <w:r w:rsidR="00F15F17">
        <w:rPr>
          <w:rFonts w:ascii="Times New Roman" w:hAnsi="Times New Roman" w:cs="Times New Roman"/>
          <w:sz w:val="24"/>
          <w:szCs w:val="24"/>
        </w:rPr>
        <w:t>,</w:t>
      </w:r>
      <w:r w:rsidR="00F45C09" w:rsidRPr="002F1067">
        <w:rPr>
          <w:rFonts w:ascii="Times New Roman" w:hAnsi="Times New Roman" w:cs="Times New Roman"/>
          <w:sz w:val="24"/>
          <w:szCs w:val="24"/>
        </w:rPr>
        <w:t xml:space="preserve"> found that the younger group</w:t>
      </w:r>
      <w:r w:rsidR="00473A1E">
        <w:rPr>
          <w:rFonts w:ascii="Times New Roman" w:hAnsi="Times New Roman" w:cs="Times New Roman"/>
          <w:sz w:val="24"/>
          <w:szCs w:val="24"/>
        </w:rPr>
        <w:t xml:space="preserve"> (5-6 years)</w:t>
      </w:r>
      <w:r w:rsidR="00F45C09" w:rsidRPr="002F1067">
        <w:rPr>
          <w:rFonts w:ascii="Times New Roman" w:hAnsi="Times New Roman" w:cs="Times New Roman"/>
          <w:sz w:val="24"/>
          <w:szCs w:val="24"/>
        </w:rPr>
        <w:t xml:space="preserve"> had significantly </w:t>
      </w:r>
      <w:r w:rsidR="006E65CC">
        <w:rPr>
          <w:rFonts w:ascii="Times New Roman" w:hAnsi="Times New Roman" w:cs="Times New Roman"/>
          <w:sz w:val="24"/>
          <w:szCs w:val="24"/>
        </w:rPr>
        <w:t>more positive</w:t>
      </w:r>
      <w:r w:rsidR="006E65CC" w:rsidRPr="002F1067">
        <w:rPr>
          <w:rFonts w:ascii="Times New Roman" w:hAnsi="Times New Roman" w:cs="Times New Roman"/>
          <w:sz w:val="24"/>
          <w:szCs w:val="24"/>
        </w:rPr>
        <w:t xml:space="preserve"> </w:t>
      </w:r>
      <w:r w:rsidR="00F45C09" w:rsidRPr="002F1067">
        <w:rPr>
          <w:rFonts w:ascii="Times New Roman" w:hAnsi="Times New Roman" w:cs="Times New Roman"/>
          <w:sz w:val="24"/>
          <w:szCs w:val="24"/>
        </w:rPr>
        <w:t>product attitudes</w:t>
      </w:r>
      <w:r w:rsidR="00473A1E">
        <w:rPr>
          <w:rFonts w:ascii="Times New Roman" w:hAnsi="Times New Roman" w:cs="Times New Roman"/>
          <w:sz w:val="24"/>
          <w:szCs w:val="24"/>
        </w:rPr>
        <w:t xml:space="preserve"> following exposure to</w:t>
      </w:r>
      <w:r w:rsidR="00223B1C">
        <w:rPr>
          <w:rFonts w:ascii="Times New Roman" w:hAnsi="Times New Roman" w:cs="Times New Roman"/>
          <w:sz w:val="24"/>
          <w:szCs w:val="24"/>
        </w:rPr>
        <w:t xml:space="preserve"> TV advert for HFSS cereal</w:t>
      </w:r>
      <w:r w:rsidR="00BD39CB" w:rsidRPr="002F1067">
        <w:rPr>
          <w:rFonts w:ascii="Times New Roman" w:hAnsi="Times New Roman" w:cs="Times New Roman"/>
          <w:sz w:val="24"/>
          <w:szCs w:val="24"/>
        </w:rPr>
        <w:t xml:space="preserve"> compared to the older group</w:t>
      </w:r>
      <w:r w:rsidR="00473A1E">
        <w:rPr>
          <w:rFonts w:ascii="Times New Roman" w:hAnsi="Times New Roman" w:cs="Times New Roman"/>
          <w:sz w:val="24"/>
          <w:szCs w:val="24"/>
        </w:rPr>
        <w:t xml:space="preserve"> (10-11 years)</w:t>
      </w:r>
      <w:r w:rsidR="00BD39CB" w:rsidRPr="002F1067">
        <w:rPr>
          <w:rFonts w:ascii="Times New Roman" w:hAnsi="Times New Roman" w:cs="Times New Roman"/>
          <w:sz w:val="24"/>
          <w:szCs w:val="24"/>
        </w:rPr>
        <w:t>.</w:t>
      </w:r>
      <w:r w:rsidR="0009196C"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Castonguay&lt;/Author&gt;&lt;Year&gt;2015&lt;/Year&gt;&lt;RecNum&gt;96&lt;/RecNum&gt;&lt;DisplayText&gt;&lt;style face="superscript"&gt;51&lt;/style&gt;&lt;/DisplayText&gt;&lt;record&gt;&lt;rec-number&gt;96&lt;/rec-number&gt;&lt;foreign-keys&gt;&lt;key app="EN" db-id="ztdffdxs3ww05iepwa1xwsr7r2z5fpvz2t5x" timestamp="1652095868"&gt;96&lt;/key&gt;&lt;/foreign-keys&gt;&lt;ref-type name="Journal Article"&gt;17&lt;/ref-type&gt;&lt;contributors&gt;&lt;authors&gt;&lt;author&gt;Castonguay, J.&lt;/author&gt;&lt;/authors&gt;&lt;/contributors&gt;&lt;titles&gt;&lt;title&gt;Sugar and Sports: Age Differences in Children’s Responses to a High Sugar Cereal Advertisement Portraying Physical Activities&lt;/title&gt;&lt;secondary-title&gt;Communication Research&lt;/secondary-title&gt;&lt;/titles&gt;&lt;periodical&gt;&lt;full-title&gt;Communication Research&lt;/full-title&gt;&lt;/periodical&gt;&lt;pages&gt;579-596&lt;/pages&gt;&lt;volume&gt;46&lt;/volume&gt;&lt;number&gt;5&lt;/number&gt;&lt;dates&gt;&lt;year&gt;2015&lt;/year&gt;&lt;pub-dates&gt;&lt;date&gt;2019/07/01&lt;/date&gt;&lt;/pub-dates&gt;&lt;/dates&gt;&lt;publisher&gt;SAGE Publications Inc&lt;/publisher&gt;&lt;isbn&gt;0093-6502&lt;/isbn&gt;&lt;urls&gt;&lt;related-urls&gt;&lt;url&gt;https://doi.org/10.1177/0093650215587357&lt;/url&gt;&lt;/related-urls&gt;&lt;/urls&gt;&lt;electronic-resource-num&gt;10.1177/0093650215587357&lt;/electronic-resource-num&gt;&lt;access-date&gt;2022/02/01&lt;/access-date&gt;&lt;/record&gt;&lt;/Cite&gt;&lt;/EndNote&gt;</w:instrText>
      </w:r>
      <w:r w:rsidR="0009196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1</w:t>
      </w:r>
      <w:r w:rsidR="0009196C" w:rsidRPr="002F1067">
        <w:rPr>
          <w:rFonts w:ascii="Times New Roman" w:hAnsi="Times New Roman" w:cs="Times New Roman"/>
          <w:sz w:val="24"/>
          <w:szCs w:val="24"/>
        </w:rPr>
        <w:fldChar w:fldCharType="end"/>
      </w:r>
      <w:r w:rsidR="0036463D" w:rsidRPr="002F1067">
        <w:rPr>
          <w:rFonts w:ascii="Times New Roman" w:hAnsi="Times New Roman" w:cs="Times New Roman"/>
          <w:sz w:val="24"/>
          <w:szCs w:val="24"/>
        </w:rPr>
        <w:t xml:space="preserve"> </w:t>
      </w:r>
      <w:r w:rsidR="00BE73F1" w:rsidRPr="002F1067">
        <w:rPr>
          <w:rFonts w:ascii="Times New Roman" w:hAnsi="Times New Roman" w:cs="Times New Roman"/>
          <w:sz w:val="24"/>
          <w:szCs w:val="24"/>
        </w:rPr>
        <w:t xml:space="preserve">Another </w:t>
      </w:r>
      <w:r w:rsidR="00363311" w:rsidRPr="002F1067">
        <w:rPr>
          <w:rFonts w:ascii="Times New Roman" w:hAnsi="Times New Roman" w:cs="Times New Roman"/>
          <w:sz w:val="24"/>
          <w:szCs w:val="24"/>
        </w:rPr>
        <w:t>study</w:t>
      </w:r>
      <w:r w:rsidR="00661917" w:rsidRPr="177EB84F">
        <w:rPr>
          <w:rFonts w:ascii="Times New Roman" w:hAnsi="Times New Roman" w:cs="Times New Roman"/>
          <w:sz w:val="24"/>
          <w:szCs w:val="24"/>
        </w:rPr>
        <w:t xml:space="preserve"> with some concerns of bias</w:t>
      </w:r>
      <w:r w:rsidR="00363311" w:rsidRPr="002F1067">
        <w:rPr>
          <w:rFonts w:ascii="Times New Roman" w:hAnsi="Times New Roman" w:cs="Times New Roman"/>
          <w:sz w:val="24"/>
          <w:szCs w:val="24"/>
        </w:rPr>
        <w:t xml:space="preserve"> found that </w:t>
      </w:r>
      <w:r w:rsidR="00B61764" w:rsidRPr="002F1067">
        <w:rPr>
          <w:rFonts w:ascii="Times New Roman" w:hAnsi="Times New Roman" w:cs="Times New Roman"/>
          <w:sz w:val="24"/>
          <w:szCs w:val="24"/>
        </w:rPr>
        <w:t xml:space="preserve">brand preference </w:t>
      </w:r>
      <w:r w:rsidR="00866642" w:rsidRPr="002F1067">
        <w:rPr>
          <w:rFonts w:ascii="Times New Roman" w:hAnsi="Times New Roman" w:cs="Times New Roman"/>
          <w:sz w:val="24"/>
          <w:szCs w:val="24"/>
        </w:rPr>
        <w:t>following exposure to product placement decreased</w:t>
      </w:r>
      <w:r w:rsidR="00B61764" w:rsidRPr="002F1067">
        <w:rPr>
          <w:rFonts w:ascii="Times New Roman" w:hAnsi="Times New Roman" w:cs="Times New Roman"/>
          <w:sz w:val="24"/>
          <w:szCs w:val="24"/>
        </w:rPr>
        <w:t xml:space="preserve"> significantly </w:t>
      </w:r>
      <w:r w:rsidR="00385CBA">
        <w:rPr>
          <w:rFonts w:ascii="Times New Roman" w:hAnsi="Times New Roman" w:cs="Times New Roman"/>
          <w:sz w:val="24"/>
          <w:szCs w:val="24"/>
        </w:rPr>
        <w:t xml:space="preserve">with increasing </w:t>
      </w:r>
      <w:r w:rsidR="00866642" w:rsidRPr="002F1067">
        <w:rPr>
          <w:rFonts w:ascii="Times New Roman" w:hAnsi="Times New Roman" w:cs="Times New Roman"/>
          <w:sz w:val="24"/>
          <w:szCs w:val="24"/>
        </w:rPr>
        <w:t>age (9 vs 12 vs 15</w:t>
      </w:r>
      <w:r w:rsidR="00BE73F1" w:rsidRPr="002F1067">
        <w:rPr>
          <w:rFonts w:ascii="Times New Roman" w:hAnsi="Times New Roman" w:cs="Times New Roman"/>
          <w:sz w:val="24"/>
          <w:szCs w:val="24"/>
        </w:rPr>
        <w:t xml:space="preserve"> years</w:t>
      </w:r>
      <w:r w:rsidR="00866642" w:rsidRPr="002F1067">
        <w:rPr>
          <w:rFonts w:ascii="Times New Roman" w:hAnsi="Times New Roman" w:cs="Times New Roman"/>
          <w:sz w:val="24"/>
          <w:szCs w:val="24"/>
        </w:rPr>
        <w:t>).</w:t>
      </w:r>
      <w:r w:rsidR="00AA6FD3"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Uribe&lt;/Author&gt;&lt;Year&gt;2020&lt;/Year&gt;&lt;RecNum&gt;74&lt;/RecNum&gt;&lt;DisplayText&gt;&lt;style face="superscript"&gt;75&lt;/style&gt;&lt;/DisplayText&gt;&lt;record&gt;&lt;rec-number&gt;74&lt;/rec-number&gt;&lt;foreign-keys&gt;&lt;key app="EN" db-id="wsteev9en9v9r3eatrppw0dex5zedd9wsf9t" timestamp="1660141338"&gt;74&lt;/key&gt;&lt;/foreign-keys&gt;&lt;ref-type name="Journal Article"&gt;17&lt;/ref-type&gt;&lt;contributors&gt;&lt;authors&gt;&lt;author&gt;Uribe, Rodrigo&lt;/author&gt;&lt;author&gt;Fuentes-García, Alejandra&lt;/author&gt;&lt;/authors&gt;&lt;/contributors&gt;&lt;titles&gt;&lt;title&gt;Disclosing Product Placements of Fast Food to Children: The Importance of Reinforcing the Use of Disclosures and the Age of Children&lt;/title&gt;&lt;secondary-title&gt;Health Communication&lt;/secondary-title&gt;&lt;/titles&gt;&lt;periodical&gt;&lt;full-title&gt;Health Communication&lt;/full-title&gt;&lt;/periodical&gt;&lt;pages&gt;1415-1425&lt;/pages&gt;&lt;volume&gt;35&lt;/volume&gt;&lt;number&gt;11&lt;/number&gt;&lt;dates&gt;&lt;year&gt;2020&lt;/year&gt;&lt;/dates&gt;&lt;publisher&gt;Routledge&lt;/publisher&gt;&lt;isbn&gt;1041-0236&lt;/isbn&gt;&lt;urls&gt;&lt;related-urls&gt;&lt;url&gt;https://doi.org/10.1080/10410236.2019.1636344&lt;/url&gt;&lt;/related-urls&gt;&lt;/urls&gt;&lt;electronic-resource-num&gt;10.1080/10410236.2019.1636344&lt;/electronic-resource-num&gt;&lt;/record&gt;&lt;/Cite&gt;&lt;/EndNote&gt;</w:instrText>
      </w:r>
      <w:r w:rsidR="00AA6FD3"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5</w:t>
      </w:r>
      <w:r w:rsidR="00AA6FD3" w:rsidRPr="002F1067">
        <w:rPr>
          <w:rFonts w:ascii="Times New Roman" w:hAnsi="Times New Roman" w:cs="Times New Roman"/>
          <w:sz w:val="24"/>
          <w:szCs w:val="24"/>
        </w:rPr>
        <w:fldChar w:fldCharType="end"/>
      </w:r>
    </w:p>
    <w:p w14:paraId="66BD7172" w14:textId="15199ACB" w:rsidR="00004C7E" w:rsidRPr="002F1067" w:rsidRDefault="00004C7E" w:rsidP="00802A96">
      <w:pPr>
        <w:spacing w:line="480" w:lineRule="auto"/>
        <w:rPr>
          <w:rFonts w:ascii="Times New Roman" w:eastAsia="Calibri" w:hAnsi="Times New Roman" w:cs="Times New Roman"/>
          <w:sz w:val="24"/>
          <w:szCs w:val="24"/>
        </w:rPr>
      </w:pPr>
      <w:r w:rsidRPr="002F1067">
        <w:rPr>
          <w:rFonts w:ascii="Times New Roman" w:hAnsi="Times New Roman" w:cs="Times New Roman"/>
          <w:sz w:val="24"/>
          <w:szCs w:val="24"/>
        </w:rPr>
        <w:t xml:space="preserve">Two studies </w:t>
      </w:r>
      <w:r w:rsidR="00F44B8F">
        <w:rPr>
          <w:rFonts w:ascii="Times New Roman" w:hAnsi="Times New Roman" w:cs="Times New Roman"/>
          <w:sz w:val="24"/>
          <w:szCs w:val="24"/>
        </w:rPr>
        <w:t xml:space="preserve">with low risk of bias </w:t>
      </w:r>
      <w:r w:rsidRPr="002F1067">
        <w:rPr>
          <w:rFonts w:ascii="Times New Roman" w:hAnsi="Times New Roman" w:cs="Times New Roman"/>
          <w:sz w:val="24"/>
          <w:szCs w:val="24"/>
        </w:rPr>
        <w:t xml:space="preserve">examined the impact of </w:t>
      </w:r>
      <w:r w:rsidR="002D5555" w:rsidRPr="002F1067">
        <w:rPr>
          <w:rFonts w:ascii="Times New Roman" w:hAnsi="Times New Roman" w:cs="Times New Roman"/>
          <w:sz w:val="24"/>
          <w:szCs w:val="24"/>
        </w:rPr>
        <w:t>glamor</w:t>
      </w:r>
      <w:r w:rsidR="00CC54FD" w:rsidRPr="002F1067">
        <w:rPr>
          <w:rFonts w:ascii="Times New Roman" w:hAnsi="Times New Roman" w:cs="Times New Roman"/>
          <w:sz w:val="24"/>
          <w:szCs w:val="24"/>
        </w:rPr>
        <w:t>ised</w:t>
      </w:r>
      <w:r w:rsidR="002D5555" w:rsidRPr="002F1067">
        <w:rPr>
          <w:rFonts w:ascii="Times New Roman" w:hAnsi="Times New Roman" w:cs="Times New Roman"/>
          <w:sz w:val="24"/>
          <w:szCs w:val="24"/>
        </w:rPr>
        <w:t xml:space="preserve"> </w:t>
      </w:r>
      <w:r w:rsidRPr="002F1067">
        <w:rPr>
          <w:rFonts w:ascii="Times New Roman" w:hAnsi="Times New Roman" w:cs="Times New Roman"/>
          <w:sz w:val="24"/>
          <w:szCs w:val="24"/>
        </w:rPr>
        <w:t xml:space="preserve">e-cigarette advertising on perceptions of </w:t>
      </w:r>
      <w:r w:rsidR="00296519" w:rsidRPr="002F1067">
        <w:rPr>
          <w:rFonts w:ascii="Times New Roman" w:hAnsi="Times New Roman" w:cs="Times New Roman"/>
          <w:sz w:val="24"/>
          <w:szCs w:val="24"/>
        </w:rPr>
        <w:t xml:space="preserve">cigarette </w:t>
      </w:r>
      <w:r w:rsidRPr="002F1067">
        <w:rPr>
          <w:rFonts w:ascii="Times New Roman" w:hAnsi="Times New Roman" w:cs="Times New Roman"/>
          <w:sz w:val="24"/>
          <w:szCs w:val="24"/>
        </w:rPr>
        <w:t>smoking</w:t>
      </w:r>
      <w:r w:rsidR="002D5555" w:rsidRPr="002F1067">
        <w:rPr>
          <w:rFonts w:ascii="Times New Roman" w:hAnsi="Times New Roman" w:cs="Times New Roman"/>
          <w:sz w:val="24"/>
          <w:szCs w:val="24"/>
        </w:rPr>
        <w:t xml:space="preserve"> or e-cigarettes, </w:t>
      </w:r>
      <w:r w:rsidRPr="002F1067">
        <w:rPr>
          <w:rFonts w:ascii="Times New Roman" w:eastAsia="Calibri" w:hAnsi="Times New Roman" w:cs="Times New Roman"/>
          <w:sz w:val="24"/>
          <w:szCs w:val="24"/>
        </w:rPr>
        <w:t>compared to neutral or no advert control</w:t>
      </w:r>
      <w:r w:rsidR="002D5555" w:rsidRPr="002F1067">
        <w:rPr>
          <w:rFonts w:ascii="Times New Roman" w:eastAsia="Calibri" w:hAnsi="Times New Roman" w:cs="Times New Roman"/>
          <w:sz w:val="24"/>
          <w:szCs w:val="24"/>
        </w:rPr>
        <w:t>. They found the adverts</w:t>
      </w:r>
      <w:r w:rsidRPr="002F1067">
        <w:rPr>
          <w:rFonts w:ascii="Times New Roman" w:eastAsia="Calibri" w:hAnsi="Times New Roman" w:cs="Times New Roman"/>
          <w:sz w:val="24"/>
          <w:szCs w:val="24"/>
        </w:rPr>
        <w:t xml:space="preserve"> led to occasional </w:t>
      </w:r>
      <w:r w:rsidR="008E7829" w:rsidRPr="002F1067">
        <w:rPr>
          <w:rFonts w:ascii="Times New Roman" w:eastAsia="Calibri" w:hAnsi="Times New Roman" w:cs="Times New Roman"/>
          <w:sz w:val="24"/>
          <w:szCs w:val="24"/>
        </w:rPr>
        <w:t xml:space="preserve">cigarette smoking </w:t>
      </w:r>
      <w:r w:rsidRPr="002F1067">
        <w:rPr>
          <w:rFonts w:ascii="Times New Roman" w:eastAsia="Calibri" w:hAnsi="Times New Roman" w:cs="Times New Roman"/>
          <w:sz w:val="24"/>
          <w:szCs w:val="24"/>
        </w:rPr>
        <w:t>being perceived as less dangerous and harmful</w:t>
      </w:r>
      <w:r w:rsidR="00AA6FD3" w:rsidRPr="002F1067">
        <w:rPr>
          <w:rFonts w:ascii="Times New Roman" w:eastAsia="Calibri" w:hAnsi="Times New Roman" w:cs="Times New Roman"/>
          <w:sz w:val="24"/>
          <w:szCs w:val="24"/>
        </w:rPr>
        <w:fldChar w:fldCharType="begin">
          <w:fldData xml:space="preserve">PEVuZE5vdGU+PENpdGU+PEF1dGhvcj5QZXRyZXNjdTwvQXV0aG9yPjxZZWFyPjIwMTc8L1llYXI+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=
</w:fldData>
        </w:fldChar>
      </w:r>
      <w:r w:rsidR="00AD1624">
        <w:rPr>
          <w:rFonts w:ascii="Times New Roman" w:eastAsia="Calibri" w:hAnsi="Times New Roman" w:cs="Times New Roman"/>
          <w:sz w:val="24"/>
          <w:szCs w:val="24"/>
        </w:rPr>
        <w:instrText xml:space="preserve"> ADDIN EN.CITE </w:instrText>
      </w:r>
      <w:r w:rsidR="00AD1624">
        <w:rPr>
          <w:rFonts w:ascii="Times New Roman" w:eastAsia="Calibri" w:hAnsi="Times New Roman" w:cs="Times New Roman"/>
          <w:sz w:val="24"/>
          <w:szCs w:val="24"/>
        </w:rPr>
        <w:fldChar w:fldCharType="begin">
          <w:fldData xml:space="preserve">PEVuZE5vdGU+PENpdGU+PEF1dGhvcj5QZXRyZXNjdTwvQXV0aG9yPjxZZWFyPjIwMTc8L1llYXI+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=
</w:fldData>
        </w:fldChar>
      </w:r>
      <w:r w:rsidR="00AD1624">
        <w:rPr>
          <w:rFonts w:ascii="Times New Roman" w:eastAsia="Calibri" w:hAnsi="Times New Roman" w:cs="Times New Roman"/>
          <w:sz w:val="24"/>
          <w:szCs w:val="24"/>
        </w:rPr>
        <w:instrText xml:space="preserve"> ADDIN EN.CITE.DATA </w:instrText>
      </w:r>
      <w:r w:rsidR="00AD1624">
        <w:rPr>
          <w:rFonts w:ascii="Times New Roman" w:eastAsia="Calibri" w:hAnsi="Times New Roman" w:cs="Times New Roman"/>
          <w:sz w:val="24"/>
          <w:szCs w:val="24"/>
        </w:rPr>
      </w:r>
      <w:r w:rsidR="00AD1624">
        <w:rPr>
          <w:rFonts w:ascii="Times New Roman" w:eastAsia="Calibri" w:hAnsi="Times New Roman" w:cs="Times New Roman"/>
          <w:sz w:val="24"/>
          <w:szCs w:val="24"/>
        </w:rPr>
        <w:fldChar w:fldCharType="end"/>
      </w:r>
      <w:r w:rsidR="00AA6FD3" w:rsidRPr="002F1067">
        <w:rPr>
          <w:rFonts w:ascii="Times New Roman" w:eastAsia="Calibri" w:hAnsi="Times New Roman" w:cs="Times New Roman"/>
          <w:sz w:val="24"/>
          <w:szCs w:val="24"/>
        </w:rPr>
      </w:r>
      <w:r w:rsidR="00AA6FD3" w:rsidRPr="002F1067">
        <w:rPr>
          <w:rFonts w:ascii="Times New Roman" w:eastAsia="Calibri" w:hAnsi="Times New Roman" w:cs="Times New Roman"/>
          <w:sz w:val="24"/>
          <w:szCs w:val="24"/>
        </w:rPr>
        <w:fldChar w:fldCharType="separate"/>
      </w:r>
      <w:r w:rsidR="003564B8" w:rsidRPr="003564B8">
        <w:rPr>
          <w:rFonts w:ascii="Times New Roman" w:eastAsia="Calibri" w:hAnsi="Times New Roman" w:cs="Times New Roman"/>
          <w:noProof/>
          <w:sz w:val="24"/>
          <w:szCs w:val="24"/>
          <w:vertAlign w:val="superscript"/>
        </w:rPr>
        <w:t>64,72</w:t>
      </w:r>
      <w:r w:rsidR="00AA6FD3" w:rsidRPr="002F1067">
        <w:rPr>
          <w:rFonts w:ascii="Times New Roman" w:eastAsia="Calibri" w:hAnsi="Times New Roman" w:cs="Times New Roman"/>
          <w:sz w:val="24"/>
          <w:szCs w:val="24"/>
        </w:rPr>
        <w:fldChar w:fldCharType="end"/>
      </w:r>
      <w:r w:rsidR="008E7829"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and the use of e-cigarettes by children as being more common.</w:t>
      </w:r>
      <w:r w:rsidR="00870135"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Petrescu&lt;/Author&gt;&lt;Year&gt;2017&lt;/Year&gt;&lt;RecNum&gt;13&lt;/RecNum&gt;&lt;DisplayText&gt;&lt;style face="superscript"&gt;64&lt;/style&gt;&lt;/DisplayText&gt;&lt;record&gt;&lt;rec-number&gt;13&lt;/rec-number&gt;&lt;foreign-keys&gt;&lt;key app="EN" db-id="ztdffdxs3ww05iepwa1xwsr7r2z5fpvz2t5x" timestamp="1652095729"&gt;13&lt;/key&gt;&lt;/foreign-keys&gt;&lt;ref-type name="Journal Article"&gt;17&lt;/ref-type&gt;&lt;contributors&gt;&lt;authors&gt;&lt;author&gt;Petrescu, D. C.&lt;/author&gt;&lt;author&gt;Vasiljevic, M.&lt;/author&gt;&lt;author&gt;Pepper, J. K.&lt;/author&gt;&lt;author&gt;Ribisl, K. M.&lt;/author&gt;&lt;author&gt;Marteau, T. M.&lt;/author&gt;&lt;/authors&gt;&lt;/contributors&gt;&lt;titles&gt;&lt;title&gt;What is the impact of e-cigarette adverts on children&amp;apos;s perceptions of tobacco smoking? An experimental study&lt;/title&gt;&lt;secondary-title&gt;Tobacco Control&lt;/secondary-title&gt;&lt;/titles&gt;&lt;periodical&gt;&lt;full-title&gt;Tobacco Control&lt;/full-title&gt;&lt;/periodical&gt;&lt;pages&gt;421-427&lt;/pages&gt;&lt;volume&gt;26&lt;/volume&gt;&lt;number&gt;4&lt;/number&gt;&lt;keywords&gt;&lt;keyword&gt;eppi-reviewer4&lt;/keyword&gt;&lt;keyword&gt;Adolescent&lt;/keyword&gt;&lt;keyword&gt;*Advertising as Topic&lt;/keyword&gt;&lt;keyword&gt;Child&lt;/keyword&gt;&lt;keyword&gt;*Electronic Nicotine Delivery Systems&lt;/keyword&gt;&lt;keyword&gt;Female&lt;/keyword&gt;&lt;keyword&gt;Health Knowledge, Attitudes, Practice&lt;/keyword&gt;&lt;keyword&gt;Humans&lt;/keyword&gt;&lt;keyword&gt;Male&lt;/keyword&gt;&lt;keyword&gt;Smoking/*psychology&lt;/keyword&gt;&lt;keyword&gt;*Advertising and Promotion&lt;/keyword&gt;&lt;keyword&gt;*Electronic nicotine delivery devices&lt;/keyword&gt;&lt;keyword&gt;*Priority/special populations&lt;/keyword&gt;&lt;/keywords&gt;&lt;dates&gt;&lt;year&gt;2017&lt;/year&gt;&lt;pub-dates&gt;&lt;date&gt;2017&lt;/date&gt;&lt;/pub-dates&gt;&lt;/dates&gt;&lt;isbn&gt;1468-3318 (Electronic) 0964-4563 (Linking)&lt;/isbn&gt;&lt;urls&gt;&lt;related-urls&gt;&lt;url&gt;http://ovidsp.ovid.com/ovidweb.cgi?T=JS&amp;amp;CSC=Y&amp;amp;NEWS=N&amp;amp;PAGE=fulltext&amp;amp;D=medc&amp;amp;AN=27601455&lt;/url&gt;&lt;url&gt;https://tobaccocontrol.bmj.com/content/tobaccocontrol/26/4/421.full.pdf&lt;/url&gt;&lt;/related-urls&gt;&lt;/urls&gt;&lt;electronic-resource-num&gt;10.1136/tobaccocontrol-2016-052940&lt;/electronic-resource-num&gt;&lt;/record&gt;&lt;/Cite&gt;&lt;/EndNote&gt;</w:instrText>
      </w:r>
      <w:r w:rsidR="0087013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4</w:t>
      </w:r>
      <w:r w:rsidR="00870135" w:rsidRPr="002F1067">
        <w:rPr>
          <w:rFonts w:ascii="Times New Roman" w:hAnsi="Times New Roman" w:cs="Times New Roman"/>
          <w:sz w:val="24"/>
          <w:szCs w:val="24"/>
        </w:rPr>
        <w:fldChar w:fldCharType="end"/>
      </w:r>
      <w:r w:rsidR="00870135" w:rsidRPr="002F1067">
        <w:rPr>
          <w:rFonts w:ascii="Times New Roman" w:hAnsi="Times New Roman" w:cs="Times New Roman"/>
          <w:sz w:val="24"/>
          <w:szCs w:val="24"/>
        </w:rPr>
        <w:t xml:space="preserve"> </w:t>
      </w:r>
      <w:r w:rsidR="003C1DB8" w:rsidRPr="002F1067">
        <w:rPr>
          <w:rFonts w:ascii="Times New Roman" w:hAnsi="Times New Roman" w:cs="Times New Roman"/>
          <w:sz w:val="24"/>
          <w:szCs w:val="24"/>
        </w:rPr>
        <w:t xml:space="preserve">One also found there was no difference in the appeal of e-cigarettes between </w:t>
      </w:r>
      <w:r w:rsidR="00870135" w:rsidRPr="002F1067">
        <w:rPr>
          <w:rFonts w:ascii="Times New Roman" w:hAnsi="Times New Roman" w:cs="Times New Roman"/>
          <w:sz w:val="24"/>
          <w:szCs w:val="24"/>
        </w:rPr>
        <w:t xml:space="preserve">adverts that </w:t>
      </w:r>
      <w:r w:rsidR="003C1DB8" w:rsidRPr="002F1067">
        <w:rPr>
          <w:rFonts w:ascii="Times New Roman" w:hAnsi="Times New Roman" w:cs="Times New Roman"/>
          <w:sz w:val="24"/>
          <w:szCs w:val="24"/>
        </w:rPr>
        <w:t>glamorised e-cigarette</w:t>
      </w:r>
      <w:r w:rsidR="00870135" w:rsidRPr="002F1067">
        <w:rPr>
          <w:rFonts w:ascii="Times New Roman" w:hAnsi="Times New Roman" w:cs="Times New Roman"/>
          <w:sz w:val="24"/>
          <w:szCs w:val="24"/>
        </w:rPr>
        <w:t>s compared to adverts that associated</w:t>
      </w:r>
      <w:r w:rsidR="003C1DB8" w:rsidRPr="002F1067">
        <w:rPr>
          <w:rFonts w:ascii="Times New Roman" w:hAnsi="Times New Roman" w:cs="Times New Roman"/>
          <w:sz w:val="24"/>
          <w:szCs w:val="24"/>
        </w:rPr>
        <w:t xml:space="preserve"> e-cigarettes with health.</w:t>
      </w:r>
      <w:r w:rsidR="00870135"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Petrescu&lt;/Author&gt;&lt;Year&gt;2017&lt;/Year&gt;&lt;RecNum&gt;13&lt;/RecNum&gt;&lt;DisplayText&gt;&lt;style face="superscript"&gt;64&lt;/style&gt;&lt;/DisplayText&gt;&lt;record&gt;&lt;rec-number&gt;13&lt;/rec-number&gt;&lt;foreign-keys&gt;&lt;key app="EN" db-id="ztdffdxs3ww05iepwa1xwsr7r2z5fpvz2t5x" timestamp="1652095729"&gt;13&lt;/key&gt;&lt;/foreign-keys&gt;&lt;ref-type name="Journal Article"&gt;17&lt;/ref-type&gt;&lt;contributors&gt;&lt;authors&gt;&lt;author&gt;Petrescu, D. C.&lt;/author&gt;&lt;author&gt;Vasiljevic, M.&lt;/author&gt;&lt;author&gt;Pepper, J. K.&lt;/author&gt;&lt;author&gt;Ribisl, K. M.&lt;/author&gt;&lt;author&gt;Marteau, T. M.&lt;/author&gt;&lt;/authors&gt;&lt;/contributors&gt;&lt;titles&gt;&lt;title&gt;What is the impact of e-cigarette adverts on children&amp;apos;s perceptions of tobacco smoking? An experimental study&lt;/title&gt;&lt;secondary-title&gt;Tobacco Control&lt;/secondary-title&gt;&lt;/titles&gt;&lt;periodical&gt;&lt;full-title&gt;Tobacco Control&lt;/full-title&gt;&lt;/periodical&gt;&lt;pages&gt;421-427&lt;/pages&gt;&lt;volume&gt;26&lt;/volume&gt;&lt;number&gt;4&lt;/number&gt;&lt;keywords&gt;&lt;keyword&gt;eppi-reviewer4&lt;/keyword&gt;&lt;keyword&gt;Adolescent&lt;/keyword&gt;&lt;keyword&gt;*Advertising as Topic&lt;/keyword&gt;&lt;keyword&gt;Child&lt;/keyword&gt;&lt;keyword&gt;*Electronic Nicotine Delivery Systems&lt;/keyword&gt;&lt;keyword&gt;Female&lt;/keyword&gt;&lt;keyword&gt;Health Knowledge, Attitudes, Practice&lt;/keyword&gt;&lt;keyword&gt;Humans&lt;/keyword&gt;&lt;keyword&gt;Male&lt;/keyword&gt;&lt;keyword&gt;Smoking/*psychology&lt;/keyword&gt;&lt;keyword&gt;*Advertising and Promotion&lt;/keyword&gt;&lt;keyword&gt;*Electronic nicotine delivery devices&lt;/keyword&gt;&lt;keyword&gt;*Priority/special populations&lt;/keyword&gt;&lt;/keywords&gt;&lt;dates&gt;&lt;year&gt;2017&lt;/year&gt;&lt;pub-dates&gt;&lt;date&gt;2017&lt;/date&gt;&lt;/pub-dates&gt;&lt;/dates&gt;&lt;isbn&gt;1468-3318 (Electronic) 0964-4563 (Linking)&lt;/isbn&gt;&lt;urls&gt;&lt;related-urls&gt;&lt;url&gt;http://ovidsp.ovid.com/ovidweb.cgi?T=JS&amp;amp;CSC=Y&amp;amp;NEWS=N&amp;amp;PAGE=fulltext&amp;amp;D=medc&amp;amp;AN=27601455&lt;/url&gt;&lt;url&gt;https://tobaccocontrol.bmj.com/content/tobaccocontrol/26/4/421.full.pdf&lt;/url&gt;&lt;/related-urls&gt;&lt;/urls&gt;&lt;electronic-resource-num&gt;10.1136/tobaccocontrol-2016-052940&lt;/electronic-resource-num&gt;&lt;/record&gt;&lt;/Cite&gt;&lt;/EndNote&gt;</w:instrText>
      </w:r>
      <w:r w:rsidR="0087013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4</w:t>
      </w:r>
      <w:r w:rsidR="00870135" w:rsidRPr="002F1067">
        <w:rPr>
          <w:rFonts w:ascii="Times New Roman" w:hAnsi="Times New Roman" w:cs="Times New Roman"/>
          <w:sz w:val="24"/>
          <w:szCs w:val="24"/>
        </w:rPr>
        <w:fldChar w:fldCharType="end"/>
      </w:r>
      <w:r w:rsidR="003C1DB8" w:rsidRPr="002F1067">
        <w:rPr>
          <w:rFonts w:ascii="Times New Roman" w:hAnsi="Times New Roman" w:cs="Times New Roman"/>
          <w:sz w:val="24"/>
          <w:szCs w:val="24"/>
        </w:rPr>
        <w:t xml:space="preserve"> </w:t>
      </w:r>
    </w:p>
    <w:p w14:paraId="54AD5674" w14:textId="635D8ABD" w:rsidR="002643A7" w:rsidRPr="002F1067" w:rsidRDefault="002643A7"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lastRenderedPageBreak/>
        <w:t>Impact of understanding on attitud</w:t>
      </w:r>
      <w:r w:rsidR="005360F8" w:rsidRPr="002F1067">
        <w:rPr>
          <w:rFonts w:ascii="Times New Roman" w:hAnsi="Times New Roman" w:cs="Times New Roman"/>
          <w:sz w:val="24"/>
          <w:szCs w:val="24"/>
        </w:rPr>
        <w:t>inal outcomes</w:t>
      </w:r>
    </w:p>
    <w:p w14:paraId="1F9AA3F4" w14:textId="0F0D9F00" w:rsidR="007F0EFD" w:rsidRPr="002F1067" w:rsidRDefault="000D0E40" w:rsidP="00802A96">
      <w:pPr>
        <w:spacing w:line="480" w:lineRule="auto"/>
        <w:rPr>
          <w:rFonts w:ascii="Times New Roman" w:eastAsia="Calibri" w:hAnsi="Times New Roman" w:cs="Times New Roman"/>
          <w:noProof/>
          <w:sz w:val="24"/>
          <w:szCs w:val="24"/>
        </w:rPr>
      </w:pPr>
      <w:r>
        <w:rPr>
          <w:rFonts w:ascii="Times New Roman" w:hAnsi="Times New Roman" w:cs="Times New Roman"/>
          <w:sz w:val="24"/>
          <w:szCs w:val="24"/>
        </w:rPr>
        <w:t>Seven</w:t>
      </w:r>
      <w:r w:rsidR="00DB19D2" w:rsidRPr="002F1067">
        <w:rPr>
          <w:rFonts w:ascii="Times New Roman" w:hAnsi="Times New Roman" w:cs="Times New Roman"/>
          <w:sz w:val="24"/>
          <w:szCs w:val="24"/>
        </w:rPr>
        <w:t xml:space="preserve"> </w:t>
      </w:r>
      <w:r w:rsidR="00AB0C79" w:rsidRPr="002F1067">
        <w:rPr>
          <w:rFonts w:ascii="Times New Roman" w:hAnsi="Times New Roman" w:cs="Times New Roman"/>
          <w:sz w:val="24"/>
          <w:szCs w:val="24"/>
        </w:rPr>
        <w:t>studies</w:t>
      </w:r>
      <w:r w:rsidR="00451811">
        <w:rPr>
          <w:rFonts w:ascii="Times New Roman" w:hAnsi="Times New Roman" w:cs="Times New Roman"/>
          <w:sz w:val="24"/>
          <w:szCs w:val="24"/>
        </w:rPr>
        <w:t xml:space="preserve"> </w:t>
      </w:r>
      <w:r w:rsidR="00AB0C79" w:rsidRPr="002F1067">
        <w:rPr>
          <w:rFonts w:ascii="Times New Roman" w:hAnsi="Times New Roman" w:cs="Times New Roman"/>
          <w:sz w:val="24"/>
          <w:szCs w:val="24"/>
        </w:rPr>
        <w:t xml:space="preserve">measured </w:t>
      </w:r>
      <w:r w:rsidR="00B91BE9">
        <w:rPr>
          <w:rFonts w:ascii="Times New Roman" w:hAnsi="Times New Roman" w:cs="Times New Roman"/>
          <w:sz w:val="24"/>
          <w:szCs w:val="24"/>
        </w:rPr>
        <w:t>the interaction between</w:t>
      </w:r>
      <w:r w:rsidR="00B91BE9" w:rsidRPr="002F1067">
        <w:rPr>
          <w:rFonts w:ascii="Times New Roman" w:hAnsi="Times New Roman" w:cs="Times New Roman"/>
          <w:sz w:val="24"/>
          <w:szCs w:val="24"/>
        </w:rPr>
        <w:t xml:space="preserve"> </w:t>
      </w:r>
      <w:r w:rsidR="00AB0C79" w:rsidRPr="002F1067">
        <w:rPr>
          <w:rFonts w:ascii="Times New Roman" w:hAnsi="Times New Roman" w:cs="Times New Roman"/>
          <w:sz w:val="24"/>
          <w:szCs w:val="24"/>
        </w:rPr>
        <w:t>understanding and attitudinal outcomes</w:t>
      </w:r>
      <w:r w:rsidR="001B2C1E" w:rsidRPr="002F1067">
        <w:rPr>
          <w:rFonts w:ascii="Times New Roman" w:hAnsi="Times New Roman" w:cs="Times New Roman"/>
          <w:sz w:val="24"/>
          <w:szCs w:val="24"/>
        </w:rPr>
        <w:t xml:space="preserve"> and </w:t>
      </w:r>
      <w:r w:rsidR="00812152">
        <w:rPr>
          <w:rFonts w:ascii="Times New Roman" w:hAnsi="Times New Roman" w:cs="Times New Roman"/>
          <w:sz w:val="24"/>
          <w:szCs w:val="24"/>
        </w:rPr>
        <w:t xml:space="preserve">reported </w:t>
      </w:r>
      <w:r w:rsidR="001B2C1E" w:rsidRPr="002F1067">
        <w:rPr>
          <w:rFonts w:ascii="Times New Roman" w:hAnsi="Times New Roman" w:cs="Times New Roman"/>
          <w:sz w:val="24"/>
          <w:szCs w:val="24"/>
        </w:rPr>
        <w:t>interaction</w:t>
      </w:r>
      <w:r w:rsidR="00812152">
        <w:rPr>
          <w:rFonts w:ascii="Times New Roman" w:hAnsi="Times New Roman" w:cs="Times New Roman"/>
          <w:sz w:val="24"/>
          <w:szCs w:val="24"/>
        </w:rPr>
        <w:t>s</w:t>
      </w:r>
      <w:r w:rsidR="009564C1">
        <w:rPr>
          <w:rFonts w:ascii="Times New Roman" w:hAnsi="Times New Roman" w:cs="Times New Roman"/>
          <w:sz w:val="24"/>
          <w:szCs w:val="24"/>
        </w:rPr>
        <w:t>.</w:t>
      </w:r>
      <w:r w:rsidR="00D45BB3" w:rsidRPr="002F1067">
        <w:rPr>
          <w:rFonts w:ascii="Times New Roman" w:hAnsi="Times New Roman" w:cs="Times New Roman"/>
          <w:sz w:val="24"/>
          <w:szCs w:val="24"/>
        </w:rPr>
        <w:t xml:space="preserve"> </w:t>
      </w:r>
      <w:r w:rsidR="009564C1">
        <w:rPr>
          <w:rFonts w:ascii="Times New Roman" w:hAnsi="Times New Roman" w:cs="Times New Roman"/>
          <w:sz w:val="24"/>
          <w:szCs w:val="24"/>
        </w:rPr>
        <w:t>F</w:t>
      </w:r>
      <w:r w:rsidR="00DF4999" w:rsidRPr="002F1067">
        <w:rPr>
          <w:rFonts w:ascii="Times New Roman" w:hAnsi="Times New Roman" w:cs="Times New Roman"/>
          <w:sz w:val="24"/>
          <w:szCs w:val="24"/>
        </w:rPr>
        <w:t>ive studies</w:t>
      </w:r>
      <w:r w:rsidR="009564C1">
        <w:rPr>
          <w:rFonts w:ascii="Times New Roman" w:hAnsi="Times New Roman" w:cs="Times New Roman"/>
          <w:sz w:val="24"/>
          <w:szCs w:val="24"/>
        </w:rPr>
        <w:t xml:space="preserve"> found no interaction,</w:t>
      </w:r>
      <w:r w:rsidR="00DF4999" w:rsidRPr="002F1067">
        <w:rPr>
          <w:rFonts w:ascii="Times New Roman" w:hAnsi="Times New Roman" w:cs="Times New Roman"/>
          <w:sz w:val="24"/>
          <w:szCs w:val="24"/>
        </w:rPr>
        <w:t xml:space="preserve"> </w:t>
      </w:r>
      <w:r w:rsidR="009564C1" w:rsidRPr="002F1067">
        <w:rPr>
          <w:rFonts w:ascii="Times New Roman" w:hAnsi="Times New Roman" w:cs="Times New Roman"/>
          <w:sz w:val="24"/>
          <w:szCs w:val="24"/>
        </w:rPr>
        <w:t>show</w:t>
      </w:r>
      <w:r w:rsidR="009564C1">
        <w:rPr>
          <w:rFonts w:ascii="Times New Roman" w:hAnsi="Times New Roman" w:cs="Times New Roman"/>
          <w:sz w:val="24"/>
          <w:szCs w:val="24"/>
        </w:rPr>
        <w:t>ing</w:t>
      </w:r>
      <w:r w:rsidR="009564C1" w:rsidRPr="002F1067">
        <w:rPr>
          <w:rFonts w:ascii="Times New Roman" w:hAnsi="Times New Roman" w:cs="Times New Roman"/>
          <w:sz w:val="24"/>
          <w:szCs w:val="24"/>
        </w:rPr>
        <w:t xml:space="preserve"> </w:t>
      </w:r>
      <w:r w:rsidR="00DF4999" w:rsidRPr="002F1067">
        <w:rPr>
          <w:rFonts w:ascii="Times New Roman" w:hAnsi="Times New Roman" w:cs="Times New Roman"/>
          <w:sz w:val="24"/>
          <w:szCs w:val="24"/>
        </w:rPr>
        <w:t xml:space="preserve">that greater understanding </w:t>
      </w:r>
      <w:r w:rsidR="009564C1">
        <w:rPr>
          <w:rFonts w:ascii="Times New Roman" w:hAnsi="Times New Roman" w:cs="Times New Roman"/>
          <w:sz w:val="24"/>
          <w:szCs w:val="24"/>
        </w:rPr>
        <w:t xml:space="preserve">of advertising </w:t>
      </w:r>
      <w:r w:rsidR="00DF4999" w:rsidRPr="002F1067">
        <w:rPr>
          <w:rFonts w:ascii="Times New Roman" w:hAnsi="Times New Roman" w:cs="Times New Roman"/>
          <w:sz w:val="24"/>
          <w:szCs w:val="24"/>
        </w:rPr>
        <w:t>did not limit favourable attitudes towards the advertised product</w:t>
      </w:r>
      <w:r w:rsidR="00B959BC" w:rsidRPr="002F1067">
        <w:rPr>
          <w:rFonts w:ascii="Times New Roman" w:hAnsi="Times New Roman" w:cs="Times New Roman"/>
          <w:sz w:val="24"/>
          <w:szCs w:val="24"/>
        </w:rPr>
        <w:fldChar w:fldCharType="begin">
          <w:fldData xml:space="preserve">PEVuZE5vdGU+PENpdGU+PEF1dGhvcj5IdWRkZXJzPC9BdXRob3I+PFllYXI+MjAxODwvWWVhcj48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IdWRkZXJzPC9BdXRob3I+PFllYXI+MjAxODwvWWVhcj48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B959BC" w:rsidRPr="002F1067">
        <w:rPr>
          <w:rFonts w:ascii="Times New Roman" w:hAnsi="Times New Roman" w:cs="Times New Roman"/>
          <w:sz w:val="24"/>
          <w:szCs w:val="24"/>
        </w:rPr>
      </w:r>
      <w:r w:rsidR="00B959BC"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5,48,49,59,66</w:t>
      </w:r>
      <w:r w:rsidR="00B959BC" w:rsidRPr="002F1067">
        <w:rPr>
          <w:rFonts w:ascii="Times New Roman" w:hAnsi="Times New Roman" w:cs="Times New Roman"/>
          <w:sz w:val="24"/>
          <w:szCs w:val="24"/>
        </w:rPr>
        <w:fldChar w:fldCharType="end"/>
      </w:r>
      <w:r w:rsidR="00B51C76" w:rsidRPr="002F1067">
        <w:rPr>
          <w:rFonts w:ascii="Times New Roman" w:hAnsi="Times New Roman" w:cs="Times New Roman"/>
          <w:sz w:val="24"/>
          <w:szCs w:val="24"/>
        </w:rPr>
        <w:t xml:space="preserve"> </w:t>
      </w:r>
      <w:r w:rsidR="00B116AF" w:rsidRPr="002F1067">
        <w:rPr>
          <w:rFonts w:ascii="Times New Roman" w:hAnsi="Times New Roman" w:cs="Times New Roman"/>
          <w:sz w:val="24"/>
          <w:szCs w:val="24"/>
        </w:rPr>
        <w:t xml:space="preserve">and </w:t>
      </w:r>
      <w:r>
        <w:rPr>
          <w:rFonts w:ascii="Times New Roman" w:hAnsi="Times New Roman" w:cs="Times New Roman"/>
          <w:sz w:val="24"/>
          <w:szCs w:val="24"/>
        </w:rPr>
        <w:t>two</w:t>
      </w:r>
      <w:r w:rsidR="00B91705" w:rsidRPr="002F1067">
        <w:rPr>
          <w:rFonts w:ascii="Times New Roman" w:hAnsi="Times New Roman" w:cs="Times New Roman"/>
          <w:sz w:val="24"/>
          <w:szCs w:val="24"/>
        </w:rPr>
        <w:t xml:space="preserve"> </w:t>
      </w:r>
      <w:r w:rsidR="00B116AF" w:rsidRPr="002F1067">
        <w:rPr>
          <w:rFonts w:ascii="Times New Roman" w:hAnsi="Times New Roman" w:cs="Times New Roman"/>
          <w:sz w:val="24"/>
          <w:szCs w:val="24"/>
        </w:rPr>
        <w:t>f</w:t>
      </w:r>
      <w:r w:rsidR="00812152">
        <w:rPr>
          <w:rFonts w:ascii="Times New Roman" w:hAnsi="Times New Roman" w:cs="Times New Roman"/>
          <w:sz w:val="24"/>
          <w:szCs w:val="24"/>
        </w:rPr>
        <w:t>ound</w:t>
      </w:r>
      <w:r w:rsidR="00B116AF" w:rsidRPr="002F1067">
        <w:rPr>
          <w:rFonts w:ascii="Times New Roman" w:hAnsi="Times New Roman" w:cs="Times New Roman"/>
          <w:sz w:val="24"/>
          <w:szCs w:val="24"/>
        </w:rPr>
        <w:t xml:space="preserve"> </w:t>
      </w:r>
      <w:r w:rsidR="007E5D89" w:rsidRPr="002F1067">
        <w:rPr>
          <w:rFonts w:ascii="Times New Roman" w:hAnsi="Times New Roman" w:cs="Times New Roman"/>
          <w:sz w:val="24"/>
          <w:szCs w:val="24"/>
        </w:rPr>
        <w:t xml:space="preserve">some </w:t>
      </w:r>
      <w:r w:rsidR="00B116AF" w:rsidRPr="002F1067">
        <w:rPr>
          <w:rFonts w:ascii="Times New Roman" w:hAnsi="Times New Roman" w:cs="Times New Roman"/>
          <w:sz w:val="24"/>
          <w:szCs w:val="24"/>
        </w:rPr>
        <w:t>evidence of</w:t>
      </w:r>
      <w:r w:rsidR="007E5D89" w:rsidRPr="002F1067">
        <w:rPr>
          <w:rFonts w:ascii="Times New Roman" w:hAnsi="Times New Roman" w:cs="Times New Roman"/>
          <w:sz w:val="24"/>
          <w:szCs w:val="24"/>
        </w:rPr>
        <w:t xml:space="preserve"> an interaction</w:t>
      </w:r>
      <w:r w:rsidR="001B2C1E" w:rsidRPr="002F1067">
        <w:rPr>
          <w:rFonts w:ascii="Times New Roman" w:hAnsi="Times New Roman" w:cs="Times New Roman"/>
          <w:sz w:val="24"/>
          <w:szCs w:val="24"/>
        </w:rPr>
        <w:t>.</w:t>
      </w:r>
      <w:r w:rsidR="00E43D17" w:rsidRPr="002F1067">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2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OZXllbnM8L0F1dGhvcj48WWVhcj4yMDE3PC9ZZWFyPjxS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43D17" w:rsidRPr="002F1067">
        <w:rPr>
          <w:rFonts w:ascii="Times New Roman" w:hAnsi="Times New Roman" w:cs="Times New Roman"/>
          <w:sz w:val="24"/>
          <w:szCs w:val="24"/>
        </w:rPr>
      </w:r>
      <w:r w:rsidR="00E43D17"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3,68</w:t>
      </w:r>
      <w:r w:rsidR="00E43D17" w:rsidRPr="002F1067">
        <w:rPr>
          <w:rFonts w:ascii="Times New Roman" w:hAnsi="Times New Roman" w:cs="Times New Roman"/>
          <w:sz w:val="24"/>
          <w:szCs w:val="24"/>
        </w:rPr>
        <w:fldChar w:fldCharType="end"/>
      </w:r>
      <w:r w:rsidR="0B0276CC" w:rsidRPr="002F1067">
        <w:rPr>
          <w:rFonts w:ascii="Times New Roman" w:hAnsi="Times New Roman" w:cs="Times New Roman"/>
          <w:sz w:val="24"/>
          <w:szCs w:val="24"/>
        </w:rPr>
        <w:t xml:space="preserve"> </w:t>
      </w:r>
      <w:r w:rsidR="5CC38443" w:rsidRPr="7CF52DDC">
        <w:rPr>
          <w:rFonts w:ascii="Times New Roman" w:hAnsi="Times New Roman" w:cs="Times New Roman"/>
          <w:sz w:val="24"/>
          <w:szCs w:val="24"/>
        </w:rPr>
        <w:t>Six of these studies were found to have some concern of bias, the other was assessed to have low risk of bias.</w:t>
      </w:r>
      <w:r w:rsidR="00F23793">
        <w:rPr>
          <w:rFonts w:ascii="Times New Roman" w:hAnsi="Times New Roman" w:cs="Times New Roman"/>
          <w:sz w:val="24"/>
          <w:szCs w:val="24"/>
        </w:rPr>
        <w:fldChar w:fldCharType="begin"/>
      </w:r>
      <w:r w:rsidR="003564B8">
        <w:rPr>
          <w:rFonts w:ascii="Times New Roman" w:hAnsi="Times New Roman" w:cs="Times New Roman"/>
          <w:sz w:val="24"/>
          <w:szCs w:val="24"/>
        </w:rPr>
        <w:instrText xml:space="preserve"> ADDIN EN.CITE &lt;EndNote&gt;&lt;Cite&gt;&lt;Author&gt;van Berlo&lt;/Author&gt;&lt;Year&gt;2020&lt;/Year&gt;&lt;RecNum&gt;90&lt;/RecNum&gt;&lt;DisplayText&gt;&lt;style face="superscript"&gt;59&lt;/style&gt;&lt;/DisplayText&gt;&lt;record&gt;&lt;rec-number&gt;90&lt;/rec-number&gt;&lt;foreign-keys&gt;&lt;key app="EN" db-id="ztdffdxs3ww05iepwa1xwsr7r2z5fpvz2t5x" timestamp="1652095865"&gt;90&lt;/key&gt;&lt;/foreign-keys&gt;&lt;ref-type name="Journal Article"&gt;17&lt;/ref-type&gt;&lt;contributors&gt;&lt;authors&gt;&lt;author&gt;van Berlo, Z. M. C.&lt;/author&gt;&lt;author&gt;van Reijmersdal, E. A.&lt;/author&gt;&lt;author&gt;Rozendaal, E.&lt;/author&gt;&lt;/authors&gt;&lt;/contributors&gt;&lt;titles&gt;&lt;title&gt;Adolescents and handheld advertising: The roles of brand familiarity and smartphone attachment in the processing of mobile advergames&lt;/title&gt;&lt;secondary-title&gt;Journal of Consumer Behaviour&lt;/secondary-title&gt;&lt;/titles&gt;&lt;periodical&gt;&lt;full-title&gt;Journal of Consumer Behaviour&lt;/full-title&gt;&lt;/periodical&gt;&lt;pages&gt;438-449&lt;/pages&gt;&lt;volume&gt;19&lt;/volume&gt;&lt;number&gt;5&lt;/number&gt;&lt;dates&gt;&lt;year&gt;2020&lt;/year&gt;&lt;pub-dates&gt;&lt;date&gt;2020/09/01&lt;/date&gt;&lt;/pub-dates&gt;&lt;/dates&gt;&lt;publisher&gt;John Wiley &amp;amp; Sons, Ltd&lt;/publisher&gt;&lt;isbn&gt;1472-0817&lt;/isbn&gt;&lt;work-type&gt;https://doi.org/10.1002/cb.1822&lt;/work-type&gt;&lt;urls&gt;&lt;related-urls&gt;&lt;url&gt;https://doi.org/10.1002/cb.1822&lt;/url&gt;&lt;/related-urls&gt;&lt;/urls&gt;&lt;electronic-resource-num&gt;https://doi.org/10.1002/cb.1822&lt;/electronic-resource-num&gt;&lt;access-date&gt;2022/02/01&lt;/access-date&gt;&lt;/record&gt;&lt;/Cite&gt;&lt;/EndNote&gt;</w:instrText>
      </w:r>
      <w:r w:rsidR="00F23793">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9</w:t>
      </w:r>
      <w:r w:rsidR="00F23793">
        <w:rPr>
          <w:rFonts w:ascii="Times New Roman" w:hAnsi="Times New Roman" w:cs="Times New Roman"/>
          <w:sz w:val="24"/>
          <w:szCs w:val="24"/>
        </w:rPr>
        <w:fldChar w:fldCharType="end"/>
      </w:r>
      <w:r w:rsidR="00BC4F61">
        <w:rPr>
          <w:rFonts w:ascii="Times New Roman" w:hAnsi="Times New Roman" w:cs="Times New Roman"/>
          <w:sz w:val="24"/>
          <w:szCs w:val="24"/>
        </w:rPr>
        <w:t xml:space="preserve"> </w:t>
      </w:r>
      <w:r w:rsidR="5CC38443" w:rsidRPr="7CF52DDC">
        <w:rPr>
          <w:rFonts w:ascii="Times New Roman" w:hAnsi="Times New Roman" w:cs="Times New Roman"/>
          <w:sz w:val="24"/>
          <w:szCs w:val="24"/>
        </w:rPr>
        <w:t xml:space="preserve">This study found for children aged 13-18 years, recognition of commercial intent had no effect on brand attitude for either an unfamiliar or familiar brand. The age range for children from studies that found no interaction was broader than those that found interactions (5-18 vs 7-14 years). </w:t>
      </w:r>
      <w:r w:rsidR="2E2992A0" w:rsidRPr="7CF52DDC">
        <w:rPr>
          <w:rFonts w:ascii="Times New Roman" w:hAnsi="Times New Roman" w:cs="Times New Roman"/>
          <w:sz w:val="24"/>
          <w:szCs w:val="24"/>
        </w:rPr>
        <w:t>Of t</w:t>
      </w:r>
      <w:r w:rsidR="0813F674" w:rsidRPr="7CF52DDC">
        <w:rPr>
          <w:rFonts w:ascii="Times New Roman" w:hAnsi="Times New Roman" w:cs="Times New Roman"/>
          <w:sz w:val="24"/>
          <w:szCs w:val="24"/>
        </w:rPr>
        <w:t>he two studies that found an interaction</w:t>
      </w:r>
      <w:r w:rsidR="2E2992A0" w:rsidRPr="7CF52DDC">
        <w:rPr>
          <w:rFonts w:ascii="Times New Roman" w:hAnsi="Times New Roman" w:cs="Times New Roman"/>
          <w:sz w:val="24"/>
          <w:szCs w:val="24"/>
        </w:rPr>
        <w:t xml:space="preserve"> between</w:t>
      </w:r>
      <w:r w:rsidR="0813F674" w:rsidRPr="7CF52DDC">
        <w:rPr>
          <w:rFonts w:ascii="Times New Roman" w:hAnsi="Times New Roman" w:cs="Times New Roman"/>
          <w:sz w:val="24"/>
          <w:szCs w:val="24"/>
        </w:rPr>
        <w:t xml:space="preserve"> </w:t>
      </w:r>
      <w:r w:rsidR="4CF7BA9F" w:rsidRPr="002F1067">
        <w:rPr>
          <w:rFonts w:ascii="Times New Roman" w:hAnsi="Times New Roman" w:cs="Times New Roman"/>
          <w:sz w:val="24"/>
          <w:szCs w:val="24"/>
        </w:rPr>
        <w:t>lack of</w:t>
      </w:r>
      <w:r w:rsidR="0B67713B" w:rsidRPr="002F1067">
        <w:rPr>
          <w:rFonts w:ascii="Times New Roman" w:hAnsi="Times New Roman" w:cs="Times New Roman"/>
          <w:sz w:val="24"/>
          <w:szCs w:val="24"/>
        </w:rPr>
        <w:t xml:space="preserve"> persuasion knowledge</w:t>
      </w:r>
      <w:r w:rsidR="5A45C1E3" w:rsidRPr="002F1067">
        <w:rPr>
          <w:rFonts w:ascii="Times New Roman" w:hAnsi="Times New Roman" w:cs="Times New Roman"/>
          <w:sz w:val="24"/>
          <w:szCs w:val="24"/>
        </w:rPr>
        <w:t xml:space="preserve"> </w:t>
      </w:r>
      <w:r w:rsidR="48A85A59" w:rsidRPr="7CF52DDC">
        <w:rPr>
          <w:rFonts w:ascii="Times New Roman" w:hAnsi="Times New Roman" w:cs="Times New Roman"/>
          <w:sz w:val="24"/>
          <w:szCs w:val="24"/>
        </w:rPr>
        <w:t>and greater attitudinal outcomes, the first had online pop-up adverts, which are heavily embedded, as the advertising exposure</w:t>
      </w:r>
      <w:r w:rsidR="000784E3" w:rsidRPr="7CF52DDC">
        <w:rPr>
          <w:rFonts w:ascii="Times New Roman" w:hAnsi="Times New Roman" w:cs="Times New Roman"/>
          <w:sz w:val="24"/>
          <w:szCs w:val="24"/>
        </w:rPr>
        <w:t>,</w:t>
      </w:r>
      <w:r w:rsidR="00004C7E"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Verhellen&lt;/Author&gt;&lt;Year&gt;2014&lt;/Year&gt;&lt;RecNum&gt;20&lt;/RecNum&gt;&lt;DisplayText&gt;&lt;style face="superscript"&gt;73&lt;/style&gt;&lt;/DisplayText&gt;&lt;record&gt;&lt;rec-number&gt;20&lt;/rec-number&gt;&lt;foreign-keys&gt;&lt;key app="EN" db-id="ztdffdxs3ww05iepwa1xwsr7r2z5fpvz2t5x" timestamp="1652095731"&gt;20&lt;/key&gt;&lt;/foreign-keys&gt;&lt;ref-type name="Journal Article"&gt;17&lt;/ref-type&gt;&lt;contributors&gt;&lt;authors&gt;&lt;author&gt;Verhellen, Y.&lt;/author&gt;&lt;author&gt;Oates, C.&lt;/author&gt;&lt;author&gt;De, Pelsmacker&lt;/author&gt;&lt;author&gt;Dens, N.&lt;/author&gt;&lt;/authors&gt;&lt;/contributors&gt;&lt;titles&gt;&lt;title&gt;Children&amp;apos;s Responses to Traditional Versus Hybrid Advertising Formats: The Moderating Role of Persuasion Knowledge&lt;/title&gt;&lt;secondary-title&gt;Journal of Consumer Policy&lt;/secondary-title&gt;&lt;/titles&gt;&lt;periodical&gt;&lt;full-title&gt;Journal of Consumer Policy&lt;/full-title&gt;&lt;/periodical&gt;&lt;pages&gt;235-255&lt;/pages&gt;&lt;volume&gt;37&lt;/volume&gt;&lt;number&gt;2&lt;/number&gt;&lt;keywords&gt;&lt;keyword&gt;eppi-reviewer4&lt;/keyword&gt;&lt;/keywords&gt;&lt;dates&gt;&lt;year&gt;2014&lt;/year&gt;&lt;pub-dates&gt;&lt;date&gt;2014&lt;/date&gt;&lt;/pub-dates&gt;&lt;/dates&gt;&lt;isbn&gt;0168-7034 1573-0700&lt;/isbn&gt;&lt;urls&gt;&lt;related-urls&gt;&lt;url&gt;https://www.scopus.com/inward/record.uri?eid=2-s2.0-84901988544&amp;amp;doi=10.1007%2fs10603-014-9257-1&amp;amp;partnerID=40&amp;amp;md5=85cf56721393880750803915091c8547&lt;/url&gt;&lt;url&gt;https://link.springer.com/content/pdf/10.1007%2Fs10603-014-9257-1.pdf&lt;/url&gt;&lt;/related-urls&gt;&lt;/urls&gt;&lt;electronic-resource-num&gt;10.1007/s10603-014-9257-1&lt;/electronic-resource-num&gt;&lt;/record&gt;&lt;/Cite&gt;&lt;/EndNote&gt;</w:instrText>
      </w:r>
      <w:r w:rsidR="00004C7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3</w:t>
      </w:r>
      <w:r w:rsidR="00004C7E" w:rsidRPr="002F1067">
        <w:rPr>
          <w:rFonts w:ascii="Times New Roman" w:hAnsi="Times New Roman" w:cs="Times New Roman"/>
          <w:sz w:val="24"/>
          <w:szCs w:val="24"/>
        </w:rPr>
        <w:fldChar w:fldCharType="end"/>
      </w:r>
      <w:r w:rsidR="25BFB4DE" w:rsidRPr="002F1067">
        <w:rPr>
          <w:rFonts w:ascii="Times New Roman" w:hAnsi="Times New Roman" w:cs="Times New Roman"/>
          <w:sz w:val="24"/>
          <w:szCs w:val="24"/>
        </w:rPr>
        <w:t xml:space="preserve"> while the </w:t>
      </w:r>
      <w:r w:rsidR="606F2153" w:rsidRPr="7CF52DDC">
        <w:rPr>
          <w:rFonts w:ascii="Times New Roman" w:hAnsi="Times New Roman" w:cs="Times New Roman"/>
          <w:sz w:val="24"/>
          <w:szCs w:val="24"/>
        </w:rPr>
        <w:t xml:space="preserve">second </w:t>
      </w:r>
      <w:r w:rsidR="019DE5D8" w:rsidRPr="7CF52DDC">
        <w:rPr>
          <w:rFonts w:ascii="Times New Roman" w:hAnsi="Times New Roman" w:cs="Times New Roman"/>
          <w:sz w:val="24"/>
          <w:szCs w:val="24"/>
        </w:rPr>
        <w:t>only found an interaction among children that understood the snack was unhealthy</w:t>
      </w:r>
      <w:r w:rsidR="25524517" w:rsidRPr="7CF52DDC">
        <w:rPr>
          <w:rFonts w:ascii="Times New Roman" w:hAnsi="Times New Roman" w:cs="Times New Roman"/>
          <w:sz w:val="24"/>
          <w:szCs w:val="24"/>
        </w:rPr>
        <w:t xml:space="preserve"> (the interaction was not observed if children thought the advertised snack was healthy).</w:t>
      </w:r>
      <w:r w:rsidR="00004C7E"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Tarabashkina&lt;/Author&gt;&lt;Year&gt;2018&lt;/Year&gt;&lt;RecNum&gt;55&lt;/RecNum&gt;&lt;DisplayText&gt;&lt;style face="superscript"&gt;68&lt;/style&gt;&lt;/DisplayText&gt;&lt;record&gt;&lt;rec-number&gt;55&lt;/rec-number&gt;&lt;foreign-keys&gt;&lt;key app="EN" db-id="ztdffdxs3ww05iepwa1xwsr7r2z5fpvz2t5x" timestamp="1652095741"&gt;55&lt;/key&gt;&lt;/foreign-keys&gt;&lt;ref-type name="Journal Article"&gt;17&lt;/ref-type&gt;&lt;contributors&gt;&lt;authors&gt;&lt;author&gt;Tarabashkina, L.&lt;/author&gt;&lt;author&gt;Quester, P.&lt;/author&gt;&lt;author&gt;Tarabashkina, O.&lt;/author&gt;&lt;author&gt;Proksch, M.&lt;/author&gt;&lt;/authors&gt;&lt;/contributors&gt;&lt;titles&gt;&lt;title&gt;When persuasive intent and product’s healthiness make a difference for young consumers&lt;/title&gt;&lt;secondary-title&gt;Young Consumers&lt;/secondary-title&gt;&lt;/titles&gt;&lt;periodical&gt;&lt;full-title&gt;Young Consumers&lt;/full-title&gt;&lt;/periodical&gt;&lt;pages&gt;38-54&lt;/pages&gt;&lt;volume&gt;19&lt;/volume&gt;&lt;number&gt;1&lt;/number&gt;&lt;keywords&gt;&lt;keyword&gt;eppi-reviewer4&lt;/keyword&gt;&lt;/keywords&gt;&lt;dates&gt;&lt;year&gt;2018&lt;/year&gt;&lt;pub-dates&gt;&lt;date&gt;2018&lt;/date&gt;&lt;/pub-dates&gt;&lt;/dates&gt;&lt;isbn&gt;1747-3616&lt;/isbn&gt;&lt;urls&gt;&lt;related-urls&gt;&lt;url&gt;https://www.scopus.com/inward/record.uri?eid=2-s2.0-85045404469&amp;amp;doi=10.1108%2fYC-08-2017-00729&amp;amp;partnerID=40&amp;amp;md5=3424c0590bc27aba8fc9388061caaf8c&lt;/url&gt;&lt;url&gt;https://www.emeraldinsight.com/doi/pdfplus/10.1108/YC-08-2017-00729&lt;/url&gt;&lt;/related-urls&gt;&lt;/urls&gt;&lt;electronic-resource-num&gt;10.1108/YC-08-2017-00729&lt;/electronic-resource-num&gt;&lt;/record&gt;&lt;/Cite&gt;&lt;/EndNote&gt;</w:instrText>
      </w:r>
      <w:r w:rsidR="00004C7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8</w:t>
      </w:r>
      <w:r w:rsidR="00004C7E" w:rsidRPr="002F1067">
        <w:rPr>
          <w:rFonts w:ascii="Times New Roman" w:hAnsi="Times New Roman" w:cs="Times New Roman"/>
          <w:sz w:val="24"/>
          <w:szCs w:val="24"/>
        </w:rPr>
        <w:fldChar w:fldCharType="end"/>
      </w:r>
      <w:r w:rsidR="48ECE3F4" w:rsidRPr="002F1067">
        <w:rPr>
          <w:rFonts w:ascii="Times New Roman" w:hAnsi="Times New Roman" w:cs="Times New Roman"/>
          <w:sz w:val="24"/>
          <w:szCs w:val="24"/>
        </w:rPr>
        <w:t xml:space="preserve"> </w:t>
      </w:r>
    </w:p>
    <w:p w14:paraId="65318FA9" w14:textId="60633DA0" w:rsidR="007F0EFD" w:rsidRPr="002F1067" w:rsidRDefault="007F0EFD" w:rsidP="00802A96">
      <w:pPr>
        <w:spacing w:line="480" w:lineRule="auto"/>
        <w:rPr>
          <w:rFonts w:ascii="Times New Roman" w:eastAsia="Calibri" w:hAnsi="Times New Roman" w:cs="Times New Roman"/>
          <w:sz w:val="24"/>
          <w:szCs w:val="24"/>
        </w:rPr>
      </w:pPr>
      <w:r w:rsidRPr="002F1067">
        <w:rPr>
          <w:rFonts w:ascii="Times New Roman" w:eastAsia="Calibri" w:hAnsi="Times New Roman" w:cs="Times New Roman"/>
          <w:sz w:val="24"/>
          <w:szCs w:val="24"/>
        </w:rPr>
        <w:t>Quality assessment</w:t>
      </w:r>
    </w:p>
    <w:p w14:paraId="5A2589B6" w14:textId="515E0CB3" w:rsidR="00AF515B" w:rsidRPr="003430A6" w:rsidRDefault="00916F55" w:rsidP="00AF515B">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For non-randomised studies, </w:t>
      </w:r>
      <w:r w:rsidR="00082D39" w:rsidRPr="002F1067">
        <w:rPr>
          <w:rFonts w:ascii="Times New Roman" w:hAnsi="Times New Roman" w:cs="Times New Roman"/>
          <w:sz w:val="24"/>
          <w:szCs w:val="24"/>
        </w:rPr>
        <w:t xml:space="preserve">two were rated as low and </w:t>
      </w:r>
      <w:r w:rsidR="007E5D89" w:rsidRPr="002F1067">
        <w:rPr>
          <w:rFonts w:ascii="Times New Roman" w:hAnsi="Times New Roman" w:cs="Times New Roman"/>
          <w:sz w:val="24"/>
          <w:szCs w:val="24"/>
        </w:rPr>
        <w:t xml:space="preserve">11 as </w:t>
      </w:r>
      <w:r w:rsidR="00082D39" w:rsidRPr="002F1067">
        <w:rPr>
          <w:rFonts w:ascii="Times New Roman" w:hAnsi="Times New Roman" w:cs="Times New Roman"/>
          <w:sz w:val="24"/>
          <w:szCs w:val="24"/>
        </w:rPr>
        <w:t>moderate risk of bias</w:t>
      </w:r>
      <w:r w:rsidR="00607182" w:rsidRPr="002F1067">
        <w:rPr>
          <w:rFonts w:ascii="Times New Roman" w:hAnsi="Times New Roman" w:cs="Times New Roman"/>
          <w:sz w:val="24"/>
          <w:szCs w:val="24"/>
        </w:rPr>
        <w:t xml:space="preserve"> (Figure</w:t>
      </w:r>
      <w:r w:rsidR="00353CD0" w:rsidRPr="002F1067">
        <w:rPr>
          <w:rFonts w:ascii="Times New Roman" w:hAnsi="Times New Roman" w:cs="Times New Roman"/>
          <w:sz w:val="24"/>
          <w:szCs w:val="24"/>
        </w:rPr>
        <w:t xml:space="preserve"> </w:t>
      </w:r>
      <w:r w:rsidR="76D688DD" w:rsidRPr="7CF52DDC">
        <w:rPr>
          <w:rFonts w:ascii="Times New Roman" w:hAnsi="Times New Roman" w:cs="Times New Roman"/>
          <w:sz w:val="24"/>
          <w:szCs w:val="24"/>
        </w:rPr>
        <w:t>S12</w:t>
      </w:r>
      <w:r w:rsidR="00472B70" w:rsidRPr="002F1067">
        <w:rPr>
          <w:rFonts w:ascii="Times New Roman" w:hAnsi="Times New Roman" w:cs="Times New Roman"/>
          <w:sz w:val="24"/>
          <w:szCs w:val="24"/>
        </w:rPr>
        <w:t>)</w:t>
      </w:r>
      <w:r w:rsidR="00082D39" w:rsidRPr="002F1067">
        <w:rPr>
          <w:rFonts w:ascii="Times New Roman" w:hAnsi="Times New Roman" w:cs="Times New Roman"/>
          <w:sz w:val="24"/>
          <w:szCs w:val="24"/>
        </w:rPr>
        <w:t>. Moderate risk of bias was mostly due to</w:t>
      </w:r>
      <w:r w:rsidR="00DD731E" w:rsidRPr="002F1067">
        <w:rPr>
          <w:rFonts w:ascii="Times New Roman" w:hAnsi="Times New Roman" w:cs="Times New Roman"/>
          <w:sz w:val="24"/>
          <w:szCs w:val="24"/>
        </w:rPr>
        <w:t xml:space="preserve"> the domain</w:t>
      </w:r>
      <w:r w:rsidR="00082D39" w:rsidRPr="002F1067">
        <w:rPr>
          <w:rFonts w:ascii="Times New Roman" w:hAnsi="Times New Roman" w:cs="Times New Roman"/>
          <w:sz w:val="24"/>
          <w:szCs w:val="24"/>
        </w:rPr>
        <w:t xml:space="preserve"> </w:t>
      </w:r>
      <w:r w:rsidR="00676B13" w:rsidRPr="002F1067">
        <w:rPr>
          <w:rFonts w:ascii="Times New Roman" w:hAnsi="Times New Roman" w:cs="Times New Roman"/>
          <w:sz w:val="24"/>
          <w:szCs w:val="24"/>
        </w:rPr>
        <w:t>‘</w:t>
      </w:r>
      <w:r w:rsidR="002B0D5C" w:rsidRPr="002F1067">
        <w:rPr>
          <w:rFonts w:ascii="Times New Roman" w:hAnsi="Times New Roman" w:cs="Times New Roman"/>
          <w:sz w:val="24"/>
          <w:szCs w:val="24"/>
        </w:rPr>
        <w:t>bias due to confounding</w:t>
      </w:r>
      <w:r w:rsidR="00676B13" w:rsidRPr="002F1067">
        <w:rPr>
          <w:rFonts w:ascii="Times New Roman" w:hAnsi="Times New Roman" w:cs="Times New Roman"/>
          <w:sz w:val="24"/>
          <w:szCs w:val="24"/>
        </w:rPr>
        <w:t>’</w:t>
      </w:r>
      <w:r w:rsidR="002B0D5C" w:rsidRPr="002F1067">
        <w:rPr>
          <w:rFonts w:ascii="Times New Roman" w:hAnsi="Times New Roman" w:cs="Times New Roman"/>
          <w:sz w:val="24"/>
          <w:szCs w:val="24"/>
        </w:rPr>
        <w:t xml:space="preserve">, </w:t>
      </w:r>
      <w:r w:rsidR="00DD731E" w:rsidRPr="002F1067">
        <w:rPr>
          <w:rFonts w:ascii="Times New Roman" w:hAnsi="Times New Roman" w:cs="Times New Roman"/>
          <w:sz w:val="24"/>
          <w:szCs w:val="24"/>
        </w:rPr>
        <w:t>as</w:t>
      </w:r>
      <w:r w:rsidR="002B0D5C" w:rsidRPr="002F1067">
        <w:rPr>
          <w:rFonts w:ascii="Times New Roman" w:hAnsi="Times New Roman" w:cs="Times New Roman"/>
          <w:sz w:val="24"/>
          <w:szCs w:val="24"/>
        </w:rPr>
        <w:t xml:space="preserve"> not enough information </w:t>
      </w:r>
      <w:r w:rsidR="00DD731E" w:rsidRPr="002F1067">
        <w:rPr>
          <w:rFonts w:ascii="Times New Roman" w:hAnsi="Times New Roman" w:cs="Times New Roman"/>
          <w:sz w:val="24"/>
          <w:szCs w:val="24"/>
        </w:rPr>
        <w:t xml:space="preserve">was </w:t>
      </w:r>
      <w:r w:rsidR="007E5D89" w:rsidRPr="002F1067">
        <w:rPr>
          <w:rFonts w:ascii="Times New Roman" w:hAnsi="Times New Roman" w:cs="Times New Roman"/>
          <w:sz w:val="24"/>
          <w:szCs w:val="24"/>
        </w:rPr>
        <w:t>provided,</w:t>
      </w:r>
      <w:r w:rsidR="003353AE" w:rsidRPr="002F1067">
        <w:rPr>
          <w:rFonts w:ascii="Times New Roman" w:hAnsi="Times New Roman" w:cs="Times New Roman"/>
          <w:sz w:val="24"/>
          <w:szCs w:val="24"/>
        </w:rPr>
        <w:t xml:space="preserve"> or confounding variables</w:t>
      </w:r>
      <w:r w:rsidR="007E5D89" w:rsidRPr="002F1067">
        <w:rPr>
          <w:rFonts w:ascii="Times New Roman" w:hAnsi="Times New Roman" w:cs="Times New Roman"/>
          <w:sz w:val="24"/>
          <w:szCs w:val="24"/>
        </w:rPr>
        <w:t xml:space="preserve"> were</w:t>
      </w:r>
      <w:r w:rsidR="003353AE" w:rsidRPr="002F1067">
        <w:rPr>
          <w:rFonts w:ascii="Times New Roman" w:hAnsi="Times New Roman" w:cs="Times New Roman"/>
          <w:sz w:val="24"/>
          <w:szCs w:val="24"/>
        </w:rPr>
        <w:t xml:space="preserve"> not included in analyses. </w:t>
      </w:r>
      <w:r w:rsidR="00334AB9" w:rsidRPr="002F1067">
        <w:rPr>
          <w:rFonts w:ascii="Times New Roman" w:hAnsi="Times New Roman" w:cs="Times New Roman"/>
          <w:sz w:val="24"/>
          <w:szCs w:val="24"/>
        </w:rPr>
        <w:t xml:space="preserve">Of the randomised studies, 10 were rated as low risk of bias, 13 as some concerns and three with high risk of bias (Figure </w:t>
      </w:r>
      <w:r w:rsidR="2A1E9CB2" w:rsidRPr="7CF52DDC">
        <w:rPr>
          <w:rFonts w:ascii="Times New Roman" w:hAnsi="Times New Roman" w:cs="Times New Roman"/>
          <w:sz w:val="24"/>
          <w:szCs w:val="24"/>
        </w:rPr>
        <w:t>S13</w:t>
      </w:r>
      <w:r w:rsidR="00334AB9" w:rsidRPr="002F1067">
        <w:rPr>
          <w:rFonts w:ascii="Times New Roman" w:hAnsi="Times New Roman" w:cs="Times New Roman"/>
          <w:sz w:val="24"/>
          <w:szCs w:val="24"/>
        </w:rPr>
        <w:t xml:space="preserve">). The studies </w:t>
      </w:r>
      <w:r w:rsidR="002E7940">
        <w:rPr>
          <w:rFonts w:ascii="Times New Roman" w:hAnsi="Times New Roman" w:cs="Times New Roman"/>
          <w:sz w:val="24"/>
          <w:szCs w:val="24"/>
        </w:rPr>
        <w:t xml:space="preserve">with </w:t>
      </w:r>
      <w:r w:rsidR="00334AB9" w:rsidRPr="002F1067">
        <w:rPr>
          <w:rFonts w:ascii="Times New Roman" w:hAnsi="Times New Roman" w:cs="Times New Roman"/>
          <w:sz w:val="24"/>
          <w:szCs w:val="24"/>
        </w:rPr>
        <w:t xml:space="preserve">some concerns were mostly due to lack of detail about the randomisation process or unreported information about the selection of the reported results. </w:t>
      </w:r>
      <w:r w:rsidR="007D416E">
        <w:rPr>
          <w:rFonts w:ascii="Times New Roman" w:hAnsi="Times New Roman" w:cs="Times New Roman"/>
          <w:sz w:val="24"/>
          <w:szCs w:val="24"/>
        </w:rPr>
        <w:t xml:space="preserve">Results were consistent between </w:t>
      </w:r>
      <w:r w:rsidR="00B129D0">
        <w:rPr>
          <w:rFonts w:ascii="Times New Roman" w:hAnsi="Times New Roman" w:cs="Times New Roman"/>
          <w:sz w:val="24"/>
          <w:szCs w:val="24"/>
        </w:rPr>
        <w:t xml:space="preserve">studies rated as low to high risk of bias. </w:t>
      </w:r>
      <w:r w:rsidR="00334AB9" w:rsidRPr="002F1067">
        <w:rPr>
          <w:rFonts w:ascii="Times New Roman" w:hAnsi="Times New Roman" w:cs="Times New Roman"/>
          <w:sz w:val="24"/>
          <w:szCs w:val="24"/>
        </w:rPr>
        <w:t>Sensitivity analyses were run excluding studies rated as high risk from the meta-analysis</w:t>
      </w:r>
      <w:r w:rsidR="00C03533" w:rsidRPr="002F1067">
        <w:rPr>
          <w:rFonts w:ascii="Times New Roman" w:hAnsi="Times New Roman" w:cs="Times New Roman"/>
          <w:sz w:val="24"/>
          <w:szCs w:val="24"/>
        </w:rPr>
        <w:t xml:space="preserve"> </w:t>
      </w:r>
      <w:r w:rsidR="00334AB9" w:rsidRPr="002F1067">
        <w:rPr>
          <w:rFonts w:ascii="Times New Roman" w:hAnsi="Times New Roman" w:cs="Times New Roman"/>
          <w:sz w:val="24"/>
          <w:szCs w:val="24"/>
        </w:rPr>
        <w:lastRenderedPageBreak/>
        <w:t xml:space="preserve">(Figure </w:t>
      </w:r>
      <w:r w:rsidR="2A1E9CB2" w:rsidRPr="7CF52DDC">
        <w:rPr>
          <w:rFonts w:ascii="Times New Roman" w:hAnsi="Times New Roman" w:cs="Times New Roman"/>
          <w:sz w:val="24"/>
          <w:szCs w:val="24"/>
        </w:rPr>
        <w:t>S14</w:t>
      </w:r>
      <w:r w:rsidR="00334AB9" w:rsidRPr="002F1067">
        <w:rPr>
          <w:rFonts w:ascii="Times New Roman" w:hAnsi="Times New Roman" w:cs="Times New Roman"/>
          <w:sz w:val="24"/>
          <w:szCs w:val="24"/>
        </w:rPr>
        <w:t>).</w:t>
      </w:r>
      <w:r w:rsidR="00C03533" w:rsidRPr="002F1067">
        <w:rPr>
          <w:rFonts w:ascii="Times New Roman" w:hAnsi="Times New Roman" w:cs="Times New Roman"/>
          <w:sz w:val="24"/>
          <w:szCs w:val="24"/>
        </w:rPr>
        <w:t xml:space="preserve"> The overall impact of advertising on attitudes remained but product attitude sub-group was no longer significant. </w:t>
      </w:r>
    </w:p>
    <w:p w14:paraId="252E996F" w14:textId="2B1A5C13" w:rsidR="00A27CB3" w:rsidRPr="002F1067" w:rsidRDefault="00A27CB3" w:rsidP="00802A96">
      <w:pPr>
        <w:spacing w:line="480" w:lineRule="auto"/>
        <w:rPr>
          <w:rFonts w:ascii="Times New Roman" w:hAnsi="Times New Roman" w:cs="Times New Roman"/>
          <w:b/>
          <w:bCs/>
          <w:sz w:val="24"/>
          <w:szCs w:val="24"/>
        </w:rPr>
      </w:pPr>
      <w:r w:rsidRPr="002F1067">
        <w:rPr>
          <w:rFonts w:ascii="Times New Roman" w:hAnsi="Times New Roman" w:cs="Times New Roman"/>
          <w:b/>
          <w:bCs/>
          <w:sz w:val="24"/>
          <w:szCs w:val="24"/>
        </w:rPr>
        <w:t>Discussion</w:t>
      </w:r>
    </w:p>
    <w:p w14:paraId="3AB4F78C" w14:textId="670F4746" w:rsidR="110DACBE" w:rsidRPr="002F1067" w:rsidRDefault="2B03E548"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In this systematic review, </w:t>
      </w:r>
      <w:r w:rsidR="004E7483">
        <w:rPr>
          <w:rFonts w:ascii="Times New Roman" w:hAnsi="Times New Roman" w:cs="Times New Roman"/>
          <w:sz w:val="24"/>
          <w:szCs w:val="24"/>
        </w:rPr>
        <w:t>d</w:t>
      </w:r>
      <w:r w:rsidR="003225AF" w:rsidRPr="002F1067">
        <w:rPr>
          <w:rFonts w:ascii="Times New Roman" w:hAnsi="Times New Roman" w:cs="Times New Roman"/>
          <w:sz w:val="24"/>
          <w:szCs w:val="24"/>
        </w:rPr>
        <w:t>ata suggested that</w:t>
      </w:r>
      <w:r w:rsidR="005A47D0" w:rsidRPr="002F1067">
        <w:rPr>
          <w:rFonts w:ascii="Times New Roman" w:hAnsi="Times New Roman" w:cs="Times New Roman"/>
          <w:sz w:val="24"/>
          <w:szCs w:val="24"/>
        </w:rPr>
        <w:t xml:space="preserve"> </w:t>
      </w:r>
      <w:r w:rsidR="00F43B9B" w:rsidRPr="002F1067">
        <w:rPr>
          <w:rFonts w:ascii="Times New Roman" w:hAnsi="Times New Roman" w:cs="Times New Roman"/>
          <w:sz w:val="24"/>
          <w:szCs w:val="24"/>
        </w:rPr>
        <w:t xml:space="preserve">children’s </w:t>
      </w:r>
      <w:r w:rsidR="005A47D0" w:rsidRPr="002F1067">
        <w:rPr>
          <w:rFonts w:ascii="Times New Roman" w:hAnsi="Times New Roman" w:cs="Times New Roman"/>
          <w:sz w:val="24"/>
          <w:szCs w:val="24"/>
        </w:rPr>
        <w:t xml:space="preserve">understanding of advertising </w:t>
      </w:r>
      <w:r w:rsidR="004D2D59" w:rsidRPr="002F1067">
        <w:rPr>
          <w:rFonts w:ascii="Times New Roman" w:hAnsi="Times New Roman" w:cs="Times New Roman"/>
          <w:sz w:val="24"/>
          <w:szCs w:val="24"/>
        </w:rPr>
        <w:t xml:space="preserve">intent </w:t>
      </w:r>
      <w:r w:rsidR="005A47D0" w:rsidRPr="002F1067">
        <w:rPr>
          <w:rFonts w:ascii="Times New Roman" w:hAnsi="Times New Roman" w:cs="Times New Roman"/>
          <w:sz w:val="24"/>
          <w:szCs w:val="24"/>
        </w:rPr>
        <w:t xml:space="preserve">was </w:t>
      </w:r>
      <w:r w:rsidR="00701FC9" w:rsidRPr="002F1067">
        <w:rPr>
          <w:rFonts w:ascii="Times New Roman" w:hAnsi="Times New Roman" w:cs="Times New Roman"/>
          <w:sz w:val="24"/>
          <w:szCs w:val="24"/>
        </w:rPr>
        <w:t>l</w:t>
      </w:r>
      <w:r w:rsidR="00A844D9" w:rsidRPr="002F1067">
        <w:rPr>
          <w:rFonts w:ascii="Times New Roman" w:hAnsi="Times New Roman" w:cs="Times New Roman"/>
          <w:sz w:val="24"/>
          <w:szCs w:val="24"/>
        </w:rPr>
        <w:t>imited</w:t>
      </w:r>
      <w:r w:rsidR="00293DC2" w:rsidRPr="002F1067">
        <w:rPr>
          <w:rFonts w:ascii="Times New Roman" w:hAnsi="Times New Roman" w:cs="Times New Roman"/>
          <w:sz w:val="24"/>
          <w:szCs w:val="24"/>
        </w:rPr>
        <w:t xml:space="preserve"> </w:t>
      </w:r>
      <w:r w:rsidR="00701FC9" w:rsidRPr="002F1067">
        <w:rPr>
          <w:rFonts w:ascii="Times New Roman" w:hAnsi="Times New Roman" w:cs="Times New Roman"/>
          <w:sz w:val="24"/>
          <w:szCs w:val="24"/>
        </w:rPr>
        <w:t>and not nuanced</w:t>
      </w:r>
      <w:r w:rsidR="001860D0" w:rsidRPr="002F1067">
        <w:rPr>
          <w:rFonts w:ascii="Times New Roman" w:hAnsi="Times New Roman" w:cs="Times New Roman"/>
          <w:sz w:val="24"/>
          <w:szCs w:val="24"/>
        </w:rPr>
        <w:t xml:space="preserve"> i.e., children</w:t>
      </w:r>
      <w:r w:rsidR="00701FC9" w:rsidRPr="002F1067">
        <w:rPr>
          <w:rFonts w:ascii="Times New Roman" w:hAnsi="Times New Roman" w:cs="Times New Roman"/>
          <w:sz w:val="24"/>
          <w:szCs w:val="24"/>
        </w:rPr>
        <w:t xml:space="preserve"> could recognise that adverts </w:t>
      </w:r>
      <w:r w:rsidR="001860D0" w:rsidRPr="002F1067">
        <w:rPr>
          <w:rFonts w:ascii="Times New Roman" w:hAnsi="Times New Roman" w:cs="Times New Roman"/>
          <w:sz w:val="24"/>
          <w:szCs w:val="24"/>
        </w:rPr>
        <w:t>intended</w:t>
      </w:r>
      <w:r w:rsidR="00701FC9" w:rsidRPr="002F1067">
        <w:rPr>
          <w:rFonts w:ascii="Times New Roman" w:hAnsi="Times New Roman" w:cs="Times New Roman"/>
          <w:sz w:val="24"/>
          <w:szCs w:val="24"/>
        </w:rPr>
        <w:t xml:space="preserve"> to sell a product but </w:t>
      </w:r>
      <w:r w:rsidR="001860D0" w:rsidRPr="002F1067">
        <w:rPr>
          <w:rFonts w:ascii="Times New Roman" w:hAnsi="Times New Roman" w:cs="Times New Roman"/>
          <w:sz w:val="24"/>
          <w:szCs w:val="24"/>
        </w:rPr>
        <w:t xml:space="preserve">not </w:t>
      </w:r>
      <w:r w:rsidR="00701FC9" w:rsidRPr="002F1067">
        <w:rPr>
          <w:rFonts w:ascii="Times New Roman" w:hAnsi="Times New Roman" w:cs="Times New Roman"/>
          <w:sz w:val="24"/>
          <w:szCs w:val="24"/>
        </w:rPr>
        <w:t>that the</w:t>
      </w:r>
      <w:r w:rsidR="003225AF" w:rsidRPr="002F1067">
        <w:rPr>
          <w:rFonts w:ascii="Times New Roman" w:hAnsi="Times New Roman" w:cs="Times New Roman"/>
          <w:sz w:val="24"/>
          <w:szCs w:val="24"/>
        </w:rPr>
        <w:t>se were</w:t>
      </w:r>
      <w:r w:rsidR="00701FC9" w:rsidRPr="002F1067">
        <w:rPr>
          <w:rFonts w:ascii="Times New Roman" w:hAnsi="Times New Roman" w:cs="Times New Roman"/>
          <w:sz w:val="24"/>
          <w:szCs w:val="24"/>
        </w:rPr>
        <w:t xml:space="preserve"> </w:t>
      </w:r>
      <w:r w:rsidR="001860D0" w:rsidRPr="002F1067">
        <w:rPr>
          <w:rFonts w:ascii="Times New Roman" w:hAnsi="Times New Roman" w:cs="Times New Roman"/>
          <w:sz w:val="24"/>
          <w:szCs w:val="24"/>
        </w:rPr>
        <w:t>intended to</w:t>
      </w:r>
      <w:r w:rsidR="00701FC9" w:rsidRPr="002F1067">
        <w:rPr>
          <w:rFonts w:ascii="Times New Roman" w:hAnsi="Times New Roman" w:cs="Times New Roman"/>
          <w:sz w:val="24"/>
          <w:szCs w:val="24"/>
        </w:rPr>
        <w:t xml:space="preserve"> change their attitudes</w:t>
      </w:r>
      <w:r w:rsidR="001860D0" w:rsidRPr="002F1067">
        <w:rPr>
          <w:rFonts w:ascii="Times New Roman" w:hAnsi="Times New Roman" w:cs="Times New Roman"/>
          <w:sz w:val="24"/>
          <w:szCs w:val="24"/>
        </w:rPr>
        <w:t xml:space="preserve"> and behaviour</w:t>
      </w:r>
      <w:r w:rsidR="00701FC9" w:rsidRPr="002F1067">
        <w:rPr>
          <w:rFonts w:ascii="Times New Roman" w:hAnsi="Times New Roman" w:cs="Times New Roman"/>
          <w:sz w:val="24"/>
          <w:szCs w:val="24"/>
        </w:rPr>
        <w:t>.</w:t>
      </w:r>
      <w:r w:rsidR="001860D0" w:rsidRPr="002F1067">
        <w:rPr>
          <w:rFonts w:ascii="Times New Roman" w:hAnsi="Times New Roman" w:cs="Times New Roman"/>
          <w:sz w:val="24"/>
          <w:szCs w:val="24"/>
        </w:rPr>
        <w:t xml:space="preserve"> There was </w:t>
      </w:r>
      <w:r w:rsidR="00AF16CA" w:rsidRPr="002F1067">
        <w:rPr>
          <w:rFonts w:ascii="Times New Roman" w:hAnsi="Times New Roman" w:cs="Times New Roman"/>
          <w:sz w:val="24"/>
          <w:szCs w:val="24"/>
        </w:rPr>
        <w:t xml:space="preserve">limited </w:t>
      </w:r>
      <w:r w:rsidR="00635AD2" w:rsidRPr="002F1067">
        <w:rPr>
          <w:rFonts w:ascii="Times New Roman" w:hAnsi="Times New Roman" w:cs="Times New Roman"/>
          <w:sz w:val="24"/>
          <w:szCs w:val="24"/>
        </w:rPr>
        <w:t>evidence that understanding increased with age</w:t>
      </w:r>
      <w:r w:rsidR="00081072" w:rsidRPr="002F1067">
        <w:rPr>
          <w:rFonts w:ascii="Times New Roman" w:hAnsi="Times New Roman" w:cs="Times New Roman"/>
          <w:sz w:val="24"/>
          <w:szCs w:val="24"/>
        </w:rPr>
        <w:t xml:space="preserve">, </w:t>
      </w:r>
      <w:r w:rsidR="001860D0" w:rsidRPr="002F1067">
        <w:rPr>
          <w:rFonts w:ascii="Times New Roman" w:hAnsi="Times New Roman" w:cs="Times New Roman"/>
          <w:sz w:val="24"/>
          <w:szCs w:val="24"/>
        </w:rPr>
        <w:t>but more research is needed in this area</w:t>
      </w:r>
      <w:r w:rsidR="00393887" w:rsidRPr="002F1067">
        <w:rPr>
          <w:rFonts w:ascii="Times New Roman" w:hAnsi="Times New Roman" w:cs="Times New Roman"/>
          <w:sz w:val="24"/>
          <w:szCs w:val="24"/>
        </w:rPr>
        <w:t xml:space="preserve">. </w:t>
      </w:r>
      <w:r w:rsidR="0B38125D" w:rsidRPr="002F1067">
        <w:rPr>
          <w:rFonts w:ascii="Times New Roman" w:hAnsi="Times New Roman" w:cs="Times New Roman"/>
          <w:sz w:val="24"/>
          <w:szCs w:val="24"/>
        </w:rPr>
        <w:t>Understan</w:t>
      </w:r>
      <w:r w:rsidR="34F47D89" w:rsidRPr="002F1067">
        <w:rPr>
          <w:rFonts w:ascii="Times New Roman" w:hAnsi="Times New Roman" w:cs="Times New Roman"/>
          <w:sz w:val="24"/>
          <w:szCs w:val="24"/>
        </w:rPr>
        <w:t>ding was</w:t>
      </w:r>
      <w:r w:rsidR="0D418480" w:rsidRPr="002F1067">
        <w:rPr>
          <w:rFonts w:ascii="Times New Roman" w:hAnsi="Times New Roman" w:cs="Times New Roman"/>
          <w:sz w:val="24"/>
          <w:szCs w:val="24"/>
        </w:rPr>
        <w:t xml:space="preserve"> lower for </w:t>
      </w:r>
      <w:r w:rsidR="00FE09DC" w:rsidRPr="002F1067">
        <w:rPr>
          <w:rFonts w:ascii="Times New Roman" w:hAnsi="Times New Roman" w:cs="Times New Roman"/>
          <w:sz w:val="24"/>
          <w:szCs w:val="24"/>
        </w:rPr>
        <w:t>digital</w:t>
      </w:r>
      <w:r w:rsidR="5AB94AB2" w:rsidRPr="002F1067">
        <w:rPr>
          <w:rFonts w:ascii="Times New Roman" w:hAnsi="Times New Roman" w:cs="Times New Roman"/>
          <w:sz w:val="24"/>
          <w:szCs w:val="24"/>
        </w:rPr>
        <w:t xml:space="preserve"> compared to </w:t>
      </w:r>
      <w:r w:rsidR="00161B2C" w:rsidRPr="002F1067">
        <w:rPr>
          <w:rFonts w:ascii="Times New Roman" w:hAnsi="Times New Roman" w:cs="Times New Roman"/>
          <w:sz w:val="24"/>
          <w:szCs w:val="24"/>
        </w:rPr>
        <w:t>non-digital</w:t>
      </w:r>
      <w:r w:rsidR="5AB94AB2" w:rsidRPr="002F1067">
        <w:rPr>
          <w:rFonts w:ascii="Times New Roman" w:hAnsi="Times New Roman" w:cs="Times New Roman"/>
          <w:sz w:val="24"/>
          <w:szCs w:val="24"/>
        </w:rPr>
        <w:t xml:space="preserve"> formats, </w:t>
      </w:r>
      <w:r w:rsidR="005D2D03" w:rsidRPr="002F1067">
        <w:rPr>
          <w:rFonts w:ascii="Times New Roman" w:hAnsi="Times New Roman" w:cs="Times New Roman"/>
          <w:sz w:val="24"/>
          <w:szCs w:val="24"/>
        </w:rPr>
        <w:t>and</w:t>
      </w:r>
      <w:r w:rsidR="5AB94AB2" w:rsidRPr="002F1067">
        <w:rPr>
          <w:rFonts w:ascii="Times New Roman" w:hAnsi="Times New Roman" w:cs="Times New Roman"/>
          <w:sz w:val="24"/>
          <w:szCs w:val="24"/>
        </w:rPr>
        <w:t xml:space="preserve"> </w:t>
      </w:r>
      <w:r w:rsidR="05428643" w:rsidRPr="002F1067">
        <w:rPr>
          <w:rFonts w:ascii="Times New Roman" w:hAnsi="Times New Roman" w:cs="Times New Roman"/>
          <w:sz w:val="24"/>
          <w:szCs w:val="24"/>
        </w:rPr>
        <w:t>lower when child</w:t>
      </w:r>
      <w:r w:rsidR="005D2D03" w:rsidRPr="002F1067">
        <w:rPr>
          <w:rFonts w:ascii="Times New Roman" w:hAnsi="Times New Roman" w:cs="Times New Roman"/>
          <w:sz w:val="24"/>
          <w:szCs w:val="24"/>
        </w:rPr>
        <w:t>ren</w:t>
      </w:r>
      <w:r w:rsidR="05428643" w:rsidRPr="002F1067">
        <w:rPr>
          <w:rFonts w:ascii="Times New Roman" w:hAnsi="Times New Roman" w:cs="Times New Roman"/>
          <w:sz w:val="24"/>
          <w:szCs w:val="24"/>
        </w:rPr>
        <w:t xml:space="preserve"> </w:t>
      </w:r>
      <w:r w:rsidR="005D2D03" w:rsidRPr="002F1067">
        <w:rPr>
          <w:rFonts w:ascii="Times New Roman" w:hAnsi="Times New Roman" w:cs="Times New Roman"/>
          <w:sz w:val="24"/>
          <w:szCs w:val="24"/>
        </w:rPr>
        <w:t>were</w:t>
      </w:r>
      <w:r w:rsidR="05428643" w:rsidRPr="002F1067">
        <w:rPr>
          <w:rFonts w:ascii="Times New Roman" w:hAnsi="Times New Roman" w:cs="Times New Roman"/>
          <w:sz w:val="24"/>
          <w:szCs w:val="24"/>
        </w:rPr>
        <w:t xml:space="preserve"> more involved with the </w:t>
      </w:r>
      <w:r w:rsidR="00874132" w:rsidRPr="002F1067">
        <w:rPr>
          <w:rFonts w:ascii="Times New Roman" w:hAnsi="Times New Roman" w:cs="Times New Roman"/>
          <w:sz w:val="24"/>
          <w:szCs w:val="24"/>
        </w:rPr>
        <w:t xml:space="preserve">medium </w:t>
      </w:r>
      <w:r w:rsidR="0BEC0AAA" w:rsidRPr="002F1067">
        <w:rPr>
          <w:rFonts w:ascii="Times New Roman" w:hAnsi="Times New Roman" w:cs="Times New Roman"/>
          <w:sz w:val="24"/>
          <w:szCs w:val="24"/>
        </w:rPr>
        <w:t>(</w:t>
      </w:r>
      <w:r w:rsidR="001860D0" w:rsidRPr="002F1067">
        <w:rPr>
          <w:rFonts w:ascii="Times New Roman" w:hAnsi="Times New Roman" w:cs="Times New Roman"/>
          <w:sz w:val="24"/>
          <w:szCs w:val="24"/>
        </w:rPr>
        <w:t xml:space="preserve">e.g., </w:t>
      </w:r>
      <w:r w:rsidR="0BEC0AAA" w:rsidRPr="002F1067">
        <w:rPr>
          <w:rFonts w:ascii="Times New Roman" w:hAnsi="Times New Roman" w:cs="Times New Roman"/>
          <w:sz w:val="24"/>
          <w:szCs w:val="24"/>
        </w:rPr>
        <w:t>advergame</w:t>
      </w:r>
      <w:r w:rsidR="6270BC87" w:rsidRPr="002F1067">
        <w:rPr>
          <w:rFonts w:ascii="Times New Roman" w:hAnsi="Times New Roman" w:cs="Times New Roman"/>
          <w:sz w:val="24"/>
          <w:szCs w:val="24"/>
        </w:rPr>
        <w:t>s</w:t>
      </w:r>
      <w:r w:rsidR="0BEC0AAA" w:rsidRPr="002F1067">
        <w:rPr>
          <w:rFonts w:ascii="Times New Roman" w:hAnsi="Times New Roman" w:cs="Times New Roman"/>
          <w:sz w:val="24"/>
          <w:szCs w:val="24"/>
        </w:rPr>
        <w:t xml:space="preserve"> or online advertising)</w:t>
      </w:r>
      <w:r w:rsidR="00417582" w:rsidRPr="002F1067">
        <w:rPr>
          <w:rFonts w:ascii="Times New Roman" w:hAnsi="Times New Roman" w:cs="Times New Roman"/>
          <w:sz w:val="24"/>
          <w:szCs w:val="24"/>
        </w:rPr>
        <w:t xml:space="preserve">. </w:t>
      </w:r>
      <w:r w:rsidR="001860D0" w:rsidRPr="002F1067">
        <w:rPr>
          <w:rFonts w:ascii="Times New Roman" w:hAnsi="Times New Roman" w:cs="Times New Roman"/>
          <w:sz w:val="24"/>
          <w:szCs w:val="24"/>
        </w:rPr>
        <w:t xml:space="preserve">In terms of </w:t>
      </w:r>
      <w:r w:rsidR="02D46102" w:rsidRPr="002F1067">
        <w:rPr>
          <w:rFonts w:ascii="Times New Roman" w:hAnsi="Times New Roman" w:cs="Times New Roman"/>
          <w:sz w:val="24"/>
          <w:szCs w:val="24"/>
        </w:rPr>
        <w:t>a</w:t>
      </w:r>
      <w:r w:rsidR="4A7134E6" w:rsidRPr="002F1067">
        <w:rPr>
          <w:rFonts w:ascii="Times New Roman" w:hAnsi="Times New Roman" w:cs="Times New Roman"/>
          <w:sz w:val="24"/>
          <w:szCs w:val="24"/>
        </w:rPr>
        <w:t>ttitudes</w:t>
      </w:r>
      <w:r w:rsidR="02D46102" w:rsidRPr="002F1067">
        <w:rPr>
          <w:rFonts w:ascii="Times New Roman" w:hAnsi="Times New Roman" w:cs="Times New Roman"/>
          <w:sz w:val="24"/>
          <w:szCs w:val="24"/>
        </w:rPr>
        <w:t>,</w:t>
      </w:r>
      <w:r w:rsidR="4F32B9B4" w:rsidRPr="002F1067">
        <w:rPr>
          <w:rFonts w:ascii="Times New Roman" w:hAnsi="Times New Roman" w:cs="Times New Roman"/>
          <w:sz w:val="24"/>
          <w:szCs w:val="24"/>
        </w:rPr>
        <w:t xml:space="preserve"> meta-analyses indicated that</w:t>
      </w:r>
      <w:r w:rsidR="02D46102" w:rsidRPr="002F1067">
        <w:rPr>
          <w:rFonts w:ascii="Times New Roman" w:hAnsi="Times New Roman" w:cs="Times New Roman"/>
          <w:sz w:val="24"/>
          <w:szCs w:val="24"/>
        </w:rPr>
        <w:t xml:space="preserve"> advertising brought about more positive attitudes to both brand</w:t>
      </w:r>
      <w:r w:rsidR="001860D0" w:rsidRPr="002F1067">
        <w:rPr>
          <w:rFonts w:ascii="Times New Roman" w:hAnsi="Times New Roman" w:cs="Times New Roman"/>
          <w:sz w:val="24"/>
          <w:szCs w:val="24"/>
        </w:rPr>
        <w:t>s</w:t>
      </w:r>
      <w:r w:rsidR="02D46102" w:rsidRPr="002F1067">
        <w:rPr>
          <w:rFonts w:ascii="Times New Roman" w:hAnsi="Times New Roman" w:cs="Times New Roman"/>
          <w:sz w:val="24"/>
          <w:szCs w:val="24"/>
        </w:rPr>
        <w:t xml:space="preserve"> and pro</w:t>
      </w:r>
      <w:r w:rsidR="242DE57E" w:rsidRPr="002F1067">
        <w:rPr>
          <w:rFonts w:ascii="Times New Roman" w:hAnsi="Times New Roman" w:cs="Times New Roman"/>
          <w:sz w:val="24"/>
          <w:szCs w:val="24"/>
        </w:rPr>
        <w:t>duct</w:t>
      </w:r>
      <w:r w:rsidR="001860D0" w:rsidRPr="002F1067">
        <w:rPr>
          <w:rFonts w:ascii="Times New Roman" w:hAnsi="Times New Roman" w:cs="Times New Roman"/>
          <w:sz w:val="24"/>
          <w:szCs w:val="24"/>
        </w:rPr>
        <w:t>s</w:t>
      </w:r>
      <w:r w:rsidR="71BC5551" w:rsidRPr="002F1067">
        <w:rPr>
          <w:rFonts w:ascii="Times New Roman" w:hAnsi="Times New Roman" w:cs="Times New Roman"/>
          <w:sz w:val="24"/>
          <w:szCs w:val="24"/>
        </w:rPr>
        <w:t xml:space="preserve"> compared to control</w:t>
      </w:r>
      <w:r w:rsidR="001860D0" w:rsidRPr="002F1067">
        <w:rPr>
          <w:rFonts w:ascii="Times New Roman" w:hAnsi="Times New Roman" w:cs="Times New Roman"/>
          <w:sz w:val="24"/>
          <w:szCs w:val="24"/>
        </w:rPr>
        <w:t>s</w:t>
      </w:r>
      <w:r w:rsidR="00307CB2" w:rsidRPr="002F1067">
        <w:rPr>
          <w:rFonts w:ascii="Times New Roman" w:hAnsi="Times New Roman" w:cs="Times New Roman"/>
          <w:sz w:val="24"/>
          <w:szCs w:val="24"/>
        </w:rPr>
        <w:t>; t</w:t>
      </w:r>
      <w:r w:rsidR="4D9BC507" w:rsidRPr="002F1067">
        <w:rPr>
          <w:rFonts w:ascii="Times New Roman" w:hAnsi="Times New Roman" w:cs="Times New Roman"/>
          <w:sz w:val="24"/>
          <w:szCs w:val="24"/>
        </w:rPr>
        <w:t xml:space="preserve">his was </w:t>
      </w:r>
      <w:r w:rsidR="001860D0" w:rsidRPr="002F1067">
        <w:rPr>
          <w:rFonts w:ascii="Times New Roman" w:hAnsi="Times New Roman" w:cs="Times New Roman"/>
          <w:sz w:val="24"/>
          <w:szCs w:val="24"/>
        </w:rPr>
        <w:t xml:space="preserve">observed </w:t>
      </w:r>
      <w:r w:rsidR="4D9BC507" w:rsidRPr="002F1067">
        <w:rPr>
          <w:rFonts w:ascii="Times New Roman" w:hAnsi="Times New Roman" w:cs="Times New Roman"/>
          <w:sz w:val="24"/>
          <w:szCs w:val="24"/>
        </w:rPr>
        <w:t>across all age</w:t>
      </w:r>
      <w:r w:rsidR="001860D0" w:rsidRPr="002F1067">
        <w:rPr>
          <w:rFonts w:ascii="Times New Roman" w:hAnsi="Times New Roman" w:cs="Times New Roman"/>
          <w:sz w:val="24"/>
          <w:szCs w:val="24"/>
        </w:rPr>
        <w:t xml:space="preserve"> group</w:t>
      </w:r>
      <w:r w:rsidR="4D9BC507" w:rsidRPr="002F1067">
        <w:rPr>
          <w:rFonts w:ascii="Times New Roman" w:hAnsi="Times New Roman" w:cs="Times New Roman"/>
          <w:sz w:val="24"/>
          <w:szCs w:val="24"/>
        </w:rPr>
        <w:t xml:space="preserve">s. </w:t>
      </w:r>
      <w:r w:rsidR="2697457C" w:rsidRPr="002F1067">
        <w:rPr>
          <w:rFonts w:ascii="Times New Roman" w:hAnsi="Times New Roman" w:cs="Times New Roman"/>
          <w:sz w:val="24"/>
          <w:szCs w:val="24"/>
        </w:rPr>
        <w:t>There was n</w:t>
      </w:r>
      <w:r w:rsidR="4BE88479" w:rsidRPr="002F1067">
        <w:rPr>
          <w:rFonts w:ascii="Times New Roman" w:hAnsi="Times New Roman" w:cs="Times New Roman"/>
          <w:sz w:val="24"/>
          <w:szCs w:val="24"/>
        </w:rPr>
        <w:t xml:space="preserve">o evidence that </w:t>
      </w:r>
      <w:r w:rsidR="10D1F49D" w:rsidRPr="002F1067">
        <w:rPr>
          <w:rFonts w:ascii="Times New Roman" w:hAnsi="Times New Roman" w:cs="Times New Roman"/>
          <w:sz w:val="24"/>
          <w:szCs w:val="24"/>
        </w:rPr>
        <w:t>adverts with high ‘youth appeal’</w:t>
      </w:r>
      <w:r w:rsidR="00AF16CA" w:rsidRPr="002F1067">
        <w:rPr>
          <w:rFonts w:ascii="Times New Roman" w:hAnsi="Times New Roman" w:cs="Times New Roman"/>
          <w:sz w:val="24"/>
          <w:szCs w:val="24"/>
        </w:rPr>
        <w:t xml:space="preserve"> were more effective</w:t>
      </w:r>
      <w:r w:rsidR="4BE88479" w:rsidRPr="002F1067">
        <w:rPr>
          <w:rFonts w:ascii="Times New Roman" w:hAnsi="Times New Roman" w:cs="Times New Roman"/>
          <w:sz w:val="24"/>
          <w:szCs w:val="24"/>
        </w:rPr>
        <w:t>, but evidence</w:t>
      </w:r>
      <w:r w:rsidR="77323A2F" w:rsidRPr="002F1067">
        <w:rPr>
          <w:rFonts w:ascii="Times New Roman" w:hAnsi="Times New Roman" w:cs="Times New Roman"/>
          <w:sz w:val="24"/>
          <w:szCs w:val="24"/>
        </w:rPr>
        <w:t xml:space="preserve"> </w:t>
      </w:r>
      <w:r w:rsidR="0D3467C9" w:rsidRPr="002F1067">
        <w:rPr>
          <w:rFonts w:ascii="Times New Roman" w:hAnsi="Times New Roman" w:cs="Times New Roman"/>
          <w:sz w:val="24"/>
          <w:szCs w:val="24"/>
        </w:rPr>
        <w:t xml:space="preserve">was limited </w:t>
      </w:r>
      <w:r w:rsidR="77323A2F" w:rsidRPr="002F1067">
        <w:rPr>
          <w:rFonts w:ascii="Times New Roman" w:hAnsi="Times New Roman" w:cs="Times New Roman"/>
          <w:sz w:val="24"/>
          <w:szCs w:val="24"/>
        </w:rPr>
        <w:t>for these exposures</w:t>
      </w:r>
      <w:r w:rsidR="4BE88479" w:rsidRPr="002F1067">
        <w:rPr>
          <w:rFonts w:ascii="Times New Roman" w:hAnsi="Times New Roman" w:cs="Times New Roman"/>
          <w:sz w:val="24"/>
          <w:szCs w:val="24"/>
        </w:rPr>
        <w:t>.</w:t>
      </w:r>
      <w:r w:rsidR="287FF93C" w:rsidRPr="002F1067">
        <w:rPr>
          <w:rFonts w:ascii="Times New Roman" w:hAnsi="Times New Roman" w:cs="Times New Roman"/>
          <w:sz w:val="24"/>
          <w:szCs w:val="24"/>
        </w:rPr>
        <w:t xml:space="preserve"> </w:t>
      </w:r>
      <w:r w:rsidR="00EB5AAC" w:rsidRPr="002F1067">
        <w:rPr>
          <w:rFonts w:ascii="Times New Roman" w:hAnsi="Times New Roman" w:cs="Times New Roman"/>
          <w:sz w:val="24"/>
          <w:szCs w:val="24"/>
        </w:rPr>
        <w:t>Findings</w:t>
      </w:r>
      <w:r w:rsidR="00C01C30" w:rsidRPr="002F1067">
        <w:rPr>
          <w:rFonts w:ascii="Times New Roman" w:hAnsi="Times New Roman" w:cs="Times New Roman"/>
          <w:sz w:val="24"/>
          <w:szCs w:val="24"/>
        </w:rPr>
        <w:t xml:space="preserve"> suggest</w:t>
      </w:r>
      <w:r w:rsidR="006E0EA4">
        <w:rPr>
          <w:rFonts w:ascii="Times New Roman" w:hAnsi="Times New Roman" w:cs="Times New Roman"/>
          <w:sz w:val="24"/>
          <w:szCs w:val="24"/>
        </w:rPr>
        <w:t>ed</w:t>
      </w:r>
      <w:r w:rsidR="00C01C30" w:rsidRPr="002F1067">
        <w:rPr>
          <w:rFonts w:ascii="Times New Roman" w:hAnsi="Times New Roman" w:cs="Times New Roman"/>
          <w:sz w:val="24"/>
          <w:szCs w:val="24"/>
        </w:rPr>
        <w:t xml:space="preserve"> that greater understanding of </w:t>
      </w:r>
      <w:r w:rsidR="00D85192" w:rsidRPr="002F1067">
        <w:rPr>
          <w:rFonts w:ascii="Times New Roman" w:hAnsi="Times New Roman" w:cs="Times New Roman"/>
          <w:sz w:val="24"/>
          <w:szCs w:val="24"/>
        </w:rPr>
        <w:t>advertising</w:t>
      </w:r>
      <w:r w:rsidR="00C01C30" w:rsidRPr="002F1067">
        <w:rPr>
          <w:rFonts w:ascii="Times New Roman" w:hAnsi="Times New Roman" w:cs="Times New Roman"/>
          <w:sz w:val="24"/>
          <w:szCs w:val="24"/>
        </w:rPr>
        <w:t xml:space="preserve"> </w:t>
      </w:r>
      <w:r w:rsidR="00D85192" w:rsidRPr="002F1067">
        <w:rPr>
          <w:rFonts w:ascii="Times New Roman" w:hAnsi="Times New Roman" w:cs="Times New Roman"/>
          <w:sz w:val="24"/>
          <w:szCs w:val="24"/>
        </w:rPr>
        <w:t>is</w:t>
      </w:r>
      <w:r w:rsidR="00C01C30" w:rsidRPr="002F1067">
        <w:rPr>
          <w:rFonts w:ascii="Times New Roman" w:hAnsi="Times New Roman" w:cs="Times New Roman"/>
          <w:sz w:val="24"/>
          <w:szCs w:val="24"/>
        </w:rPr>
        <w:t xml:space="preserve"> not protective, with evidence th</w:t>
      </w:r>
      <w:r w:rsidR="00EB5AAC" w:rsidRPr="002F1067">
        <w:rPr>
          <w:rFonts w:ascii="Times New Roman" w:hAnsi="Times New Roman" w:cs="Times New Roman"/>
          <w:sz w:val="24"/>
          <w:szCs w:val="24"/>
        </w:rPr>
        <w:t>at</w:t>
      </w:r>
      <w:r w:rsidR="00C01C30" w:rsidRPr="002F1067">
        <w:rPr>
          <w:rFonts w:ascii="Times New Roman" w:hAnsi="Times New Roman" w:cs="Times New Roman"/>
          <w:sz w:val="24"/>
          <w:szCs w:val="24"/>
        </w:rPr>
        <w:t xml:space="preserve"> attitudinal outcomes were impacted</w:t>
      </w:r>
      <w:r w:rsidR="00830923">
        <w:rPr>
          <w:rFonts w:ascii="Times New Roman" w:hAnsi="Times New Roman" w:cs="Times New Roman"/>
          <w:sz w:val="24"/>
          <w:szCs w:val="24"/>
        </w:rPr>
        <w:t xml:space="preserve"> positively</w:t>
      </w:r>
      <w:r w:rsidR="00C01C30" w:rsidRPr="002F1067">
        <w:rPr>
          <w:rFonts w:ascii="Times New Roman" w:hAnsi="Times New Roman" w:cs="Times New Roman"/>
          <w:sz w:val="24"/>
          <w:szCs w:val="24"/>
        </w:rPr>
        <w:t xml:space="preserve"> regardless of level of understanding. </w:t>
      </w:r>
      <w:r w:rsidR="00B3295C" w:rsidRPr="002F1067">
        <w:rPr>
          <w:rFonts w:ascii="Times New Roman" w:hAnsi="Times New Roman" w:cs="Times New Roman"/>
          <w:sz w:val="24"/>
          <w:szCs w:val="24"/>
        </w:rPr>
        <w:t xml:space="preserve">These findings </w:t>
      </w:r>
      <w:r w:rsidR="00D85192" w:rsidRPr="002F1067">
        <w:rPr>
          <w:rFonts w:ascii="Times New Roman" w:hAnsi="Times New Roman" w:cs="Times New Roman"/>
          <w:sz w:val="24"/>
          <w:szCs w:val="24"/>
        </w:rPr>
        <w:t xml:space="preserve">collectively indicate that </w:t>
      </w:r>
      <w:r w:rsidR="00A94531" w:rsidRPr="002F1067">
        <w:rPr>
          <w:rFonts w:ascii="Times New Roman" w:hAnsi="Times New Roman" w:cs="Times New Roman"/>
          <w:sz w:val="24"/>
          <w:szCs w:val="24"/>
        </w:rPr>
        <w:t xml:space="preserve">advertising impacts children, regardless of </w:t>
      </w:r>
      <w:r w:rsidR="00B9305F" w:rsidRPr="002F1067">
        <w:rPr>
          <w:rFonts w:ascii="Times New Roman" w:hAnsi="Times New Roman" w:cs="Times New Roman"/>
          <w:sz w:val="24"/>
          <w:szCs w:val="24"/>
        </w:rPr>
        <w:t xml:space="preserve">age, level of understanding, </w:t>
      </w:r>
      <w:r w:rsidR="00A94531" w:rsidRPr="002F1067">
        <w:rPr>
          <w:rFonts w:ascii="Times New Roman" w:hAnsi="Times New Roman" w:cs="Times New Roman"/>
          <w:sz w:val="24"/>
          <w:szCs w:val="24"/>
        </w:rPr>
        <w:t>format</w:t>
      </w:r>
      <w:r w:rsidR="00447A67" w:rsidRPr="002F1067">
        <w:rPr>
          <w:rFonts w:ascii="Times New Roman" w:hAnsi="Times New Roman" w:cs="Times New Roman"/>
          <w:sz w:val="24"/>
          <w:szCs w:val="24"/>
        </w:rPr>
        <w:t>,</w:t>
      </w:r>
      <w:r w:rsidR="00B9305F" w:rsidRPr="002F1067">
        <w:rPr>
          <w:rFonts w:ascii="Times New Roman" w:hAnsi="Times New Roman" w:cs="Times New Roman"/>
          <w:sz w:val="24"/>
          <w:szCs w:val="24"/>
        </w:rPr>
        <w:t xml:space="preserve"> or </w:t>
      </w:r>
      <w:r w:rsidR="00A94531" w:rsidRPr="002F1067">
        <w:rPr>
          <w:rFonts w:ascii="Times New Roman" w:hAnsi="Times New Roman" w:cs="Times New Roman"/>
          <w:sz w:val="24"/>
          <w:szCs w:val="24"/>
        </w:rPr>
        <w:t xml:space="preserve">specific </w:t>
      </w:r>
      <w:r w:rsidR="00B9305F" w:rsidRPr="002F1067">
        <w:rPr>
          <w:rFonts w:ascii="Times New Roman" w:hAnsi="Times New Roman" w:cs="Times New Roman"/>
          <w:sz w:val="24"/>
          <w:szCs w:val="24"/>
        </w:rPr>
        <w:t>targeting/</w:t>
      </w:r>
      <w:r w:rsidR="00A94531" w:rsidRPr="002F1067">
        <w:rPr>
          <w:rFonts w:ascii="Times New Roman" w:hAnsi="Times New Roman" w:cs="Times New Roman"/>
          <w:sz w:val="24"/>
          <w:szCs w:val="24"/>
        </w:rPr>
        <w:t>youth appeal</w:t>
      </w:r>
      <w:r w:rsidR="00B9305F" w:rsidRPr="002F1067">
        <w:rPr>
          <w:rFonts w:ascii="Times New Roman" w:hAnsi="Times New Roman" w:cs="Times New Roman"/>
          <w:sz w:val="24"/>
          <w:szCs w:val="24"/>
        </w:rPr>
        <w:t>.</w:t>
      </w:r>
    </w:p>
    <w:p w14:paraId="045FB6C1" w14:textId="6CE6F184" w:rsidR="004D3A2D" w:rsidRPr="002F1067" w:rsidRDefault="00B9305F" w:rsidP="00802A96">
      <w:pPr>
        <w:spacing w:line="480" w:lineRule="auto"/>
        <w:rPr>
          <w:rFonts w:ascii="Times New Roman" w:eastAsia="Calibri" w:hAnsi="Times New Roman" w:cs="Times New Roman"/>
          <w:sz w:val="24"/>
          <w:szCs w:val="24"/>
        </w:rPr>
      </w:pPr>
      <w:r w:rsidRPr="002F1067">
        <w:rPr>
          <w:rFonts w:ascii="Times New Roman" w:hAnsi="Times New Roman" w:cs="Times New Roman"/>
          <w:sz w:val="24"/>
          <w:szCs w:val="24"/>
        </w:rPr>
        <w:t>O</w:t>
      </w:r>
      <w:r w:rsidR="53E0E2AA" w:rsidRPr="002F1067">
        <w:rPr>
          <w:rFonts w:ascii="Times New Roman" w:hAnsi="Times New Roman" w:cs="Times New Roman"/>
          <w:sz w:val="24"/>
          <w:szCs w:val="24"/>
        </w:rPr>
        <w:t>ur findings indicate that</w:t>
      </w:r>
      <w:r w:rsidR="4D1FFEEC" w:rsidRPr="002F1067">
        <w:rPr>
          <w:rFonts w:ascii="Times New Roman" w:hAnsi="Times New Roman" w:cs="Times New Roman"/>
          <w:sz w:val="24"/>
          <w:szCs w:val="24"/>
        </w:rPr>
        <w:t xml:space="preserve"> children </w:t>
      </w:r>
      <w:r w:rsidR="008479B0" w:rsidRPr="002F1067">
        <w:rPr>
          <w:rFonts w:ascii="Times New Roman" w:hAnsi="Times New Roman" w:cs="Times New Roman"/>
          <w:sz w:val="24"/>
          <w:szCs w:val="24"/>
        </w:rPr>
        <w:t xml:space="preserve">and </w:t>
      </w:r>
      <w:r w:rsidR="007F3E5C">
        <w:rPr>
          <w:rFonts w:ascii="Times New Roman" w:hAnsi="Times New Roman" w:cs="Times New Roman"/>
          <w:sz w:val="24"/>
          <w:szCs w:val="24"/>
        </w:rPr>
        <w:t>young people of</w:t>
      </w:r>
      <w:r w:rsidR="008479B0" w:rsidRPr="002F1067">
        <w:rPr>
          <w:rFonts w:ascii="Times New Roman" w:hAnsi="Times New Roman" w:cs="Times New Roman"/>
          <w:sz w:val="24"/>
          <w:szCs w:val="24"/>
        </w:rPr>
        <w:t xml:space="preserve"> </w:t>
      </w:r>
      <w:r w:rsidR="006E0EA4">
        <w:rPr>
          <w:rFonts w:ascii="Times New Roman" w:hAnsi="Times New Roman" w:cs="Times New Roman"/>
          <w:sz w:val="24"/>
          <w:szCs w:val="24"/>
        </w:rPr>
        <w:t xml:space="preserve">all </w:t>
      </w:r>
      <w:r w:rsidR="58847038" w:rsidRPr="002F1067">
        <w:rPr>
          <w:rFonts w:ascii="Times New Roman" w:hAnsi="Times New Roman" w:cs="Times New Roman"/>
          <w:sz w:val="24"/>
          <w:szCs w:val="24"/>
        </w:rPr>
        <w:t xml:space="preserve">ages have some difficulties in understanding advertising. This </w:t>
      </w:r>
      <w:r w:rsidR="2C53CEA6" w:rsidRPr="002F1067">
        <w:rPr>
          <w:rFonts w:ascii="Times New Roman" w:hAnsi="Times New Roman" w:cs="Times New Roman"/>
          <w:sz w:val="24"/>
          <w:szCs w:val="24"/>
        </w:rPr>
        <w:t>fit</w:t>
      </w:r>
      <w:r w:rsidR="00860DB8" w:rsidRPr="002F1067">
        <w:rPr>
          <w:rFonts w:ascii="Times New Roman" w:hAnsi="Times New Roman" w:cs="Times New Roman"/>
          <w:sz w:val="24"/>
          <w:szCs w:val="24"/>
        </w:rPr>
        <w:t>s</w:t>
      </w:r>
      <w:r w:rsidR="2C53CEA6" w:rsidRPr="002F1067">
        <w:rPr>
          <w:rFonts w:ascii="Times New Roman" w:hAnsi="Times New Roman" w:cs="Times New Roman"/>
          <w:sz w:val="24"/>
          <w:szCs w:val="24"/>
        </w:rPr>
        <w:t xml:space="preserve"> with </w:t>
      </w:r>
      <w:r w:rsidR="0895CF1C" w:rsidRPr="002F1067">
        <w:rPr>
          <w:rFonts w:ascii="Times New Roman" w:hAnsi="Times New Roman" w:cs="Times New Roman"/>
          <w:sz w:val="24"/>
          <w:szCs w:val="24"/>
        </w:rPr>
        <w:t xml:space="preserve">the developmental perspective </w:t>
      </w:r>
      <w:r w:rsidR="00E4593B" w:rsidRPr="002F1067">
        <w:rPr>
          <w:rFonts w:ascii="Times New Roman" w:hAnsi="Times New Roman" w:cs="Times New Roman"/>
          <w:sz w:val="24"/>
          <w:szCs w:val="24"/>
        </w:rPr>
        <w:t>that</w:t>
      </w:r>
      <w:r w:rsidR="56277CCA" w:rsidRPr="002F1067">
        <w:rPr>
          <w:rFonts w:ascii="Times New Roman" w:hAnsi="Times New Roman" w:cs="Times New Roman"/>
          <w:sz w:val="24"/>
          <w:szCs w:val="24"/>
        </w:rPr>
        <w:t xml:space="preserve"> young people</w:t>
      </w:r>
      <w:r w:rsidR="754513C6" w:rsidRPr="002F1067">
        <w:rPr>
          <w:rFonts w:ascii="Times New Roman" w:hAnsi="Times New Roman" w:cs="Times New Roman"/>
          <w:sz w:val="24"/>
          <w:szCs w:val="24"/>
        </w:rPr>
        <w:t>’s critical reasoning abilities continu</w:t>
      </w:r>
      <w:r w:rsidR="001860D0" w:rsidRPr="002F1067">
        <w:rPr>
          <w:rFonts w:ascii="Times New Roman" w:hAnsi="Times New Roman" w:cs="Times New Roman"/>
          <w:sz w:val="24"/>
          <w:szCs w:val="24"/>
        </w:rPr>
        <w:t>e</w:t>
      </w:r>
      <w:r w:rsidR="1C845B7A" w:rsidRPr="002F1067">
        <w:rPr>
          <w:rFonts w:ascii="Times New Roman" w:hAnsi="Times New Roman" w:cs="Times New Roman"/>
          <w:sz w:val="24"/>
          <w:szCs w:val="24"/>
        </w:rPr>
        <w:t xml:space="preserve"> </w:t>
      </w:r>
      <w:r w:rsidR="754513C6" w:rsidRPr="002F1067">
        <w:rPr>
          <w:rFonts w:ascii="Times New Roman" w:hAnsi="Times New Roman" w:cs="Times New Roman"/>
          <w:sz w:val="24"/>
          <w:szCs w:val="24"/>
        </w:rPr>
        <w:t>develop</w:t>
      </w:r>
      <w:r w:rsidR="00246209">
        <w:rPr>
          <w:rFonts w:ascii="Times New Roman" w:hAnsi="Times New Roman" w:cs="Times New Roman"/>
          <w:sz w:val="24"/>
          <w:szCs w:val="24"/>
        </w:rPr>
        <w:t>ing</w:t>
      </w:r>
      <w:r w:rsidR="754513C6" w:rsidRPr="002F1067">
        <w:rPr>
          <w:rFonts w:ascii="Times New Roman" w:hAnsi="Times New Roman" w:cs="Times New Roman"/>
          <w:sz w:val="24"/>
          <w:szCs w:val="24"/>
        </w:rPr>
        <w:t xml:space="preserve"> into late adolescence.</w:t>
      </w:r>
      <w:r w:rsidR="005C719E"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Steinberg&lt;/Author&gt;&lt;Year&gt;2004&lt;/Year&gt;&lt;RecNum&gt;29&lt;/RecNum&gt;&lt;DisplayText&gt;&lt;style face="superscript"&gt;29&lt;/style&gt;&lt;/DisplayText&gt;&lt;record&gt;&lt;rec-number&gt;29&lt;/rec-number&gt;&lt;foreign-keys&gt;&lt;key app="EN" db-id="wsteev9en9v9r3eatrppw0dex5zedd9wsf9t" timestamp="1660141312"&gt;29&lt;/key&gt;&lt;/foreign-keys&gt;&lt;ref-type name="Journal Article"&gt;17&lt;/ref-type&gt;&lt;contributors&gt;&lt;authors&gt;&lt;author&gt;Steinberg, L.&lt;/author&gt;&lt;/authors&gt;&lt;/contributors&gt;&lt;auth-address&gt;Department of Psychology, Temple University, Philadelphia, PA 19122, USA. lds@temple.edu&lt;/auth-address&gt;&lt;titles&gt;&lt;title&gt;Risk taking in adolescence: what changes, and why?&lt;/title&gt;&lt;secondary-title&gt;Ann N Y Acad Sci&lt;/secondary-title&gt;&lt;alt-title&gt;Annals of the New York Academy of Sciences&lt;/alt-title&gt;&lt;short-title&gt;Risk taking in adolescence: what changes, and why?&lt;/shor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1-8&lt;/pages&gt;&lt;volume&gt;1021&lt;/volume&gt;&lt;edition&gt;2004/07/15&lt;/edition&gt;&lt;keywords&gt;&lt;keyword&gt;Adolescent&lt;/keyword&gt;&lt;keyword&gt;Adolescent Behavior/physiology/*psychology&lt;/keyword&gt;&lt;keyword&gt;Decision Making&lt;/keyword&gt;&lt;keyword&gt;Humans&lt;/keyword&gt;&lt;keyword&gt;*Risk-Taking&lt;/keyword&gt;&lt;/keywords&gt;&lt;dates&gt;&lt;year&gt;2004&lt;/year&gt;&lt;/dates&gt;&lt;isbn&gt;0077-8923 (Print) 0077-8923&lt;/isbn&gt;&lt;accession-num&gt;15251873&lt;/accession-num&gt;&lt;urls&gt;&lt;/urls&gt;&lt;electronic-resource-num&gt;10.1196/annals.1308.005&lt;/electronic-resource-num&gt;&lt;remote-database-provider&gt;Nlm&lt;/remote-database-provider&gt;&lt;language&gt;eng&lt;/language&gt;&lt;/record&gt;&lt;/Cite&gt;&lt;/EndNote&gt;</w:instrText>
      </w:r>
      <w:r w:rsidR="005C719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9</w:t>
      </w:r>
      <w:r w:rsidR="005C719E" w:rsidRPr="002F1067">
        <w:rPr>
          <w:rFonts w:ascii="Times New Roman" w:hAnsi="Times New Roman" w:cs="Times New Roman"/>
          <w:sz w:val="24"/>
          <w:szCs w:val="24"/>
        </w:rPr>
        <w:fldChar w:fldCharType="end"/>
      </w:r>
      <w:r w:rsidR="000E0704" w:rsidRPr="002F1067">
        <w:rPr>
          <w:rFonts w:ascii="Times New Roman" w:hAnsi="Times New Roman" w:cs="Times New Roman"/>
          <w:sz w:val="24"/>
          <w:szCs w:val="24"/>
        </w:rPr>
        <w:t xml:space="preserve"> </w:t>
      </w:r>
      <w:r w:rsidR="00860DB8" w:rsidRPr="002F1067">
        <w:rPr>
          <w:rFonts w:ascii="Times New Roman" w:hAnsi="Times New Roman" w:cs="Times New Roman"/>
          <w:sz w:val="24"/>
          <w:szCs w:val="24"/>
        </w:rPr>
        <w:t>We f</w:t>
      </w:r>
      <w:r w:rsidR="00765A85" w:rsidRPr="002F1067">
        <w:rPr>
          <w:rFonts w:ascii="Times New Roman" w:hAnsi="Times New Roman" w:cs="Times New Roman"/>
          <w:sz w:val="24"/>
          <w:szCs w:val="24"/>
        </w:rPr>
        <w:t>ound that greater understanding does not necessarily protect against advertising</w:t>
      </w:r>
      <w:r w:rsidR="00246209">
        <w:rPr>
          <w:rFonts w:ascii="Times New Roman" w:hAnsi="Times New Roman" w:cs="Times New Roman"/>
          <w:sz w:val="24"/>
          <w:szCs w:val="24"/>
        </w:rPr>
        <w:t xml:space="preserve">, </w:t>
      </w:r>
      <w:r w:rsidR="00765A85" w:rsidRPr="002F1067">
        <w:rPr>
          <w:rFonts w:ascii="Times New Roman" w:hAnsi="Times New Roman" w:cs="Times New Roman"/>
          <w:sz w:val="24"/>
          <w:szCs w:val="24"/>
        </w:rPr>
        <w:t xml:space="preserve">consistent with the Food Marketing </w:t>
      </w:r>
      <w:r w:rsidR="006452A5" w:rsidRPr="002F1067">
        <w:rPr>
          <w:rFonts w:ascii="Times New Roman" w:hAnsi="Times New Roman" w:cs="Times New Roman"/>
          <w:sz w:val="24"/>
          <w:szCs w:val="24"/>
        </w:rPr>
        <w:t>Defence</w:t>
      </w:r>
      <w:r w:rsidR="00765A85" w:rsidRPr="002F1067">
        <w:rPr>
          <w:rFonts w:ascii="Times New Roman" w:hAnsi="Times New Roman" w:cs="Times New Roman"/>
          <w:sz w:val="24"/>
          <w:szCs w:val="24"/>
        </w:rPr>
        <w:t xml:space="preserve"> Mode</w:t>
      </w:r>
      <w:r w:rsidR="00FD04AF" w:rsidRPr="002F1067">
        <w:rPr>
          <w:rFonts w:ascii="Times New Roman" w:hAnsi="Times New Roman" w:cs="Times New Roman"/>
          <w:sz w:val="24"/>
          <w:szCs w:val="24"/>
        </w:rPr>
        <w:t>l</w:t>
      </w:r>
      <w:r w:rsidR="00765A85" w:rsidRPr="002F1067">
        <w:rPr>
          <w:rFonts w:ascii="Times New Roman" w:hAnsi="Times New Roman" w:cs="Times New Roman"/>
          <w:sz w:val="24"/>
          <w:szCs w:val="24"/>
        </w:rPr>
        <w:t xml:space="preserve"> which challenges the focus on understanding to counteract the effects of advertising. The model instead proposes that advertising influences young people without conscious processing and that motivation to resist is also required</w:t>
      </w:r>
      <w:r w:rsidR="001860D0" w:rsidRPr="002F1067">
        <w:rPr>
          <w:rFonts w:ascii="Times New Roman" w:hAnsi="Times New Roman" w:cs="Times New Roman"/>
          <w:sz w:val="24"/>
          <w:szCs w:val="24"/>
        </w:rPr>
        <w:t>,</w:t>
      </w:r>
      <w:r w:rsidR="00765A85" w:rsidRPr="002F1067">
        <w:rPr>
          <w:rFonts w:ascii="Times New Roman" w:hAnsi="Times New Roman" w:cs="Times New Roman"/>
          <w:sz w:val="24"/>
          <w:szCs w:val="24"/>
        </w:rPr>
        <w:t xml:space="preserve"> which may be </w:t>
      </w:r>
      <w:r w:rsidR="00765A85" w:rsidRPr="002F1067">
        <w:rPr>
          <w:rFonts w:ascii="Times New Roman" w:hAnsi="Times New Roman" w:cs="Times New Roman"/>
          <w:sz w:val="24"/>
          <w:szCs w:val="24"/>
        </w:rPr>
        <w:lastRenderedPageBreak/>
        <w:t>lower among young people.</w:t>
      </w:r>
      <w:r w:rsidR="00765A85"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arris&lt;/Author&gt;&lt;Year&gt;2009&lt;/Year&gt;&lt;RecNum&gt;75&lt;/RecNum&gt;&lt;DisplayText&gt;&lt;style face="superscript"&gt;25&lt;/style&gt;&lt;/DisplayText&gt;&lt;record&gt;&lt;rec-number&gt;75&lt;/rec-number&gt;&lt;foreign-keys&gt;&lt;key app="EN" db-id="ztdffdxs3ww05iepwa1xwsr7r2z5fpvz2t5x" timestamp="1652095860"&gt;75&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lt;/secondary-title&gt;&lt;short-title&gt;The Food Marketing Defense Model: Integrating Psychological Research to Protect Youth and Inform Public Policy&lt;/short-title&gt;&lt;/titles&gt;&lt;periodical&gt;&lt;full-title&gt;Social Issues and Policy Review&lt;/full-title&gt;&lt;/periodical&gt;&lt;pages&gt;211-271&lt;/pages&gt;&lt;volume&gt;3&lt;/volume&gt;&lt;number&gt;1&lt;/number&gt;&lt;dates&gt;&lt;year&gt;2009&lt;/year&gt;&lt;pub-dates&gt;&lt;date&gt;2009/12/01&lt;/date&gt;&lt;/pub-dates&gt;&lt;/dates&gt;&lt;isbn&gt;1751-2395&lt;/isbn&gt;&lt;urls&gt;&lt;related-urls&gt;&lt;url&gt;https://doi.org/10.1111/j.1751-2409.2009.01015.x&lt;/url&gt;&lt;/related-urls&gt;&lt;/urls&gt;&lt;electronic-resource-num&gt;10.1111/j.1751-2409.2009.01015.x&lt;/electronic-resource-num&gt;&lt;access-date&gt;2019/12/02&lt;/access-date&gt;&lt;/record&gt;&lt;/Cite&gt;&lt;/EndNote&gt;</w:instrText>
      </w:r>
      <w:r w:rsidR="00765A85"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5</w:t>
      </w:r>
      <w:r w:rsidR="00765A85" w:rsidRPr="002F1067">
        <w:rPr>
          <w:rFonts w:ascii="Times New Roman" w:hAnsi="Times New Roman" w:cs="Times New Roman"/>
          <w:sz w:val="24"/>
          <w:szCs w:val="24"/>
        </w:rPr>
        <w:fldChar w:fldCharType="end"/>
      </w:r>
      <w:r w:rsidR="00765A85" w:rsidRPr="002F1067">
        <w:rPr>
          <w:rFonts w:ascii="Times New Roman" w:hAnsi="Times New Roman" w:cs="Times New Roman"/>
          <w:sz w:val="24"/>
          <w:szCs w:val="24"/>
        </w:rPr>
        <w:t xml:space="preserve"> </w:t>
      </w:r>
      <w:r w:rsidR="004D3A2D" w:rsidRPr="002F1067">
        <w:rPr>
          <w:rFonts w:ascii="Times New Roman" w:hAnsi="Times New Roman" w:cs="Times New Roman"/>
          <w:sz w:val="24"/>
          <w:szCs w:val="24"/>
        </w:rPr>
        <w:t xml:space="preserve">We did not include disclosure or media literacy </w:t>
      </w:r>
      <w:r w:rsidR="00670D35" w:rsidRPr="002F1067">
        <w:rPr>
          <w:rFonts w:ascii="Times New Roman" w:hAnsi="Times New Roman" w:cs="Times New Roman"/>
          <w:sz w:val="24"/>
          <w:szCs w:val="24"/>
        </w:rPr>
        <w:t xml:space="preserve">intervention </w:t>
      </w:r>
      <w:r w:rsidR="00F50B85">
        <w:rPr>
          <w:rFonts w:ascii="Times New Roman" w:hAnsi="Times New Roman" w:cs="Times New Roman"/>
          <w:sz w:val="24"/>
          <w:szCs w:val="24"/>
        </w:rPr>
        <w:t xml:space="preserve">exposures </w:t>
      </w:r>
      <w:r w:rsidR="004D3A2D" w:rsidRPr="002F1067">
        <w:rPr>
          <w:rFonts w:ascii="Times New Roman" w:hAnsi="Times New Roman" w:cs="Times New Roman"/>
          <w:sz w:val="24"/>
          <w:szCs w:val="24"/>
        </w:rPr>
        <w:t xml:space="preserve">in this review, but our findings suggest that the inclusion of disclosures (e.g. declarations stating “this is an advert”) or media literacy training </w:t>
      </w:r>
      <w:r w:rsidR="00FB6B3F">
        <w:rPr>
          <w:rFonts w:ascii="Times New Roman" w:hAnsi="Times New Roman" w:cs="Times New Roman"/>
          <w:sz w:val="24"/>
          <w:szCs w:val="24"/>
        </w:rPr>
        <w:t xml:space="preserve">designed to increase </w:t>
      </w:r>
      <w:r w:rsidR="00242BA5">
        <w:rPr>
          <w:rFonts w:ascii="Times New Roman" w:hAnsi="Times New Roman" w:cs="Times New Roman"/>
          <w:sz w:val="24"/>
          <w:szCs w:val="24"/>
        </w:rPr>
        <w:t xml:space="preserve">understanding/advertising literacy </w:t>
      </w:r>
      <w:r w:rsidR="004D3A2D" w:rsidRPr="002F1067">
        <w:rPr>
          <w:rFonts w:ascii="Times New Roman" w:hAnsi="Times New Roman" w:cs="Times New Roman"/>
          <w:sz w:val="24"/>
          <w:szCs w:val="24"/>
        </w:rPr>
        <w:t xml:space="preserve">would not </w:t>
      </w:r>
      <w:r w:rsidR="001860D0" w:rsidRPr="002F1067">
        <w:rPr>
          <w:rFonts w:ascii="Times New Roman" w:hAnsi="Times New Roman" w:cs="Times New Roman"/>
          <w:sz w:val="24"/>
          <w:szCs w:val="24"/>
        </w:rPr>
        <w:t xml:space="preserve">necessarily </w:t>
      </w:r>
      <w:r w:rsidR="004D3A2D" w:rsidRPr="002F1067">
        <w:rPr>
          <w:rFonts w:ascii="Times New Roman" w:hAnsi="Times New Roman" w:cs="Times New Roman"/>
          <w:sz w:val="24"/>
          <w:szCs w:val="24"/>
        </w:rPr>
        <w:t xml:space="preserve">protect </w:t>
      </w:r>
      <w:r w:rsidR="001860D0" w:rsidRPr="002F1067">
        <w:rPr>
          <w:rFonts w:ascii="Times New Roman" w:hAnsi="Times New Roman" w:cs="Times New Roman"/>
          <w:sz w:val="24"/>
          <w:szCs w:val="24"/>
        </w:rPr>
        <w:t xml:space="preserve">children and adolescents </w:t>
      </w:r>
      <w:r w:rsidR="004D3A2D" w:rsidRPr="002F1067">
        <w:rPr>
          <w:rFonts w:ascii="Times New Roman" w:hAnsi="Times New Roman" w:cs="Times New Roman"/>
          <w:sz w:val="24"/>
          <w:szCs w:val="24"/>
        </w:rPr>
        <w:t xml:space="preserve">from </w:t>
      </w:r>
      <w:r w:rsidR="001860D0" w:rsidRPr="002F1067">
        <w:rPr>
          <w:rFonts w:ascii="Times New Roman" w:hAnsi="Times New Roman" w:cs="Times New Roman"/>
          <w:sz w:val="24"/>
          <w:szCs w:val="24"/>
        </w:rPr>
        <w:t xml:space="preserve">the </w:t>
      </w:r>
      <w:r w:rsidR="004D3A2D" w:rsidRPr="002F1067">
        <w:rPr>
          <w:rFonts w:ascii="Times New Roman" w:hAnsi="Times New Roman" w:cs="Times New Roman"/>
          <w:sz w:val="24"/>
          <w:szCs w:val="24"/>
        </w:rPr>
        <w:t xml:space="preserve">influence </w:t>
      </w:r>
      <w:r w:rsidR="001860D0" w:rsidRPr="002F1067">
        <w:rPr>
          <w:rFonts w:ascii="Times New Roman" w:hAnsi="Times New Roman" w:cs="Times New Roman"/>
          <w:sz w:val="24"/>
          <w:szCs w:val="24"/>
        </w:rPr>
        <w:t>of</w:t>
      </w:r>
      <w:r w:rsidR="004D3A2D" w:rsidRPr="002F1067">
        <w:rPr>
          <w:rFonts w:ascii="Times New Roman" w:hAnsi="Times New Roman" w:cs="Times New Roman"/>
          <w:sz w:val="24"/>
          <w:szCs w:val="24"/>
        </w:rPr>
        <w:t xml:space="preserve"> advertising.</w:t>
      </w:r>
      <w:r w:rsidR="00DB5422"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Coates&lt;/Author&gt;&lt;Year&gt;2019&lt;/Year&gt;&lt;RecNum&gt;76&lt;/RecNum&gt;&lt;DisplayText&gt;&lt;style face="superscript"&gt;77&lt;/style&gt;&lt;/DisplayText&gt;&lt;record&gt;&lt;rec-number&gt;76&lt;/rec-number&gt;&lt;foreign-keys&gt;&lt;key app="EN" db-id="wsteev9en9v9r3eatrppw0dex5zedd9wsf9t" timestamp="1660141347"&gt;76&lt;/key&gt;&lt;/foreign-keys&gt;&lt;ref-type name="Journal Article"&gt;17&lt;/ref-type&gt;&lt;contributors&gt;&lt;authors&gt;&lt;author&gt;Coates, Anna Elizabeth&lt;/author&gt;&lt;author&gt;Hardman, Charlotte Alice&lt;/author&gt;&lt;author&gt;Halford, Jason Christian Grovenor&lt;/author&gt;&lt;author&gt;Christiansen, Paul&lt;/author&gt;&lt;author&gt;Boyland, Emma Jane&lt;/author&gt;&lt;/authors&gt;&lt;/contributors&gt;&lt;titles&gt;&lt;title&gt;The effect of influencer marketing of food and a “protective” advertising disclosure on children&amp;apos;s food intake&lt;/title&gt;&lt;secondary-title&gt;Pediatric Obesity&lt;/secondary-title&gt;&lt;/titles&gt;&lt;periodical&gt;&lt;full-title&gt;Pediatric Obesity&lt;/full-title&gt;&lt;/periodical&gt;&lt;pages&gt;e12540&lt;/pages&gt;&lt;volume&gt;14&lt;/volume&gt;&lt;number&gt;10&lt;/number&gt;&lt;keywords&gt;&lt;keyword&gt;digital marketing&lt;/keyword&gt;&lt;keyword&gt;disclosures&lt;/keyword&gt;&lt;keyword&gt;food advertisement&lt;/keyword&gt;&lt;keyword&gt;food intake&lt;/keyword&gt;&lt;keyword&gt;influencer&lt;/keyword&gt;&lt;keyword&gt;social media&lt;/keyword&gt;&lt;/keywords&gt;&lt;dates&gt;&lt;year&gt;2019&lt;/year&gt;&lt;/dates&gt;&lt;publisher&gt;John Wiley &amp;amp; Sons, Ltd&lt;/publisher&gt;&lt;isbn&gt;2047-6302&lt;/isbn&gt;&lt;urls&gt;&lt;/urls&gt;&lt;electronic-resource-num&gt;10.1111/ijpo.12540&lt;/electronic-resource-num&gt;&lt;access-date&gt;2022/03/21&lt;/access-date&gt;&lt;/record&gt;&lt;/Cite&gt;&lt;/EndNote&gt;</w:instrText>
      </w:r>
      <w:r w:rsidR="00DB5422"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7</w:t>
      </w:r>
      <w:r w:rsidR="00DB5422" w:rsidRPr="002F1067">
        <w:rPr>
          <w:rFonts w:ascii="Times New Roman" w:hAnsi="Times New Roman" w:cs="Times New Roman"/>
          <w:sz w:val="24"/>
          <w:szCs w:val="24"/>
        </w:rPr>
        <w:fldChar w:fldCharType="end"/>
      </w:r>
      <w:r w:rsidR="00670264" w:rsidRPr="177EB84F">
        <w:rPr>
          <w:rFonts w:ascii="Times New Roman" w:hAnsi="Times New Roman" w:cs="Times New Roman"/>
          <w:sz w:val="24"/>
          <w:szCs w:val="24"/>
        </w:rPr>
        <w:t xml:space="preserve"> </w:t>
      </w:r>
      <w:r w:rsidR="00480DC4" w:rsidRPr="177EB84F">
        <w:rPr>
          <w:rFonts w:ascii="Times New Roman" w:hAnsi="Times New Roman" w:cs="Times New Roman"/>
          <w:sz w:val="24"/>
          <w:szCs w:val="24"/>
        </w:rPr>
        <w:t>This is supported in the l</w:t>
      </w:r>
      <w:r w:rsidR="00670264" w:rsidRPr="177EB84F">
        <w:rPr>
          <w:rFonts w:ascii="Times New Roman" w:hAnsi="Times New Roman" w:cs="Times New Roman"/>
          <w:sz w:val="24"/>
          <w:szCs w:val="24"/>
        </w:rPr>
        <w:t>iterature</w:t>
      </w:r>
      <w:r w:rsidR="00480DC4">
        <w:rPr>
          <w:rFonts w:ascii="Times New Roman" w:hAnsi="Times New Roman" w:cs="Times New Roman"/>
          <w:sz w:val="24"/>
          <w:szCs w:val="24"/>
        </w:rPr>
        <w:t>,</w:t>
      </w:r>
      <w:r w:rsidR="00670264">
        <w:rPr>
          <w:rFonts w:ascii="Times New Roman" w:hAnsi="Times New Roman" w:cs="Times New Roman"/>
          <w:sz w:val="24"/>
          <w:szCs w:val="24"/>
        </w:rPr>
        <w:t xml:space="preserve"> </w:t>
      </w:r>
      <w:r w:rsidR="005C1339">
        <w:rPr>
          <w:rFonts w:ascii="Times New Roman" w:hAnsi="Times New Roman" w:cs="Times New Roman"/>
          <w:sz w:val="24"/>
          <w:szCs w:val="24"/>
        </w:rPr>
        <w:t>one experiment found</w:t>
      </w:r>
      <w:r w:rsidR="00DE0305">
        <w:rPr>
          <w:rFonts w:ascii="Times New Roman" w:hAnsi="Times New Roman" w:cs="Times New Roman"/>
          <w:sz w:val="24"/>
          <w:szCs w:val="24"/>
        </w:rPr>
        <w:t xml:space="preserve"> that </w:t>
      </w:r>
      <w:r w:rsidR="009773F6" w:rsidRPr="009773F6">
        <w:rPr>
          <w:rFonts w:ascii="Times New Roman" w:hAnsi="Times New Roman" w:cs="Times New Roman"/>
          <w:sz w:val="24"/>
          <w:szCs w:val="24"/>
        </w:rPr>
        <w:t xml:space="preserve">children who viewed food marketing with a disclosure </w:t>
      </w:r>
      <w:r w:rsidR="00480DC4">
        <w:rPr>
          <w:rFonts w:ascii="Times New Roman" w:hAnsi="Times New Roman" w:cs="Times New Roman"/>
          <w:sz w:val="24"/>
          <w:szCs w:val="24"/>
        </w:rPr>
        <w:t xml:space="preserve">actually </w:t>
      </w:r>
      <w:r w:rsidR="009773F6" w:rsidRPr="009773F6">
        <w:rPr>
          <w:rFonts w:ascii="Times New Roman" w:hAnsi="Times New Roman" w:cs="Times New Roman"/>
          <w:sz w:val="24"/>
          <w:szCs w:val="24"/>
        </w:rPr>
        <w:t xml:space="preserve">consumed </w:t>
      </w:r>
      <w:r w:rsidR="000844B6">
        <w:rPr>
          <w:rFonts w:ascii="Times New Roman" w:hAnsi="Times New Roman" w:cs="Times New Roman"/>
          <w:sz w:val="24"/>
          <w:szCs w:val="24"/>
        </w:rPr>
        <w:t>significantly</w:t>
      </w:r>
      <w:r w:rsidR="009773F6" w:rsidRPr="009773F6">
        <w:rPr>
          <w:rFonts w:ascii="Times New Roman" w:hAnsi="Times New Roman" w:cs="Times New Roman"/>
          <w:sz w:val="24"/>
          <w:szCs w:val="24"/>
        </w:rPr>
        <w:t xml:space="preserve"> more of </w:t>
      </w:r>
      <w:r w:rsidR="00BA3F8B">
        <w:rPr>
          <w:rFonts w:ascii="Times New Roman" w:hAnsi="Times New Roman" w:cs="Times New Roman"/>
          <w:sz w:val="24"/>
          <w:szCs w:val="24"/>
        </w:rPr>
        <w:t>a</w:t>
      </w:r>
      <w:r w:rsidR="009773F6" w:rsidRPr="009773F6">
        <w:rPr>
          <w:rFonts w:ascii="Times New Roman" w:hAnsi="Times New Roman" w:cs="Times New Roman"/>
          <w:sz w:val="24"/>
          <w:szCs w:val="24"/>
        </w:rPr>
        <w:t xml:space="preserve"> marketed snack </w:t>
      </w:r>
      <w:r w:rsidR="00BA3F8B">
        <w:rPr>
          <w:rFonts w:ascii="Times New Roman" w:hAnsi="Times New Roman" w:cs="Times New Roman"/>
          <w:sz w:val="24"/>
          <w:szCs w:val="24"/>
        </w:rPr>
        <w:t>than a</w:t>
      </w:r>
      <w:r w:rsidR="009773F6" w:rsidRPr="009773F6">
        <w:rPr>
          <w:rFonts w:ascii="Times New Roman" w:hAnsi="Times New Roman" w:cs="Times New Roman"/>
          <w:sz w:val="24"/>
          <w:szCs w:val="24"/>
        </w:rPr>
        <w:t xml:space="preserve"> control</w:t>
      </w:r>
      <w:r w:rsidR="00BA3F8B">
        <w:rPr>
          <w:rFonts w:ascii="Times New Roman" w:hAnsi="Times New Roman" w:cs="Times New Roman"/>
          <w:sz w:val="24"/>
          <w:szCs w:val="24"/>
        </w:rPr>
        <w:t xml:space="preserve"> group</w:t>
      </w:r>
      <w:r w:rsidR="0081590C">
        <w:rPr>
          <w:rFonts w:ascii="Times New Roman" w:hAnsi="Times New Roman" w:cs="Times New Roman"/>
          <w:sz w:val="24"/>
          <w:szCs w:val="24"/>
        </w:rPr>
        <w:t>.</w:t>
      </w:r>
      <w:r w:rsidR="00F23793">
        <w:rPr>
          <w:rFonts w:ascii="Times New Roman" w:hAnsi="Times New Roman" w:cs="Times New Roman"/>
          <w:sz w:val="24"/>
          <w:szCs w:val="24"/>
        </w:rPr>
        <w:fldChar w:fldCharType="begin"/>
      </w:r>
      <w:r w:rsidR="0084467B">
        <w:rPr>
          <w:rFonts w:ascii="Times New Roman" w:hAnsi="Times New Roman" w:cs="Times New Roman"/>
          <w:sz w:val="24"/>
          <w:szCs w:val="24"/>
        </w:rPr>
        <w:instrText xml:space="preserve"> ADDIN EN.CITE &lt;EndNote&gt;&lt;Cite&gt;&lt;Author&gt;Coates&lt;/Author&gt;&lt;Year&gt;2019&lt;/Year&gt;&lt;RecNum&gt;97&lt;/RecNum&gt;&lt;DisplayText&gt;&lt;style face="superscript"&gt;77&lt;/style&gt;&lt;/DisplayText&gt;&lt;record&gt;&lt;rec-number&gt;97&lt;/rec-number&gt;&lt;foreign-keys&gt;&lt;key app="EN" db-id="ztdffdxs3ww05iepwa1xwsr7r2z5fpvz2t5x" timestamp="1652095869"&gt;97&lt;/key&gt;&lt;/foreign-keys&gt;&lt;ref-type name="Journal Article"&gt;17&lt;/ref-type&gt;&lt;contributors&gt;&lt;authors&gt;&lt;author&gt;Coates, A. E.&lt;/author&gt;&lt;author&gt;Hardman, C. A.&lt;/author&gt;&lt;author&gt;Halford, J. C. G.&lt;/author&gt;&lt;author&gt;Christiansen, P.&lt;/author&gt;&lt;author&gt;Boyland, E. J.&lt;/author&gt;&lt;/authors&gt;&lt;/contributors&gt;&lt;titles&gt;&lt;title&gt;The effect of influencer marketing of food and a “protective” advertising disclosure on children&amp;apos;s food intake&lt;/title&gt;&lt;secondary-title&gt;Pediatric Obesity&lt;/secondary-title&gt;&lt;/titles&gt;&lt;periodical&gt;&lt;full-title&gt;Pediatric Obesity&lt;/full-title&gt;&lt;/periodical&gt;&lt;pages&gt;e12540&lt;/pages&gt;&lt;volume&gt;14&lt;/volume&gt;&lt;number&gt;10&lt;/number&gt;&lt;keywords&gt;&lt;keyword&gt;digital marketing&lt;/keyword&gt;&lt;keyword&gt;disclosures&lt;/keyword&gt;&lt;keyword&gt;food advertisement&lt;/keyword&gt;&lt;keyword&gt;food intake&lt;/keyword&gt;&lt;keyword&gt;influencer&lt;/keyword&gt;&lt;keyword&gt;social media&lt;/keyword&gt;&lt;/keywords&gt;&lt;dates&gt;&lt;year&gt;2019&lt;/year&gt;&lt;/dates&gt;&lt;publisher&gt;John Wiley &amp;amp; Sons, Ltd&lt;/publisher&gt;&lt;isbn&gt;2047-6302&lt;/isbn&gt;&lt;urls&gt;&lt;/urls&gt;&lt;electronic-resource-num&gt;https://doi.org/10.1111/ijpo.12540&lt;/electronic-resource-num&gt;&lt;access-date&gt;2022/03/21&lt;/access-date&gt;&lt;/record&gt;&lt;/Cite&gt;&lt;/EndNote&gt;</w:instrText>
      </w:r>
      <w:r w:rsidR="00F23793">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7</w:t>
      </w:r>
      <w:r w:rsidR="00F23793">
        <w:rPr>
          <w:rFonts w:ascii="Times New Roman" w:hAnsi="Times New Roman" w:cs="Times New Roman"/>
          <w:sz w:val="24"/>
          <w:szCs w:val="24"/>
        </w:rPr>
        <w:fldChar w:fldCharType="end"/>
      </w:r>
      <w:r w:rsidR="0081590C">
        <w:rPr>
          <w:rFonts w:ascii="Times New Roman" w:hAnsi="Times New Roman" w:cs="Times New Roman"/>
          <w:sz w:val="24"/>
          <w:szCs w:val="24"/>
        </w:rPr>
        <w:t xml:space="preserve"> A study in adolescents found that </w:t>
      </w:r>
      <w:r w:rsidR="00186B3D">
        <w:rPr>
          <w:rFonts w:ascii="Times New Roman" w:hAnsi="Times New Roman" w:cs="Times New Roman"/>
          <w:sz w:val="24"/>
          <w:szCs w:val="24"/>
        </w:rPr>
        <w:t>disclosures did not mitigate persuasion</w:t>
      </w:r>
      <w:r w:rsidR="000F09BA">
        <w:rPr>
          <w:rFonts w:ascii="Times New Roman" w:hAnsi="Times New Roman" w:cs="Times New Roman"/>
          <w:sz w:val="24"/>
          <w:szCs w:val="24"/>
        </w:rPr>
        <w:t xml:space="preserve"> and increased brand memory, despite increasing understanding of persuasive intent</w:t>
      </w:r>
      <w:r w:rsidR="00BA3F8B">
        <w:rPr>
          <w:rFonts w:ascii="Times New Roman" w:hAnsi="Times New Roman" w:cs="Times New Roman"/>
          <w:sz w:val="24"/>
          <w:szCs w:val="24"/>
        </w:rPr>
        <w:t>.</w:t>
      </w:r>
      <w:r w:rsidR="00F23793">
        <w:rPr>
          <w:rFonts w:ascii="Times New Roman" w:hAnsi="Times New Roman" w:cs="Times New Roman"/>
          <w:sz w:val="24"/>
          <w:szCs w:val="24"/>
        </w:rPr>
        <w:fldChar w:fldCharType="begin">
          <w:fldData xml:space="preserve">PEVuZE5vdGU+PENpdGU+PEF1dGhvcj52YW48L0F1dGhvcj48WWVhcj4yMDE3PC9ZZWFyPjxSZWNO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2YW48L0F1dGhvcj48WWVhcj4yMDE3PC9ZZWFyPjxSZWNO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F23793">
        <w:rPr>
          <w:rFonts w:ascii="Times New Roman" w:hAnsi="Times New Roman" w:cs="Times New Roman"/>
          <w:sz w:val="24"/>
          <w:szCs w:val="24"/>
        </w:rPr>
      </w:r>
      <w:r w:rsidR="00F23793">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8</w:t>
      </w:r>
      <w:r w:rsidR="00F23793">
        <w:rPr>
          <w:rFonts w:ascii="Times New Roman" w:hAnsi="Times New Roman" w:cs="Times New Roman"/>
          <w:sz w:val="24"/>
          <w:szCs w:val="24"/>
        </w:rPr>
        <w:fldChar w:fldCharType="end"/>
      </w:r>
      <w:r w:rsidR="00BA3F8B">
        <w:rPr>
          <w:rFonts w:ascii="Times New Roman" w:hAnsi="Times New Roman" w:cs="Times New Roman"/>
          <w:sz w:val="24"/>
          <w:szCs w:val="24"/>
        </w:rPr>
        <w:t xml:space="preserve"> </w:t>
      </w:r>
      <w:r w:rsidR="00E461DC" w:rsidRPr="002F1067">
        <w:rPr>
          <w:rFonts w:ascii="Times New Roman" w:hAnsi="Times New Roman" w:cs="Times New Roman"/>
          <w:sz w:val="24"/>
          <w:szCs w:val="24"/>
        </w:rPr>
        <w:t>M</w:t>
      </w:r>
      <w:r w:rsidR="00D73CCB" w:rsidRPr="002F1067">
        <w:rPr>
          <w:rFonts w:ascii="Times New Roman" w:hAnsi="Times New Roman" w:cs="Times New Roman"/>
          <w:sz w:val="24"/>
          <w:szCs w:val="24"/>
        </w:rPr>
        <w:t xml:space="preserve">edia </w:t>
      </w:r>
      <w:r w:rsidR="004D3A2D" w:rsidRPr="002F1067">
        <w:rPr>
          <w:rFonts w:ascii="Times New Roman" w:hAnsi="Times New Roman" w:cs="Times New Roman"/>
          <w:sz w:val="24"/>
          <w:szCs w:val="24"/>
        </w:rPr>
        <w:t xml:space="preserve">literacy programmes are </w:t>
      </w:r>
      <w:r w:rsidR="002702A9" w:rsidRPr="002F1067">
        <w:rPr>
          <w:rFonts w:ascii="Times New Roman" w:hAnsi="Times New Roman" w:cs="Times New Roman"/>
          <w:sz w:val="24"/>
          <w:szCs w:val="24"/>
        </w:rPr>
        <w:t>a</w:t>
      </w:r>
      <w:r w:rsidR="00D73CCB" w:rsidRPr="002F1067">
        <w:rPr>
          <w:rFonts w:ascii="Times New Roman" w:hAnsi="Times New Roman" w:cs="Times New Roman"/>
          <w:sz w:val="24"/>
          <w:szCs w:val="24"/>
        </w:rPr>
        <w:t xml:space="preserve"> </w:t>
      </w:r>
      <w:r w:rsidR="004D3A2D" w:rsidRPr="002F1067">
        <w:rPr>
          <w:rFonts w:ascii="Times New Roman" w:hAnsi="Times New Roman" w:cs="Times New Roman"/>
          <w:sz w:val="24"/>
          <w:szCs w:val="24"/>
        </w:rPr>
        <w:t>strategy</w:t>
      </w:r>
      <w:r w:rsidR="00107248" w:rsidRPr="002F1067">
        <w:rPr>
          <w:rFonts w:ascii="Times New Roman" w:hAnsi="Times New Roman" w:cs="Times New Roman"/>
          <w:sz w:val="24"/>
          <w:szCs w:val="24"/>
        </w:rPr>
        <w:t xml:space="preserve"> often</w:t>
      </w:r>
      <w:r w:rsidR="00B75E83" w:rsidRPr="002F1067">
        <w:rPr>
          <w:rFonts w:ascii="Times New Roman" w:hAnsi="Times New Roman" w:cs="Times New Roman"/>
          <w:sz w:val="24"/>
          <w:szCs w:val="24"/>
        </w:rPr>
        <w:t xml:space="preserve"> suggested</w:t>
      </w:r>
      <w:r w:rsidR="00107248" w:rsidRPr="002F1067">
        <w:rPr>
          <w:rFonts w:ascii="Times New Roman" w:hAnsi="Times New Roman" w:cs="Times New Roman"/>
          <w:sz w:val="24"/>
          <w:szCs w:val="24"/>
        </w:rPr>
        <w:t xml:space="preserve"> by</w:t>
      </w:r>
      <w:r w:rsidR="00B75E83" w:rsidRPr="002F1067">
        <w:rPr>
          <w:rFonts w:ascii="Times New Roman" w:hAnsi="Times New Roman" w:cs="Times New Roman"/>
          <w:sz w:val="24"/>
          <w:szCs w:val="24"/>
        </w:rPr>
        <w:t xml:space="preserve"> the</w:t>
      </w:r>
      <w:r w:rsidR="002702A9" w:rsidRPr="002F1067">
        <w:rPr>
          <w:rFonts w:ascii="Times New Roman" w:hAnsi="Times New Roman" w:cs="Times New Roman"/>
          <w:sz w:val="24"/>
          <w:szCs w:val="24"/>
        </w:rPr>
        <w:t xml:space="preserve"> food and beverage industry</w:t>
      </w:r>
      <w:r w:rsidR="004D3A2D" w:rsidRPr="002F1067">
        <w:rPr>
          <w:rFonts w:ascii="Times New Roman" w:hAnsi="Times New Roman" w:cs="Times New Roman"/>
          <w:sz w:val="24"/>
          <w:szCs w:val="24"/>
        </w:rPr>
        <w:t xml:space="preserve"> to increase persuasion knowledge in children, in lieu of improved regulations</w:t>
      </w:r>
      <w:r w:rsidR="002702A9" w:rsidRPr="002F1067">
        <w:rPr>
          <w:rFonts w:ascii="Times New Roman" w:hAnsi="Times New Roman" w:cs="Times New Roman"/>
          <w:sz w:val="24"/>
          <w:szCs w:val="24"/>
        </w:rPr>
        <w:t>, such as industry-funded Media Smart</w:t>
      </w:r>
      <w:r w:rsidR="00B75E83" w:rsidRPr="002F1067">
        <w:rPr>
          <w:rFonts w:ascii="Times New Roman" w:hAnsi="Times New Roman" w:cs="Times New Roman"/>
          <w:sz w:val="24"/>
          <w:szCs w:val="24"/>
        </w:rPr>
        <w:t xml:space="preserve"> (see </w:t>
      </w:r>
      <w:hyperlink r:id="rId11" w:history="1">
        <w:r w:rsidR="00B75E83" w:rsidRPr="002F1067">
          <w:rPr>
            <w:rStyle w:val="Hyperlink"/>
            <w:rFonts w:ascii="Times New Roman" w:hAnsi="Times New Roman" w:cs="Times New Roman"/>
            <w:sz w:val="24"/>
            <w:szCs w:val="24"/>
          </w:rPr>
          <w:t>https://mediasmart.uk.com/</w:t>
        </w:r>
      </w:hyperlink>
      <w:r w:rsidR="00B75E83" w:rsidRPr="002F1067">
        <w:rPr>
          <w:rFonts w:ascii="Times New Roman" w:hAnsi="Times New Roman" w:cs="Times New Roman"/>
          <w:sz w:val="24"/>
          <w:szCs w:val="24"/>
        </w:rPr>
        <w:t>)</w:t>
      </w:r>
      <w:r w:rsidR="004D3A2D" w:rsidRPr="002F1067">
        <w:rPr>
          <w:rFonts w:ascii="Times New Roman" w:hAnsi="Times New Roman" w:cs="Times New Roman"/>
          <w:sz w:val="24"/>
          <w:szCs w:val="24"/>
        </w:rPr>
        <w:t>.</w:t>
      </w:r>
      <w:r w:rsidR="006572B2" w:rsidRPr="002F1067">
        <w:rPr>
          <w:rFonts w:ascii="Times New Roman" w:hAnsi="Times New Roman" w:cs="Times New Roman"/>
          <w:sz w:val="24"/>
          <w:szCs w:val="24"/>
        </w:rPr>
        <w:fldChar w:fldCharType="begin">
          <w:fldData xml:space="preserve">PEVuZE5vdGU+PENpdGU+PEF1dGhvcj5DYXJhaGVyPC9BdXRob3I+PFllYXI+MjAwNjwvWWVhcj48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DYXJhaGVyPC9BdXRob3I+PFllYXI+MjAwNjwvWWVhcj48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6572B2" w:rsidRPr="002F1067">
        <w:rPr>
          <w:rFonts w:ascii="Times New Roman" w:hAnsi="Times New Roman" w:cs="Times New Roman"/>
          <w:sz w:val="24"/>
          <w:szCs w:val="24"/>
        </w:rPr>
      </w:r>
      <w:r w:rsidR="006572B2"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9,80</w:t>
      </w:r>
      <w:r w:rsidR="006572B2" w:rsidRPr="002F1067">
        <w:rPr>
          <w:rFonts w:ascii="Times New Roman" w:hAnsi="Times New Roman" w:cs="Times New Roman"/>
          <w:sz w:val="24"/>
          <w:szCs w:val="24"/>
        </w:rPr>
        <w:fldChar w:fldCharType="end"/>
      </w:r>
      <w:r w:rsidR="00000815" w:rsidRPr="002F1067">
        <w:rPr>
          <w:rFonts w:ascii="Times New Roman" w:hAnsi="Times New Roman" w:cs="Times New Roman"/>
          <w:sz w:val="24"/>
          <w:szCs w:val="24"/>
        </w:rPr>
        <w:t xml:space="preserve"> </w:t>
      </w:r>
    </w:p>
    <w:p w14:paraId="380DA349" w14:textId="060A6F44" w:rsidR="57B9DB62" w:rsidRPr="002F1067" w:rsidRDefault="01B3C330"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 xml:space="preserve">Our findings </w:t>
      </w:r>
      <w:r w:rsidR="36D64B4F" w:rsidRPr="002F1067">
        <w:rPr>
          <w:rFonts w:ascii="Times New Roman" w:hAnsi="Times New Roman" w:cs="Times New Roman"/>
          <w:sz w:val="24"/>
          <w:szCs w:val="24"/>
        </w:rPr>
        <w:t>that advertising ha</w:t>
      </w:r>
      <w:r w:rsidR="00246209">
        <w:rPr>
          <w:rFonts w:ascii="Times New Roman" w:hAnsi="Times New Roman" w:cs="Times New Roman"/>
          <w:sz w:val="24"/>
          <w:szCs w:val="24"/>
        </w:rPr>
        <w:t>d</w:t>
      </w:r>
      <w:r w:rsidR="36D64B4F" w:rsidRPr="002F1067">
        <w:rPr>
          <w:rFonts w:ascii="Times New Roman" w:hAnsi="Times New Roman" w:cs="Times New Roman"/>
          <w:sz w:val="24"/>
          <w:szCs w:val="24"/>
        </w:rPr>
        <w:t xml:space="preserve"> </w:t>
      </w:r>
      <w:r w:rsidRPr="002F1067">
        <w:rPr>
          <w:rFonts w:ascii="Times New Roman" w:hAnsi="Times New Roman" w:cs="Times New Roman"/>
          <w:sz w:val="24"/>
          <w:szCs w:val="24"/>
        </w:rPr>
        <w:t>a positive impact on attitudes are consistent with</w:t>
      </w:r>
      <w:r w:rsidR="00E02A47" w:rsidRPr="002F1067">
        <w:rPr>
          <w:rFonts w:ascii="Times New Roman" w:hAnsi="Times New Roman" w:cs="Times New Roman"/>
          <w:sz w:val="24"/>
          <w:szCs w:val="24"/>
        </w:rPr>
        <w:t xml:space="preserve"> previous </w:t>
      </w:r>
      <w:r w:rsidR="001860D0" w:rsidRPr="002F1067">
        <w:rPr>
          <w:rFonts w:ascii="Times New Roman" w:hAnsi="Times New Roman" w:cs="Times New Roman"/>
          <w:sz w:val="24"/>
          <w:szCs w:val="24"/>
        </w:rPr>
        <w:t xml:space="preserve">research </w:t>
      </w:r>
      <w:r w:rsidRPr="002F1067">
        <w:rPr>
          <w:rFonts w:ascii="Times New Roman" w:hAnsi="Times New Roman" w:cs="Times New Roman"/>
          <w:sz w:val="24"/>
          <w:szCs w:val="24"/>
        </w:rPr>
        <w:t>on food advertising.</w:t>
      </w:r>
      <w:r w:rsidR="004121CE" w:rsidRPr="002F1067">
        <w:rPr>
          <w:rFonts w:ascii="Times New Roman" w:hAnsi="Times New Roman" w:cs="Times New Roman"/>
          <w:sz w:val="24"/>
          <w:szCs w:val="24"/>
        </w:rPr>
        <w:fldChar w:fldCharType="begin">
          <w:fldData xml:space="preserve">PEVuZE5vdGU+PENpdGU+PEF1dGhvcj5Db2xlbWFuPC9BdXRob3I+PFllYXI+MjAyMjwvWWVhcj48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Db2xlbWFuPC9BdXRob3I+PFllYXI+MjAyMjwvWWVhcj48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4121CE" w:rsidRPr="002F1067">
        <w:rPr>
          <w:rFonts w:ascii="Times New Roman" w:hAnsi="Times New Roman" w:cs="Times New Roman"/>
          <w:sz w:val="24"/>
          <w:szCs w:val="24"/>
        </w:rPr>
      </w:r>
      <w:r w:rsidR="004121C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2,14,81,82</w:t>
      </w:r>
      <w:r w:rsidR="004121CE"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w:t>
      </w:r>
      <w:r w:rsidR="00246209">
        <w:rPr>
          <w:rFonts w:ascii="Times New Roman" w:hAnsi="Times New Roman" w:cs="Times New Roman"/>
          <w:sz w:val="24"/>
          <w:szCs w:val="24"/>
        </w:rPr>
        <w:t>F</w:t>
      </w:r>
      <w:r w:rsidR="00216D54" w:rsidRPr="002F1067">
        <w:rPr>
          <w:rFonts w:ascii="Times New Roman" w:hAnsi="Times New Roman" w:cs="Times New Roman"/>
          <w:sz w:val="24"/>
          <w:szCs w:val="24"/>
        </w:rPr>
        <w:t>urther support</w:t>
      </w:r>
      <w:r w:rsidR="00246209">
        <w:rPr>
          <w:rFonts w:ascii="Times New Roman" w:hAnsi="Times New Roman" w:cs="Times New Roman"/>
          <w:sz w:val="24"/>
          <w:szCs w:val="24"/>
        </w:rPr>
        <w:t>ing</w:t>
      </w:r>
      <w:r w:rsidR="00216D54" w:rsidRPr="002F1067">
        <w:rPr>
          <w:rFonts w:ascii="Times New Roman" w:hAnsi="Times New Roman" w:cs="Times New Roman"/>
          <w:sz w:val="24"/>
          <w:szCs w:val="24"/>
        </w:rPr>
        <w:t xml:space="preserve"> </w:t>
      </w:r>
      <w:r w:rsidR="363A1A63" w:rsidRPr="002F1067">
        <w:rPr>
          <w:rFonts w:ascii="Times New Roman" w:hAnsi="Times New Roman" w:cs="Times New Roman"/>
          <w:sz w:val="24"/>
          <w:szCs w:val="24"/>
        </w:rPr>
        <w:t>these findings</w:t>
      </w:r>
      <w:r w:rsidR="00A110A2">
        <w:rPr>
          <w:rFonts w:ascii="Times New Roman" w:hAnsi="Times New Roman" w:cs="Times New Roman"/>
          <w:sz w:val="24"/>
          <w:szCs w:val="24"/>
        </w:rPr>
        <w:t xml:space="preserve">, </w:t>
      </w:r>
      <w:r w:rsidR="0CB909BD" w:rsidRPr="002F1067">
        <w:rPr>
          <w:rFonts w:ascii="Times New Roman" w:hAnsi="Times New Roman" w:cs="Times New Roman"/>
          <w:sz w:val="24"/>
          <w:szCs w:val="24"/>
        </w:rPr>
        <w:t xml:space="preserve">adverts </w:t>
      </w:r>
      <w:r w:rsidR="3D8A5B6F" w:rsidRPr="002F1067">
        <w:rPr>
          <w:rFonts w:ascii="Times New Roman" w:hAnsi="Times New Roman" w:cs="Times New Roman"/>
          <w:sz w:val="24"/>
          <w:szCs w:val="24"/>
        </w:rPr>
        <w:t xml:space="preserve">(TV and advergames) </w:t>
      </w:r>
      <w:r w:rsidR="5662423D" w:rsidRPr="002F1067">
        <w:rPr>
          <w:rFonts w:ascii="Times New Roman" w:hAnsi="Times New Roman" w:cs="Times New Roman"/>
          <w:sz w:val="24"/>
          <w:szCs w:val="24"/>
        </w:rPr>
        <w:t xml:space="preserve">for </w:t>
      </w:r>
      <w:r w:rsidR="4EAEC356" w:rsidRPr="002F1067">
        <w:rPr>
          <w:rFonts w:ascii="Times New Roman" w:hAnsi="Times New Roman" w:cs="Times New Roman"/>
          <w:sz w:val="24"/>
          <w:szCs w:val="24"/>
        </w:rPr>
        <w:t>‘</w:t>
      </w:r>
      <w:r w:rsidR="10435040" w:rsidRPr="002F1067">
        <w:rPr>
          <w:rFonts w:ascii="Times New Roman" w:hAnsi="Times New Roman" w:cs="Times New Roman"/>
          <w:sz w:val="24"/>
          <w:szCs w:val="24"/>
        </w:rPr>
        <w:t>unhe</w:t>
      </w:r>
      <w:r w:rsidR="5662423D" w:rsidRPr="002F1067">
        <w:rPr>
          <w:rFonts w:ascii="Times New Roman" w:hAnsi="Times New Roman" w:cs="Times New Roman"/>
          <w:sz w:val="24"/>
          <w:szCs w:val="24"/>
        </w:rPr>
        <w:t>a</w:t>
      </w:r>
      <w:r w:rsidR="10FE8BE6" w:rsidRPr="002F1067">
        <w:rPr>
          <w:rFonts w:ascii="Times New Roman" w:hAnsi="Times New Roman" w:cs="Times New Roman"/>
          <w:sz w:val="24"/>
          <w:szCs w:val="24"/>
        </w:rPr>
        <w:t>lthy’</w:t>
      </w:r>
      <w:r w:rsidR="5662423D" w:rsidRPr="002F1067">
        <w:rPr>
          <w:rFonts w:ascii="Times New Roman" w:hAnsi="Times New Roman" w:cs="Times New Roman"/>
          <w:sz w:val="24"/>
          <w:szCs w:val="24"/>
        </w:rPr>
        <w:t xml:space="preserve"> </w:t>
      </w:r>
      <w:r w:rsidR="1044D307" w:rsidRPr="002F1067">
        <w:rPr>
          <w:rFonts w:ascii="Times New Roman" w:hAnsi="Times New Roman" w:cs="Times New Roman"/>
          <w:sz w:val="24"/>
          <w:szCs w:val="24"/>
        </w:rPr>
        <w:t xml:space="preserve">unfamiliar </w:t>
      </w:r>
      <w:r w:rsidR="5662423D" w:rsidRPr="002F1067">
        <w:rPr>
          <w:rFonts w:ascii="Times New Roman" w:hAnsi="Times New Roman" w:cs="Times New Roman"/>
          <w:sz w:val="24"/>
          <w:szCs w:val="24"/>
        </w:rPr>
        <w:t xml:space="preserve">food products </w:t>
      </w:r>
      <w:r w:rsidR="00216D54" w:rsidRPr="002F1067">
        <w:rPr>
          <w:rFonts w:ascii="Times New Roman" w:hAnsi="Times New Roman" w:cs="Times New Roman"/>
          <w:sz w:val="24"/>
          <w:szCs w:val="24"/>
        </w:rPr>
        <w:t>have been found to elicit</w:t>
      </w:r>
      <w:r w:rsidR="0CB909BD" w:rsidRPr="002F1067">
        <w:rPr>
          <w:rFonts w:ascii="Times New Roman" w:hAnsi="Times New Roman" w:cs="Times New Roman"/>
          <w:sz w:val="24"/>
          <w:szCs w:val="24"/>
        </w:rPr>
        <w:t xml:space="preserve"> positive attitudes in children (aged 7-12 years)</w:t>
      </w:r>
      <w:r w:rsidR="00216D54" w:rsidRPr="002F1067">
        <w:rPr>
          <w:rFonts w:ascii="Times New Roman" w:hAnsi="Times New Roman" w:cs="Times New Roman"/>
          <w:sz w:val="24"/>
          <w:szCs w:val="24"/>
        </w:rPr>
        <w:t xml:space="preserve">; to a greater extent with </w:t>
      </w:r>
      <w:r w:rsidR="637D9479" w:rsidRPr="002F1067">
        <w:rPr>
          <w:rFonts w:ascii="Times New Roman" w:hAnsi="Times New Roman" w:cs="Times New Roman"/>
          <w:sz w:val="24"/>
          <w:szCs w:val="24"/>
        </w:rPr>
        <w:t>advergames compared to TV advertising</w:t>
      </w:r>
      <w:r w:rsidR="25BDF99A" w:rsidRPr="002F1067">
        <w:rPr>
          <w:rFonts w:ascii="Times New Roman" w:hAnsi="Times New Roman" w:cs="Times New Roman"/>
          <w:sz w:val="24"/>
          <w:szCs w:val="24"/>
        </w:rPr>
        <w:t>.</w:t>
      </w:r>
      <w:r w:rsidR="00B77714"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Norman&lt;/Author&gt;&lt;Year&gt;2020&lt;/Year&gt;&lt;RecNum&gt;102&lt;/RecNum&gt;&lt;DisplayText&gt;&lt;style face="superscript"&gt;83&lt;/style&gt;&lt;/DisplayText&gt;&lt;record&gt;&lt;rec-number&gt;102&lt;/rec-number&gt;&lt;foreign-keys&gt;&lt;key app="EN" db-id="ztdffdxs3ww05iepwa1xwsr7r2z5fpvz2t5x" timestamp="1652095870"&gt;102&lt;/key&gt;&lt;/foreign-keys&gt;&lt;ref-type name="Journal Article"&gt;17&lt;/ref-type&gt;&lt;contributors&gt;&lt;authors&gt;&lt;author&gt;Norman, J.&lt;/author&gt;&lt;author&gt;Kelly, B.&lt;/author&gt;&lt;author&gt;McMahon, A. T.&lt;/author&gt;&lt;author&gt;Boyland, E.&lt;/author&gt;&lt;author&gt;Chapman, K.&lt;/author&gt;&lt;author&gt;King, L.&lt;/author&gt;&lt;/authors&gt;&lt;/contributors&gt;&lt;titles&gt;&lt;title&gt;Remember Me? Exposure to Unfamiliar Food Brands in Television Advertising and Online Advergames Drives Children&amp;apos;s Brand Recognition, Attitudes, and Desire to Eat Foods: A Secondary Analysis from a Crossover Experimental-Control Study with Randomization at the Group Level&lt;/title&gt;&lt;secondary-title&gt;J Acad Nutr Diet&lt;/secondary-title&gt;&lt;alt-title&gt;Journal of the Academy of Nutrition and Dietetics&lt;/alt-title&gt;&lt;short-title&gt;Remember Me? Exposure to Unfamiliar Food Brands in Television Advertising and Online Advergames Drives Children&amp;apos;s Brand Recognition, Attitudes, and Desire to Eat Foods: A Secondary Analysis from a Crossover Experimental-Control Study with Randomization at the Group Level&lt;/short-title&gt;&lt;/titles&gt;&lt;alt-periodical&gt;&lt;full-title&gt;Journal of the Academy of Nutrition and Dietetics&lt;/full-title&gt;&lt;/alt-periodical&gt;&lt;pages&gt;120-129&lt;/pages&gt;&lt;volume&gt;120&lt;/volume&gt;&lt;number&gt;1&lt;/number&gt;&lt;keywords&gt;&lt;keyword&gt;Attitude&lt;/keyword&gt;&lt;keyword&gt;Children&lt;/keyword&gt;&lt;keyword&gt;Food advertising&lt;/keyword&gt;&lt;keyword&gt;Marketing techniques&lt;/keyword&gt;&lt;keyword&gt;Recognition&lt;/keyword&gt;&lt;/keywords&gt;&lt;dates&gt;&lt;year&gt;2020&lt;/year&gt;&lt;pub-dates&gt;&lt;date&gt;Jan&lt;/date&gt;&lt;/pub-dates&gt;&lt;/dates&gt;&lt;isbn&gt;2212-2672 (Print) 2212-2672&lt;/isbn&gt;&lt;accession-num&gt;31302037&lt;/accession-num&gt;&lt;urls&gt;&lt;/urls&gt;&lt;electronic-resource-num&gt;10.1016/j.jand.2019.05.006&lt;/electronic-resource-num&gt;&lt;remote-database-provider&gt;Nlm&lt;/remote-database-provider&gt;&lt;language&gt;eng&lt;/language&gt;&lt;/record&gt;&lt;/Cite&gt;&lt;/EndNote&gt;</w:instrText>
      </w:r>
      <w:r w:rsidR="00B77714"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83</w:t>
      </w:r>
      <w:r w:rsidR="00B77714" w:rsidRPr="002F1067">
        <w:rPr>
          <w:rFonts w:ascii="Times New Roman" w:hAnsi="Times New Roman" w:cs="Times New Roman"/>
          <w:sz w:val="24"/>
          <w:szCs w:val="24"/>
        </w:rPr>
        <w:fldChar w:fldCharType="end"/>
      </w:r>
      <w:r w:rsidR="47494406" w:rsidRPr="002F1067">
        <w:rPr>
          <w:rFonts w:ascii="Times New Roman" w:hAnsi="Times New Roman" w:cs="Times New Roman"/>
          <w:sz w:val="24"/>
          <w:szCs w:val="24"/>
        </w:rPr>
        <w:t xml:space="preserve"> </w:t>
      </w:r>
      <w:r w:rsidR="57B9DB62" w:rsidRPr="002F1067">
        <w:rPr>
          <w:rFonts w:ascii="Times New Roman" w:hAnsi="Times New Roman" w:cs="Times New Roman"/>
          <w:sz w:val="24"/>
          <w:szCs w:val="24"/>
        </w:rPr>
        <w:t>We found effects on attitudes regardless of age</w:t>
      </w:r>
      <w:r w:rsidR="00216D54" w:rsidRPr="002F1067">
        <w:rPr>
          <w:rFonts w:ascii="Times New Roman" w:hAnsi="Times New Roman" w:cs="Times New Roman"/>
          <w:sz w:val="24"/>
          <w:szCs w:val="24"/>
        </w:rPr>
        <w:t>, consistent with other</w:t>
      </w:r>
      <w:r w:rsidR="57B9DB62" w:rsidRPr="002F1067">
        <w:rPr>
          <w:rFonts w:ascii="Times New Roman" w:hAnsi="Times New Roman" w:cs="Times New Roman"/>
          <w:sz w:val="24"/>
          <w:szCs w:val="24"/>
        </w:rPr>
        <w:t xml:space="preserve"> studies in different age group</w:t>
      </w:r>
      <w:r w:rsidR="00216D54" w:rsidRPr="002F1067">
        <w:rPr>
          <w:rFonts w:ascii="Times New Roman" w:hAnsi="Times New Roman" w:cs="Times New Roman"/>
          <w:sz w:val="24"/>
          <w:szCs w:val="24"/>
        </w:rPr>
        <w:t>s</w:t>
      </w:r>
      <w:r w:rsidR="57B9DB62" w:rsidRPr="002F1067">
        <w:rPr>
          <w:rFonts w:ascii="Times New Roman" w:hAnsi="Times New Roman" w:cs="Times New Roman"/>
          <w:sz w:val="24"/>
          <w:szCs w:val="24"/>
        </w:rPr>
        <w:t xml:space="preserve">. </w:t>
      </w:r>
      <w:r w:rsidR="00216D54" w:rsidRPr="002F1067">
        <w:rPr>
          <w:rFonts w:ascii="Times New Roman" w:hAnsi="Times New Roman" w:cs="Times New Roman"/>
          <w:sz w:val="24"/>
          <w:szCs w:val="24"/>
        </w:rPr>
        <w:t xml:space="preserve">There is evidence </w:t>
      </w:r>
      <w:r w:rsidR="29AC109E" w:rsidRPr="002F1067">
        <w:rPr>
          <w:rFonts w:ascii="Times New Roman" w:hAnsi="Times New Roman" w:cs="Times New Roman"/>
          <w:sz w:val="24"/>
          <w:szCs w:val="24"/>
        </w:rPr>
        <w:t xml:space="preserve">that </w:t>
      </w:r>
      <w:r w:rsidR="00216D54" w:rsidRPr="002F1067">
        <w:rPr>
          <w:rFonts w:ascii="Times New Roman" w:hAnsi="Times New Roman" w:cs="Times New Roman"/>
          <w:sz w:val="24"/>
          <w:szCs w:val="24"/>
        </w:rPr>
        <w:t xml:space="preserve">pre-school </w:t>
      </w:r>
      <w:r w:rsidR="2C7667CD" w:rsidRPr="002F1067">
        <w:rPr>
          <w:rFonts w:ascii="Times New Roman" w:hAnsi="Times New Roman" w:cs="Times New Roman"/>
          <w:sz w:val="24"/>
          <w:szCs w:val="24"/>
        </w:rPr>
        <w:t xml:space="preserve">children </w:t>
      </w:r>
      <w:r w:rsidR="29AC109E" w:rsidRPr="002F1067">
        <w:rPr>
          <w:rFonts w:ascii="Times New Roman" w:hAnsi="Times New Roman" w:cs="Times New Roman"/>
          <w:sz w:val="24"/>
          <w:szCs w:val="24"/>
        </w:rPr>
        <w:t>expos</w:t>
      </w:r>
      <w:r w:rsidR="4BFB3E50" w:rsidRPr="002F1067">
        <w:rPr>
          <w:rFonts w:ascii="Times New Roman" w:hAnsi="Times New Roman" w:cs="Times New Roman"/>
          <w:sz w:val="24"/>
          <w:szCs w:val="24"/>
        </w:rPr>
        <w:t>ed</w:t>
      </w:r>
      <w:r w:rsidR="29AC109E" w:rsidRPr="002F1067">
        <w:rPr>
          <w:rFonts w:ascii="Times New Roman" w:hAnsi="Times New Roman" w:cs="Times New Roman"/>
          <w:sz w:val="24"/>
          <w:szCs w:val="24"/>
        </w:rPr>
        <w:t xml:space="preserve"> to adverts for a range of </w:t>
      </w:r>
      <w:r w:rsidR="508A1D3A" w:rsidRPr="002F1067">
        <w:rPr>
          <w:rFonts w:ascii="Times New Roman" w:hAnsi="Times New Roman" w:cs="Times New Roman"/>
          <w:sz w:val="24"/>
          <w:szCs w:val="24"/>
        </w:rPr>
        <w:t xml:space="preserve">child-directed </w:t>
      </w:r>
      <w:r w:rsidR="29AC109E" w:rsidRPr="002F1067">
        <w:rPr>
          <w:rFonts w:ascii="Times New Roman" w:hAnsi="Times New Roman" w:cs="Times New Roman"/>
          <w:sz w:val="24"/>
          <w:szCs w:val="24"/>
        </w:rPr>
        <w:t>food</w:t>
      </w:r>
      <w:r w:rsidR="1BCE949C" w:rsidRPr="002F1067">
        <w:rPr>
          <w:rFonts w:ascii="Times New Roman" w:hAnsi="Times New Roman" w:cs="Times New Roman"/>
          <w:sz w:val="24"/>
          <w:szCs w:val="24"/>
        </w:rPr>
        <w:t xml:space="preserve">s had </w:t>
      </w:r>
      <w:r w:rsidR="29AC109E" w:rsidRPr="002F1067">
        <w:rPr>
          <w:rFonts w:ascii="Times New Roman" w:hAnsi="Times New Roman" w:cs="Times New Roman"/>
          <w:sz w:val="24"/>
          <w:szCs w:val="24"/>
        </w:rPr>
        <w:t>positive attitudes</w:t>
      </w:r>
      <w:r w:rsidR="4D4B8B4C" w:rsidRPr="002F1067">
        <w:rPr>
          <w:rFonts w:ascii="Times New Roman" w:hAnsi="Times New Roman" w:cs="Times New Roman"/>
          <w:sz w:val="24"/>
          <w:szCs w:val="24"/>
        </w:rPr>
        <w:t xml:space="preserve"> about the</w:t>
      </w:r>
      <w:r w:rsidR="00A110A2">
        <w:rPr>
          <w:rFonts w:ascii="Times New Roman" w:hAnsi="Times New Roman" w:cs="Times New Roman"/>
          <w:sz w:val="24"/>
          <w:szCs w:val="24"/>
        </w:rPr>
        <w:t>se</w:t>
      </w:r>
      <w:r w:rsidR="4D4B8B4C" w:rsidRPr="002F1067">
        <w:rPr>
          <w:rFonts w:ascii="Times New Roman" w:hAnsi="Times New Roman" w:cs="Times New Roman"/>
          <w:sz w:val="24"/>
          <w:szCs w:val="24"/>
        </w:rPr>
        <w:t xml:space="preserve"> </w:t>
      </w:r>
      <w:r w:rsidR="62BC15F3" w:rsidRPr="002F1067">
        <w:rPr>
          <w:rFonts w:ascii="Times New Roman" w:hAnsi="Times New Roman" w:cs="Times New Roman"/>
          <w:sz w:val="24"/>
          <w:szCs w:val="24"/>
        </w:rPr>
        <w:t>food</w:t>
      </w:r>
      <w:r w:rsidR="00216D54" w:rsidRPr="002F1067">
        <w:rPr>
          <w:rFonts w:ascii="Times New Roman" w:hAnsi="Times New Roman" w:cs="Times New Roman"/>
          <w:sz w:val="24"/>
          <w:szCs w:val="24"/>
        </w:rPr>
        <w:t>s,</w:t>
      </w:r>
      <w:r w:rsidR="00CF53EE" w:rsidRPr="002F1067">
        <w:rPr>
          <w:rFonts w:ascii="Times New Roman" w:hAnsi="Times New Roman" w:cs="Times New Roman"/>
          <w:sz w:val="24"/>
          <w:szCs w:val="24"/>
        </w:rPr>
        <w:fldChar w:fldCharType="begin">
          <w:fldData xml:space="preserve">PEVuZE5vdGU+PENpdGU+PEF1dGhvcj5IYXJyaXM8L0F1dGhvcj48WWVhcj4yMDE4PC9ZZWFyPjxS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IYXJyaXM8L0F1dGhvcj48WWVhcj4yMDE4PC9ZZWFyPjxS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CF53EE" w:rsidRPr="002F1067">
        <w:rPr>
          <w:rFonts w:ascii="Times New Roman" w:hAnsi="Times New Roman" w:cs="Times New Roman"/>
          <w:sz w:val="24"/>
          <w:szCs w:val="24"/>
        </w:rPr>
      </w:r>
      <w:r w:rsidR="00CF53E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84</w:t>
      </w:r>
      <w:r w:rsidR="00CF53EE" w:rsidRPr="002F1067">
        <w:rPr>
          <w:rFonts w:ascii="Times New Roman" w:hAnsi="Times New Roman" w:cs="Times New Roman"/>
          <w:sz w:val="24"/>
          <w:szCs w:val="24"/>
        </w:rPr>
        <w:fldChar w:fldCharType="end"/>
      </w:r>
      <w:r w:rsidR="1E53F0FD" w:rsidRPr="002F1067">
        <w:rPr>
          <w:rFonts w:ascii="Times New Roman" w:hAnsi="Times New Roman" w:cs="Times New Roman"/>
          <w:sz w:val="24"/>
          <w:szCs w:val="24"/>
        </w:rPr>
        <w:t xml:space="preserve"> </w:t>
      </w:r>
      <w:r w:rsidR="00216D54" w:rsidRPr="002F1067">
        <w:rPr>
          <w:rFonts w:ascii="Times New Roman" w:hAnsi="Times New Roman" w:cs="Times New Roman"/>
          <w:sz w:val="24"/>
          <w:szCs w:val="24"/>
        </w:rPr>
        <w:t xml:space="preserve">and that adolescents </w:t>
      </w:r>
      <w:r w:rsidR="5F0ED8C7" w:rsidRPr="002F1067">
        <w:rPr>
          <w:rFonts w:ascii="Times New Roman" w:hAnsi="Times New Roman" w:cs="Times New Roman"/>
          <w:sz w:val="24"/>
          <w:szCs w:val="24"/>
        </w:rPr>
        <w:t xml:space="preserve">reported positive attitudes </w:t>
      </w:r>
      <w:r w:rsidR="4A4893D3" w:rsidRPr="002F1067">
        <w:rPr>
          <w:rFonts w:ascii="Times New Roman" w:hAnsi="Times New Roman" w:cs="Times New Roman"/>
          <w:sz w:val="24"/>
          <w:szCs w:val="24"/>
        </w:rPr>
        <w:t xml:space="preserve">after </w:t>
      </w:r>
      <w:r w:rsidR="616149C3" w:rsidRPr="002F1067">
        <w:rPr>
          <w:rFonts w:ascii="Times New Roman" w:hAnsi="Times New Roman" w:cs="Times New Roman"/>
          <w:sz w:val="24"/>
          <w:szCs w:val="24"/>
        </w:rPr>
        <w:t xml:space="preserve">viewing online </w:t>
      </w:r>
      <w:r w:rsidR="4A4893D3" w:rsidRPr="002F1067">
        <w:rPr>
          <w:rFonts w:ascii="Times New Roman" w:hAnsi="Times New Roman" w:cs="Times New Roman"/>
          <w:sz w:val="24"/>
          <w:szCs w:val="24"/>
        </w:rPr>
        <w:t>adverts for fast food and confection</w:t>
      </w:r>
      <w:r w:rsidR="008C3694">
        <w:rPr>
          <w:rFonts w:ascii="Times New Roman" w:hAnsi="Times New Roman" w:cs="Times New Roman"/>
          <w:sz w:val="24"/>
          <w:szCs w:val="24"/>
        </w:rPr>
        <w:t>e</w:t>
      </w:r>
      <w:r w:rsidR="4A4893D3" w:rsidRPr="002F1067">
        <w:rPr>
          <w:rFonts w:ascii="Times New Roman" w:hAnsi="Times New Roman" w:cs="Times New Roman"/>
          <w:sz w:val="24"/>
          <w:szCs w:val="24"/>
        </w:rPr>
        <w:t>ry</w:t>
      </w:r>
      <w:r w:rsidR="21EF96B5" w:rsidRPr="002F1067">
        <w:rPr>
          <w:rFonts w:ascii="Times New Roman" w:hAnsi="Times New Roman" w:cs="Times New Roman"/>
          <w:sz w:val="24"/>
          <w:szCs w:val="24"/>
        </w:rPr>
        <w:t>.</w:t>
      </w:r>
      <w:r w:rsidR="00CF53EE"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Critchlow&lt;/Author&gt;&lt;Year&gt;2020&lt;/Year&gt;&lt;RecNum&gt;84&lt;/RecNum&gt;&lt;DisplayText&gt;&lt;style face="superscript"&gt;85&lt;/style&gt;&lt;/DisplayText&gt;&lt;record&gt;&lt;rec-number&gt;84&lt;/rec-number&gt;&lt;foreign-keys&gt;&lt;key app="EN" db-id="wsteev9en9v9r3eatrppw0dex5zedd9wsf9t" timestamp="1660141352"&gt;84&lt;/key&gt;&lt;/foreign-keys&gt;&lt;ref-type name="Journal Article"&gt;17&lt;/ref-type&gt;&lt;contributors&gt;&lt;authors&gt;&lt;author&gt;Critchlow, Nathan&lt;/author&gt;&lt;author&gt;Newberry Le Vay, Jessica&lt;/author&gt;&lt;author&gt;MacKintosh, Anne M.&lt;/author&gt;&lt;author&gt;Hooper, Lucie&lt;/author&gt;&lt;author&gt;Thomas, Christopher&lt;/author&gt;&lt;author&gt;Vohra, Jyotsna&lt;/author&gt;&lt;/authors&gt;&lt;/contributors&gt;&lt;titles&gt;&lt;title&gt;Adolescents’ Reactions to Adverts for Fast-Food and Confectionery Brands That are High in Fat, Salt, and/or Sugar (HFSS), and Possible Implications for Future Research and Regulation: Findings from a Cross-Sectional Survey of 11–19 Year Olds in the United Kingdom&lt;/title&gt;&lt;secondary-title&gt;International Journal of Environmental Research and Public Health&lt;/secondary-title&gt;&lt;short-title&gt;Adolescents’ Reactions to Adverts for Fast-Food and Confectionery Brands That are High in Fat, Salt, and/or Sugar (HFSS), and Possible Implications for Future Research and Regulation: Findings from a Cross-Sectional Survey of 11–19 Year Olds in the United Kingdom&lt;/short-title&gt;&lt;/titles&gt;&lt;periodical&gt;&lt;full-title&gt;International Journal of Environmental Research and Public Health&lt;/full-title&gt;&lt;/periodical&gt;&lt;volume&gt;17&lt;/volume&gt;&lt;number&gt;5&lt;/number&gt;&lt;keywords&gt;&lt;keyword&gt;Marketing&lt;/keyword&gt;&lt;keyword&gt;advertising&lt;/keyword&gt;&lt;keyword&gt;HFSS&lt;/keyword&gt;&lt;keyword&gt;junk food&lt;/keyword&gt;&lt;keyword&gt;reactions&lt;/keyword&gt;&lt;keyword&gt;obesity&lt;/keyword&gt;&lt;keyword&gt;overweight&lt;/keyword&gt;&lt;keyword&gt;adolescents&lt;/keyword&gt;&lt;keyword&gt;food policy&lt;/keyword&gt;&lt;keyword&gt;regulation&lt;/keyword&gt;&lt;/keywords&gt;&lt;dates&gt;&lt;year&gt;2020&lt;/year&gt;&lt;/dates&gt;&lt;isbn&gt;1660-4601&lt;/isbn&gt;&lt;urls&gt;&lt;/urls&gt;&lt;electronic-resource-num&gt;10.3390/ijerph17051689&lt;/electronic-resource-num&gt;&lt;/record&gt;&lt;/Cite&gt;&lt;/EndNote&gt;</w:instrText>
      </w:r>
      <w:r w:rsidR="00CF53E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85</w:t>
      </w:r>
      <w:r w:rsidR="00CF53EE" w:rsidRPr="002F1067">
        <w:rPr>
          <w:rFonts w:ascii="Times New Roman" w:hAnsi="Times New Roman" w:cs="Times New Roman"/>
          <w:sz w:val="24"/>
          <w:szCs w:val="24"/>
        </w:rPr>
        <w:fldChar w:fldCharType="end"/>
      </w:r>
      <w:r w:rsidR="00765A85" w:rsidRPr="002F1067">
        <w:rPr>
          <w:rFonts w:ascii="Times New Roman" w:hAnsi="Times New Roman" w:cs="Times New Roman"/>
          <w:sz w:val="24"/>
          <w:szCs w:val="24"/>
        </w:rPr>
        <w:t xml:space="preserve"> </w:t>
      </w:r>
    </w:p>
    <w:p w14:paraId="704FBA05" w14:textId="75460CCF" w:rsidR="00A87657" w:rsidRPr="002F1067" w:rsidRDefault="00A87657"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Comparing digital and non-digital advertising formats</w:t>
      </w:r>
      <w:r w:rsidR="00216D54" w:rsidRPr="002F1067">
        <w:rPr>
          <w:rFonts w:ascii="Times New Roman" w:hAnsi="Times New Roman" w:cs="Times New Roman"/>
          <w:sz w:val="24"/>
          <w:szCs w:val="24"/>
        </w:rPr>
        <w:t>,</w:t>
      </w:r>
      <w:r w:rsidR="005C0B5D" w:rsidRPr="002F1067">
        <w:rPr>
          <w:rFonts w:ascii="Times New Roman" w:hAnsi="Times New Roman" w:cs="Times New Roman"/>
          <w:sz w:val="24"/>
          <w:szCs w:val="24"/>
        </w:rPr>
        <w:t xml:space="preserve"> we found</w:t>
      </w:r>
      <w:r w:rsidRPr="002F1067">
        <w:rPr>
          <w:rFonts w:ascii="Times New Roman" w:hAnsi="Times New Roman" w:cs="Times New Roman"/>
          <w:sz w:val="24"/>
          <w:szCs w:val="24"/>
        </w:rPr>
        <w:t xml:space="preserve"> no difference in impact on attitudes in sub-group meta-analysis, but </w:t>
      </w:r>
      <w:r w:rsidR="00A359E9" w:rsidRPr="002F1067">
        <w:rPr>
          <w:rFonts w:ascii="Times New Roman" w:hAnsi="Times New Roman" w:cs="Times New Roman"/>
          <w:sz w:val="24"/>
          <w:szCs w:val="24"/>
        </w:rPr>
        <w:t>narrative synthesis</w:t>
      </w:r>
      <w:r w:rsidR="005C0B5D" w:rsidRPr="002F1067">
        <w:rPr>
          <w:rFonts w:ascii="Times New Roman" w:hAnsi="Times New Roman" w:cs="Times New Roman"/>
          <w:sz w:val="24"/>
          <w:szCs w:val="24"/>
        </w:rPr>
        <w:t xml:space="preserve"> </w:t>
      </w:r>
      <w:r w:rsidR="00216D54" w:rsidRPr="002F1067">
        <w:rPr>
          <w:rFonts w:ascii="Times New Roman" w:hAnsi="Times New Roman" w:cs="Times New Roman"/>
          <w:sz w:val="24"/>
          <w:szCs w:val="24"/>
        </w:rPr>
        <w:t xml:space="preserve">indicated </w:t>
      </w:r>
      <w:r w:rsidRPr="002F1067">
        <w:rPr>
          <w:rFonts w:ascii="Times New Roman" w:hAnsi="Times New Roman" w:cs="Times New Roman"/>
          <w:sz w:val="24"/>
          <w:szCs w:val="24"/>
        </w:rPr>
        <w:t>that understanding was lower</w:t>
      </w:r>
      <w:r w:rsidR="009557C5" w:rsidRPr="002F1067">
        <w:rPr>
          <w:rFonts w:ascii="Times New Roman" w:hAnsi="Times New Roman" w:cs="Times New Roman"/>
          <w:sz w:val="24"/>
          <w:szCs w:val="24"/>
        </w:rPr>
        <w:t xml:space="preserve"> for digital formats. This</w:t>
      </w:r>
      <w:r w:rsidRPr="002F1067">
        <w:rPr>
          <w:rFonts w:ascii="Times New Roman" w:hAnsi="Times New Roman" w:cs="Times New Roman"/>
          <w:sz w:val="24"/>
          <w:szCs w:val="24"/>
        </w:rPr>
        <w:t xml:space="preserve"> is unsurprising since </w:t>
      </w:r>
      <w:r w:rsidR="00216D54" w:rsidRPr="002F1067">
        <w:rPr>
          <w:rFonts w:ascii="Times New Roman" w:hAnsi="Times New Roman" w:cs="Times New Roman"/>
          <w:sz w:val="24"/>
          <w:szCs w:val="24"/>
        </w:rPr>
        <w:t xml:space="preserve">digital </w:t>
      </w:r>
      <w:r w:rsidRPr="002F1067">
        <w:rPr>
          <w:rFonts w:ascii="Times New Roman" w:hAnsi="Times New Roman" w:cs="Times New Roman"/>
          <w:sz w:val="24"/>
          <w:szCs w:val="24"/>
        </w:rPr>
        <w:t xml:space="preserve">advertising </w:t>
      </w:r>
      <w:r w:rsidR="00520B06">
        <w:rPr>
          <w:rFonts w:ascii="Times New Roman" w:hAnsi="Times New Roman" w:cs="Times New Roman"/>
          <w:sz w:val="24"/>
          <w:szCs w:val="24"/>
        </w:rPr>
        <w:t xml:space="preserve">is more integrated and therefore </w:t>
      </w:r>
      <w:r w:rsidRPr="002F1067">
        <w:rPr>
          <w:rFonts w:ascii="Times New Roman" w:hAnsi="Times New Roman" w:cs="Times New Roman"/>
          <w:sz w:val="24"/>
          <w:szCs w:val="24"/>
        </w:rPr>
        <w:t xml:space="preserve">may be less explicit and more difficult to </w:t>
      </w:r>
      <w:r w:rsidR="00216D54" w:rsidRPr="002F1067">
        <w:rPr>
          <w:rFonts w:ascii="Times New Roman" w:hAnsi="Times New Roman" w:cs="Times New Roman"/>
          <w:sz w:val="24"/>
          <w:szCs w:val="24"/>
        </w:rPr>
        <w:t>identify and understand</w:t>
      </w:r>
      <w:r w:rsidR="00E279B5">
        <w:rPr>
          <w:rFonts w:ascii="Times New Roman" w:hAnsi="Times New Roman" w:cs="Times New Roman"/>
          <w:sz w:val="24"/>
          <w:szCs w:val="24"/>
        </w:rPr>
        <w:t>, in addition to greater personalisation and targeting</w:t>
      </w:r>
      <w:r w:rsidRPr="002F1067">
        <w:rPr>
          <w:rFonts w:ascii="Times New Roman" w:hAnsi="Times New Roman" w:cs="Times New Roman"/>
          <w:sz w:val="24"/>
          <w:szCs w:val="24"/>
        </w:rPr>
        <w:t>.</w:t>
      </w:r>
      <w:r w:rsidRPr="002F1067">
        <w:rPr>
          <w:rFonts w:ascii="Times New Roman" w:hAnsi="Times New Roman" w:cs="Times New Roman"/>
          <w:sz w:val="24"/>
          <w:szCs w:val="24"/>
        </w:rPr>
        <w:fldChar w:fldCharType="begin">
          <w:fldData xml:space="preserve">PEVuZE5vdGU+PENpdGU+PEF1dGhvcj5Gcmllc3RhZDwvQXV0aG9yPjxZZWFyPjE5OTQ8L1llYXI+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Gcmllc3RhZDwvQXV0aG9yPjxZZWFyPjE5OTQ8L1llYXI+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Pr="002F1067">
        <w:rPr>
          <w:rFonts w:ascii="Times New Roman" w:hAnsi="Times New Roman" w:cs="Times New Roman"/>
          <w:sz w:val="24"/>
          <w:szCs w:val="24"/>
        </w:rPr>
      </w:r>
      <w:r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21,25</w:t>
      </w:r>
      <w:r w:rsidRPr="002F1067">
        <w:rPr>
          <w:rFonts w:ascii="Times New Roman" w:hAnsi="Times New Roman" w:cs="Times New Roman"/>
          <w:sz w:val="24"/>
          <w:szCs w:val="24"/>
        </w:rPr>
        <w:fldChar w:fldCharType="end"/>
      </w:r>
      <w:r w:rsidRPr="002F1067">
        <w:rPr>
          <w:rFonts w:ascii="Times New Roman" w:hAnsi="Times New Roman" w:cs="Times New Roman"/>
          <w:sz w:val="24"/>
          <w:szCs w:val="24"/>
        </w:rPr>
        <w:t xml:space="preserve"> </w:t>
      </w:r>
      <w:r w:rsidRPr="002F1067">
        <w:rPr>
          <w:rFonts w:ascii="Times New Roman" w:eastAsia="Calibri" w:hAnsi="Times New Roman" w:cs="Times New Roman"/>
          <w:sz w:val="24"/>
          <w:szCs w:val="24"/>
        </w:rPr>
        <w:t xml:space="preserve">This is important given the ubiquity of these </w:t>
      </w:r>
      <w:r w:rsidRPr="002F1067">
        <w:rPr>
          <w:rFonts w:ascii="Times New Roman" w:eastAsia="Calibri" w:hAnsi="Times New Roman" w:cs="Times New Roman"/>
          <w:sz w:val="24"/>
          <w:szCs w:val="24"/>
        </w:rPr>
        <w:lastRenderedPageBreak/>
        <w:t xml:space="preserve">formats, especially for adolescents, who </w:t>
      </w:r>
      <w:r w:rsidR="00C55618">
        <w:rPr>
          <w:rFonts w:ascii="Times New Roman" w:eastAsia="Calibri" w:hAnsi="Times New Roman" w:cs="Times New Roman"/>
          <w:sz w:val="24"/>
          <w:szCs w:val="24"/>
        </w:rPr>
        <w:t>due to their extensive engagement with digital media with less supervision</w:t>
      </w:r>
      <w:r w:rsidR="00262DE3">
        <w:rPr>
          <w:rFonts w:ascii="Times New Roman" w:eastAsia="Calibri" w:hAnsi="Times New Roman" w:cs="Times New Roman"/>
          <w:sz w:val="24"/>
          <w:szCs w:val="24"/>
        </w:rPr>
        <w:t xml:space="preserve"> may be more susceptible to digital advertising.</w:t>
      </w:r>
      <w:r w:rsidR="003564B8">
        <w:rPr>
          <w:rFonts w:ascii="Times New Roman" w:eastAsia="Calibri" w:hAnsi="Times New Roman" w:cs="Times New Roman"/>
          <w:sz w:val="24"/>
          <w:szCs w:val="24"/>
        </w:rPr>
        <w:fldChar w:fldCharType="begin"/>
      </w:r>
      <w:r w:rsidR="00AD1624">
        <w:rPr>
          <w:rFonts w:ascii="Times New Roman" w:eastAsia="Calibri" w:hAnsi="Times New Roman" w:cs="Times New Roman"/>
          <w:sz w:val="24"/>
          <w:szCs w:val="24"/>
        </w:rPr>
        <w:instrText xml:space="preserve"> ADDIN EN.CITE &lt;EndNote&gt;&lt;Cite&gt;&lt;Author&gt;Ofcom&lt;/Author&gt;&lt;Year&gt;2022&lt;/Year&gt;&lt;RecNum&gt;121&lt;/RecNum&gt;&lt;DisplayText&gt;&lt;style face="superscript"&gt;86&lt;/style&gt;&lt;/DisplayText&gt;&lt;record&gt;&lt;rec-number&gt;121&lt;/rec-number&gt;&lt;foreign-keys&gt;&lt;key app="EN" db-id="ztdffdxs3ww05iepwa1xwsr7r2z5fpvz2t5x" timestamp="1660127365"&gt;121&lt;/key&gt;&lt;/foreign-keys&gt;&lt;ref-type name="Report"&gt;27&lt;/ref-type&gt;&lt;contributors&gt;&lt;authors&gt;&lt;author&gt;Ofcom,&lt;/author&gt;&lt;/authors&gt;&lt;/contributors&gt;&lt;titles&gt;&lt;title&gt;Children and parents: media use and attitudes report 2022&lt;/title&gt;&lt;/titles&gt;&lt;dates&gt;&lt;year&gt;2022&lt;/year&gt;&lt;/dates&gt;&lt;urls&gt;&lt;related-urls&gt;&lt;url&gt;https://www.ofcom.org.uk/__data/assets/pdf_file/0024/234609/childrens-media-use-and-attitudes-report-2022.pdf&lt;/url&gt;&lt;/related-urls&gt;&lt;/urls&gt;&lt;/record&gt;&lt;/Cite&gt;&lt;/EndNote&gt;</w:instrText>
      </w:r>
      <w:r w:rsidR="003564B8">
        <w:rPr>
          <w:rFonts w:ascii="Times New Roman" w:eastAsia="Calibri" w:hAnsi="Times New Roman" w:cs="Times New Roman"/>
          <w:sz w:val="24"/>
          <w:szCs w:val="24"/>
        </w:rPr>
        <w:fldChar w:fldCharType="separate"/>
      </w:r>
      <w:r w:rsidR="003564B8" w:rsidRPr="003564B8">
        <w:rPr>
          <w:rFonts w:ascii="Times New Roman" w:eastAsia="Calibri" w:hAnsi="Times New Roman" w:cs="Times New Roman"/>
          <w:noProof/>
          <w:sz w:val="24"/>
          <w:szCs w:val="24"/>
          <w:vertAlign w:val="superscript"/>
        </w:rPr>
        <w:t>86</w:t>
      </w:r>
      <w:r w:rsidR="003564B8">
        <w:rPr>
          <w:rFonts w:ascii="Times New Roman" w:eastAsia="Calibri" w:hAnsi="Times New Roman" w:cs="Times New Roman"/>
          <w:sz w:val="24"/>
          <w:szCs w:val="24"/>
        </w:rPr>
        <w:fldChar w:fldCharType="end"/>
      </w:r>
      <w:r w:rsidRPr="002F1067">
        <w:rPr>
          <w:rFonts w:ascii="Times New Roman" w:eastAsia="Calibri" w:hAnsi="Times New Roman" w:cs="Times New Roman"/>
          <w:sz w:val="24"/>
          <w:szCs w:val="24"/>
        </w:rPr>
        <w:t xml:space="preserve"> </w:t>
      </w:r>
      <w:r w:rsidR="00AE6833" w:rsidRPr="002F1067">
        <w:rPr>
          <w:rFonts w:ascii="Times New Roman" w:eastAsia="Calibri" w:hAnsi="Times New Roman" w:cs="Times New Roman"/>
          <w:sz w:val="24"/>
          <w:szCs w:val="24"/>
        </w:rPr>
        <w:t xml:space="preserve">For </w:t>
      </w:r>
      <w:r w:rsidR="00A301D0" w:rsidRPr="002F1067">
        <w:rPr>
          <w:rFonts w:ascii="Times New Roman" w:eastAsia="Calibri" w:hAnsi="Times New Roman" w:cs="Times New Roman"/>
          <w:sz w:val="24"/>
          <w:szCs w:val="24"/>
        </w:rPr>
        <w:t>adolescents</w:t>
      </w:r>
      <w:r w:rsidR="00AE6833"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media</w:t>
      </w:r>
      <w:r w:rsidR="00AE6833"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play</w:t>
      </w:r>
      <w:r w:rsidR="00F571F2">
        <w:rPr>
          <w:rFonts w:ascii="Times New Roman" w:eastAsia="Calibri" w:hAnsi="Times New Roman" w:cs="Times New Roman"/>
          <w:sz w:val="24"/>
          <w:szCs w:val="24"/>
        </w:rPr>
        <w:t>s</w:t>
      </w:r>
      <w:r w:rsidRPr="002F1067">
        <w:rPr>
          <w:rFonts w:ascii="Times New Roman" w:eastAsia="Calibri" w:hAnsi="Times New Roman" w:cs="Times New Roman"/>
          <w:sz w:val="24"/>
          <w:szCs w:val="24"/>
        </w:rPr>
        <w:t xml:space="preserve"> an important role in </w:t>
      </w:r>
      <w:r w:rsidR="00F50B85">
        <w:rPr>
          <w:rFonts w:ascii="Times New Roman" w:eastAsia="Calibri" w:hAnsi="Times New Roman" w:cs="Times New Roman"/>
          <w:sz w:val="24"/>
          <w:szCs w:val="24"/>
        </w:rPr>
        <w:t xml:space="preserve">their </w:t>
      </w:r>
      <w:r w:rsidRPr="002F1067">
        <w:rPr>
          <w:rFonts w:ascii="Times New Roman" w:eastAsia="Calibri" w:hAnsi="Times New Roman" w:cs="Times New Roman"/>
          <w:sz w:val="24"/>
          <w:szCs w:val="24"/>
        </w:rPr>
        <w:t>social identity development</w:t>
      </w:r>
      <w:r w:rsidR="008F4465" w:rsidRPr="002F1067">
        <w:rPr>
          <w:rFonts w:ascii="Times New Roman" w:eastAsia="Calibri" w:hAnsi="Times New Roman" w:cs="Times New Roman"/>
          <w:sz w:val="24"/>
          <w:szCs w:val="24"/>
        </w:rPr>
        <w:t xml:space="preserve">, </w:t>
      </w:r>
      <w:r w:rsidR="00F50B85">
        <w:rPr>
          <w:rFonts w:ascii="Times New Roman" w:eastAsia="Calibri" w:hAnsi="Times New Roman" w:cs="Times New Roman"/>
          <w:sz w:val="24"/>
          <w:szCs w:val="24"/>
        </w:rPr>
        <w:t xml:space="preserve">as they </w:t>
      </w:r>
      <w:r w:rsidR="00F571F2">
        <w:rPr>
          <w:rFonts w:ascii="Times New Roman" w:eastAsia="Calibri" w:hAnsi="Times New Roman" w:cs="Times New Roman"/>
          <w:sz w:val="24"/>
          <w:szCs w:val="24"/>
        </w:rPr>
        <w:t>place more value on the opinions and actions of peers and</w:t>
      </w:r>
      <w:r w:rsidR="00F50B85">
        <w:rPr>
          <w:rFonts w:ascii="Times New Roman" w:eastAsia="Calibri" w:hAnsi="Times New Roman" w:cs="Times New Roman"/>
          <w:sz w:val="24"/>
          <w:szCs w:val="24"/>
        </w:rPr>
        <w:t xml:space="preserve"> figure out their perception of how they fit with others</w:t>
      </w:r>
      <w:r w:rsidRPr="002F1067">
        <w:rPr>
          <w:rFonts w:ascii="Times New Roman" w:eastAsia="Calibri" w:hAnsi="Times New Roman" w:cs="Times New Roman"/>
          <w:sz w:val="24"/>
          <w:szCs w:val="24"/>
        </w:rPr>
        <w:t>.</w:t>
      </w:r>
      <w:r w:rsidRPr="002F1067">
        <w:rPr>
          <w:rFonts w:ascii="Times New Roman" w:eastAsia="Calibri" w:hAnsi="Times New Roman" w:cs="Times New Roman"/>
          <w:sz w:val="24"/>
          <w:szCs w:val="24"/>
        </w:rPr>
        <w:fldChar w:fldCharType="begin">
          <w:fldData xml:space="preserve">PEVuZE5vdGU+PENpdGU+PEF1dGhvcj5EZSBKYW5zPC9BdXRob3I+PFllYXI+MjAxNzwvWWVhcj48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</w:fldData>
        </w:fldChar>
      </w:r>
      <w:r w:rsidR="00AD1624">
        <w:rPr>
          <w:rFonts w:ascii="Times New Roman" w:eastAsia="Calibri" w:hAnsi="Times New Roman" w:cs="Times New Roman"/>
          <w:sz w:val="24"/>
          <w:szCs w:val="24"/>
        </w:rPr>
        <w:instrText xml:space="preserve"> ADDIN EN.CITE </w:instrText>
      </w:r>
      <w:r w:rsidR="00AD1624">
        <w:rPr>
          <w:rFonts w:ascii="Times New Roman" w:eastAsia="Calibri" w:hAnsi="Times New Roman" w:cs="Times New Roman"/>
          <w:sz w:val="24"/>
          <w:szCs w:val="24"/>
        </w:rPr>
        <w:fldChar w:fldCharType="begin">
          <w:fldData xml:space="preserve">PEVuZE5vdGU+PENpdGU+PEF1dGhvcj5EZSBKYW5zPC9BdXRob3I+PFllYXI+MjAxNzwvWWVhcj48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</w:fldData>
        </w:fldChar>
      </w:r>
      <w:r w:rsidR="00AD1624">
        <w:rPr>
          <w:rFonts w:ascii="Times New Roman" w:eastAsia="Calibri" w:hAnsi="Times New Roman" w:cs="Times New Roman"/>
          <w:sz w:val="24"/>
          <w:szCs w:val="24"/>
        </w:rPr>
        <w:instrText xml:space="preserve"> ADDIN EN.CITE.DATA </w:instrText>
      </w:r>
      <w:r w:rsidR="00AD1624">
        <w:rPr>
          <w:rFonts w:ascii="Times New Roman" w:eastAsia="Calibri" w:hAnsi="Times New Roman" w:cs="Times New Roman"/>
          <w:sz w:val="24"/>
          <w:szCs w:val="24"/>
        </w:rPr>
      </w:r>
      <w:r w:rsidR="00AD1624">
        <w:rPr>
          <w:rFonts w:ascii="Times New Roman" w:eastAsia="Calibri" w:hAnsi="Times New Roman" w:cs="Times New Roman"/>
          <w:sz w:val="24"/>
          <w:szCs w:val="24"/>
        </w:rPr>
        <w:fldChar w:fldCharType="end"/>
      </w:r>
      <w:r w:rsidRPr="002F1067">
        <w:rPr>
          <w:rFonts w:ascii="Times New Roman" w:eastAsia="Calibri" w:hAnsi="Times New Roman" w:cs="Times New Roman"/>
          <w:sz w:val="24"/>
          <w:szCs w:val="24"/>
        </w:rPr>
      </w:r>
      <w:r w:rsidRPr="002F1067">
        <w:rPr>
          <w:rFonts w:ascii="Times New Roman" w:eastAsia="Calibri" w:hAnsi="Times New Roman" w:cs="Times New Roman"/>
          <w:sz w:val="24"/>
          <w:szCs w:val="24"/>
        </w:rPr>
        <w:fldChar w:fldCharType="separate"/>
      </w:r>
      <w:r w:rsidR="003564B8" w:rsidRPr="003564B8">
        <w:rPr>
          <w:rFonts w:ascii="Times New Roman" w:eastAsia="Calibri" w:hAnsi="Times New Roman" w:cs="Times New Roman"/>
          <w:noProof/>
          <w:sz w:val="24"/>
          <w:szCs w:val="24"/>
          <w:vertAlign w:val="superscript"/>
        </w:rPr>
        <w:t>17,18,27</w:t>
      </w:r>
      <w:r w:rsidRPr="002F1067">
        <w:rPr>
          <w:rFonts w:ascii="Times New Roman" w:eastAsia="Calibri" w:hAnsi="Times New Roman" w:cs="Times New Roman"/>
          <w:sz w:val="24"/>
          <w:szCs w:val="24"/>
        </w:rPr>
        <w:fldChar w:fldCharType="end"/>
      </w:r>
      <w:r w:rsidRPr="002F1067">
        <w:rPr>
          <w:rFonts w:ascii="Times New Roman" w:eastAsia="Calibri" w:hAnsi="Times New Roman" w:cs="Times New Roman"/>
          <w:sz w:val="24"/>
          <w:szCs w:val="24"/>
        </w:rPr>
        <w:t xml:space="preserve"> </w:t>
      </w:r>
      <w:r w:rsidR="00805ECF">
        <w:rPr>
          <w:rFonts w:ascii="Times New Roman" w:eastAsia="Calibri" w:hAnsi="Times New Roman" w:cs="Times New Roman"/>
          <w:sz w:val="24"/>
          <w:szCs w:val="24"/>
        </w:rPr>
        <w:t xml:space="preserve">Digital marketing, especially on social media, is </w:t>
      </w:r>
      <w:r w:rsidR="00753893">
        <w:rPr>
          <w:rFonts w:ascii="Times New Roman" w:eastAsia="Calibri" w:hAnsi="Times New Roman" w:cs="Times New Roman"/>
          <w:sz w:val="24"/>
          <w:szCs w:val="24"/>
        </w:rPr>
        <w:t>designed to target these unique developmental vulnerabilities</w:t>
      </w:r>
      <w:r w:rsidR="00BD612A" w:rsidRPr="002F1067">
        <w:rPr>
          <w:rFonts w:ascii="Times New Roman" w:hAnsi="Times New Roman" w:cs="Times New Roman"/>
          <w:sz w:val="24"/>
          <w:szCs w:val="24"/>
        </w:rPr>
        <w:t>.</w:t>
      </w:r>
      <w:r w:rsidR="00B53817"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Harris&lt;/Author&gt;&lt;Year&gt;2021&lt;/Year&gt;&lt;RecNum&gt;86&lt;/RecNum&gt;&lt;DisplayText&gt;&lt;style face="superscript"&gt;87&lt;/style&gt;&lt;/DisplayText&gt;&lt;record&gt;&lt;rec-number&gt;86&lt;/rec-number&gt;&lt;foreign-keys&gt;&lt;key app="EN" db-id="wsteev9en9v9r3eatrppw0dex5zedd9wsf9t" timestamp="1660141353"&gt;86&lt;/key&gt;&lt;/foreign-keys&gt;&lt;ref-type name="Journal Article"&gt;17&lt;/ref-type&gt;&lt;contributors&gt;&lt;authors&gt;&lt;author&gt;Harris, Jennifer L.&lt;/author&gt;&lt;author&gt;Yokum, Sonja&lt;/author&gt;&lt;author&gt;Fleming-Milici, Frances&lt;/author&gt;&lt;/authors&gt;&lt;/contributors&gt;&lt;titles&gt;&lt;title&gt;Hooked on Junk: Emerging Evidence on How Food Marketing Affects Adolescents’ Diets and Long-Term Health&lt;/title&gt;&lt;secondary-title&gt;Current Addiction Reports&lt;/secondary-title&gt;&lt;/titles&gt;&lt;periodical&gt;&lt;full-title&gt;Current Addiction Reports&lt;/full-title&gt;&lt;/periodical&gt;&lt;pages&gt;19-27&lt;/pages&gt;&lt;volume&gt;8&lt;/volume&gt;&lt;number&gt;1&lt;/number&gt;&lt;dates&gt;&lt;year&gt;2021&lt;/year&gt;&lt;/dates&gt;&lt;isbn&gt;2196-2952&lt;/isbn&gt;&lt;urls&gt;&lt;related-urls&gt;&lt;url&gt;https://doi.org/10.1007/s40429-020-00346-4&lt;/url&gt;&lt;/related-urls&gt;&lt;/urls&gt;&lt;electronic-resource-num&gt;10.1007/s40429-020-00346-4&lt;/electronic-resource-num&gt;&lt;/record&gt;&lt;/Cite&gt;&lt;/EndNote&gt;</w:instrText>
      </w:r>
      <w:r w:rsidR="00B53817"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87</w:t>
      </w:r>
      <w:r w:rsidR="00B53817" w:rsidRPr="002F1067">
        <w:rPr>
          <w:rFonts w:ascii="Times New Roman" w:hAnsi="Times New Roman" w:cs="Times New Roman"/>
          <w:sz w:val="24"/>
          <w:szCs w:val="24"/>
        </w:rPr>
        <w:fldChar w:fldCharType="end"/>
      </w:r>
      <w:r w:rsidR="00314549" w:rsidRPr="002F1067">
        <w:rPr>
          <w:rFonts w:ascii="Times New Roman" w:hAnsi="Times New Roman" w:cs="Times New Roman"/>
          <w:sz w:val="24"/>
          <w:szCs w:val="24"/>
        </w:rPr>
        <w:t xml:space="preserve"> </w:t>
      </w:r>
    </w:p>
    <w:p w14:paraId="092C712D" w14:textId="7F2E3D4E" w:rsidR="400AB398" w:rsidRPr="002F1067" w:rsidRDefault="4EF481E0"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I</w:t>
      </w:r>
      <w:r w:rsidR="400AB398" w:rsidRPr="002F1067">
        <w:rPr>
          <w:rFonts w:ascii="Times New Roman" w:hAnsi="Times New Roman" w:cs="Times New Roman"/>
          <w:sz w:val="24"/>
          <w:szCs w:val="24"/>
        </w:rPr>
        <w:t>mplications</w:t>
      </w:r>
    </w:p>
    <w:p w14:paraId="21D592F6" w14:textId="7F17EADF" w:rsidR="00844D0B" w:rsidRPr="002F1067" w:rsidRDefault="612A8CCF" w:rsidP="00802A96">
      <w:pPr>
        <w:spacing w:line="480" w:lineRule="auto"/>
        <w:rPr>
          <w:rFonts w:ascii="Times New Roman" w:eastAsia="Calibri" w:hAnsi="Times New Roman" w:cs="Times New Roman"/>
          <w:sz w:val="24"/>
          <w:szCs w:val="24"/>
        </w:rPr>
      </w:pPr>
      <w:r w:rsidRPr="002F1067">
        <w:rPr>
          <w:rFonts w:ascii="Times New Roman" w:eastAsia="Calibri" w:hAnsi="Times New Roman" w:cs="Times New Roman"/>
          <w:sz w:val="24"/>
          <w:szCs w:val="24"/>
        </w:rPr>
        <w:t xml:space="preserve">The findings </w:t>
      </w:r>
      <w:r w:rsidR="00D17752" w:rsidRPr="002F1067">
        <w:rPr>
          <w:rFonts w:ascii="Times New Roman" w:eastAsia="Calibri" w:hAnsi="Times New Roman" w:cs="Times New Roman"/>
          <w:sz w:val="24"/>
          <w:szCs w:val="24"/>
        </w:rPr>
        <w:t xml:space="preserve">from this review </w:t>
      </w:r>
      <w:r w:rsidR="00196367">
        <w:rPr>
          <w:rFonts w:ascii="Times New Roman" w:eastAsia="Calibri" w:hAnsi="Times New Roman" w:cs="Times New Roman"/>
          <w:sz w:val="24"/>
          <w:szCs w:val="24"/>
        </w:rPr>
        <w:t xml:space="preserve">support </w:t>
      </w:r>
      <w:r w:rsidRPr="002F1067">
        <w:rPr>
          <w:rFonts w:ascii="Times New Roman" w:eastAsia="Calibri" w:hAnsi="Times New Roman" w:cs="Times New Roman"/>
          <w:sz w:val="24"/>
          <w:szCs w:val="24"/>
        </w:rPr>
        <w:t xml:space="preserve">understanding not </w:t>
      </w:r>
      <w:r w:rsidR="00196367">
        <w:rPr>
          <w:rFonts w:ascii="Times New Roman" w:eastAsia="Calibri" w:hAnsi="Times New Roman" w:cs="Times New Roman"/>
          <w:sz w:val="24"/>
          <w:szCs w:val="24"/>
        </w:rPr>
        <w:t xml:space="preserve">being </w:t>
      </w:r>
      <w:r w:rsidRPr="002F1067">
        <w:rPr>
          <w:rFonts w:ascii="Times New Roman" w:eastAsia="Calibri" w:hAnsi="Times New Roman" w:cs="Times New Roman"/>
          <w:sz w:val="24"/>
          <w:szCs w:val="24"/>
        </w:rPr>
        <w:t>fully developed during childhood</w:t>
      </w:r>
      <w:r w:rsidR="00512AD3" w:rsidRPr="002F1067">
        <w:rPr>
          <w:rFonts w:ascii="Times New Roman" w:eastAsia="Calibri" w:hAnsi="Times New Roman" w:cs="Times New Roman"/>
          <w:sz w:val="24"/>
          <w:szCs w:val="24"/>
        </w:rPr>
        <w:t xml:space="preserve"> or</w:t>
      </w:r>
      <w:r w:rsidRPr="002F1067">
        <w:rPr>
          <w:rFonts w:ascii="Times New Roman" w:eastAsia="Calibri" w:hAnsi="Times New Roman" w:cs="Times New Roman"/>
          <w:sz w:val="24"/>
          <w:szCs w:val="24"/>
        </w:rPr>
        <w:t xml:space="preserve"> adolescence</w:t>
      </w:r>
      <w:r w:rsidR="006452A5"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 xml:space="preserve">We also found that advertising influences the attitudes of </w:t>
      </w:r>
      <w:r w:rsidR="007F5D0D" w:rsidRPr="002F1067">
        <w:rPr>
          <w:rFonts w:ascii="Times New Roman" w:eastAsia="Calibri" w:hAnsi="Times New Roman" w:cs="Times New Roman"/>
          <w:sz w:val="24"/>
          <w:szCs w:val="24"/>
        </w:rPr>
        <w:t>young people</w:t>
      </w:r>
      <w:r w:rsidRPr="002F1067">
        <w:rPr>
          <w:rFonts w:ascii="Times New Roman" w:eastAsia="Calibri" w:hAnsi="Times New Roman" w:cs="Times New Roman"/>
          <w:sz w:val="24"/>
          <w:szCs w:val="24"/>
        </w:rPr>
        <w:t xml:space="preserve"> of all ages, suggesting a need to protect older as well as younger children. </w:t>
      </w:r>
      <w:r w:rsidR="00926499" w:rsidRPr="002F1067">
        <w:rPr>
          <w:rFonts w:ascii="Times New Roman" w:eastAsia="Calibri" w:hAnsi="Times New Roman" w:cs="Times New Roman"/>
          <w:sz w:val="24"/>
          <w:szCs w:val="24"/>
        </w:rPr>
        <w:t>O</w:t>
      </w:r>
      <w:r w:rsidRPr="002F1067">
        <w:rPr>
          <w:rFonts w:ascii="Times New Roman" w:eastAsia="Calibri" w:hAnsi="Times New Roman" w:cs="Times New Roman"/>
          <w:sz w:val="24"/>
          <w:szCs w:val="24"/>
        </w:rPr>
        <w:t xml:space="preserve">ur results suggest that </w:t>
      </w:r>
      <w:r w:rsidR="00A61E4D" w:rsidRPr="002F1067">
        <w:rPr>
          <w:rFonts w:ascii="Times New Roman" w:eastAsia="Calibri" w:hAnsi="Times New Roman" w:cs="Times New Roman"/>
          <w:sz w:val="24"/>
          <w:szCs w:val="24"/>
        </w:rPr>
        <w:t>understanding does not protect children from the harmful impacts</w:t>
      </w:r>
      <w:r w:rsidR="00926499" w:rsidRPr="002F1067">
        <w:rPr>
          <w:rFonts w:ascii="Times New Roman" w:eastAsia="Calibri" w:hAnsi="Times New Roman" w:cs="Times New Roman"/>
          <w:sz w:val="24"/>
          <w:szCs w:val="24"/>
        </w:rPr>
        <w:t xml:space="preserve"> and influence</w:t>
      </w:r>
      <w:r w:rsidR="00A61E4D" w:rsidRPr="002F1067">
        <w:rPr>
          <w:rFonts w:ascii="Times New Roman" w:eastAsia="Calibri" w:hAnsi="Times New Roman" w:cs="Times New Roman"/>
          <w:sz w:val="24"/>
          <w:szCs w:val="24"/>
        </w:rPr>
        <w:t xml:space="preserve"> of advertising</w:t>
      </w:r>
      <w:r w:rsidRPr="002F1067">
        <w:rPr>
          <w:rFonts w:ascii="Times New Roman" w:eastAsia="Calibri" w:hAnsi="Times New Roman" w:cs="Times New Roman"/>
          <w:sz w:val="24"/>
          <w:szCs w:val="24"/>
        </w:rPr>
        <w:t>, as per the Food Marketing Defen</w:t>
      </w:r>
      <w:r w:rsidR="00196367">
        <w:rPr>
          <w:rFonts w:ascii="Times New Roman" w:eastAsia="Calibri" w:hAnsi="Times New Roman" w:cs="Times New Roman"/>
          <w:sz w:val="24"/>
          <w:szCs w:val="24"/>
        </w:rPr>
        <w:t>s</w:t>
      </w:r>
      <w:r w:rsidRPr="002F1067">
        <w:rPr>
          <w:rFonts w:ascii="Times New Roman" w:eastAsia="Calibri" w:hAnsi="Times New Roman" w:cs="Times New Roman"/>
          <w:sz w:val="24"/>
          <w:szCs w:val="24"/>
        </w:rPr>
        <w:t>e Model.</w:t>
      </w:r>
      <w:r w:rsidR="000D402C" w:rsidRPr="002F1067">
        <w:rPr>
          <w:rFonts w:ascii="Times New Roman" w:eastAsia="Calibri" w:hAnsi="Times New Roman" w:cs="Times New Roman"/>
          <w:sz w:val="24"/>
          <w:szCs w:val="24"/>
        </w:rPr>
        <w:fldChar w:fldCharType="begin"/>
      </w:r>
      <w:r w:rsidR="00AD1624">
        <w:rPr>
          <w:rFonts w:ascii="Times New Roman" w:eastAsia="Calibri" w:hAnsi="Times New Roman" w:cs="Times New Roman"/>
          <w:sz w:val="24"/>
          <w:szCs w:val="24"/>
        </w:rPr>
        <w:instrText xml:space="preserve"> ADDIN EN.CITE &lt;EndNote&gt;&lt;Cite&gt;&lt;Author&gt;Harris&lt;/Author&gt;&lt;Year&gt;2009&lt;/Year&gt;&lt;RecNum&gt;75&lt;/RecNum&gt;&lt;DisplayText&gt;&lt;style face="superscript"&gt;25&lt;/style&gt;&lt;/DisplayText&gt;&lt;record&gt;&lt;rec-number&gt;75&lt;/rec-number&gt;&lt;foreign-keys&gt;&lt;key app="EN" db-id="ztdffdxs3ww05iepwa1xwsr7r2z5fpvz2t5x" timestamp="1652095860"&gt;75&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ial Issues and Policy Review&lt;/secondary-title&gt;&lt;short-title&gt;The Food Marketing Defense Model: Integrating Psychological Research to Protect Youth and Inform Public Policy&lt;/short-title&gt;&lt;/titles&gt;&lt;periodical&gt;&lt;full-title&gt;Social Issues and Policy Review&lt;/full-title&gt;&lt;/periodical&gt;&lt;pages&gt;211-271&lt;/pages&gt;&lt;volume&gt;3&lt;/volume&gt;&lt;number&gt;1&lt;/number&gt;&lt;dates&gt;&lt;year&gt;2009&lt;/year&gt;&lt;pub-dates&gt;&lt;date&gt;2009/12/01&lt;/date&gt;&lt;/pub-dates&gt;&lt;/dates&gt;&lt;isbn&gt;1751-2395&lt;/isbn&gt;&lt;urls&gt;&lt;related-urls&gt;&lt;url&gt;https://doi.org/10.1111/j.1751-2409.2009.01015.x&lt;/url&gt;&lt;/related-urls&gt;&lt;/urls&gt;&lt;electronic-resource-num&gt;10.1111/j.1751-2409.2009.01015.x&lt;/electronic-resource-num&gt;&lt;access-date&gt;2019/12/02&lt;/access-date&gt;&lt;/record&gt;&lt;/Cite&gt;&lt;/EndNote&gt;</w:instrText>
      </w:r>
      <w:r w:rsidR="000D402C" w:rsidRPr="002F1067">
        <w:rPr>
          <w:rFonts w:ascii="Times New Roman" w:eastAsia="Calibri" w:hAnsi="Times New Roman" w:cs="Times New Roman"/>
          <w:sz w:val="24"/>
          <w:szCs w:val="24"/>
        </w:rPr>
        <w:fldChar w:fldCharType="separate"/>
      </w:r>
      <w:r w:rsidR="003564B8" w:rsidRPr="003564B8">
        <w:rPr>
          <w:rFonts w:ascii="Times New Roman" w:eastAsia="Calibri" w:hAnsi="Times New Roman" w:cs="Times New Roman"/>
          <w:noProof/>
          <w:sz w:val="24"/>
          <w:szCs w:val="24"/>
          <w:vertAlign w:val="superscript"/>
        </w:rPr>
        <w:t>25</w:t>
      </w:r>
      <w:r w:rsidR="000D402C" w:rsidRPr="002F1067">
        <w:rPr>
          <w:rFonts w:ascii="Times New Roman" w:eastAsia="Calibri" w:hAnsi="Times New Roman" w:cs="Times New Roman"/>
          <w:sz w:val="24"/>
          <w:szCs w:val="24"/>
        </w:rPr>
        <w:fldChar w:fldCharType="end"/>
      </w:r>
      <w:r w:rsidR="00A148E4" w:rsidRPr="002F1067">
        <w:rPr>
          <w:rFonts w:ascii="Times New Roman" w:eastAsia="Calibri" w:hAnsi="Times New Roman" w:cs="Times New Roman"/>
          <w:sz w:val="24"/>
          <w:szCs w:val="24"/>
        </w:rPr>
        <w:t xml:space="preserve"> Reducing exposure to advertising is </w:t>
      </w:r>
      <w:r w:rsidR="0097694A" w:rsidRPr="002F1067">
        <w:rPr>
          <w:rFonts w:ascii="Times New Roman" w:eastAsia="Calibri" w:hAnsi="Times New Roman" w:cs="Times New Roman"/>
          <w:sz w:val="24"/>
          <w:szCs w:val="24"/>
        </w:rPr>
        <w:t xml:space="preserve">therefore </w:t>
      </w:r>
      <w:r w:rsidR="00A148E4" w:rsidRPr="002F1067">
        <w:rPr>
          <w:rFonts w:ascii="Times New Roman" w:eastAsia="Calibri" w:hAnsi="Times New Roman" w:cs="Times New Roman"/>
          <w:sz w:val="24"/>
          <w:szCs w:val="24"/>
        </w:rPr>
        <w:t>likely to be more effective than improving understanding through disclosures or media literacy training.</w:t>
      </w:r>
      <w:r w:rsidR="0038679C">
        <w:rPr>
          <w:rFonts w:ascii="Times New Roman" w:eastAsia="Calibri" w:hAnsi="Times New Roman" w:cs="Times New Roman"/>
          <w:sz w:val="24"/>
          <w:szCs w:val="24"/>
        </w:rPr>
        <w:t xml:space="preserve"> </w:t>
      </w:r>
      <w:r w:rsidR="00513A97" w:rsidRPr="002F1067">
        <w:rPr>
          <w:rFonts w:ascii="Times New Roman" w:eastAsia="Calibri" w:hAnsi="Times New Roman" w:cs="Times New Roman"/>
          <w:sz w:val="24"/>
          <w:szCs w:val="24"/>
        </w:rPr>
        <w:t>Existing</w:t>
      </w:r>
      <w:r w:rsidR="00CC6DA2" w:rsidRPr="002F1067">
        <w:rPr>
          <w:rFonts w:ascii="Times New Roman" w:eastAsia="Calibri" w:hAnsi="Times New Roman" w:cs="Times New Roman"/>
          <w:sz w:val="24"/>
          <w:szCs w:val="24"/>
        </w:rPr>
        <w:t xml:space="preserve"> regulations</w:t>
      </w:r>
      <w:r w:rsidR="00CA3B16" w:rsidRPr="002F1067">
        <w:rPr>
          <w:rFonts w:ascii="Times New Roman" w:eastAsia="Calibri" w:hAnsi="Times New Roman" w:cs="Times New Roman"/>
          <w:sz w:val="24"/>
          <w:szCs w:val="24"/>
        </w:rPr>
        <w:t xml:space="preserve"> </w:t>
      </w:r>
      <w:r w:rsidR="00CA3B16" w:rsidRPr="002F1067">
        <w:rPr>
          <w:rStyle w:val="normaltextrun"/>
          <w:rFonts w:ascii="Times New Roman" w:hAnsi="Times New Roman" w:cs="Times New Roman"/>
          <w:sz w:val="24"/>
          <w:szCs w:val="24"/>
          <w:lang w:val="en-US"/>
        </w:rPr>
        <w:t>typically only apply to children up to 12 years of age, as they have</w:t>
      </w:r>
      <w:r w:rsidR="0074103B" w:rsidRPr="002F1067">
        <w:rPr>
          <w:rStyle w:val="normaltextrun"/>
          <w:rFonts w:ascii="Times New Roman" w:hAnsi="Times New Roman" w:cs="Times New Roman"/>
          <w:sz w:val="24"/>
          <w:szCs w:val="24"/>
          <w:lang w:val="en-US"/>
        </w:rPr>
        <w:t xml:space="preserve"> historically</w:t>
      </w:r>
      <w:r w:rsidR="00CA3B16" w:rsidRPr="002F1067">
        <w:rPr>
          <w:rStyle w:val="normaltextrun"/>
          <w:rFonts w:ascii="Times New Roman" w:hAnsi="Times New Roman" w:cs="Times New Roman"/>
          <w:sz w:val="24"/>
          <w:szCs w:val="24"/>
          <w:lang w:val="en-US"/>
        </w:rPr>
        <w:t xml:space="preserve"> been regarded as more vulnerable to advertising and therefore needing greater protection.</w:t>
      </w:r>
      <w:r w:rsidR="00DB5422" w:rsidRPr="002F1067">
        <w:rPr>
          <w:rStyle w:val="normaltextrun"/>
          <w:rFonts w:ascii="Times New Roman" w:hAnsi="Times New Roman" w:cs="Times New Roman"/>
          <w:sz w:val="24"/>
          <w:szCs w:val="24"/>
          <w:lang w:val="en-US"/>
        </w:rPr>
        <w:fldChar w:fldCharType="begin"/>
      </w:r>
      <w:r w:rsidR="00AD1624">
        <w:rPr>
          <w:rStyle w:val="normaltextrun"/>
          <w:rFonts w:ascii="Times New Roman" w:hAnsi="Times New Roman" w:cs="Times New Roman"/>
          <w:sz w:val="24"/>
          <w:szCs w:val="24"/>
          <w:lang w:val="en-US"/>
        </w:rPr>
        <w:instrText xml:space="preserve"> ADDIN EN.CITE &lt;EndNote&gt;&lt;Cite&gt;&lt;Author&gt;Taillie&lt;/Author&gt;&lt;Year&gt;2019&lt;/Year&gt;&lt;RecNum&gt;87&lt;/RecNum&gt;&lt;DisplayText&gt;&lt;style face="superscript"&gt;88&lt;/style&gt;&lt;/DisplayText&gt;&lt;record&gt;&lt;rec-number&gt;87&lt;/rec-number&gt;&lt;foreign-keys&gt;&lt;key app="EN" db-id="wsteev9en9v9r3eatrppw0dex5zedd9wsf9t" timestamp="1660141354"&gt;87&lt;/key&gt;&lt;/foreign-keys&gt;&lt;ref-type name="Journal Article"&gt;17&lt;/ref-type&gt;&lt;contributors&gt;&lt;authors&gt;&lt;author&gt;Taillie, Lindsey Smith&lt;/author&gt;&lt;author&gt;Busey, Emily&lt;/author&gt;&lt;author&gt;Stoltze, Fernanda Mediano&lt;/author&gt;&lt;author&gt;Dillman Carpentier, Francesca Renee&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isbn&gt;0029-6643&lt;/isbn&gt;&lt;urls&gt;&lt;related-urls&gt;&lt;url&gt;https://doi.org/10.1093/nutrit/nuz021&lt;/url&gt;&lt;/related-urls&gt;&lt;/urls&gt;&lt;electronic-resource-num&gt;10.1093/nutrit/nuz021&lt;/electronic-resource-num&gt;&lt;access-date&gt;3/21/2022&lt;/access-date&gt;&lt;/record&gt;&lt;/Cite&gt;&lt;/EndNote&gt;</w:instrText>
      </w:r>
      <w:r w:rsidR="00DB5422" w:rsidRPr="002F1067">
        <w:rPr>
          <w:rStyle w:val="normaltextrun"/>
          <w:rFonts w:ascii="Times New Roman" w:hAnsi="Times New Roman" w:cs="Times New Roman"/>
          <w:sz w:val="24"/>
          <w:szCs w:val="24"/>
          <w:lang w:val="en-US"/>
        </w:rPr>
        <w:fldChar w:fldCharType="separate"/>
      </w:r>
      <w:r w:rsidR="003564B8" w:rsidRPr="003564B8">
        <w:rPr>
          <w:rStyle w:val="normaltextrun"/>
          <w:rFonts w:ascii="Times New Roman" w:hAnsi="Times New Roman" w:cs="Times New Roman"/>
          <w:noProof/>
          <w:sz w:val="24"/>
          <w:szCs w:val="24"/>
          <w:vertAlign w:val="superscript"/>
          <w:lang w:val="en-US"/>
        </w:rPr>
        <w:t>88</w:t>
      </w:r>
      <w:r w:rsidR="00DB5422" w:rsidRPr="002F1067">
        <w:rPr>
          <w:rStyle w:val="normaltextrun"/>
          <w:rFonts w:ascii="Times New Roman" w:hAnsi="Times New Roman" w:cs="Times New Roman"/>
          <w:sz w:val="24"/>
          <w:szCs w:val="24"/>
          <w:lang w:val="en-US"/>
        </w:rPr>
        <w:fldChar w:fldCharType="end"/>
      </w:r>
      <w:r w:rsidR="00CA3B16" w:rsidRPr="002F1067">
        <w:rPr>
          <w:rStyle w:val="normaltextrun"/>
          <w:rFonts w:ascii="Times New Roman" w:hAnsi="Times New Roman" w:cs="Times New Roman"/>
          <w:sz w:val="24"/>
          <w:szCs w:val="24"/>
          <w:lang w:val="en-US"/>
        </w:rPr>
        <w:t xml:space="preserve"> </w:t>
      </w:r>
      <w:r w:rsidR="00CE5886" w:rsidRPr="002F1067">
        <w:rPr>
          <w:rFonts w:ascii="Times New Roman" w:eastAsia="Calibri" w:hAnsi="Times New Roman" w:cs="Times New Roman"/>
          <w:sz w:val="24"/>
          <w:szCs w:val="24"/>
        </w:rPr>
        <w:t>Our findings do not support lesser restrictions for advertising to</w:t>
      </w:r>
      <w:r w:rsidR="00EE1407">
        <w:rPr>
          <w:rFonts w:ascii="Times New Roman" w:eastAsia="Calibri" w:hAnsi="Times New Roman" w:cs="Times New Roman"/>
          <w:sz w:val="24"/>
          <w:szCs w:val="24"/>
        </w:rPr>
        <w:t xml:space="preserve"> teenagers, as there is no distinct </w:t>
      </w:r>
      <w:r w:rsidR="0038679C">
        <w:rPr>
          <w:rFonts w:ascii="Times New Roman" w:eastAsia="Calibri" w:hAnsi="Times New Roman" w:cs="Times New Roman"/>
          <w:sz w:val="24"/>
          <w:szCs w:val="24"/>
        </w:rPr>
        <w:t xml:space="preserve">evidence-based </w:t>
      </w:r>
      <w:r w:rsidR="00EE1407">
        <w:rPr>
          <w:rFonts w:ascii="Times New Roman" w:eastAsia="Calibri" w:hAnsi="Times New Roman" w:cs="Times New Roman"/>
          <w:sz w:val="24"/>
          <w:szCs w:val="24"/>
        </w:rPr>
        <w:t xml:space="preserve">threshold for understanding that supports a cut-off of 12 years, </w:t>
      </w:r>
      <w:r w:rsidR="00CE5886" w:rsidRPr="002F1067">
        <w:rPr>
          <w:rFonts w:ascii="Times New Roman" w:eastAsia="Calibri" w:hAnsi="Times New Roman" w:cs="Times New Roman"/>
          <w:sz w:val="24"/>
          <w:szCs w:val="24"/>
        </w:rPr>
        <w:t xml:space="preserve">and </w:t>
      </w:r>
      <w:r w:rsidR="00CA3B16" w:rsidRPr="002F1067">
        <w:rPr>
          <w:rStyle w:val="normaltextrun"/>
          <w:rFonts w:ascii="Times New Roman" w:hAnsi="Times New Roman" w:cs="Times New Roman"/>
          <w:sz w:val="24"/>
          <w:szCs w:val="24"/>
          <w:lang w:val="en-US"/>
        </w:rPr>
        <w:t xml:space="preserve">suggest that appropriate protection </w:t>
      </w:r>
      <w:r w:rsidR="008C7093" w:rsidRPr="002F1067">
        <w:rPr>
          <w:rStyle w:val="normaltextrun"/>
          <w:rFonts w:ascii="Times New Roman" w:hAnsi="Times New Roman" w:cs="Times New Roman"/>
          <w:sz w:val="24"/>
          <w:szCs w:val="24"/>
          <w:lang w:val="en-US"/>
        </w:rPr>
        <w:t xml:space="preserve">from advertising exposure would benefit </w:t>
      </w:r>
      <w:r w:rsidR="00CA3B16" w:rsidRPr="002F1067">
        <w:rPr>
          <w:rStyle w:val="normaltextrun"/>
          <w:rFonts w:ascii="Times New Roman" w:hAnsi="Times New Roman" w:cs="Times New Roman"/>
          <w:sz w:val="24"/>
          <w:szCs w:val="24"/>
          <w:lang w:val="en-US"/>
        </w:rPr>
        <w:t xml:space="preserve">all </w:t>
      </w:r>
      <w:r w:rsidR="00EE1407">
        <w:rPr>
          <w:rStyle w:val="normaltextrun"/>
          <w:rFonts w:ascii="Times New Roman" w:hAnsi="Times New Roman" w:cs="Times New Roman"/>
          <w:sz w:val="24"/>
          <w:szCs w:val="24"/>
          <w:lang w:val="en-US"/>
        </w:rPr>
        <w:t>young people</w:t>
      </w:r>
      <w:r w:rsidR="00CA3B16" w:rsidRPr="002F1067">
        <w:rPr>
          <w:rStyle w:val="normaltextrun"/>
          <w:rFonts w:ascii="Times New Roman" w:hAnsi="Times New Roman" w:cs="Times New Roman"/>
          <w:color w:val="00B0F0"/>
          <w:sz w:val="24"/>
          <w:szCs w:val="24"/>
          <w:lang w:val="en-US"/>
        </w:rPr>
        <w:t>.</w:t>
      </w:r>
      <w:r w:rsidR="008E3C2E" w:rsidRPr="002F1067">
        <w:rPr>
          <w:rFonts w:ascii="Times New Roman" w:hAnsi="Times New Roman" w:cs="Times New Roman"/>
          <w:sz w:val="24"/>
          <w:szCs w:val="24"/>
        </w:rPr>
        <w:fldChar w:fldCharType="begin"/>
      </w:r>
      <w:r w:rsidR="00AD1624">
        <w:rPr>
          <w:rFonts w:ascii="Times New Roman" w:hAnsi="Times New Roman" w:cs="Times New Roman"/>
          <w:sz w:val="24"/>
          <w:szCs w:val="24"/>
        </w:rPr>
        <w:instrText xml:space="preserve"> ADDIN EN.CITE &lt;EndNote&gt;&lt;Cite&gt;&lt;Author&gt;WHO&lt;/Author&gt;&lt;Year&gt;2018&lt;/Year&gt;&lt;RecNum&gt;17&lt;/RecNum&gt;&lt;DisplayText&gt;&lt;style face="superscript"&gt;17&lt;/style&gt;&lt;/DisplayText&gt;&lt;record&gt;&lt;rec-number&gt;17&lt;/rec-number&gt;&lt;foreign-keys&gt;&lt;key app="EN" db-id="wsteev9en9v9r3eatrppw0dex5zedd9wsf9t" timestamp="1660141305"&gt;17&lt;/key&gt;&lt;/foreign-keys&gt;&lt;ref-type name="Web Page"&gt;12&lt;/ref-type&gt;&lt;contributors&gt;&lt;authors&gt;&lt;author&gt;WHO,&lt;/author&gt;&lt;/authors&gt;&lt;/contributors&gt;&lt;titles&gt;&lt;title&gt;Evaluating implementation of the WHO set of recommendations on the marketing of foods and non-alcoholic beverages to children. Progress, challenges and guidance for next steps in the WHO European Region.&lt;/title&gt;&lt;/titles&gt;&lt;dates&gt;&lt;year&gt;2018&lt;/year&gt;&lt;/dates&gt;&lt;urls&gt;&lt;related-urls&gt;&lt;url&gt;http://www.euro.who.int/__data/assets/pdf_file/0003/384015/food-marketing-kids-eng.pdf&lt;/url&gt;&lt;/related-urls&gt;&lt;/urls&gt;&lt;/record&gt;&lt;/Cite&gt;&lt;/EndNote&gt;</w:instrText>
      </w:r>
      <w:r w:rsidR="008E3C2E"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17</w:t>
      </w:r>
      <w:r w:rsidR="008E3C2E" w:rsidRPr="002F1067">
        <w:rPr>
          <w:rFonts w:ascii="Times New Roman" w:hAnsi="Times New Roman" w:cs="Times New Roman"/>
          <w:sz w:val="24"/>
          <w:szCs w:val="24"/>
        </w:rPr>
        <w:fldChar w:fldCharType="end"/>
      </w:r>
      <w:r w:rsidR="003874D1" w:rsidRPr="002F1067">
        <w:rPr>
          <w:rFonts w:ascii="Times New Roman" w:eastAsia="Calibri" w:hAnsi="Times New Roman" w:cs="Times New Roman"/>
          <w:sz w:val="24"/>
          <w:szCs w:val="24"/>
        </w:rPr>
        <w:t xml:space="preserve"> </w:t>
      </w:r>
    </w:p>
    <w:p w14:paraId="2D47CB4D" w14:textId="2E30C94C" w:rsidR="44DE1993" w:rsidRPr="002F1067" w:rsidRDefault="1207CC03" w:rsidP="00802A96">
      <w:pPr>
        <w:spacing w:line="480" w:lineRule="auto"/>
        <w:rPr>
          <w:rFonts w:ascii="Times New Roman" w:hAnsi="Times New Roman" w:cs="Times New Roman"/>
          <w:sz w:val="24"/>
          <w:szCs w:val="24"/>
        </w:rPr>
      </w:pPr>
      <w:r w:rsidRPr="002F1067">
        <w:rPr>
          <w:rFonts w:ascii="Times New Roman" w:hAnsi="Times New Roman" w:cs="Times New Roman"/>
          <w:sz w:val="24"/>
          <w:szCs w:val="24"/>
        </w:rPr>
        <w:t>Limitations</w:t>
      </w:r>
    </w:p>
    <w:p w14:paraId="1E3B9B3B" w14:textId="6D45FB87" w:rsidR="009D59A5" w:rsidRPr="002F1067" w:rsidRDefault="007A1FF3" w:rsidP="00802A96">
      <w:pPr>
        <w:spacing w:line="480" w:lineRule="auto"/>
        <w:rPr>
          <w:rFonts w:ascii="Times New Roman" w:hAnsi="Times New Roman" w:cs="Times New Roman"/>
          <w:sz w:val="24"/>
          <w:szCs w:val="24"/>
        </w:rPr>
      </w:pPr>
      <w:r w:rsidRPr="002F1067">
        <w:rPr>
          <w:rFonts w:ascii="Times New Roman" w:eastAsia="Calibri" w:hAnsi="Times New Roman" w:cs="Times New Roman"/>
          <w:sz w:val="24"/>
          <w:szCs w:val="24"/>
        </w:rPr>
        <w:t xml:space="preserve">The limitations of this review include </w:t>
      </w:r>
      <w:r w:rsidR="00512AD3" w:rsidRPr="002F1067">
        <w:rPr>
          <w:rFonts w:ascii="Times New Roman" w:eastAsia="Calibri" w:hAnsi="Times New Roman" w:cs="Times New Roman"/>
          <w:sz w:val="24"/>
          <w:szCs w:val="24"/>
        </w:rPr>
        <w:t>a lack of suitable data/studies to</w:t>
      </w:r>
      <w:r w:rsidRPr="002F1067">
        <w:rPr>
          <w:rFonts w:ascii="Times New Roman" w:eastAsia="Calibri" w:hAnsi="Times New Roman" w:cs="Times New Roman"/>
          <w:sz w:val="24"/>
          <w:szCs w:val="24"/>
        </w:rPr>
        <w:t xml:space="preserve"> meta-analyse the impact of </w:t>
      </w:r>
      <w:r w:rsidRPr="002F1067">
        <w:rPr>
          <w:rFonts w:ascii="Times New Roman" w:hAnsi="Times New Roman" w:cs="Times New Roman"/>
          <w:sz w:val="24"/>
          <w:szCs w:val="24"/>
        </w:rPr>
        <w:t>advertising on understanding or the influence of a</w:t>
      </w:r>
      <w:r w:rsidR="00512AD3" w:rsidRPr="002F1067">
        <w:rPr>
          <w:rFonts w:ascii="Times New Roman" w:hAnsi="Times New Roman" w:cs="Times New Roman"/>
          <w:sz w:val="24"/>
          <w:szCs w:val="24"/>
        </w:rPr>
        <w:t>ge</w:t>
      </w:r>
      <w:r w:rsidRPr="002F1067">
        <w:rPr>
          <w:rFonts w:ascii="Times New Roman" w:hAnsi="Times New Roman" w:cs="Times New Roman"/>
          <w:sz w:val="24"/>
          <w:szCs w:val="24"/>
        </w:rPr>
        <w:t xml:space="preserve">. </w:t>
      </w:r>
      <w:r w:rsidR="00512AD3" w:rsidRPr="002F1067">
        <w:rPr>
          <w:rFonts w:ascii="Times New Roman" w:hAnsi="Times New Roman" w:cs="Times New Roman"/>
          <w:sz w:val="24"/>
          <w:szCs w:val="24"/>
        </w:rPr>
        <w:t>M</w:t>
      </w:r>
      <w:r w:rsidRPr="002F1067">
        <w:rPr>
          <w:rFonts w:ascii="Times New Roman" w:hAnsi="Times New Roman" w:cs="Times New Roman"/>
          <w:sz w:val="24"/>
          <w:szCs w:val="24"/>
        </w:rPr>
        <w:t>eta-analysis limitations include the high heterogeneity of studies, despite using a random effects model and standardised mean difference outcome.</w:t>
      </w:r>
      <w:r w:rsidR="00C17736" w:rsidRPr="002F1067">
        <w:rPr>
          <w:rFonts w:ascii="Times New Roman" w:hAnsi="Times New Roman" w:cs="Times New Roman"/>
          <w:sz w:val="24"/>
          <w:szCs w:val="24"/>
        </w:rPr>
        <w:t xml:space="preserve"> </w:t>
      </w:r>
      <w:r w:rsidR="00F03C76" w:rsidRPr="002F1067">
        <w:rPr>
          <w:rFonts w:ascii="Times New Roman" w:hAnsi="Times New Roman" w:cs="Times New Roman"/>
          <w:sz w:val="24"/>
          <w:szCs w:val="24"/>
        </w:rPr>
        <w:t>The m</w:t>
      </w:r>
      <w:r w:rsidR="00C17736" w:rsidRPr="002F1067">
        <w:rPr>
          <w:rFonts w:ascii="Times New Roman" w:hAnsi="Times New Roman" w:cs="Times New Roman"/>
          <w:sz w:val="24"/>
          <w:szCs w:val="24"/>
        </w:rPr>
        <w:t>achine learning</w:t>
      </w:r>
      <w:r w:rsidR="00F03C76" w:rsidRPr="002F1067">
        <w:rPr>
          <w:rFonts w:ascii="Times New Roman" w:hAnsi="Times New Roman" w:cs="Times New Roman"/>
          <w:sz w:val="24"/>
          <w:szCs w:val="24"/>
        </w:rPr>
        <w:t xml:space="preserve"> method </w:t>
      </w:r>
      <w:r w:rsidR="00FA521C" w:rsidRPr="002F1067">
        <w:rPr>
          <w:rFonts w:ascii="Times New Roman" w:hAnsi="Times New Roman" w:cs="Times New Roman"/>
          <w:sz w:val="24"/>
          <w:szCs w:val="24"/>
        </w:rPr>
        <w:t>has limitations</w:t>
      </w:r>
      <w:r w:rsidR="006B38F6" w:rsidRPr="002F1067">
        <w:rPr>
          <w:rFonts w:ascii="Times New Roman" w:hAnsi="Times New Roman" w:cs="Times New Roman"/>
          <w:sz w:val="24"/>
          <w:szCs w:val="24"/>
        </w:rPr>
        <w:t xml:space="preserve">, as a </w:t>
      </w:r>
      <w:r w:rsidR="00EC0CE3" w:rsidRPr="002F1067">
        <w:rPr>
          <w:rFonts w:ascii="Times New Roman" w:hAnsi="Times New Roman" w:cs="Times New Roman"/>
          <w:sz w:val="24"/>
          <w:szCs w:val="24"/>
        </w:rPr>
        <w:lastRenderedPageBreak/>
        <w:t>large number of articles</w:t>
      </w:r>
      <w:r w:rsidR="006B38F6" w:rsidRPr="002F1067">
        <w:rPr>
          <w:rFonts w:ascii="Times New Roman" w:hAnsi="Times New Roman" w:cs="Times New Roman"/>
          <w:sz w:val="24"/>
          <w:szCs w:val="24"/>
        </w:rPr>
        <w:t xml:space="preserve"> were excluded</w:t>
      </w:r>
      <w:r w:rsidR="00EC0CE3" w:rsidRPr="002F1067">
        <w:rPr>
          <w:rFonts w:ascii="Times New Roman" w:hAnsi="Times New Roman" w:cs="Times New Roman"/>
          <w:sz w:val="24"/>
          <w:szCs w:val="24"/>
        </w:rPr>
        <w:t xml:space="preserve"> without screening on title and abstract.</w:t>
      </w:r>
      <w:r w:rsidR="006B38F6" w:rsidRPr="002F1067">
        <w:rPr>
          <w:rFonts w:ascii="Times New Roman" w:hAnsi="Times New Roman" w:cs="Times New Roman"/>
          <w:sz w:val="24"/>
          <w:szCs w:val="24"/>
        </w:rPr>
        <w:t xml:space="preserve"> </w:t>
      </w:r>
      <w:r w:rsidR="007F5D0D" w:rsidRPr="002F1067">
        <w:rPr>
          <w:rFonts w:ascii="Times New Roman" w:hAnsi="Times New Roman" w:cs="Times New Roman"/>
          <w:sz w:val="24"/>
          <w:szCs w:val="24"/>
        </w:rPr>
        <w:t>The m</w:t>
      </w:r>
      <w:r w:rsidR="00AA0246" w:rsidRPr="002F1067">
        <w:rPr>
          <w:rFonts w:ascii="Times New Roman" w:hAnsi="Times New Roman" w:cs="Times New Roman"/>
          <w:sz w:val="24"/>
          <w:szCs w:val="24"/>
        </w:rPr>
        <w:t>ajority of the included studies</w:t>
      </w:r>
      <w:r w:rsidR="009F744A" w:rsidRPr="002F1067">
        <w:rPr>
          <w:rFonts w:ascii="Times New Roman" w:hAnsi="Times New Roman" w:cs="Times New Roman"/>
          <w:sz w:val="24"/>
          <w:szCs w:val="24"/>
        </w:rPr>
        <w:t xml:space="preserve"> were assessed as having </w:t>
      </w:r>
      <w:r w:rsidR="00E0181B" w:rsidRPr="002F1067">
        <w:rPr>
          <w:rFonts w:ascii="Times New Roman" w:hAnsi="Times New Roman" w:cs="Times New Roman"/>
          <w:sz w:val="24"/>
          <w:szCs w:val="24"/>
        </w:rPr>
        <w:t xml:space="preserve">some concerns </w:t>
      </w:r>
      <w:r w:rsidR="00E05E27" w:rsidRPr="002F1067">
        <w:rPr>
          <w:rFonts w:ascii="Times New Roman" w:hAnsi="Times New Roman" w:cs="Times New Roman"/>
          <w:sz w:val="24"/>
          <w:szCs w:val="24"/>
        </w:rPr>
        <w:t>of</w:t>
      </w:r>
      <w:r w:rsidR="00E0181B" w:rsidRPr="002F1067">
        <w:rPr>
          <w:rFonts w:ascii="Times New Roman" w:hAnsi="Times New Roman" w:cs="Times New Roman"/>
          <w:sz w:val="24"/>
          <w:szCs w:val="24"/>
        </w:rPr>
        <w:t xml:space="preserve"> bias</w:t>
      </w:r>
      <w:r w:rsidR="00E05E27" w:rsidRPr="002F1067">
        <w:rPr>
          <w:rFonts w:ascii="Times New Roman" w:hAnsi="Times New Roman" w:cs="Times New Roman"/>
          <w:sz w:val="24"/>
          <w:szCs w:val="24"/>
        </w:rPr>
        <w:t>, which needs to be taken into consideration</w:t>
      </w:r>
      <w:r w:rsidR="00CF5D1B">
        <w:rPr>
          <w:rFonts w:ascii="Times New Roman" w:hAnsi="Times New Roman" w:cs="Times New Roman"/>
          <w:sz w:val="24"/>
          <w:szCs w:val="24"/>
        </w:rPr>
        <w:t xml:space="preserve"> when interpreting the findings</w:t>
      </w:r>
      <w:r w:rsidR="00E05E27" w:rsidRPr="002F1067">
        <w:rPr>
          <w:rFonts w:ascii="Times New Roman" w:hAnsi="Times New Roman" w:cs="Times New Roman"/>
          <w:sz w:val="24"/>
          <w:szCs w:val="24"/>
        </w:rPr>
        <w:t xml:space="preserve">. </w:t>
      </w:r>
      <w:r w:rsidR="00CF5D1B">
        <w:rPr>
          <w:rFonts w:ascii="Times New Roman" w:hAnsi="Times New Roman" w:cs="Times New Roman"/>
          <w:sz w:val="24"/>
          <w:szCs w:val="24"/>
        </w:rPr>
        <w:t>Although s</w:t>
      </w:r>
      <w:r w:rsidR="00E05E27" w:rsidRPr="002F1067">
        <w:rPr>
          <w:rFonts w:ascii="Times New Roman" w:hAnsi="Times New Roman" w:cs="Times New Roman"/>
          <w:sz w:val="24"/>
          <w:szCs w:val="24"/>
        </w:rPr>
        <w:t xml:space="preserve">ensitivity analyses </w:t>
      </w:r>
      <w:r w:rsidR="002E08DA" w:rsidRPr="002F1067">
        <w:rPr>
          <w:rFonts w:ascii="Times New Roman" w:hAnsi="Times New Roman" w:cs="Times New Roman"/>
          <w:sz w:val="24"/>
          <w:szCs w:val="24"/>
        </w:rPr>
        <w:t>removing studies</w:t>
      </w:r>
      <w:r w:rsidR="00F80BBC" w:rsidRPr="002F1067">
        <w:rPr>
          <w:rFonts w:ascii="Times New Roman" w:hAnsi="Times New Roman" w:cs="Times New Roman"/>
          <w:sz w:val="24"/>
          <w:szCs w:val="24"/>
        </w:rPr>
        <w:t xml:space="preserve"> </w:t>
      </w:r>
      <w:r w:rsidR="00CF5D1B">
        <w:rPr>
          <w:rFonts w:ascii="Times New Roman" w:hAnsi="Times New Roman" w:cs="Times New Roman"/>
          <w:sz w:val="24"/>
          <w:szCs w:val="24"/>
        </w:rPr>
        <w:t xml:space="preserve">with </w:t>
      </w:r>
      <w:r w:rsidR="00356553" w:rsidRPr="002F1067">
        <w:rPr>
          <w:rFonts w:ascii="Times New Roman" w:hAnsi="Times New Roman" w:cs="Times New Roman"/>
          <w:sz w:val="24"/>
          <w:szCs w:val="24"/>
        </w:rPr>
        <w:t xml:space="preserve">high risk of bias and </w:t>
      </w:r>
      <w:r w:rsidR="00F80BBC" w:rsidRPr="002F1067">
        <w:rPr>
          <w:rFonts w:ascii="Times New Roman" w:hAnsi="Times New Roman" w:cs="Times New Roman"/>
          <w:sz w:val="24"/>
          <w:szCs w:val="24"/>
        </w:rPr>
        <w:t xml:space="preserve">the </w:t>
      </w:r>
      <w:r w:rsidR="00356553" w:rsidRPr="002F1067">
        <w:rPr>
          <w:rFonts w:ascii="Times New Roman" w:hAnsi="Times New Roman" w:cs="Times New Roman"/>
          <w:sz w:val="24"/>
          <w:szCs w:val="24"/>
        </w:rPr>
        <w:t xml:space="preserve">largest effect size were </w:t>
      </w:r>
      <w:r w:rsidR="00F80BBC" w:rsidRPr="002F1067">
        <w:rPr>
          <w:rFonts w:ascii="Times New Roman" w:hAnsi="Times New Roman" w:cs="Times New Roman"/>
          <w:sz w:val="24"/>
          <w:szCs w:val="24"/>
        </w:rPr>
        <w:t xml:space="preserve">conducted and </w:t>
      </w:r>
      <w:r w:rsidR="00493E59" w:rsidRPr="002F1067">
        <w:rPr>
          <w:rFonts w:ascii="Times New Roman" w:hAnsi="Times New Roman" w:cs="Times New Roman"/>
          <w:sz w:val="24"/>
          <w:szCs w:val="24"/>
        </w:rPr>
        <w:t xml:space="preserve">not </w:t>
      </w:r>
      <w:r w:rsidR="00F80BBC" w:rsidRPr="002F1067">
        <w:rPr>
          <w:rFonts w:ascii="Times New Roman" w:hAnsi="Times New Roman" w:cs="Times New Roman"/>
          <w:sz w:val="24"/>
          <w:szCs w:val="24"/>
        </w:rPr>
        <w:t xml:space="preserve">found to impact results. </w:t>
      </w:r>
      <w:r w:rsidRPr="002F1067">
        <w:rPr>
          <w:rFonts w:ascii="Times New Roman" w:hAnsi="Times New Roman" w:cs="Times New Roman"/>
          <w:sz w:val="24"/>
          <w:szCs w:val="24"/>
        </w:rPr>
        <w:t xml:space="preserve">We may not have </w:t>
      </w:r>
      <w:r w:rsidR="00D726DD" w:rsidRPr="002F1067">
        <w:rPr>
          <w:rFonts w:ascii="Times New Roman" w:hAnsi="Times New Roman" w:cs="Times New Roman"/>
          <w:sz w:val="24"/>
          <w:szCs w:val="24"/>
        </w:rPr>
        <w:t>identified</w:t>
      </w:r>
      <w:r w:rsidRPr="002F1067">
        <w:rPr>
          <w:rFonts w:ascii="Times New Roman" w:hAnsi="Times New Roman" w:cs="Times New Roman"/>
          <w:sz w:val="24"/>
          <w:szCs w:val="24"/>
        </w:rPr>
        <w:t xml:space="preserve"> all product placement exposure studies, as this term was not included in our search strategy</w:t>
      </w:r>
      <w:r w:rsidR="00512AD3" w:rsidRPr="002F1067">
        <w:rPr>
          <w:rFonts w:ascii="Times New Roman" w:hAnsi="Times New Roman" w:cs="Times New Roman"/>
          <w:sz w:val="24"/>
          <w:szCs w:val="24"/>
        </w:rPr>
        <w:t xml:space="preserve">; however, </w:t>
      </w:r>
      <w:r w:rsidRPr="002F1067">
        <w:rPr>
          <w:rFonts w:ascii="Times New Roman" w:hAnsi="Times New Roman" w:cs="Times New Roman"/>
          <w:sz w:val="24"/>
          <w:szCs w:val="24"/>
        </w:rPr>
        <w:t xml:space="preserve">studies </w:t>
      </w:r>
      <w:r w:rsidR="002D6E1F" w:rsidRPr="002F1067">
        <w:rPr>
          <w:rFonts w:ascii="Times New Roman" w:hAnsi="Times New Roman" w:cs="Times New Roman"/>
          <w:sz w:val="24"/>
          <w:szCs w:val="24"/>
        </w:rPr>
        <w:t xml:space="preserve">with advert or marketing key words </w:t>
      </w:r>
      <w:r w:rsidRPr="002F1067">
        <w:rPr>
          <w:rFonts w:ascii="Times New Roman" w:hAnsi="Times New Roman" w:cs="Times New Roman"/>
          <w:sz w:val="24"/>
          <w:szCs w:val="24"/>
        </w:rPr>
        <w:t>w</w:t>
      </w:r>
      <w:r w:rsidR="00CF5D1B">
        <w:rPr>
          <w:rFonts w:ascii="Times New Roman" w:hAnsi="Times New Roman" w:cs="Times New Roman"/>
          <w:sz w:val="24"/>
          <w:szCs w:val="24"/>
        </w:rPr>
        <w:t xml:space="preserve">ere </w:t>
      </w:r>
      <w:r w:rsidRPr="002F1067">
        <w:rPr>
          <w:rFonts w:ascii="Times New Roman" w:hAnsi="Times New Roman" w:cs="Times New Roman"/>
          <w:sz w:val="24"/>
          <w:szCs w:val="24"/>
        </w:rPr>
        <w:t xml:space="preserve">included. </w:t>
      </w:r>
      <w:r w:rsidR="00D36C03" w:rsidRPr="002F1067">
        <w:rPr>
          <w:rFonts w:ascii="Times New Roman" w:hAnsi="Times New Roman" w:cs="Times New Roman"/>
          <w:sz w:val="24"/>
          <w:szCs w:val="24"/>
        </w:rPr>
        <w:t>S</w:t>
      </w:r>
      <w:r w:rsidR="00E66AE9" w:rsidRPr="002F1067">
        <w:rPr>
          <w:rFonts w:ascii="Times New Roman" w:hAnsi="Times New Roman" w:cs="Times New Roman"/>
          <w:sz w:val="24"/>
          <w:szCs w:val="24"/>
        </w:rPr>
        <w:t xml:space="preserve">ome of the </w:t>
      </w:r>
      <w:r w:rsidR="004570AB">
        <w:rPr>
          <w:rFonts w:ascii="Times New Roman" w:hAnsi="Times New Roman" w:cs="Times New Roman"/>
          <w:sz w:val="24"/>
          <w:szCs w:val="24"/>
        </w:rPr>
        <w:t xml:space="preserve">studies </w:t>
      </w:r>
      <w:r w:rsidR="00E66AE9" w:rsidRPr="002F1067">
        <w:rPr>
          <w:rFonts w:ascii="Times New Roman" w:hAnsi="Times New Roman" w:cs="Times New Roman"/>
          <w:sz w:val="24"/>
          <w:szCs w:val="24"/>
        </w:rPr>
        <w:t>may</w:t>
      </w:r>
      <w:r w:rsidR="00E3638B" w:rsidRPr="002F1067">
        <w:rPr>
          <w:rFonts w:ascii="Times New Roman" w:hAnsi="Times New Roman" w:cs="Times New Roman"/>
          <w:sz w:val="24"/>
          <w:szCs w:val="24"/>
        </w:rPr>
        <w:t xml:space="preserve"> have been conducted in the same or similar group of participants</w:t>
      </w:r>
      <w:r w:rsidR="00E66AE9" w:rsidRPr="002F1067">
        <w:rPr>
          <w:rFonts w:ascii="Times New Roman" w:hAnsi="Times New Roman" w:cs="Times New Roman"/>
          <w:sz w:val="24"/>
          <w:szCs w:val="24"/>
        </w:rPr>
        <w:t xml:space="preserve"> </w:t>
      </w:r>
      <w:r w:rsidR="001D6B21" w:rsidRPr="002F1067">
        <w:rPr>
          <w:rFonts w:ascii="Times New Roman" w:hAnsi="Times New Roman" w:cs="Times New Roman"/>
          <w:sz w:val="24"/>
          <w:szCs w:val="24"/>
        </w:rPr>
        <w:t>(Tarabashkina</w:t>
      </w:r>
      <w:r w:rsidR="00143215" w:rsidRPr="002F1067">
        <w:rPr>
          <w:rFonts w:ascii="Times New Roman" w:hAnsi="Times New Roman" w:cs="Times New Roman"/>
          <w:sz w:val="24"/>
          <w:szCs w:val="24"/>
        </w:rPr>
        <w:t>;</w:t>
      </w:r>
      <w:r w:rsidR="00E3285A" w:rsidRPr="002F1067">
        <w:rPr>
          <w:rFonts w:ascii="Times New Roman" w:hAnsi="Times New Roman" w:cs="Times New Roman"/>
          <w:sz w:val="24"/>
          <w:szCs w:val="24"/>
        </w:rPr>
        <w:fldChar w:fldCharType="begin">
          <w:fldData xml:space="preserve">PEVuZE5vdGU+PENpdGU+PEF1dGhvcj5UYXJhYmFzaGtpbmE8L0F1dGhvcj48WWVhcj4yMDE2PC9Z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UYXJhYmFzaGtpbmE8L0F1dGhvcj48WWVhcj4yMDE2PC9Z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3285A" w:rsidRPr="002F1067">
        <w:rPr>
          <w:rFonts w:ascii="Times New Roman" w:hAnsi="Times New Roman" w:cs="Times New Roman"/>
          <w:sz w:val="24"/>
          <w:szCs w:val="24"/>
        </w:rPr>
      </w:r>
      <w:r w:rsidR="00E3285A"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66-68</w:t>
      </w:r>
      <w:r w:rsidR="00E3285A" w:rsidRPr="002F1067">
        <w:rPr>
          <w:rFonts w:ascii="Times New Roman" w:hAnsi="Times New Roman" w:cs="Times New Roman"/>
          <w:sz w:val="24"/>
          <w:szCs w:val="24"/>
        </w:rPr>
        <w:fldChar w:fldCharType="end"/>
      </w:r>
      <w:r w:rsidR="00143215" w:rsidRPr="002F1067">
        <w:rPr>
          <w:rFonts w:ascii="Times New Roman" w:hAnsi="Times New Roman" w:cs="Times New Roman"/>
          <w:sz w:val="24"/>
          <w:szCs w:val="24"/>
        </w:rPr>
        <w:t xml:space="preserve"> Duke and Farrelly;</w:t>
      </w:r>
      <w:r w:rsidR="00E3285A" w:rsidRPr="002F1067">
        <w:rPr>
          <w:rFonts w:ascii="Times New Roman" w:hAnsi="Times New Roman" w:cs="Times New Roman"/>
          <w:sz w:val="24"/>
          <w:szCs w:val="24"/>
        </w:rPr>
        <w:fldChar w:fldCharType="begin">
          <w:fldData xml:space="preserve">PEVuZE5vdGU+PENpdGU+PEF1dGhvcj5EdWtlPC9BdXRob3I+PFllYXI+MjAxNjwvWWVhcj48UmVj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EdWtlPC9BdXRob3I+PFllYXI+MjAxNjwvWWVhcj48UmVj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3285A" w:rsidRPr="002F1067">
        <w:rPr>
          <w:rFonts w:ascii="Times New Roman" w:hAnsi="Times New Roman" w:cs="Times New Roman"/>
          <w:sz w:val="24"/>
          <w:szCs w:val="24"/>
        </w:rPr>
      </w:r>
      <w:r w:rsidR="00E3285A"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4,55</w:t>
      </w:r>
      <w:r w:rsidR="00E3285A" w:rsidRPr="002F1067">
        <w:rPr>
          <w:rFonts w:ascii="Times New Roman" w:hAnsi="Times New Roman" w:cs="Times New Roman"/>
          <w:sz w:val="24"/>
          <w:szCs w:val="24"/>
        </w:rPr>
        <w:fldChar w:fldCharType="end"/>
      </w:r>
      <w:r w:rsidR="0066593B" w:rsidRPr="002F1067">
        <w:rPr>
          <w:rFonts w:ascii="Times New Roman" w:hAnsi="Times New Roman" w:cs="Times New Roman"/>
          <w:sz w:val="24"/>
          <w:szCs w:val="24"/>
        </w:rPr>
        <w:t xml:space="preserve"> Uribe;</w:t>
      </w:r>
      <w:r w:rsidR="00E3285A" w:rsidRPr="002F1067">
        <w:rPr>
          <w:rFonts w:ascii="Times New Roman" w:hAnsi="Times New Roman" w:cs="Times New Roman"/>
          <w:sz w:val="24"/>
          <w:szCs w:val="24"/>
        </w:rPr>
        <w:fldChar w:fldCharType="begin">
          <w:fldData xml:space="preserve">PEVuZE5vdGU+PENpdGU+PEF1dGhvcj5VcmliZTwvQXV0aG9yPjxZZWFyPjIwMTU8L1llYXI+PFJl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VcmliZTwvQXV0aG9yPjxZZWFyPjIwMTU8L1llYXI+PFJl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3285A" w:rsidRPr="002F1067">
        <w:rPr>
          <w:rFonts w:ascii="Times New Roman" w:hAnsi="Times New Roman" w:cs="Times New Roman"/>
          <w:sz w:val="24"/>
          <w:szCs w:val="24"/>
        </w:rPr>
      </w:r>
      <w:r w:rsidR="00E3285A"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70,75</w:t>
      </w:r>
      <w:r w:rsidR="00E3285A" w:rsidRPr="002F1067">
        <w:rPr>
          <w:rFonts w:ascii="Times New Roman" w:hAnsi="Times New Roman" w:cs="Times New Roman"/>
          <w:sz w:val="24"/>
          <w:szCs w:val="24"/>
        </w:rPr>
        <w:fldChar w:fldCharType="end"/>
      </w:r>
      <w:r w:rsidR="0066593B" w:rsidRPr="002F1067">
        <w:rPr>
          <w:rFonts w:ascii="Times New Roman" w:hAnsi="Times New Roman" w:cs="Times New Roman"/>
          <w:sz w:val="24"/>
          <w:szCs w:val="24"/>
        </w:rPr>
        <w:t xml:space="preserve"> van Berlo</w:t>
      </w:r>
      <w:r w:rsidR="00E3638B" w:rsidRPr="002F1067">
        <w:rPr>
          <w:rFonts w:ascii="Times New Roman" w:hAnsi="Times New Roman" w:cs="Times New Roman"/>
          <w:sz w:val="24"/>
          <w:szCs w:val="24"/>
        </w:rPr>
        <w:t>;</w:t>
      </w:r>
      <w:r w:rsidR="00E3285A" w:rsidRPr="002F1067">
        <w:rPr>
          <w:rFonts w:ascii="Times New Roman" w:hAnsi="Times New Roman" w:cs="Times New Roman"/>
          <w:sz w:val="24"/>
          <w:szCs w:val="24"/>
        </w:rPr>
        <w:fldChar w:fldCharType="begin">
          <w:fldData xml:space="preserve">PEVuZE5vdGU+PENpdGU+PEF1dGhvcj52YW4gQmVybG88L0F1dGhvcj48WWVhcj4yMDE3PC9ZZWFy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2YW4gQmVybG88L0F1dGhvcj48WWVhcj4yMDE3PC9ZZWFy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3285A" w:rsidRPr="002F1067">
        <w:rPr>
          <w:rFonts w:ascii="Times New Roman" w:hAnsi="Times New Roman" w:cs="Times New Roman"/>
          <w:sz w:val="24"/>
          <w:szCs w:val="24"/>
        </w:rPr>
      </w:r>
      <w:r w:rsidR="00E3285A"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58,59</w:t>
      </w:r>
      <w:r w:rsidR="00E3285A" w:rsidRPr="002F1067">
        <w:rPr>
          <w:rFonts w:ascii="Times New Roman" w:hAnsi="Times New Roman" w:cs="Times New Roman"/>
          <w:sz w:val="24"/>
          <w:szCs w:val="24"/>
        </w:rPr>
        <w:fldChar w:fldCharType="end"/>
      </w:r>
      <w:r w:rsidR="00E3638B" w:rsidRPr="002F1067">
        <w:rPr>
          <w:rFonts w:ascii="Times New Roman" w:hAnsi="Times New Roman" w:cs="Times New Roman"/>
          <w:sz w:val="24"/>
          <w:szCs w:val="24"/>
        </w:rPr>
        <w:t xml:space="preserve"> Castonguay</w:t>
      </w:r>
      <w:r w:rsidR="00E3285A" w:rsidRPr="002F1067">
        <w:rPr>
          <w:rFonts w:ascii="Times New Roman" w:hAnsi="Times New Roman" w:cs="Times New Roman"/>
          <w:sz w:val="24"/>
          <w:szCs w:val="24"/>
        </w:rPr>
        <w:fldChar w:fldCharType="begin">
          <w:fldData xml:space="preserve">PEVuZE5vdGU+PENpdGU+PEF1dGhvcj5DYXN0b25ndWF5PC9BdXRob3I+PFllYXI+MjAxNTwvWWVh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</w:fldData>
        </w:fldChar>
      </w:r>
      <w:r w:rsidR="00AD1624">
        <w:rPr>
          <w:rFonts w:ascii="Times New Roman" w:hAnsi="Times New Roman" w:cs="Times New Roman"/>
          <w:sz w:val="24"/>
          <w:szCs w:val="24"/>
        </w:rPr>
        <w:instrText xml:space="preserve"> ADDIN EN.CITE </w:instrText>
      </w:r>
      <w:r w:rsidR="00AD1624">
        <w:rPr>
          <w:rFonts w:ascii="Times New Roman" w:hAnsi="Times New Roman" w:cs="Times New Roman"/>
          <w:sz w:val="24"/>
          <w:szCs w:val="24"/>
        </w:rPr>
        <w:fldChar w:fldCharType="begin">
          <w:fldData xml:space="preserve">PEVuZE5vdGU+PENpdGU+PEF1dGhvcj5DYXN0b25ndWF5PC9BdXRob3I+PFllYXI+MjAxNTwvWWVh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</w:fldData>
        </w:fldChar>
      </w:r>
      <w:r w:rsidR="00AD1624">
        <w:rPr>
          <w:rFonts w:ascii="Times New Roman" w:hAnsi="Times New Roman" w:cs="Times New Roman"/>
          <w:sz w:val="24"/>
          <w:szCs w:val="24"/>
        </w:rPr>
        <w:instrText xml:space="preserve"> ADDIN EN.CITE.DATA </w:instrText>
      </w:r>
      <w:r w:rsidR="00AD1624">
        <w:rPr>
          <w:rFonts w:ascii="Times New Roman" w:hAnsi="Times New Roman" w:cs="Times New Roman"/>
          <w:sz w:val="24"/>
          <w:szCs w:val="24"/>
        </w:rPr>
      </w:r>
      <w:r w:rsidR="00AD1624">
        <w:rPr>
          <w:rFonts w:ascii="Times New Roman" w:hAnsi="Times New Roman" w:cs="Times New Roman"/>
          <w:sz w:val="24"/>
          <w:szCs w:val="24"/>
        </w:rPr>
        <w:fldChar w:fldCharType="end"/>
      </w:r>
      <w:r w:rsidR="00E3285A" w:rsidRPr="002F1067">
        <w:rPr>
          <w:rFonts w:ascii="Times New Roman" w:hAnsi="Times New Roman" w:cs="Times New Roman"/>
          <w:sz w:val="24"/>
          <w:szCs w:val="24"/>
        </w:rPr>
      </w:r>
      <w:r w:rsidR="00E3285A" w:rsidRPr="002F1067">
        <w:rPr>
          <w:rFonts w:ascii="Times New Roman" w:hAnsi="Times New Roman" w:cs="Times New Roman"/>
          <w:sz w:val="24"/>
          <w:szCs w:val="24"/>
        </w:rPr>
        <w:fldChar w:fldCharType="separate"/>
      </w:r>
      <w:r w:rsidR="003564B8" w:rsidRPr="003564B8">
        <w:rPr>
          <w:rFonts w:ascii="Times New Roman" w:hAnsi="Times New Roman" w:cs="Times New Roman"/>
          <w:noProof/>
          <w:sz w:val="24"/>
          <w:szCs w:val="24"/>
          <w:vertAlign w:val="superscript"/>
        </w:rPr>
        <w:t>41,51</w:t>
      </w:r>
      <w:r w:rsidR="00E3285A" w:rsidRPr="002F1067">
        <w:rPr>
          <w:rFonts w:ascii="Times New Roman" w:hAnsi="Times New Roman" w:cs="Times New Roman"/>
          <w:sz w:val="24"/>
          <w:szCs w:val="24"/>
        </w:rPr>
        <w:fldChar w:fldCharType="end"/>
      </w:r>
      <w:r w:rsidR="00E3638B" w:rsidRPr="002F1067">
        <w:rPr>
          <w:rFonts w:ascii="Times New Roman" w:hAnsi="Times New Roman" w:cs="Times New Roman"/>
          <w:sz w:val="24"/>
          <w:szCs w:val="24"/>
        </w:rPr>
        <w:t>)</w:t>
      </w:r>
      <w:r w:rsidR="00E66AE9" w:rsidRPr="002F1067">
        <w:rPr>
          <w:rFonts w:ascii="Times New Roman" w:hAnsi="Times New Roman" w:cs="Times New Roman"/>
          <w:sz w:val="24"/>
          <w:szCs w:val="24"/>
        </w:rPr>
        <w:t xml:space="preserve">, but </w:t>
      </w:r>
      <w:r w:rsidR="001D6B21" w:rsidRPr="002F1067">
        <w:rPr>
          <w:rFonts w:ascii="Times New Roman" w:hAnsi="Times New Roman" w:cs="Times New Roman"/>
          <w:sz w:val="24"/>
          <w:szCs w:val="24"/>
        </w:rPr>
        <w:t>these do not interfere with the meta-analysis</w:t>
      </w:r>
      <w:r w:rsidR="00573206" w:rsidRPr="002F1067">
        <w:rPr>
          <w:rFonts w:ascii="Times New Roman" w:hAnsi="Times New Roman" w:cs="Times New Roman"/>
          <w:sz w:val="24"/>
          <w:szCs w:val="24"/>
        </w:rPr>
        <w:t xml:space="preserve"> as only one was included.</w:t>
      </w:r>
      <w:r w:rsidR="00AC7242">
        <w:rPr>
          <w:rFonts w:ascii="Times New Roman" w:hAnsi="Times New Roman" w:cs="Times New Roman"/>
          <w:sz w:val="24"/>
          <w:szCs w:val="24"/>
        </w:rPr>
        <w:t xml:space="preserve"> </w:t>
      </w:r>
      <w:r w:rsidR="00AC7242" w:rsidRPr="00AC7242">
        <w:rPr>
          <w:rFonts w:ascii="Times New Roman" w:hAnsi="Times New Roman" w:cs="Times New Roman"/>
          <w:sz w:val="24"/>
          <w:szCs w:val="24"/>
        </w:rPr>
        <w:t xml:space="preserve">The time since the searches were completed is a limitation, with original searches completed in October 2018 and then updated in December 2020. This subject area is complex, so the review process is time intensive. Updating the searches would be </w:t>
      </w:r>
      <w:r w:rsidR="003A31ED" w:rsidRPr="00AC7242">
        <w:rPr>
          <w:rFonts w:ascii="Times New Roman" w:hAnsi="Times New Roman" w:cs="Times New Roman"/>
          <w:sz w:val="24"/>
          <w:szCs w:val="24"/>
        </w:rPr>
        <w:t>low yield</w:t>
      </w:r>
      <w:r w:rsidR="00AC7242" w:rsidRPr="00AC7242">
        <w:rPr>
          <w:rFonts w:ascii="Times New Roman" w:hAnsi="Times New Roman" w:cs="Times New Roman"/>
          <w:sz w:val="24"/>
          <w:szCs w:val="24"/>
        </w:rPr>
        <w:t xml:space="preserve"> as the substantive findings of the work remained unchanged following the update searches and </w:t>
      </w:r>
      <w:r w:rsidR="4FD0336F" w:rsidRPr="7CF52DDC">
        <w:rPr>
          <w:rFonts w:ascii="Times New Roman" w:hAnsi="Times New Roman" w:cs="Times New Roman"/>
          <w:sz w:val="24"/>
          <w:szCs w:val="24"/>
        </w:rPr>
        <w:t xml:space="preserve">we </w:t>
      </w:r>
      <w:r w:rsidR="00AC7242" w:rsidRPr="00AC7242">
        <w:rPr>
          <w:rFonts w:ascii="Times New Roman" w:hAnsi="Times New Roman" w:cs="Times New Roman"/>
          <w:sz w:val="24"/>
          <w:szCs w:val="24"/>
        </w:rPr>
        <w:t>have no reason to believe the main findings of the paper would be subject to change</w:t>
      </w:r>
      <w:r w:rsidR="003A31ED">
        <w:rPr>
          <w:rFonts w:ascii="Times New Roman" w:hAnsi="Times New Roman" w:cs="Times New Roman"/>
          <w:sz w:val="24"/>
          <w:szCs w:val="24"/>
        </w:rPr>
        <w:t>.</w:t>
      </w:r>
      <w:r w:rsidR="00573206" w:rsidRPr="002F1067">
        <w:rPr>
          <w:rFonts w:ascii="Times New Roman" w:hAnsi="Times New Roman" w:cs="Times New Roman"/>
          <w:sz w:val="24"/>
          <w:szCs w:val="24"/>
        </w:rPr>
        <w:t xml:space="preserve"> </w:t>
      </w:r>
      <w:r w:rsidRPr="002F1067">
        <w:rPr>
          <w:rFonts w:ascii="Times New Roman" w:hAnsi="Times New Roman" w:cs="Times New Roman"/>
          <w:sz w:val="24"/>
          <w:szCs w:val="24"/>
        </w:rPr>
        <w:t>The</w:t>
      </w:r>
      <w:r w:rsidR="00771B4F" w:rsidRPr="002F1067">
        <w:rPr>
          <w:rFonts w:ascii="Times New Roman" w:hAnsi="Times New Roman" w:cs="Times New Roman"/>
          <w:sz w:val="24"/>
          <w:szCs w:val="24"/>
        </w:rPr>
        <w:t xml:space="preserve"> main</w:t>
      </w:r>
      <w:r w:rsidRPr="002F1067">
        <w:rPr>
          <w:rFonts w:ascii="Times New Roman" w:hAnsi="Times New Roman" w:cs="Times New Roman"/>
          <w:sz w:val="24"/>
          <w:szCs w:val="24"/>
        </w:rPr>
        <w:t xml:space="preserve"> strength of the paper</w:t>
      </w:r>
      <w:r w:rsidR="00512AD3" w:rsidRPr="002F1067">
        <w:rPr>
          <w:rFonts w:ascii="Times New Roman" w:hAnsi="Times New Roman" w:cs="Times New Roman"/>
          <w:sz w:val="24"/>
          <w:szCs w:val="24"/>
        </w:rPr>
        <w:t xml:space="preserve"> is that it meets a</w:t>
      </w:r>
      <w:r w:rsidR="004570AB">
        <w:rPr>
          <w:rFonts w:ascii="Times New Roman" w:hAnsi="Times New Roman" w:cs="Times New Roman"/>
          <w:sz w:val="24"/>
          <w:szCs w:val="24"/>
        </w:rPr>
        <w:t>n evidence</w:t>
      </w:r>
      <w:r w:rsidR="00512AD3" w:rsidRPr="002F1067">
        <w:rPr>
          <w:rFonts w:ascii="Times New Roman" w:hAnsi="Times New Roman" w:cs="Times New Roman"/>
          <w:sz w:val="24"/>
          <w:szCs w:val="24"/>
        </w:rPr>
        <w:t xml:space="preserve"> gap</w:t>
      </w:r>
      <w:r w:rsidR="00E30CE2" w:rsidRPr="002F1067">
        <w:rPr>
          <w:rFonts w:ascii="Times New Roman" w:hAnsi="Times New Roman" w:cs="Times New Roman"/>
          <w:sz w:val="24"/>
          <w:szCs w:val="24"/>
        </w:rPr>
        <w:t xml:space="preserve">, specifically addressing </w:t>
      </w:r>
      <w:r w:rsidR="00FD00C9" w:rsidRPr="002F1067">
        <w:rPr>
          <w:rFonts w:ascii="Times New Roman" w:hAnsi="Times New Roman" w:cs="Times New Roman"/>
          <w:sz w:val="24"/>
          <w:szCs w:val="24"/>
        </w:rPr>
        <w:t>if children over 12 years of age</w:t>
      </w:r>
      <w:r w:rsidR="003A1E44" w:rsidRPr="002F1067">
        <w:rPr>
          <w:rFonts w:ascii="Times New Roman" w:hAnsi="Times New Roman" w:cs="Times New Roman"/>
          <w:sz w:val="24"/>
          <w:szCs w:val="24"/>
        </w:rPr>
        <w:t xml:space="preserve"> have</w:t>
      </w:r>
      <w:r w:rsidR="007446CC" w:rsidRPr="002F1067">
        <w:rPr>
          <w:rFonts w:ascii="Times New Roman" w:hAnsi="Times New Roman" w:cs="Times New Roman"/>
          <w:sz w:val="24"/>
          <w:szCs w:val="24"/>
        </w:rPr>
        <w:t xml:space="preserve"> </w:t>
      </w:r>
      <w:r w:rsidR="007446CC" w:rsidRPr="002F1067">
        <w:rPr>
          <w:rFonts w:ascii="Times New Roman" w:hAnsi="Times New Roman" w:cs="Times New Roman"/>
          <w:sz w:val="24"/>
          <w:szCs w:val="24"/>
          <w:lang w:val="en-US"/>
        </w:rPr>
        <w:t xml:space="preserve">critical reasoning capacity and can </w:t>
      </w:r>
      <w:r w:rsidR="003A1E44" w:rsidRPr="002F1067">
        <w:rPr>
          <w:rFonts w:ascii="Times New Roman" w:hAnsi="Times New Roman" w:cs="Times New Roman"/>
          <w:sz w:val="24"/>
          <w:szCs w:val="24"/>
          <w:lang w:val="en-US"/>
        </w:rPr>
        <w:t xml:space="preserve">therefore </w:t>
      </w:r>
      <w:r w:rsidR="007446CC" w:rsidRPr="002F1067">
        <w:rPr>
          <w:rFonts w:ascii="Times New Roman" w:hAnsi="Times New Roman" w:cs="Times New Roman"/>
          <w:sz w:val="24"/>
          <w:szCs w:val="24"/>
          <w:lang w:val="en-US"/>
        </w:rPr>
        <w:t>resist the effects of advertising</w:t>
      </w:r>
      <w:r w:rsidRPr="002F1067">
        <w:rPr>
          <w:rFonts w:ascii="Times New Roman" w:hAnsi="Times New Roman" w:cs="Times New Roman"/>
          <w:sz w:val="24"/>
          <w:szCs w:val="24"/>
        </w:rPr>
        <w:t>.</w:t>
      </w:r>
      <w:r w:rsidR="003A1E44" w:rsidRPr="002F1067">
        <w:rPr>
          <w:rFonts w:ascii="Times New Roman" w:hAnsi="Times New Roman" w:cs="Times New Roman"/>
          <w:sz w:val="24"/>
          <w:szCs w:val="24"/>
        </w:rPr>
        <w:t xml:space="preserve"> We were also able to quantitatively assess the impact of advertising on attitudinal outcomes.</w:t>
      </w:r>
      <w:r w:rsidRPr="002F1067">
        <w:rPr>
          <w:rFonts w:ascii="Times New Roman" w:hAnsi="Times New Roman" w:cs="Times New Roman"/>
          <w:sz w:val="24"/>
          <w:szCs w:val="24"/>
        </w:rPr>
        <w:t xml:space="preserve"> The search was carefully planned and executed, with double screening and data extraction. </w:t>
      </w:r>
      <w:r w:rsidR="00512AD3" w:rsidRPr="002F1067">
        <w:rPr>
          <w:rFonts w:ascii="Times New Roman" w:hAnsi="Times New Roman" w:cs="Times New Roman"/>
          <w:sz w:val="24"/>
          <w:szCs w:val="24"/>
        </w:rPr>
        <w:t>Studies were</w:t>
      </w:r>
      <w:r w:rsidRPr="002F1067">
        <w:rPr>
          <w:rFonts w:ascii="Times New Roman" w:hAnsi="Times New Roman" w:cs="Times New Roman"/>
          <w:sz w:val="24"/>
          <w:szCs w:val="24"/>
        </w:rPr>
        <w:t xml:space="preserve"> contemporary</w:t>
      </w:r>
      <w:r w:rsidR="00512AD3" w:rsidRPr="002F1067">
        <w:rPr>
          <w:rFonts w:ascii="Times New Roman" w:hAnsi="Times New Roman" w:cs="Times New Roman"/>
          <w:sz w:val="24"/>
          <w:szCs w:val="24"/>
        </w:rPr>
        <w:t>, add</w:t>
      </w:r>
      <w:r w:rsidR="004570AB">
        <w:rPr>
          <w:rFonts w:ascii="Times New Roman" w:hAnsi="Times New Roman" w:cs="Times New Roman"/>
          <w:sz w:val="24"/>
          <w:szCs w:val="24"/>
        </w:rPr>
        <w:t xml:space="preserve">ing </w:t>
      </w:r>
      <w:r w:rsidR="00512AD3" w:rsidRPr="002F1067">
        <w:rPr>
          <w:rFonts w:ascii="Times New Roman" w:hAnsi="Times New Roman" w:cs="Times New Roman"/>
          <w:sz w:val="24"/>
          <w:szCs w:val="24"/>
        </w:rPr>
        <w:t>to the</w:t>
      </w:r>
      <w:r w:rsidRPr="002F1067">
        <w:rPr>
          <w:rFonts w:ascii="Times New Roman" w:hAnsi="Times New Roman" w:cs="Times New Roman"/>
          <w:sz w:val="24"/>
          <w:szCs w:val="24"/>
        </w:rPr>
        <w:t xml:space="preserve"> relevan</w:t>
      </w:r>
      <w:r w:rsidR="00512AD3" w:rsidRPr="002F1067">
        <w:rPr>
          <w:rFonts w:ascii="Times New Roman" w:hAnsi="Times New Roman" w:cs="Times New Roman"/>
          <w:sz w:val="24"/>
          <w:szCs w:val="24"/>
        </w:rPr>
        <w:t xml:space="preserve">ce </w:t>
      </w:r>
      <w:r w:rsidR="004570AB">
        <w:rPr>
          <w:rFonts w:ascii="Times New Roman" w:hAnsi="Times New Roman" w:cs="Times New Roman"/>
          <w:sz w:val="24"/>
          <w:szCs w:val="24"/>
        </w:rPr>
        <w:t xml:space="preserve">for </w:t>
      </w:r>
      <w:r w:rsidR="00512AD3" w:rsidRPr="002F1067">
        <w:rPr>
          <w:rFonts w:ascii="Times New Roman" w:hAnsi="Times New Roman" w:cs="Times New Roman"/>
          <w:sz w:val="24"/>
          <w:szCs w:val="24"/>
        </w:rPr>
        <w:t>current policy</w:t>
      </w:r>
      <w:r w:rsidRPr="002F1067">
        <w:rPr>
          <w:rFonts w:ascii="Times New Roman" w:hAnsi="Times New Roman" w:cs="Times New Roman"/>
          <w:sz w:val="24"/>
          <w:szCs w:val="24"/>
        </w:rPr>
        <w:t xml:space="preserve">. Due to the delay observed in research, we found </w:t>
      </w:r>
      <w:r w:rsidR="005A78A9" w:rsidRPr="002F1067">
        <w:rPr>
          <w:rFonts w:ascii="Times New Roman" w:hAnsi="Times New Roman" w:cs="Times New Roman"/>
          <w:sz w:val="24"/>
          <w:szCs w:val="24"/>
        </w:rPr>
        <w:t xml:space="preserve">fewer </w:t>
      </w:r>
      <w:r w:rsidRPr="002F1067">
        <w:rPr>
          <w:rFonts w:ascii="Times New Roman" w:hAnsi="Times New Roman" w:cs="Times New Roman"/>
          <w:sz w:val="24"/>
          <w:szCs w:val="24"/>
        </w:rPr>
        <w:t>studies us</w:t>
      </w:r>
      <w:r w:rsidR="004570AB">
        <w:rPr>
          <w:rFonts w:ascii="Times New Roman" w:hAnsi="Times New Roman" w:cs="Times New Roman"/>
          <w:sz w:val="24"/>
          <w:szCs w:val="24"/>
        </w:rPr>
        <w:t>ing</w:t>
      </w:r>
      <w:r w:rsidRPr="002F1067">
        <w:rPr>
          <w:rFonts w:ascii="Times New Roman" w:hAnsi="Times New Roman" w:cs="Times New Roman"/>
          <w:sz w:val="24"/>
          <w:szCs w:val="24"/>
        </w:rPr>
        <w:t xml:space="preserve"> digital advertisement exposure</w:t>
      </w:r>
      <w:r w:rsidR="004570AB">
        <w:rPr>
          <w:rFonts w:ascii="Times New Roman" w:hAnsi="Times New Roman" w:cs="Times New Roman"/>
          <w:sz w:val="24"/>
          <w:szCs w:val="24"/>
        </w:rPr>
        <w:t>s</w:t>
      </w:r>
      <w:r w:rsidRPr="002F1067">
        <w:rPr>
          <w:rFonts w:ascii="Times New Roman" w:hAnsi="Times New Roman" w:cs="Times New Roman"/>
          <w:sz w:val="24"/>
          <w:szCs w:val="24"/>
        </w:rPr>
        <w:t xml:space="preserve">, which is an area </w:t>
      </w:r>
      <w:r w:rsidR="004570AB">
        <w:rPr>
          <w:rFonts w:ascii="Times New Roman" w:hAnsi="Times New Roman" w:cs="Times New Roman"/>
          <w:sz w:val="24"/>
          <w:szCs w:val="24"/>
        </w:rPr>
        <w:t xml:space="preserve">where </w:t>
      </w:r>
      <w:r w:rsidRPr="002F1067">
        <w:rPr>
          <w:rFonts w:ascii="Times New Roman" w:hAnsi="Times New Roman" w:cs="Times New Roman"/>
          <w:sz w:val="24"/>
          <w:szCs w:val="24"/>
        </w:rPr>
        <w:t xml:space="preserve">more primary research is needed. </w:t>
      </w:r>
      <w:r w:rsidR="00AE7A8B">
        <w:rPr>
          <w:rFonts w:ascii="Times New Roman" w:hAnsi="Times New Roman" w:cs="Times New Roman"/>
          <w:sz w:val="24"/>
          <w:szCs w:val="24"/>
        </w:rPr>
        <w:t xml:space="preserve">There is also a need for </w:t>
      </w:r>
      <w:r w:rsidR="0082200F">
        <w:rPr>
          <w:rFonts w:ascii="Times New Roman" w:hAnsi="Times New Roman" w:cs="Times New Roman"/>
          <w:sz w:val="24"/>
          <w:szCs w:val="24"/>
        </w:rPr>
        <w:t>further primary research in teenagers</w:t>
      </w:r>
      <w:r w:rsidR="14494765" w:rsidRPr="7CF52DDC">
        <w:rPr>
          <w:rFonts w:ascii="Times New Roman" w:hAnsi="Times New Roman" w:cs="Times New Roman"/>
          <w:sz w:val="24"/>
          <w:szCs w:val="24"/>
        </w:rPr>
        <w:t>, in relation to critical reasoning and advertising, especially digital formats</w:t>
      </w:r>
      <w:r w:rsidR="0082200F">
        <w:rPr>
          <w:rFonts w:ascii="Times New Roman" w:hAnsi="Times New Roman" w:cs="Times New Roman"/>
          <w:sz w:val="24"/>
          <w:szCs w:val="24"/>
        </w:rPr>
        <w:t xml:space="preserve">. </w:t>
      </w:r>
    </w:p>
    <w:p w14:paraId="0835C567" w14:textId="77777777" w:rsidR="00D1254C" w:rsidRPr="004A233F" w:rsidRDefault="009D59A5" w:rsidP="00802A96">
      <w:pPr>
        <w:spacing w:line="480" w:lineRule="auto"/>
        <w:rPr>
          <w:rFonts w:ascii="Times New Roman" w:hAnsi="Times New Roman" w:cs="Times New Roman"/>
          <w:b/>
          <w:bCs/>
          <w:sz w:val="24"/>
          <w:szCs w:val="24"/>
        </w:rPr>
      </w:pPr>
      <w:r w:rsidRPr="004A233F">
        <w:rPr>
          <w:rFonts w:ascii="Times New Roman" w:hAnsi="Times New Roman" w:cs="Times New Roman"/>
          <w:b/>
          <w:bCs/>
          <w:sz w:val="24"/>
          <w:szCs w:val="24"/>
        </w:rPr>
        <w:t xml:space="preserve">Conclusion </w:t>
      </w:r>
    </w:p>
    <w:p w14:paraId="4C833902" w14:textId="4E35E290" w:rsidR="002F1067" w:rsidRDefault="00B60A72" w:rsidP="00076975">
      <w:pPr>
        <w:spacing w:line="480" w:lineRule="auto"/>
        <w:rPr>
          <w:rFonts w:ascii="Times New Roman" w:eastAsia="Calibri" w:hAnsi="Times New Roman" w:cs="Times New Roman"/>
          <w:sz w:val="24"/>
          <w:szCs w:val="24"/>
        </w:rPr>
      </w:pPr>
      <w:r w:rsidRPr="002F1067">
        <w:rPr>
          <w:rFonts w:ascii="Times New Roman" w:eastAsia="Calibri" w:hAnsi="Times New Roman" w:cs="Times New Roman"/>
          <w:sz w:val="24"/>
          <w:szCs w:val="24"/>
        </w:rPr>
        <w:lastRenderedPageBreak/>
        <w:t xml:space="preserve">This systematic review and meta-analysis provide evidence that advertising impacts upon the attitudes of children and </w:t>
      </w:r>
      <w:r w:rsidR="00283D92">
        <w:rPr>
          <w:rFonts w:ascii="Times New Roman" w:eastAsia="Calibri" w:hAnsi="Times New Roman" w:cs="Times New Roman"/>
          <w:sz w:val="24"/>
          <w:szCs w:val="24"/>
        </w:rPr>
        <w:t>young people</w:t>
      </w:r>
      <w:r w:rsidR="00283D92" w:rsidRPr="002F1067">
        <w:rPr>
          <w:rFonts w:ascii="Times New Roman" w:eastAsia="Calibri" w:hAnsi="Times New Roman" w:cs="Times New Roman"/>
          <w:sz w:val="24"/>
          <w:szCs w:val="24"/>
        </w:rPr>
        <w:t xml:space="preserve"> </w:t>
      </w:r>
      <w:r w:rsidRPr="002F1067">
        <w:rPr>
          <w:rFonts w:ascii="Times New Roman" w:eastAsia="Calibri" w:hAnsi="Times New Roman" w:cs="Times New Roman"/>
          <w:sz w:val="24"/>
          <w:szCs w:val="24"/>
        </w:rPr>
        <w:t>of all ages, regardless of</w:t>
      </w:r>
      <w:r w:rsidR="00AE6833" w:rsidRPr="002F1067">
        <w:rPr>
          <w:rFonts w:ascii="Times New Roman" w:eastAsia="Calibri" w:hAnsi="Times New Roman" w:cs="Times New Roman"/>
          <w:sz w:val="24"/>
          <w:szCs w:val="24"/>
        </w:rPr>
        <w:t xml:space="preserve"> their level of</w:t>
      </w:r>
      <w:r w:rsidRPr="002F1067">
        <w:rPr>
          <w:rFonts w:ascii="Times New Roman" w:eastAsia="Calibri" w:hAnsi="Times New Roman" w:cs="Times New Roman"/>
          <w:sz w:val="24"/>
          <w:szCs w:val="24"/>
        </w:rPr>
        <w:t xml:space="preserve"> understanding</w:t>
      </w:r>
      <w:r w:rsidR="00AE6833" w:rsidRPr="002F1067">
        <w:rPr>
          <w:rFonts w:ascii="Times New Roman" w:eastAsia="Calibri" w:hAnsi="Times New Roman" w:cs="Times New Roman"/>
          <w:sz w:val="24"/>
          <w:szCs w:val="24"/>
        </w:rPr>
        <w:t xml:space="preserve"> and </w:t>
      </w:r>
      <w:r w:rsidR="00DF6D56" w:rsidRPr="002F1067">
        <w:rPr>
          <w:rFonts w:ascii="Times New Roman" w:eastAsia="Calibri" w:hAnsi="Times New Roman" w:cs="Times New Roman"/>
          <w:sz w:val="24"/>
          <w:szCs w:val="24"/>
        </w:rPr>
        <w:t>critical reasoning abilit</w:t>
      </w:r>
      <w:r w:rsidR="00AE6833" w:rsidRPr="002F1067">
        <w:rPr>
          <w:rFonts w:ascii="Times New Roman" w:eastAsia="Calibri" w:hAnsi="Times New Roman" w:cs="Times New Roman"/>
          <w:sz w:val="24"/>
          <w:szCs w:val="24"/>
        </w:rPr>
        <w:t>ies</w:t>
      </w:r>
      <w:r w:rsidR="00DF6D56" w:rsidRPr="002F1067">
        <w:rPr>
          <w:rFonts w:ascii="Times New Roman" w:eastAsia="Calibri" w:hAnsi="Times New Roman" w:cs="Times New Roman"/>
          <w:sz w:val="24"/>
          <w:szCs w:val="24"/>
        </w:rPr>
        <w:t>. T</w:t>
      </w:r>
      <w:r w:rsidR="00D1254C" w:rsidRPr="002F1067">
        <w:rPr>
          <w:rFonts w:ascii="Times New Roman" w:eastAsia="Calibri" w:hAnsi="Times New Roman" w:cs="Times New Roman"/>
          <w:sz w:val="24"/>
          <w:szCs w:val="24"/>
        </w:rPr>
        <w:t xml:space="preserve">hese findings </w:t>
      </w:r>
      <w:r w:rsidR="00AE6833" w:rsidRPr="002F1067">
        <w:rPr>
          <w:rFonts w:ascii="Times New Roman" w:eastAsia="Calibri" w:hAnsi="Times New Roman" w:cs="Times New Roman"/>
          <w:sz w:val="24"/>
          <w:szCs w:val="24"/>
        </w:rPr>
        <w:t>may be useful to inform the thinking of policy makers</w:t>
      </w:r>
      <w:r w:rsidR="00D1254C" w:rsidRPr="002F1067">
        <w:rPr>
          <w:rFonts w:ascii="Times New Roman" w:eastAsia="Calibri" w:hAnsi="Times New Roman" w:cs="Times New Roman"/>
          <w:sz w:val="24"/>
          <w:szCs w:val="24"/>
        </w:rPr>
        <w:t>,</w:t>
      </w:r>
      <w:r w:rsidR="00AE6833" w:rsidRPr="002F1067">
        <w:rPr>
          <w:rFonts w:ascii="Times New Roman" w:eastAsia="Calibri" w:hAnsi="Times New Roman" w:cs="Times New Roman"/>
          <w:sz w:val="24"/>
          <w:szCs w:val="24"/>
        </w:rPr>
        <w:t xml:space="preserve"> particularly</w:t>
      </w:r>
      <w:r w:rsidR="00D1254C" w:rsidRPr="002F1067">
        <w:rPr>
          <w:rFonts w:ascii="Times New Roman" w:eastAsia="Calibri" w:hAnsi="Times New Roman" w:cs="Times New Roman"/>
          <w:sz w:val="24"/>
          <w:szCs w:val="24"/>
        </w:rPr>
        <w:t xml:space="preserve"> in terms of</w:t>
      </w:r>
      <w:r w:rsidR="00AE6833" w:rsidRPr="002F1067">
        <w:rPr>
          <w:rFonts w:ascii="Times New Roman" w:eastAsia="Calibri" w:hAnsi="Times New Roman" w:cs="Times New Roman"/>
          <w:sz w:val="24"/>
          <w:szCs w:val="24"/>
        </w:rPr>
        <w:t xml:space="preserve"> restrictions based on </w:t>
      </w:r>
      <w:r w:rsidR="00D1254C" w:rsidRPr="002F1067">
        <w:rPr>
          <w:rFonts w:ascii="Times New Roman" w:eastAsia="Calibri" w:hAnsi="Times New Roman" w:cs="Times New Roman"/>
          <w:sz w:val="24"/>
          <w:szCs w:val="24"/>
        </w:rPr>
        <w:t xml:space="preserve">age and </w:t>
      </w:r>
      <w:r w:rsidR="00AE6833" w:rsidRPr="002F1067">
        <w:rPr>
          <w:rFonts w:ascii="Times New Roman" w:eastAsia="Calibri" w:hAnsi="Times New Roman" w:cs="Times New Roman"/>
          <w:sz w:val="24"/>
          <w:szCs w:val="24"/>
        </w:rPr>
        <w:t xml:space="preserve">changing patterns of </w:t>
      </w:r>
      <w:r w:rsidR="00D1254C" w:rsidRPr="002F1067">
        <w:rPr>
          <w:rFonts w:ascii="Times New Roman" w:eastAsia="Calibri" w:hAnsi="Times New Roman" w:cs="Times New Roman"/>
          <w:sz w:val="24"/>
          <w:szCs w:val="24"/>
        </w:rPr>
        <w:t>media</w:t>
      </w:r>
      <w:r w:rsidR="00AE6833" w:rsidRPr="002F1067">
        <w:rPr>
          <w:rFonts w:ascii="Times New Roman" w:eastAsia="Calibri" w:hAnsi="Times New Roman" w:cs="Times New Roman"/>
          <w:sz w:val="24"/>
          <w:szCs w:val="24"/>
        </w:rPr>
        <w:t xml:space="preserve"> consumption. </w:t>
      </w:r>
      <w:r w:rsidR="002F1067">
        <w:rPr>
          <w:rFonts w:ascii="Times New Roman" w:eastAsia="Calibri" w:hAnsi="Times New Roman" w:cs="Times New Roman"/>
          <w:sz w:val="24"/>
          <w:szCs w:val="24"/>
        </w:rPr>
        <w:br w:type="page"/>
      </w:r>
    </w:p>
    <w:p w14:paraId="3BD5DF99" w14:textId="77777777" w:rsidR="00824F17" w:rsidRDefault="00824F17" w:rsidP="004A0441">
      <w:pPr>
        <w:rPr>
          <w:rFonts w:ascii="Times New Roman" w:hAnsi="Times New Roman" w:cs="Times New Roman"/>
          <w:sz w:val="24"/>
          <w:szCs w:val="24"/>
        </w:rPr>
        <w:sectPr w:rsidR="00824F17" w:rsidSect="00BF30DA">
          <w:footerReference w:type="even" r:id="rId12"/>
          <w:footerReference w:type="default" r:id="rId13"/>
          <w:pgSz w:w="11906" w:h="16838"/>
          <w:pgMar w:top="1440" w:right="1440" w:bottom="1440" w:left="1440" w:header="709" w:footer="709" w:gutter="0"/>
          <w:lnNumType w:countBy="1"/>
          <w:cols w:space="708"/>
          <w:titlePg/>
          <w:docGrid w:linePitch="360"/>
        </w:sectPr>
      </w:pPr>
    </w:p>
    <w:p w14:paraId="10439D8B" w14:textId="3F5D4FF8" w:rsidR="00F5675B" w:rsidRPr="0038241F" w:rsidRDefault="00D57104" w:rsidP="004A0441">
      <w:pPr>
        <w:rPr>
          <w:rFonts w:ascii="Times New Roman" w:hAnsi="Times New Roman" w:cs="Times New Roman"/>
          <w:noProof/>
          <w:sz w:val="24"/>
          <w:szCs w:val="24"/>
          <w:lang w:val="en-US"/>
        </w:rPr>
      </w:pPr>
      <w:r w:rsidRPr="0038241F">
        <w:rPr>
          <w:rFonts w:ascii="Times New Roman" w:hAnsi="Times New Roman" w:cs="Times New Roman"/>
          <w:sz w:val="24"/>
          <w:szCs w:val="24"/>
        </w:rPr>
        <w:lastRenderedPageBreak/>
        <w:t>References</w:t>
      </w:r>
    </w:p>
    <w:p w14:paraId="758739B0" w14:textId="77777777" w:rsidR="00513EAA" w:rsidRPr="00513EAA" w:rsidRDefault="00520105" w:rsidP="00513EAA">
      <w:pPr>
        <w:pStyle w:val="EndNoteBibliography"/>
        <w:spacing w:after="0"/>
      </w:pPr>
      <w:r w:rsidRPr="0038241F">
        <w:rPr>
          <w:szCs w:val="24"/>
        </w:rPr>
        <w:fldChar w:fldCharType="begin"/>
      </w:r>
      <w:r w:rsidRPr="0038241F">
        <w:rPr>
          <w:szCs w:val="24"/>
        </w:rPr>
        <w:instrText xml:space="preserve"> ADDIN EN.REFLIST </w:instrText>
      </w:r>
      <w:r w:rsidRPr="0038241F">
        <w:rPr>
          <w:szCs w:val="24"/>
        </w:rPr>
        <w:fldChar w:fldCharType="separate"/>
      </w:r>
      <w:r w:rsidR="00513EAA" w:rsidRPr="00513EAA">
        <w:t>1.</w:t>
      </w:r>
      <w:r w:rsidR="00513EAA" w:rsidRPr="00513EAA">
        <w:tab/>
        <w:t xml:space="preserve">Lapierre MA, Fleming-Milici F, Rozendaal E, McAlister AR, Castonguay J. The Effect of Advertising on Children and Adolescents. </w:t>
      </w:r>
      <w:r w:rsidR="00513EAA" w:rsidRPr="00513EAA">
        <w:rPr>
          <w:i/>
        </w:rPr>
        <w:t>Pediatrics</w:t>
      </w:r>
      <w:r w:rsidR="00513EAA" w:rsidRPr="00513EAA">
        <w:t>. 2017;140(Supplement 2):S152. doi:10.1542/peds.2016-1758V</w:t>
      </w:r>
    </w:p>
    <w:p w14:paraId="332BC3E3" w14:textId="77777777" w:rsidR="00513EAA" w:rsidRPr="00513EAA" w:rsidRDefault="00513EAA" w:rsidP="00513EAA">
      <w:pPr>
        <w:pStyle w:val="EndNoteBibliography"/>
        <w:spacing w:after="0"/>
      </w:pPr>
      <w:r w:rsidRPr="00513EAA">
        <w:t>2.</w:t>
      </w:r>
      <w:r w:rsidRPr="00513EAA">
        <w:tab/>
        <w:t xml:space="preserve">Calvert SL. Children as Consumers: Advertising and Marketing. </w:t>
      </w:r>
      <w:r w:rsidRPr="00513EAA">
        <w:rPr>
          <w:i/>
        </w:rPr>
        <w:t>The Future of Children</w:t>
      </w:r>
      <w:r w:rsidRPr="00513EAA">
        <w:t xml:space="preserve">. 2008;18(1):205-234. </w:t>
      </w:r>
    </w:p>
    <w:p w14:paraId="16F3453F" w14:textId="77777777" w:rsidR="00513EAA" w:rsidRPr="00513EAA" w:rsidRDefault="00513EAA" w:rsidP="00513EAA">
      <w:pPr>
        <w:pStyle w:val="EndNoteBibliography"/>
        <w:spacing w:after="0"/>
      </w:pPr>
      <w:r w:rsidRPr="00513EAA">
        <w:t>3.</w:t>
      </w:r>
      <w:r w:rsidRPr="00513EAA">
        <w:tab/>
        <w:t xml:space="preserve">De Veirman M, Hudders L, Nelson MR. What Is Influencer Marketing and How Does It Target Children? A Review and Direction for Future Research. Review. </w:t>
      </w:r>
      <w:r w:rsidRPr="00513EAA">
        <w:rPr>
          <w:i/>
        </w:rPr>
        <w:t>Frontiers in Psychology</w:t>
      </w:r>
      <w:r w:rsidRPr="00513EAA">
        <w:t>. 2019-December-03 2019;10doi:10.3389/fpsyg.2019.02685</w:t>
      </w:r>
    </w:p>
    <w:p w14:paraId="137DE77B" w14:textId="70810376" w:rsidR="00513EAA" w:rsidRPr="00513EAA" w:rsidRDefault="00513EAA" w:rsidP="00513EAA">
      <w:pPr>
        <w:pStyle w:val="EndNoteBibliography"/>
        <w:spacing w:after="0"/>
      </w:pPr>
      <w:r w:rsidRPr="00513EAA">
        <w:t>4.</w:t>
      </w:r>
      <w:r w:rsidRPr="00513EAA">
        <w:tab/>
        <w:t xml:space="preserve">Watkins L, Gage R, Smith M, McKerchar C, Aitken R, Signal L. An objective assessment of children's exposure to brand marketing in New Zealand (Kids'Cam): a cross-sectional study. </w:t>
      </w:r>
      <w:r w:rsidRPr="00513EAA">
        <w:rPr>
          <w:i/>
        </w:rPr>
        <w:t>The Lancet Planetary Health</w:t>
      </w:r>
      <w:r w:rsidRPr="00513EAA">
        <w:t>. 2022/02/01/ 2022;6(2):e132-e138. doi:</w:t>
      </w:r>
      <w:hyperlink r:id="rId14" w:history="1">
        <w:r w:rsidRPr="00513EAA">
          <w:rPr>
            <w:rStyle w:val="Hyperlink"/>
          </w:rPr>
          <w:t>https://doi.org/10.1016/S2542-5196(21)00290-4</w:t>
        </w:r>
      </w:hyperlink>
    </w:p>
    <w:p w14:paraId="32D8C145" w14:textId="77777777" w:rsidR="00513EAA" w:rsidRPr="00513EAA" w:rsidRDefault="00513EAA" w:rsidP="00513EAA">
      <w:pPr>
        <w:pStyle w:val="EndNoteBibliography"/>
        <w:spacing w:after="0"/>
      </w:pPr>
      <w:r w:rsidRPr="00513EAA">
        <w:t>5.</w:t>
      </w:r>
      <w:r w:rsidRPr="00513EAA">
        <w:tab/>
        <w:t xml:space="preserve">Vakratsas D, Ambler T. How Advertising Works: What Do We Really Know? </w:t>
      </w:r>
      <w:r w:rsidRPr="00513EAA">
        <w:rPr>
          <w:i/>
        </w:rPr>
        <w:t>Journal of Marketing</w:t>
      </w:r>
      <w:r w:rsidRPr="00513EAA">
        <w:t>. 1999/01/01 1999;63(1):26-43. doi:10.1177/002224299906300103</w:t>
      </w:r>
    </w:p>
    <w:p w14:paraId="453DBA45" w14:textId="77777777" w:rsidR="00513EAA" w:rsidRPr="00513EAA" w:rsidRDefault="00513EAA" w:rsidP="00513EAA">
      <w:pPr>
        <w:pStyle w:val="EndNoteBibliography"/>
        <w:spacing w:after="0"/>
      </w:pPr>
      <w:r w:rsidRPr="00513EAA">
        <w:t>6.</w:t>
      </w:r>
      <w:r w:rsidRPr="00513EAA">
        <w:tab/>
        <w:t xml:space="preserve">Lavidge RJ, Steiner GA. A Model for Predictive Measurements of Advertising Effectiveness. </w:t>
      </w:r>
      <w:r w:rsidRPr="00513EAA">
        <w:rPr>
          <w:i/>
        </w:rPr>
        <w:t>Journal of Marketing</w:t>
      </w:r>
      <w:r w:rsidRPr="00513EAA">
        <w:t>. 1961/10/01 1961;25(6):59-62. doi:10.1177/002224296102500611</w:t>
      </w:r>
    </w:p>
    <w:p w14:paraId="188ABB51" w14:textId="77777777" w:rsidR="00513EAA" w:rsidRPr="00513EAA" w:rsidRDefault="00513EAA" w:rsidP="00513EAA">
      <w:pPr>
        <w:pStyle w:val="EndNoteBibliography"/>
        <w:spacing w:after="0"/>
      </w:pPr>
      <w:r w:rsidRPr="00513EAA">
        <w:t>7.</w:t>
      </w:r>
      <w:r w:rsidRPr="00513EAA">
        <w:tab/>
        <w:t xml:space="preserve">Jernigan D, Noel J, Landon J, Thornton N, Lobstein T. Alcohol marketing and youth alcohol consumption: a systematic review of longitudinal studies published since 2008. </w:t>
      </w:r>
      <w:r w:rsidRPr="00513EAA">
        <w:rPr>
          <w:i/>
        </w:rPr>
        <w:t>Addiction</w:t>
      </w:r>
      <w:r w:rsidRPr="00513EAA">
        <w:t>. 2017/01/01 2017;112(S1):7-20. doi:10.1111/add.13591</w:t>
      </w:r>
    </w:p>
    <w:p w14:paraId="5F2F640E" w14:textId="77777777" w:rsidR="00513EAA" w:rsidRPr="00513EAA" w:rsidRDefault="00513EAA" w:rsidP="00513EAA">
      <w:pPr>
        <w:pStyle w:val="EndNoteBibliography"/>
        <w:spacing w:after="0"/>
      </w:pPr>
      <w:r w:rsidRPr="00513EAA">
        <w:t>8.</w:t>
      </w:r>
      <w:r w:rsidRPr="00513EAA">
        <w:tab/>
        <w:t xml:space="preserve">Winpenny EM, Marteau TM, Nolte E. Exposure of Children and Adolescents to Alcohol Marketing on Social Media Websites. </w:t>
      </w:r>
      <w:r w:rsidRPr="00513EAA">
        <w:rPr>
          <w:i/>
        </w:rPr>
        <w:t>Alcohol and Alcoholism</w:t>
      </w:r>
      <w:r w:rsidRPr="00513EAA">
        <w:t>. 2014;49(2):154-159. doi:10.1093/alcalc/agt174</w:t>
      </w:r>
    </w:p>
    <w:p w14:paraId="49E351E4" w14:textId="77777777" w:rsidR="00513EAA" w:rsidRPr="00513EAA" w:rsidRDefault="00513EAA" w:rsidP="00513EAA">
      <w:pPr>
        <w:pStyle w:val="EndNoteBibliography"/>
        <w:spacing w:after="0"/>
      </w:pPr>
      <w:r w:rsidRPr="00513EAA">
        <w:t>9.</w:t>
      </w:r>
      <w:r w:rsidRPr="00513EAA">
        <w:tab/>
        <w:t xml:space="preserve">El-Awa FMS, El Naga RA, Labib S, Latif NA. Tobacco advertising, promotion and sponsorship in entertainment media: a phenomenon requiring stronger controls in the Eastern Mediterranean Region. </w:t>
      </w:r>
      <w:r w:rsidRPr="00513EAA">
        <w:rPr>
          <w:i/>
        </w:rPr>
        <w:t>East Mediterr Health J</w:t>
      </w:r>
      <w:r w:rsidRPr="00513EAA">
        <w:t>. 2018;24(1):72-76. doi:10.26719/2018.24.1.72</w:t>
      </w:r>
    </w:p>
    <w:p w14:paraId="2F74ABAD" w14:textId="77777777" w:rsidR="00513EAA" w:rsidRPr="0087444B" w:rsidRDefault="00513EAA" w:rsidP="00513EAA">
      <w:pPr>
        <w:pStyle w:val="EndNoteBibliography"/>
        <w:spacing w:after="0"/>
        <w:rPr>
          <w:lang w:val="da-DK"/>
        </w:rPr>
      </w:pPr>
      <w:r w:rsidRPr="00513EAA">
        <w:t>10.</w:t>
      </w:r>
      <w:r w:rsidRPr="00513EAA">
        <w:tab/>
        <w:t xml:space="preserve">McCausland K, Maycock B, Leaver T, Jancey J. The Messages Presented in Electronic Cigarette–Related Social Media Promotions and Discussion: Scoping Review. </w:t>
      </w:r>
      <w:r w:rsidRPr="0087444B">
        <w:rPr>
          <w:i/>
          <w:lang w:val="da-DK"/>
        </w:rPr>
        <w:t>J Med Internet Res</w:t>
      </w:r>
      <w:r w:rsidRPr="0087444B">
        <w:rPr>
          <w:lang w:val="da-DK"/>
        </w:rPr>
        <w:t>. 2019;21(2):e11953. doi:10.2196/11953</w:t>
      </w:r>
    </w:p>
    <w:p w14:paraId="303BA7FC" w14:textId="750BC4C5" w:rsidR="00513EAA" w:rsidRPr="00513EAA" w:rsidRDefault="00513EAA" w:rsidP="00513EAA">
      <w:pPr>
        <w:pStyle w:val="EndNoteBibliography"/>
        <w:spacing w:after="0"/>
      </w:pPr>
      <w:r w:rsidRPr="0087444B">
        <w:rPr>
          <w:lang w:val="da-DK"/>
        </w:rPr>
        <w:t>11.</w:t>
      </w:r>
      <w:r w:rsidRPr="0087444B">
        <w:rPr>
          <w:lang w:val="da-DK"/>
        </w:rPr>
        <w:tab/>
        <w:t xml:space="preserve">Singh S, Windle SB, Filion KB, et al. </w:t>
      </w:r>
      <w:r w:rsidRPr="00513EAA">
        <w:t xml:space="preserve">E-cigarettes and youth: Patterns of use, potential harms, and recommendations. </w:t>
      </w:r>
      <w:r w:rsidRPr="00513EAA">
        <w:rPr>
          <w:i/>
        </w:rPr>
        <w:t>Preventive Medicine</w:t>
      </w:r>
      <w:r w:rsidRPr="00513EAA">
        <w:t>. 2020/04/01/ 2020;133:106009. doi:</w:t>
      </w:r>
      <w:hyperlink r:id="rId15" w:history="1">
        <w:r w:rsidRPr="00513EAA">
          <w:rPr>
            <w:rStyle w:val="Hyperlink"/>
          </w:rPr>
          <w:t>https://doi.org/10.1016/j.ypmed.2020.106009</w:t>
        </w:r>
      </w:hyperlink>
    </w:p>
    <w:p w14:paraId="6DF081D1" w14:textId="77777777" w:rsidR="00513EAA" w:rsidRPr="00513EAA" w:rsidRDefault="00513EAA" w:rsidP="00513EAA">
      <w:pPr>
        <w:pStyle w:val="EndNoteBibliography"/>
        <w:spacing w:after="0"/>
      </w:pPr>
      <w:r w:rsidRPr="00513EAA">
        <w:t>12.</w:t>
      </w:r>
      <w:r w:rsidRPr="00513EAA">
        <w:tab/>
        <w:t xml:space="preserve">Coleman PC, Hanson P, van Rens T, Oyebode O. A rapid review of the evidence for children’s TV and online advertisement restrictions to fight obesity. </w:t>
      </w:r>
      <w:r w:rsidRPr="00513EAA">
        <w:rPr>
          <w:i/>
        </w:rPr>
        <w:t>Preventive Medicine Reports</w:t>
      </w:r>
      <w:r w:rsidRPr="00513EAA">
        <w:t>. 2022;26:101717. doi:10.1016/j.pmedr.2022.101717</w:t>
      </w:r>
    </w:p>
    <w:p w14:paraId="1925C671" w14:textId="77777777" w:rsidR="00513EAA" w:rsidRPr="00513EAA" w:rsidRDefault="00513EAA" w:rsidP="00513EAA">
      <w:pPr>
        <w:pStyle w:val="EndNoteBibliography"/>
        <w:spacing w:after="0"/>
      </w:pPr>
      <w:r w:rsidRPr="00513EAA">
        <w:t>13.</w:t>
      </w:r>
      <w:r w:rsidRPr="00513EAA">
        <w:tab/>
        <w:t xml:space="preserve">Boyland EJ, Whalen R. Food advertising to children and its effects on diet: review of recent prevalence and impact data. </w:t>
      </w:r>
      <w:r w:rsidRPr="00513EAA">
        <w:rPr>
          <w:i/>
        </w:rPr>
        <w:t>Pediatric Diabetes</w:t>
      </w:r>
      <w:r w:rsidRPr="00513EAA">
        <w:t>. 2015/08/01 2015;16(5):331-337. doi:10.1111/pedi.12278</w:t>
      </w:r>
    </w:p>
    <w:p w14:paraId="6A21F30D" w14:textId="77777777" w:rsidR="00513EAA" w:rsidRPr="00513EAA" w:rsidRDefault="00513EAA" w:rsidP="00513EAA">
      <w:pPr>
        <w:pStyle w:val="EndNoteBibliography"/>
        <w:spacing w:after="0"/>
      </w:pPr>
      <w:r w:rsidRPr="00513EAA">
        <w:t>14.</w:t>
      </w:r>
      <w:r w:rsidRPr="00513EAA">
        <w:tab/>
        <w:t xml:space="preserve">Smith R, Kelly B, Yeatman H, Boyland E. Food Marketing Influences Children's Attitudes, Preferences and Consumption: A Systematic Critical Review. </w:t>
      </w:r>
      <w:r w:rsidRPr="00513EAA">
        <w:rPr>
          <w:i/>
        </w:rPr>
        <w:t>Nutrients</w:t>
      </w:r>
      <w:r w:rsidRPr="00513EAA">
        <w:t>. Apr 18 2019;11(4)doi:10.3390/nu11040875</w:t>
      </w:r>
    </w:p>
    <w:p w14:paraId="3BEAF1D8" w14:textId="77777777" w:rsidR="00513EAA" w:rsidRPr="00513EAA" w:rsidRDefault="00513EAA" w:rsidP="00513EAA">
      <w:pPr>
        <w:pStyle w:val="EndNoteBibliography"/>
        <w:spacing w:after="0"/>
      </w:pPr>
      <w:r w:rsidRPr="00513EAA">
        <w:t>15.</w:t>
      </w:r>
      <w:r w:rsidRPr="00513EAA">
        <w:tab/>
        <w:t xml:space="preserve">Russell SJ, Croker H, Viner RM. The effect of screen advertising on children's dietary intake: A systematic review and meta-analysis. </w:t>
      </w:r>
      <w:r w:rsidRPr="00513EAA">
        <w:rPr>
          <w:i/>
        </w:rPr>
        <w:t>Obesity reviews : an official journal of the International Association for the Study of Obesity</w:t>
      </w:r>
      <w:r w:rsidRPr="00513EAA">
        <w:t>. Apr 2019;20(4):554-568. doi:10.1111/obr.12812</w:t>
      </w:r>
    </w:p>
    <w:p w14:paraId="0F452A50" w14:textId="77777777" w:rsidR="00513EAA" w:rsidRPr="00513EAA" w:rsidRDefault="00513EAA" w:rsidP="00513EAA">
      <w:pPr>
        <w:pStyle w:val="EndNoteBibliography"/>
        <w:spacing w:after="0"/>
      </w:pPr>
      <w:r w:rsidRPr="00513EAA">
        <w:t>16.</w:t>
      </w:r>
      <w:r w:rsidRPr="00513EAA">
        <w:tab/>
        <w:t xml:space="preserve">Boyland EJ, Nolan S, Kelly B, et al. Advertising as a cue to consume: a systematic review and meta-analysis of the effects of acute exposure to unhealthy food and nonalcoholic </w:t>
      </w:r>
      <w:r w:rsidRPr="00513EAA">
        <w:lastRenderedPageBreak/>
        <w:t xml:space="preserve">beverage advertising on intake in children and adults. </w:t>
      </w:r>
      <w:r w:rsidRPr="00513EAA">
        <w:rPr>
          <w:i/>
        </w:rPr>
        <w:t>The American Journal of Clinical Nutrition</w:t>
      </w:r>
      <w:r w:rsidRPr="00513EAA">
        <w:t>. 2016;103(2):519-533. doi:10.3945/ajcn.115.120022</w:t>
      </w:r>
    </w:p>
    <w:p w14:paraId="65671364" w14:textId="05BEA882" w:rsidR="00513EAA" w:rsidRPr="00513EAA" w:rsidRDefault="00513EAA" w:rsidP="00513EAA">
      <w:pPr>
        <w:pStyle w:val="EndNoteBibliography"/>
        <w:spacing w:after="0"/>
      </w:pPr>
      <w:r w:rsidRPr="00513EAA">
        <w:t>17.</w:t>
      </w:r>
      <w:r w:rsidRPr="00513EAA">
        <w:tab/>
        <w:t xml:space="preserve">WHO. Evaluating implementation of the WHO set of recommendations on the marketing of foods and non-alcoholic beverages to children. Progress, challenges and guidance for next steps in the WHO European Region. </w:t>
      </w:r>
      <w:hyperlink r:id="rId16" w:history="1">
        <w:r w:rsidRPr="00513EAA">
          <w:rPr>
            <w:rStyle w:val="Hyperlink"/>
          </w:rPr>
          <w:t>http://www.euro.who.int/__data/assets/pdf_file/0003/384015/food-marketing-kids-eng.pdf</w:t>
        </w:r>
      </w:hyperlink>
    </w:p>
    <w:p w14:paraId="7D38E623" w14:textId="77777777" w:rsidR="00513EAA" w:rsidRPr="00513EAA" w:rsidRDefault="00513EAA" w:rsidP="00513EAA">
      <w:pPr>
        <w:pStyle w:val="EndNoteBibliography"/>
        <w:spacing w:after="0"/>
      </w:pPr>
      <w:r w:rsidRPr="00513EAA">
        <w:t>18.</w:t>
      </w:r>
      <w:r w:rsidRPr="00513EAA">
        <w:tab/>
        <w:t xml:space="preserve">De Jans S, Van de Sompel D, Hudders L, Cauberghe V. Advertising targeting young children: an overview of 10 years of research (2006–2016). </w:t>
      </w:r>
      <w:r w:rsidRPr="00513EAA">
        <w:rPr>
          <w:i/>
        </w:rPr>
        <w:t>International Journal of Advertising</w:t>
      </w:r>
      <w:r w:rsidRPr="00513EAA">
        <w:t>. 2017:1-34. doi:10.1080/02650487.2017.1411056</w:t>
      </w:r>
    </w:p>
    <w:p w14:paraId="77D239A7" w14:textId="6072B656" w:rsidR="00513EAA" w:rsidRPr="00513EAA" w:rsidRDefault="00513EAA" w:rsidP="00513EAA">
      <w:pPr>
        <w:pStyle w:val="EndNoteBibliography"/>
        <w:spacing w:after="0"/>
      </w:pPr>
      <w:r w:rsidRPr="00513EAA">
        <w:t>19.</w:t>
      </w:r>
      <w:r w:rsidRPr="00513EAA">
        <w:tab/>
        <w:t xml:space="preserve">WHO. Tackling NCDs- 'Best buys' and other recommended interventions for the prevention and control of noncommunicable diseases. Accessed December 2, 2019, </w:t>
      </w:r>
      <w:hyperlink r:id="rId17" w:history="1">
        <w:r w:rsidRPr="00513EAA">
          <w:rPr>
            <w:rStyle w:val="Hyperlink"/>
          </w:rPr>
          <w:t>https://apps.who.int/iris/bitstream/handle/10665/259232/WHO-NMH-NVI-17.9-eng.pdf?sequence=1</w:t>
        </w:r>
      </w:hyperlink>
    </w:p>
    <w:p w14:paraId="6A233CB7" w14:textId="77777777" w:rsidR="00513EAA" w:rsidRPr="00513EAA" w:rsidRDefault="00513EAA" w:rsidP="00513EAA">
      <w:pPr>
        <w:pStyle w:val="EndNoteBibliography"/>
        <w:spacing w:after="0"/>
      </w:pPr>
      <w:r w:rsidRPr="00513EAA">
        <w:t>20.</w:t>
      </w:r>
      <w:r w:rsidRPr="00513EAA">
        <w:tab/>
        <w:t xml:space="preserve">Zarouali B, de Pauw P, Ponnet K, et al. Considering Children’s Advertising Literacy From a Methodological Point of View: Past Practices and Future Recommendations. </w:t>
      </w:r>
      <w:r w:rsidRPr="00513EAA">
        <w:rPr>
          <w:i/>
        </w:rPr>
        <w:t>Journal of Current Issues &amp; Research in Advertising</w:t>
      </w:r>
      <w:r w:rsidRPr="00513EAA">
        <w:t>. 2019/05/04 2019;40(2):196-213. doi:10.1080/10641734.2018.1503109</w:t>
      </w:r>
    </w:p>
    <w:p w14:paraId="13CEFA87" w14:textId="77777777" w:rsidR="00513EAA" w:rsidRPr="00513EAA" w:rsidRDefault="00513EAA" w:rsidP="00513EAA">
      <w:pPr>
        <w:pStyle w:val="EndNoteBibliography"/>
        <w:spacing w:after="0"/>
      </w:pPr>
      <w:r w:rsidRPr="00513EAA">
        <w:t>21.</w:t>
      </w:r>
      <w:r w:rsidRPr="00513EAA">
        <w:tab/>
        <w:t xml:space="preserve">Friestad M, Wright P. The Persuasion Knowledge Model: How People Cope with Persuasion Attempts. </w:t>
      </w:r>
      <w:r w:rsidRPr="00513EAA">
        <w:rPr>
          <w:i/>
        </w:rPr>
        <w:t>Journal of Consumer Research</w:t>
      </w:r>
      <w:r w:rsidRPr="00513EAA">
        <w:t>. 1994;21(1):1-31. doi:10.1086/209380</w:t>
      </w:r>
    </w:p>
    <w:p w14:paraId="27069027" w14:textId="77777777" w:rsidR="00513EAA" w:rsidRPr="00513EAA" w:rsidRDefault="00513EAA" w:rsidP="00513EAA">
      <w:pPr>
        <w:pStyle w:val="EndNoteBibliography"/>
        <w:spacing w:after="0"/>
      </w:pPr>
      <w:r w:rsidRPr="00513EAA">
        <w:t>22.</w:t>
      </w:r>
      <w:r w:rsidRPr="00513EAA">
        <w:tab/>
        <w:t xml:space="preserve">Rozendaal E, Lapierre MA, van Reijmersdal EA, Buijzen M. Reconsidering Advertising Literacy as a Defense Against Advertising Effects. </w:t>
      </w:r>
      <w:r w:rsidRPr="00513EAA">
        <w:rPr>
          <w:i/>
        </w:rPr>
        <w:t>Media Psychology</w:t>
      </w:r>
      <w:r w:rsidRPr="00513EAA">
        <w:t>. 2011/11/30 2011;14(4):333-354. doi:10.1080/15213269.2011.620540</w:t>
      </w:r>
    </w:p>
    <w:p w14:paraId="7C0E3E99" w14:textId="77777777" w:rsidR="00513EAA" w:rsidRPr="00513EAA" w:rsidRDefault="00513EAA" w:rsidP="00513EAA">
      <w:pPr>
        <w:pStyle w:val="EndNoteBibliography"/>
        <w:spacing w:after="0"/>
      </w:pPr>
      <w:r w:rsidRPr="00513EAA">
        <w:t>23.</w:t>
      </w:r>
      <w:r w:rsidRPr="00513EAA">
        <w:tab/>
        <w:t xml:space="preserve">Hudders L, De Pauw P, Cauberghe V, Panic K, Zarouali B, Rozendaal E. Shedding New Light on How Advertising Literacy Can Affect Children's Processing of Embedded Advertising Formats: A Future Research Agenda. </w:t>
      </w:r>
      <w:r w:rsidRPr="00513EAA">
        <w:rPr>
          <w:i/>
        </w:rPr>
        <w:t>Journal of Advertising</w:t>
      </w:r>
      <w:r w:rsidRPr="00513EAA">
        <w:t>. 2017;46(2):333-349. doi:10.1080/00913367.2016.1269303</w:t>
      </w:r>
    </w:p>
    <w:p w14:paraId="68FDF260" w14:textId="77777777" w:rsidR="00513EAA" w:rsidRPr="00513EAA" w:rsidRDefault="00513EAA" w:rsidP="00513EAA">
      <w:pPr>
        <w:pStyle w:val="EndNoteBibliography"/>
        <w:spacing w:after="0"/>
      </w:pPr>
      <w:r w:rsidRPr="00513EAA">
        <w:t>24.</w:t>
      </w:r>
      <w:r w:rsidRPr="00513EAA">
        <w:tab/>
        <w:t xml:space="preserve">John DR. Consumer Socialization of Children: A Retrospective Look at Twenty-Five Years of Research. </w:t>
      </w:r>
      <w:r w:rsidRPr="00513EAA">
        <w:rPr>
          <w:i/>
        </w:rPr>
        <w:t>Journal of Consumer Research</w:t>
      </w:r>
      <w:r w:rsidRPr="00513EAA">
        <w:t>. 1999;26(3):183-213. doi:10.1086/209559</w:t>
      </w:r>
    </w:p>
    <w:p w14:paraId="2BED1B8B" w14:textId="77777777" w:rsidR="00513EAA" w:rsidRPr="00513EAA" w:rsidRDefault="00513EAA" w:rsidP="00513EAA">
      <w:pPr>
        <w:pStyle w:val="EndNoteBibliography"/>
        <w:spacing w:after="0"/>
      </w:pPr>
      <w:r w:rsidRPr="00513EAA">
        <w:t>25.</w:t>
      </w:r>
      <w:r w:rsidRPr="00513EAA">
        <w:tab/>
        <w:t xml:space="preserve">Harris JL, Brownell KD, Bargh JA. The Food Marketing Defense Model: Integrating Psychological Research to Protect Youth and Inform Public Policy. </w:t>
      </w:r>
      <w:r w:rsidRPr="00513EAA">
        <w:rPr>
          <w:i/>
        </w:rPr>
        <w:t>Social Issues and Policy Review</w:t>
      </w:r>
      <w:r w:rsidRPr="00513EAA">
        <w:t>. 2009/12/01 2009;3(1):211-271. doi:10.1111/j.1751-2409.2009.01015.x</w:t>
      </w:r>
    </w:p>
    <w:p w14:paraId="6A5A44F1" w14:textId="77777777" w:rsidR="00513EAA" w:rsidRPr="00513EAA" w:rsidRDefault="00513EAA" w:rsidP="00513EAA">
      <w:pPr>
        <w:pStyle w:val="EndNoteBibliography"/>
        <w:spacing w:after="0"/>
      </w:pPr>
      <w:r w:rsidRPr="00513EAA">
        <w:t>26.</w:t>
      </w:r>
      <w:r w:rsidRPr="00513EAA">
        <w:tab/>
        <w:t xml:space="preserve">Ali M, Blades M, Oates C, Blumberg F. Young children's ability to recognize advertisements in web page designs. </w:t>
      </w:r>
      <w:r w:rsidRPr="00513EAA">
        <w:rPr>
          <w:i/>
        </w:rPr>
        <w:t>British Journal of Developmental Psychology</w:t>
      </w:r>
      <w:r w:rsidRPr="00513EAA">
        <w:t>. 2009;27(1):71-83. doi:doi:10.1348/026151008X388378</w:t>
      </w:r>
    </w:p>
    <w:p w14:paraId="0B51D52E" w14:textId="06383D00" w:rsidR="00513EAA" w:rsidRPr="00513EAA" w:rsidRDefault="00513EAA" w:rsidP="00513EAA">
      <w:pPr>
        <w:pStyle w:val="EndNoteBibliography"/>
        <w:spacing w:after="0"/>
      </w:pPr>
      <w:r w:rsidRPr="00513EAA">
        <w:t>27.</w:t>
      </w:r>
      <w:r w:rsidRPr="00513EAA">
        <w:tab/>
        <w:t xml:space="preserve">WHO. Tackling food marketing to children in a digital world: trans-disciplinary perspectives. Children’s rights, evidence of impact, methodological challenges, regulatory options and policy implications for the WHO European Region. Accessed December 2, 2019, </w:t>
      </w:r>
      <w:hyperlink r:id="rId18" w:history="1">
        <w:r w:rsidRPr="00513EAA">
          <w:rPr>
            <w:rStyle w:val="Hyperlink"/>
          </w:rPr>
          <w:t>http://www.euro.who.int/__data/assets/pdf_file/0017/322226/Tackling-food-marketing-children-digital-world-trans-disciplinary-perspectives-en.pdf</w:t>
        </w:r>
      </w:hyperlink>
    </w:p>
    <w:p w14:paraId="69210C55" w14:textId="77777777" w:rsidR="00513EAA" w:rsidRPr="00513EAA" w:rsidRDefault="00513EAA" w:rsidP="00513EAA">
      <w:pPr>
        <w:pStyle w:val="EndNoteBibliography"/>
        <w:spacing w:after="0"/>
      </w:pPr>
      <w:r w:rsidRPr="00513EAA">
        <w:t>28.</w:t>
      </w:r>
      <w:r w:rsidRPr="00513EAA">
        <w:tab/>
        <w:t xml:space="preserve">Boyland E, Tatlow-Golden M. Exposure, Power and Impact of Food Marketing on Children: Evidence Supports Strong Restrictions. </w:t>
      </w:r>
      <w:r w:rsidRPr="00513EAA">
        <w:rPr>
          <w:i/>
        </w:rPr>
        <w:t>European Journal of Risk Regulation</w:t>
      </w:r>
      <w:r w:rsidRPr="00513EAA">
        <w:t>. 2017;8(2):224-236. doi:10.1017/err.2017.21</w:t>
      </w:r>
    </w:p>
    <w:p w14:paraId="780B3E37" w14:textId="77777777" w:rsidR="00513EAA" w:rsidRPr="00513EAA" w:rsidRDefault="00513EAA" w:rsidP="00513EAA">
      <w:pPr>
        <w:pStyle w:val="EndNoteBibliography"/>
        <w:spacing w:after="0"/>
      </w:pPr>
      <w:r w:rsidRPr="00513EAA">
        <w:t>29.</w:t>
      </w:r>
      <w:r w:rsidRPr="00513EAA">
        <w:tab/>
        <w:t xml:space="preserve">Steinberg L. Risk taking in adolescence: what changes, and why? </w:t>
      </w:r>
      <w:r w:rsidRPr="00513EAA">
        <w:rPr>
          <w:i/>
        </w:rPr>
        <w:t>Annals of the New York Academy of Sciences</w:t>
      </w:r>
      <w:r w:rsidRPr="00513EAA">
        <w:t>. 2004;1021:51-8. doi:10.1196/annals.1308.005</w:t>
      </w:r>
    </w:p>
    <w:p w14:paraId="680F1707" w14:textId="77777777" w:rsidR="00513EAA" w:rsidRPr="00513EAA" w:rsidRDefault="00513EAA" w:rsidP="00513EAA">
      <w:pPr>
        <w:pStyle w:val="EndNoteBibliography"/>
        <w:spacing w:after="0"/>
      </w:pPr>
      <w:r w:rsidRPr="00513EAA">
        <w:t>30.</w:t>
      </w:r>
      <w:r w:rsidRPr="00513EAA">
        <w:tab/>
        <w:t xml:space="preserve">Knoll LJ, Magis-Weinberg L, Speekenbrink M, Blakemore SJ. Social influence on risk perception during adolescence. </w:t>
      </w:r>
      <w:r w:rsidRPr="00513EAA">
        <w:rPr>
          <w:i/>
        </w:rPr>
        <w:t>Psychol Sci</w:t>
      </w:r>
      <w:r w:rsidRPr="00513EAA">
        <w:t>. May 2015;26(5):583-92. doi:10.1177/0956797615569578</w:t>
      </w:r>
    </w:p>
    <w:p w14:paraId="5B25508F" w14:textId="77777777" w:rsidR="00513EAA" w:rsidRPr="00513EAA" w:rsidRDefault="00513EAA" w:rsidP="00513EAA">
      <w:pPr>
        <w:pStyle w:val="EndNoteBibliography"/>
        <w:spacing w:after="0"/>
      </w:pPr>
      <w:r w:rsidRPr="00513EAA">
        <w:t>31.</w:t>
      </w:r>
      <w:r w:rsidRPr="00513EAA">
        <w:tab/>
      </w:r>
      <w:r w:rsidRPr="00513EAA">
        <w:rPr>
          <w:i/>
        </w:rPr>
        <w:t>EPPI-Reviewer 4.0: software for research synthesis.</w:t>
      </w:r>
      <w:r w:rsidRPr="00513EAA">
        <w:t xml:space="preserve"> London: Social Science Research Unit, Institute of Education, University of London.; 2010. </w:t>
      </w:r>
    </w:p>
    <w:p w14:paraId="34579268" w14:textId="77777777" w:rsidR="00513EAA" w:rsidRPr="00513EAA" w:rsidRDefault="00513EAA" w:rsidP="00513EAA">
      <w:pPr>
        <w:pStyle w:val="EndNoteBibliography"/>
        <w:spacing w:after="0"/>
      </w:pPr>
      <w:r w:rsidRPr="0087444B">
        <w:rPr>
          <w:lang w:val="it-IT"/>
        </w:rPr>
        <w:lastRenderedPageBreak/>
        <w:t>32.</w:t>
      </w:r>
      <w:r w:rsidRPr="0087444B">
        <w:rPr>
          <w:lang w:val="it-IT"/>
        </w:rPr>
        <w:tab/>
        <w:t xml:space="preserve">Moher D, Liberati A, Tetzlaff J, Altman DG. </w:t>
      </w:r>
      <w:r w:rsidRPr="00513EAA">
        <w:t xml:space="preserve">Preferred reporting items for systematic reviews and meta-analyses: the PRISMA statement. </w:t>
      </w:r>
      <w:r w:rsidRPr="00513EAA">
        <w:rPr>
          <w:i/>
        </w:rPr>
        <w:t>PLoS medicine</w:t>
      </w:r>
      <w:r w:rsidRPr="00513EAA">
        <w:t>. Jul 21 2009;6(7):e1000097. doi:10.1371/journal.pmed.1000097</w:t>
      </w:r>
    </w:p>
    <w:p w14:paraId="7BBFC193" w14:textId="77777777" w:rsidR="00513EAA" w:rsidRPr="00513EAA" w:rsidRDefault="00513EAA" w:rsidP="00513EAA">
      <w:pPr>
        <w:pStyle w:val="EndNoteBibliography"/>
        <w:spacing w:after="0"/>
      </w:pPr>
      <w:r w:rsidRPr="00513EAA">
        <w:t>33.</w:t>
      </w:r>
      <w:r w:rsidRPr="00513EAA">
        <w:tab/>
        <w:t>Hempel S, Shetty KD, Shekelle PG, et al. Machine Learning Methods in Systematic Reviews: Identifying Quality Improvement Intervention Evaluations. Agency for Healthcare Research and Quality (US), Rockville (MD); 2012.</w:t>
      </w:r>
    </w:p>
    <w:p w14:paraId="610AA179" w14:textId="00960D64" w:rsidR="00513EAA" w:rsidRPr="00513EAA" w:rsidRDefault="00513EAA" w:rsidP="00513EAA">
      <w:pPr>
        <w:pStyle w:val="EndNoteBibliography"/>
        <w:spacing w:after="0"/>
      </w:pPr>
      <w:r w:rsidRPr="00513EAA">
        <w:t>34.</w:t>
      </w:r>
      <w:r w:rsidRPr="00513EAA">
        <w:tab/>
        <w:t xml:space="preserve">Higgins JPT, Green S. Cochrane Handbook for Systematic Reviews of Interventions Version 5.1.0 [updated March 2011]. Accessed November 15, 2020, </w:t>
      </w:r>
      <w:hyperlink r:id="rId19" w:history="1">
        <w:r w:rsidRPr="00513EAA">
          <w:rPr>
            <w:rStyle w:val="Hyperlink"/>
          </w:rPr>
          <w:t>http://handbook.cochrane.org</w:t>
        </w:r>
      </w:hyperlink>
      <w:r w:rsidRPr="00513EAA">
        <w:t>.</w:t>
      </w:r>
    </w:p>
    <w:p w14:paraId="0464A9C0" w14:textId="77777777" w:rsidR="00513EAA" w:rsidRPr="00513EAA" w:rsidRDefault="00513EAA" w:rsidP="00513EAA">
      <w:pPr>
        <w:pStyle w:val="EndNoteBibliography"/>
        <w:spacing w:after="0"/>
      </w:pPr>
      <w:r w:rsidRPr="00513EAA">
        <w:t>35.</w:t>
      </w:r>
      <w:r w:rsidRPr="00513EAA">
        <w:tab/>
        <w:t xml:space="preserve">Higgins JPT, Sterne JAC, Savović J, et al. A revised tool for assessing risk of bias in randomized trials In: Chandler J, McKenzie J, Boutron I, Welch V (editors). </w:t>
      </w:r>
      <w:r w:rsidRPr="00513EAA">
        <w:rPr>
          <w:i/>
        </w:rPr>
        <w:t>Cochrane Database of Systematic Reviews</w:t>
      </w:r>
      <w:r w:rsidRPr="00513EAA">
        <w:t>. 2016;(Issue 10 (Suppl 1))doi:dx.doi.org/10.1002/14651858.CD201601</w:t>
      </w:r>
    </w:p>
    <w:p w14:paraId="4D89603D" w14:textId="77777777" w:rsidR="00513EAA" w:rsidRPr="00513EAA" w:rsidRDefault="00513EAA" w:rsidP="00513EAA">
      <w:pPr>
        <w:pStyle w:val="EndNoteBibliography"/>
        <w:spacing w:after="0"/>
      </w:pPr>
      <w:r w:rsidRPr="00513EAA">
        <w:t>36.</w:t>
      </w:r>
      <w:r w:rsidRPr="00513EAA">
        <w:tab/>
        <w:t xml:space="preserve">Sterne JAC, Hernán MA, Reeves BC, et al. ROBINS-I: a tool for assessing risk of bias in non-randomised studies of interventions. </w:t>
      </w:r>
      <w:r w:rsidRPr="00513EAA">
        <w:rPr>
          <w:i/>
        </w:rPr>
        <w:t>BMJ</w:t>
      </w:r>
      <w:r w:rsidRPr="00513EAA">
        <w:t>. 2016;355:i4919. doi:10.1136/bmj.i4919</w:t>
      </w:r>
    </w:p>
    <w:p w14:paraId="248B5FE1" w14:textId="77777777" w:rsidR="00513EAA" w:rsidRPr="00513EAA" w:rsidRDefault="00513EAA" w:rsidP="00513EAA">
      <w:pPr>
        <w:pStyle w:val="EndNoteBibliography"/>
        <w:spacing w:after="0"/>
      </w:pPr>
      <w:r w:rsidRPr="00513EAA">
        <w:t>37.</w:t>
      </w:r>
      <w:r w:rsidRPr="00513EAA">
        <w:tab/>
      </w:r>
      <w:r w:rsidRPr="00513EAA">
        <w:rPr>
          <w:i/>
        </w:rPr>
        <w:t>Stata Statistical Software: Release 16</w:t>
      </w:r>
      <w:r w:rsidRPr="00513EAA">
        <w:t xml:space="preserve">. StataCorp LLC.; 2019. </w:t>
      </w:r>
    </w:p>
    <w:p w14:paraId="04C35899" w14:textId="77777777" w:rsidR="00513EAA" w:rsidRPr="00513EAA" w:rsidRDefault="00513EAA" w:rsidP="00513EAA">
      <w:pPr>
        <w:pStyle w:val="EndNoteBibliography"/>
        <w:spacing w:after="0"/>
      </w:pPr>
      <w:r w:rsidRPr="00513EAA">
        <w:t>38.</w:t>
      </w:r>
      <w:r w:rsidRPr="00513EAA">
        <w:tab/>
        <w:t xml:space="preserve">Royne MB, Kowalczyk CM, Levy M, Fox AK. Milk, juice, or cola? Exploring the effect of product placement on children's attitudes and behavior. </w:t>
      </w:r>
      <w:r w:rsidRPr="00513EAA">
        <w:rPr>
          <w:i/>
        </w:rPr>
        <w:t>Health Marketing Quarterly</w:t>
      </w:r>
      <w:r w:rsidRPr="00513EAA">
        <w:t>. 2017 2017;34(2):128-141. doi:10.1080/07359683.2016.1275241</w:t>
      </w:r>
    </w:p>
    <w:p w14:paraId="5BC9AD41" w14:textId="023DF0A5" w:rsidR="00513EAA" w:rsidRPr="00513EAA" w:rsidRDefault="00513EAA" w:rsidP="00513EAA">
      <w:pPr>
        <w:pStyle w:val="EndNoteBibliography"/>
        <w:spacing w:after="0"/>
      </w:pPr>
      <w:r w:rsidRPr="00513EAA">
        <w:t>39.</w:t>
      </w:r>
      <w:r w:rsidRPr="00513EAA">
        <w:tab/>
        <w:t xml:space="preserve">Higgins JPT, Green S. Cochrane Handbook for Systematic Reviews of Interventions Version 5.1.0 [updated March 2011]. </w:t>
      </w:r>
      <w:hyperlink r:id="rId20" w:history="1">
        <w:r w:rsidRPr="00513EAA">
          <w:rPr>
            <w:rStyle w:val="Hyperlink"/>
          </w:rPr>
          <w:t>http://handbook.cochrane.org</w:t>
        </w:r>
      </w:hyperlink>
    </w:p>
    <w:p w14:paraId="66A551F7" w14:textId="77777777" w:rsidR="00513EAA" w:rsidRPr="00513EAA" w:rsidRDefault="00513EAA" w:rsidP="00513EAA">
      <w:pPr>
        <w:pStyle w:val="EndNoteBibliography"/>
        <w:spacing w:after="0"/>
      </w:pPr>
      <w:r w:rsidRPr="00513EAA">
        <w:t>40.</w:t>
      </w:r>
      <w:r w:rsidRPr="00513EAA">
        <w:tab/>
        <w:t xml:space="preserve">Carter OB, Patterson LJ, Donovan RJ, Ewing MT, Roberts CM. Children's understanding of the selling versus persuasive intent of junk food advertising: implications for regulation. </w:t>
      </w:r>
      <w:r w:rsidRPr="00513EAA">
        <w:rPr>
          <w:i/>
        </w:rPr>
        <w:t>Social Science &amp; Medicine</w:t>
      </w:r>
      <w:r w:rsidRPr="00513EAA">
        <w:t>. 2011 2011;72(6):962-8. doi:10.1016/j.socscimed.2011.01.018</w:t>
      </w:r>
    </w:p>
    <w:p w14:paraId="3AFD9C8B" w14:textId="77777777" w:rsidR="00513EAA" w:rsidRPr="00513EAA" w:rsidRDefault="00513EAA" w:rsidP="00513EAA">
      <w:pPr>
        <w:pStyle w:val="EndNoteBibliography"/>
        <w:spacing w:after="0"/>
      </w:pPr>
      <w:r w:rsidRPr="00513EAA">
        <w:t>41.</w:t>
      </w:r>
      <w:r w:rsidRPr="00513EAA">
        <w:tab/>
        <w:t xml:space="preserve">Castonguay J. Portraying physical activity in food advertising targeting children. </w:t>
      </w:r>
      <w:r w:rsidRPr="00513EAA">
        <w:rPr>
          <w:i/>
        </w:rPr>
        <w:t>Health Education</w:t>
      </w:r>
      <w:r w:rsidRPr="00513EAA">
        <w:t>. 2015;115(6):No Pagination Specified. doi:10.1108/HE-07-2014-0080</w:t>
      </w:r>
    </w:p>
    <w:p w14:paraId="6821DF27" w14:textId="77777777" w:rsidR="00513EAA" w:rsidRPr="00513EAA" w:rsidRDefault="00513EAA" w:rsidP="00513EAA">
      <w:pPr>
        <w:pStyle w:val="EndNoteBibliography"/>
        <w:spacing w:after="0"/>
      </w:pPr>
      <w:r w:rsidRPr="00513EAA">
        <w:t>42.</w:t>
      </w:r>
      <w:r w:rsidRPr="00513EAA">
        <w:tab/>
        <w:t xml:space="preserve">Dias M, Agante L. Can advergames boost children's healthier eating habits? A comparison between healthy and non-healthy food. </w:t>
      </w:r>
      <w:r w:rsidRPr="00513EAA">
        <w:rPr>
          <w:i/>
        </w:rPr>
        <w:t>Journal of Consumer Behaviour</w:t>
      </w:r>
      <w:r w:rsidRPr="00513EAA">
        <w:t>. 2011;10(3):152-160. doi:10.1002/cb.359</w:t>
      </w:r>
    </w:p>
    <w:p w14:paraId="4AC4230C" w14:textId="77777777" w:rsidR="00513EAA" w:rsidRPr="00513EAA" w:rsidRDefault="00513EAA" w:rsidP="00513EAA">
      <w:pPr>
        <w:pStyle w:val="EndNoteBibliography"/>
        <w:spacing w:after="0"/>
      </w:pPr>
      <w:r w:rsidRPr="00513EAA">
        <w:t>43.</w:t>
      </w:r>
      <w:r w:rsidRPr="00513EAA">
        <w:tab/>
        <w:t xml:space="preserve">Dixon H, Niven P, Scully M, Wakefield M. Food marketing with movie character toys: Effects on young children's preferences for unhealthy and healthier fast food meals. </w:t>
      </w:r>
      <w:r w:rsidRPr="00513EAA">
        <w:rPr>
          <w:i/>
        </w:rPr>
        <w:t>Appetite</w:t>
      </w:r>
      <w:r w:rsidRPr="00513EAA">
        <w:t>. 2017;117:342-350. doi:10.1016/j.appet.2017.07.014</w:t>
      </w:r>
    </w:p>
    <w:p w14:paraId="524BA7D9" w14:textId="77777777" w:rsidR="00513EAA" w:rsidRPr="00513EAA" w:rsidRDefault="00513EAA" w:rsidP="00513EAA">
      <w:pPr>
        <w:pStyle w:val="EndNoteBibliography"/>
        <w:spacing w:after="0"/>
      </w:pPr>
      <w:r w:rsidRPr="00513EAA">
        <w:t>44.</w:t>
      </w:r>
      <w:r w:rsidRPr="00513EAA">
        <w:tab/>
        <w:t xml:space="preserve">Harris JL, Haraghey KS, Lodolce M, Semenza NL. Teaching children about good health? Halo effects in child-directed advertisements for unhealthy food. </w:t>
      </w:r>
      <w:r w:rsidRPr="00513EAA">
        <w:rPr>
          <w:i/>
        </w:rPr>
        <w:t>Pediatric Obesity</w:t>
      </w:r>
      <w:r w:rsidRPr="00513EAA">
        <w:t>. 2018 2018;13(4):256-264. doi:10.1111/ijpo.12257</w:t>
      </w:r>
    </w:p>
    <w:p w14:paraId="1A83D67B" w14:textId="77777777" w:rsidR="00513EAA" w:rsidRPr="00513EAA" w:rsidRDefault="00513EAA" w:rsidP="00513EAA">
      <w:pPr>
        <w:pStyle w:val="EndNoteBibliography"/>
        <w:spacing w:after="0"/>
      </w:pPr>
      <w:r w:rsidRPr="00513EAA">
        <w:t>45.</w:t>
      </w:r>
      <w:r w:rsidRPr="00513EAA">
        <w:tab/>
        <w:t xml:space="preserve">Hudders L, Cauberghe V. The mediating role of advertising literacy and the moderating influence of parental mediation on how children of different ages react to brand placements. </w:t>
      </w:r>
      <w:r w:rsidRPr="00513EAA">
        <w:rPr>
          <w:i/>
        </w:rPr>
        <w:t>Journal of Consumer Behaviour</w:t>
      </w:r>
      <w:r w:rsidRPr="00513EAA">
        <w:t>. 2018;17(2):No Pagination Specified. doi:10.1002/cb.1704</w:t>
      </w:r>
    </w:p>
    <w:p w14:paraId="0F55D0D8" w14:textId="77777777" w:rsidR="00513EAA" w:rsidRPr="00513EAA" w:rsidRDefault="00513EAA" w:rsidP="00513EAA">
      <w:pPr>
        <w:pStyle w:val="EndNoteBibliography"/>
        <w:spacing w:after="0"/>
      </w:pPr>
      <w:r w:rsidRPr="00513EAA">
        <w:t>46.</w:t>
      </w:r>
      <w:r w:rsidRPr="00513EAA">
        <w:tab/>
        <w:t xml:space="preserve">Lapierre MA. Development and persuasion understanding: Predicting knowledge of persuasion/selling intent from children's theory of mind. </w:t>
      </w:r>
      <w:r w:rsidRPr="00513EAA">
        <w:rPr>
          <w:i/>
        </w:rPr>
        <w:t>Journal of Communication</w:t>
      </w:r>
      <w:r w:rsidRPr="00513EAA">
        <w:t>. 2015;65(3):423-442. doi:10.1111/jcom.12155</w:t>
      </w:r>
    </w:p>
    <w:p w14:paraId="4559AAAA" w14:textId="77777777" w:rsidR="00513EAA" w:rsidRPr="00513EAA" w:rsidRDefault="00513EAA" w:rsidP="00513EAA">
      <w:pPr>
        <w:pStyle w:val="EndNoteBibliography"/>
        <w:spacing w:after="0"/>
      </w:pPr>
      <w:r w:rsidRPr="00513EAA">
        <w:t>47.</w:t>
      </w:r>
      <w:r w:rsidRPr="00513EAA">
        <w:tab/>
        <w:t xml:space="preserve">Owen L, Lewis C, Auty S, Buijzen M. Is children's understanding of nontraditional advertising comparable to their understanding of television advertising? </w:t>
      </w:r>
      <w:r w:rsidRPr="00513EAA">
        <w:rPr>
          <w:i/>
        </w:rPr>
        <w:t>Journal of Public Policy &amp; Marketing</w:t>
      </w:r>
      <w:r w:rsidRPr="00513EAA">
        <w:t>. 2013;32(2):195-206. doi:10.1509/jppm.09.003</w:t>
      </w:r>
    </w:p>
    <w:p w14:paraId="367DD9DF" w14:textId="77777777" w:rsidR="00513EAA" w:rsidRPr="00513EAA" w:rsidRDefault="00513EAA" w:rsidP="00513EAA">
      <w:pPr>
        <w:pStyle w:val="EndNoteBibliography"/>
        <w:spacing w:after="0"/>
      </w:pPr>
      <w:r w:rsidRPr="00513EAA">
        <w:t>48.</w:t>
      </w:r>
      <w:r w:rsidRPr="00513EAA">
        <w:tab/>
        <w:t xml:space="preserve">Rifon NJ, Quilliam ET, Paek HJ, Weatherspoon LJ, Kim SK, Smreker KC. Age-dependent effects of food advergame brand integration and interactivity. </w:t>
      </w:r>
      <w:r w:rsidRPr="00513EAA">
        <w:rPr>
          <w:i/>
        </w:rPr>
        <w:t>International Journal of Advertising</w:t>
      </w:r>
      <w:r w:rsidRPr="00513EAA">
        <w:t>. 2014 2014;33(3):475-508. doi:10.2501/IJA-33-3-475-508</w:t>
      </w:r>
    </w:p>
    <w:p w14:paraId="40030C47" w14:textId="77777777" w:rsidR="00513EAA" w:rsidRPr="00513EAA" w:rsidRDefault="00513EAA" w:rsidP="00513EAA">
      <w:pPr>
        <w:pStyle w:val="EndNoteBibliography"/>
        <w:spacing w:after="0"/>
      </w:pPr>
      <w:r w:rsidRPr="00513EAA">
        <w:lastRenderedPageBreak/>
        <w:t>49.</w:t>
      </w:r>
      <w:r w:rsidRPr="00513EAA">
        <w:tab/>
        <w:t xml:space="preserve">Waiguny MKJ, Nelson MR, Terlutter R. The Relationship of Persuasion Knowledge, Identification of Commercial Intent and Persuasion Outcomes in Advergames-the Role of Media Context and Presence. </w:t>
      </w:r>
      <w:r w:rsidRPr="00513EAA">
        <w:rPr>
          <w:i/>
        </w:rPr>
        <w:t>Journal of Consumer Policy</w:t>
      </w:r>
      <w:r w:rsidRPr="00513EAA">
        <w:t>. 2014 2014;37(2):257-277. doi:10.1007/s10603-013-9227-z</w:t>
      </w:r>
    </w:p>
    <w:p w14:paraId="6C5EF228" w14:textId="77777777" w:rsidR="00513EAA" w:rsidRPr="00513EAA" w:rsidRDefault="00513EAA" w:rsidP="00513EAA">
      <w:pPr>
        <w:pStyle w:val="EndNoteBibliography"/>
        <w:spacing w:after="0"/>
      </w:pPr>
      <w:r w:rsidRPr="00513EAA">
        <w:t>50.</w:t>
      </w:r>
      <w:r w:rsidRPr="00513EAA">
        <w:tab/>
        <w:t xml:space="preserve">An S, Kang H. Korean children's understanding of social media advergames: An exploratory study of ad recognition and skeptical attitudes toward advertising. </w:t>
      </w:r>
      <w:r w:rsidRPr="00513EAA">
        <w:rPr>
          <w:i/>
        </w:rPr>
        <w:t>Journal of Consumer Behaviour</w:t>
      </w:r>
      <w:r w:rsidRPr="00513EAA">
        <w:t>. 2019;18(5):387-398. doi:10.1002/cb.1778</w:t>
      </w:r>
    </w:p>
    <w:p w14:paraId="276C16A3" w14:textId="77777777" w:rsidR="00513EAA" w:rsidRPr="00513EAA" w:rsidRDefault="00513EAA" w:rsidP="00513EAA">
      <w:pPr>
        <w:pStyle w:val="EndNoteBibliography"/>
        <w:spacing w:after="0"/>
      </w:pPr>
      <w:r w:rsidRPr="00513EAA">
        <w:t>51.</w:t>
      </w:r>
      <w:r w:rsidRPr="00513EAA">
        <w:tab/>
        <w:t xml:space="preserve">Castonguay J. Sugar and Sports: Age Differences in Children’s Responses to a High Sugar Cereal Advertisement Portraying Physical Activities. </w:t>
      </w:r>
      <w:r w:rsidRPr="00513EAA">
        <w:rPr>
          <w:i/>
        </w:rPr>
        <w:t>Communication Research</w:t>
      </w:r>
      <w:r w:rsidRPr="00513EAA">
        <w:t>. 2019/07/01 2015;46(5):579-596. doi:10.1177/0093650215587357</w:t>
      </w:r>
    </w:p>
    <w:p w14:paraId="717AF5E0" w14:textId="77777777" w:rsidR="00513EAA" w:rsidRPr="00513EAA" w:rsidRDefault="00513EAA" w:rsidP="00513EAA">
      <w:pPr>
        <w:pStyle w:val="EndNoteBibliography"/>
        <w:spacing w:after="0"/>
      </w:pPr>
      <w:r w:rsidRPr="00513EAA">
        <w:t>52.</w:t>
      </w:r>
      <w:r w:rsidRPr="00513EAA">
        <w:tab/>
        <w:t xml:space="preserve">Smith R, Kelly B, Yeatman H, et al. Advertising Placement in Digital Game Design Influences Children’s Choices of Advertised Snacks: A Randomized Trial. </w:t>
      </w:r>
      <w:r w:rsidRPr="00513EAA">
        <w:rPr>
          <w:i/>
        </w:rPr>
        <w:t>Journal of the Academy of Nutrition and Dietetics</w:t>
      </w:r>
      <w:r w:rsidRPr="00513EAA">
        <w:t>. 2020;120(3):404-413. doi:10.1016/j.jand.2019.07.017</w:t>
      </w:r>
    </w:p>
    <w:p w14:paraId="7C0717C9" w14:textId="77777777" w:rsidR="00513EAA" w:rsidRPr="00513EAA" w:rsidRDefault="00513EAA" w:rsidP="00513EAA">
      <w:pPr>
        <w:pStyle w:val="EndNoteBibliography"/>
        <w:spacing w:after="0"/>
      </w:pPr>
      <w:r w:rsidRPr="00513EAA">
        <w:t>53.</w:t>
      </w:r>
      <w:r w:rsidRPr="00513EAA">
        <w:tab/>
        <w:t xml:space="preserve">Panic K, Cauberghe V, De Pelsmacker P. Comparing TV ads and advergames targeting children: The impact of persuasion knowledge on behavioral responses. </w:t>
      </w:r>
      <w:r w:rsidRPr="00513EAA">
        <w:rPr>
          <w:i/>
        </w:rPr>
        <w:t>Journal of Advertising</w:t>
      </w:r>
      <w:r w:rsidRPr="00513EAA">
        <w:t>. 2013 2013;42(2-3):264-273. doi:10.1080/00913367.2013.774605</w:t>
      </w:r>
    </w:p>
    <w:p w14:paraId="6E533065" w14:textId="77777777" w:rsidR="00513EAA" w:rsidRPr="00513EAA" w:rsidRDefault="00513EAA" w:rsidP="00513EAA">
      <w:pPr>
        <w:pStyle w:val="EndNoteBibliography"/>
        <w:spacing w:after="0"/>
      </w:pPr>
      <w:r w:rsidRPr="00513EAA">
        <w:t>54.</w:t>
      </w:r>
      <w:r w:rsidRPr="00513EAA">
        <w:tab/>
        <w:t xml:space="preserve">Duke JC, Allen JA, Eggers ME, Nonnemaker J, Farrelly MC. Exploring Differences in Youth Perceptions of the Effectiveness of Electronic Cigarette Television Advertisements. </w:t>
      </w:r>
      <w:r w:rsidRPr="00513EAA">
        <w:rPr>
          <w:i/>
        </w:rPr>
        <w:t>Nicotine &amp; Tobacco Research</w:t>
      </w:r>
      <w:r w:rsidRPr="00513EAA">
        <w:t>. 2016 2016;18(5):1382-1386. doi:10.1093/ntr/ntv264</w:t>
      </w:r>
    </w:p>
    <w:p w14:paraId="41451E0B" w14:textId="77777777" w:rsidR="00513EAA" w:rsidRPr="00513EAA" w:rsidRDefault="00513EAA" w:rsidP="00513EAA">
      <w:pPr>
        <w:pStyle w:val="EndNoteBibliography"/>
        <w:spacing w:after="0"/>
      </w:pPr>
      <w:r w:rsidRPr="00513EAA">
        <w:t>55.</w:t>
      </w:r>
      <w:r w:rsidRPr="00513EAA">
        <w:tab/>
        <w:t xml:space="preserve">Farrelly MC, Duke JC, Crankshaw EC, et al. A Randomized Trial of the Effect of E-cigarette TV Advertisements on Intentions to Use E-cigarettes. </w:t>
      </w:r>
      <w:r w:rsidRPr="00513EAA">
        <w:rPr>
          <w:i/>
        </w:rPr>
        <w:t>American Journal of Preventive Medicine</w:t>
      </w:r>
      <w:r w:rsidRPr="00513EAA">
        <w:t>. 2015 2015;49(5):686-693. doi:10.1016/j.amepre.2015.05.010</w:t>
      </w:r>
    </w:p>
    <w:p w14:paraId="06A2B325" w14:textId="77777777" w:rsidR="00513EAA" w:rsidRPr="00513EAA" w:rsidRDefault="00513EAA" w:rsidP="00513EAA">
      <w:pPr>
        <w:pStyle w:val="EndNoteBibliography"/>
        <w:spacing w:after="0"/>
      </w:pPr>
      <w:r w:rsidRPr="00513EAA">
        <w:t>56.</w:t>
      </w:r>
      <w:r w:rsidRPr="00513EAA">
        <w:tab/>
        <w:t xml:space="preserve">Kim M, Popova L, Halpern-Felsher B, Ling PM. Effects of e-Cigarette Advertisements on Adolescents' Perceptions of Cigarettes. </w:t>
      </w:r>
      <w:r w:rsidRPr="00513EAA">
        <w:rPr>
          <w:i/>
        </w:rPr>
        <w:t>Health Communication</w:t>
      </w:r>
      <w:r w:rsidRPr="00513EAA">
        <w:t>. 2017 2017:1-8. doi:10.1080/10410236.2017.1407230</w:t>
      </w:r>
    </w:p>
    <w:p w14:paraId="20EF6497" w14:textId="77777777" w:rsidR="00513EAA" w:rsidRPr="00513EAA" w:rsidRDefault="00513EAA" w:rsidP="00513EAA">
      <w:pPr>
        <w:pStyle w:val="EndNoteBibliography"/>
        <w:spacing w:after="0"/>
      </w:pPr>
      <w:r w:rsidRPr="00513EAA">
        <w:t>57.</w:t>
      </w:r>
      <w:r w:rsidRPr="00513EAA">
        <w:tab/>
        <w:t xml:space="preserve">Padon AA, Lochbuehler K, Maloney EK, Cappella JN. A Randomized Trial of the Effect of Youth Appealing E-Cigarette Advertising on Susceptibility to Use E-Cigarettes Among Youth. </w:t>
      </w:r>
      <w:r w:rsidRPr="00513EAA">
        <w:rPr>
          <w:i/>
        </w:rPr>
        <w:t>Nicotine &amp; Tobacco Research</w:t>
      </w:r>
      <w:r w:rsidRPr="00513EAA">
        <w:t>. 2018 2018;20(8):954-961. doi:10.1093/ntr/ntx155</w:t>
      </w:r>
    </w:p>
    <w:p w14:paraId="6D94AF7E" w14:textId="77777777" w:rsidR="00513EAA" w:rsidRPr="00513EAA" w:rsidRDefault="00513EAA" w:rsidP="00513EAA">
      <w:pPr>
        <w:pStyle w:val="EndNoteBibliography"/>
        <w:spacing w:after="0"/>
      </w:pPr>
      <w:r w:rsidRPr="00513EAA">
        <w:t>58.</w:t>
      </w:r>
      <w:r w:rsidRPr="00513EAA">
        <w:tab/>
        <w:t xml:space="preserve">van Berlo ZMC, van Reijmersdal EA, Rozendaal E. The rules of the game. The role of brand familiarity in mobile advergames [Dutch]. </w:t>
      </w:r>
      <w:r w:rsidRPr="00513EAA">
        <w:rPr>
          <w:i/>
        </w:rPr>
        <w:t>Tijdschrift Voor Communicatiewetenschap</w:t>
      </w:r>
      <w:r w:rsidRPr="00513EAA">
        <w:t xml:space="preserve">. 2017;45(3):216-+. </w:t>
      </w:r>
    </w:p>
    <w:p w14:paraId="59526F34" w14:textId="70255D34" w:rsidR="00513EAA" w:rsidRPr="00513EAA" w:rsidRDefault="00513EAA" w:rsidP="00513EAA">
      <w:pPr>
        <w:pStyle w:val="EndNoteBibliography"/>
        <w:spacing w:after="0"/>
      </w:pPr>
      <w:r w:rsidRPr="00513EAA">
        <w:t>59.</w:t>
      </w:r>
      <w:r w:rsidRPr="00513EAA">
        <w:tab/>
        <w:t xml:space="preserve">van Berlo ZMC, van Reijmersdal EA, Rozendaal E. Adolescents and handheld advertising: The roles of brand familiarity and smartphone attachment in the processing of mobile advergames. </w:t>
      </w:r>
      <w:hyperlink r:id="rId21" w:history="1">
        <w:r w:rsidRPr="00513EAA">
          <w:rPr>
            <w:rStyle w:val="Hyperlink"/>
          </w:rPr>
          <w:t>https://doi.org/10.1002/cb.1822</w:t>
        </w:r>
      </w:hyperlink>
      <w:r w:rsidRPr="00513EAA">
        <w:t xml:space="preserve">. </w:t>
      </w:r>
      <w:r w:rsidRPr="00513EAA">
        <w:rPr>
          <w:i/>
        </w:rPr>
        <w:t>Journal of Consumer Behaviour</w:t>
      </w:r>
      <w:r w:rsidRPr="00513EAA">
        <w:t>. 2020/09/01 2020;19(5):438-449. doi:</w:t>
      </w:r>
      <w:hyperlink r:id="rId22" w:history="1">
        <w:r w:rsidRPr="00513EAA">
          <w:rPr>
            <w:rStyle w:val="Hyperlink"/>
          </w:rPr>
          <w:t>https://doi.org/10.1002/cb.1822</w:t>
        </w:r>
      </w:hyperlink>
    </w:p>
    <w:p w14:paraId="7BD98B19" w14:textId="77777777" w:rsidR="00513EAA" w:rsidRPr="00513EAA" w:rsidRDefault="00513EAA" w:rsidP="00513EAA">
      <w:pPr>
        <w:pStyle w:val="EndNoteBibliography"/>
        <w:spacing w:after="0"/>
      </w:pPr>
      <w:r w:rsidRPr="00513EAA">
        <w:t>60.</w:t>
      </w:r>
      <w:r w:rsidRPr="00513EAA">
        <w:tab/>
        <w:t xml:space="preserve">Vogel EA, Ramo DE, Rubinstein ML, et al. Effects of Social Media on Adolescents’ Willingness and Intention to Use E-Cigarettes: An Experimental Investigation. </w:t>
      </w:r>
      <w:r w:rsidRPr="00513EAA">
        <w:rPr>
          <w:i/>
        </w:rPr>
        <w:t>Nicotine &amp; Tobacco Research</w:t>
      </w:r>
      <w:r w:rsidRPr="00513EAA">
        <w:t>. 2021;23(4):694-701. doi:10.1093/ntr/ntaa003</w:t>
      </w:r>
    </w:p>
    <w:p w14:paraId="7A2271C7" w14:textId="77777777" w:rsidR="00513EAA" w:rsidRPr="00513EAA" w:rsidRDefault="00513EAA" w:rsidP="00513EAA">
      <w:pPr>
        <w:pStyle w:val="EndNoteBibliography"/>
        <w:spacing w:after="0"/>
      </w:pPr>
      <w:r w:rsidRPr="00513EAA">
        <w:t>61.</w:t>
      </w:r>
      <w:r w:rsidRPr="00513EAA">
        <w:tab/>
        <w:t xml:space="preserve">Matthes J, Naderer B. Children's consumption behavior in response to food product placements in movies. </w:t>
      </w:r>
      <w:r w:rsidRPr="00513EAA">
        <w:rPr>
          <w:i/>
        </w:rPr>
        <w:t>Journal of Consumer Behaviour</w:t>
      </w:r>
      <w:r w:rsidRPr="00513EAA">
        <w:t>. 2015 2015;14(2):127-136. doi:10.1002/cb.1507</w:t>
      </w:r>
    </w:p>
    <w:p w14:paraId="62D17D81" w14:textId="77777777" w:rsidR="00513EAA" w:rsidRPr="00513EAA" w:rsidRDefault="00513EAA" w:rsidP="00513EAA">
      <w:pPr>
        <w:pStyle w:val="EndNoteBibliography"/>
        <w:spacing w:after="0"/>
      </w:pPr>
      <w:r w:rsidRPr="00513EAA">
        <w:t>62.</w:t>
      </w:r>
      <w:r w:rsidRPr="00513EAA">
        <w:tab/>
        <w:t xml:space="preserve">Naderer B, Matthes J, Mestas M. Do you take credit cards? The attitudinal and behavioral effects of advergames targeted at children. </w:t>
      </w:r>
      <w:r w:rsidRPr="00513EAA">
        <w:rPr>
          <w:i/>
        </w:rPr>
        <w:t>Journal of Consumer Behaviour</w:t>
      </w:r>
      <w:r w:rsidRPr="00513EAA">
        <w:t>. 2016;15(6):580-588. doi:10.1002/cb.1599</w:t>
      </w:r>
    </w:p>
    <w:p w14:paraId="4F6F83D6" w14:textId="77777777" w:rsidR="00513EAA" w:rsidRPr="00513EAA" w:rsidRDefault="00513EAA" w:rsidP="00513EAA">
      <w:pPr>
        <w:pStyle w:val="EndNoteBibliography"/>
        <w:spacing w:after="0"/>
      </w:pPr>
      <w:r w:rsidRPr="00513EAA">
        <w:t>63.</w:t>
      </w:r>
      <w:r w:rsidRPr="00513EAA">
        <w:tab/>
        <w:t xml:space="preserve">Neyens E, Smits T, Boyland E. Transferring game attitudes to the brand: Persuasion from age 6 to 14. </w:t>
      </w:r>
      <w:r w:rsidRPr="00513EAA">
        <w:rPr>
          <w:i/>
        </w:rPr>
        <w:t>International Journal of Advertising: The Review of Marketing Communications</w:t>
      </w:r>
      <w:r w:rsidRPr="00513EAA">
        <w:t>. 2017;36(5):724-742. doi:10.1080/02650487.2017.1349029</w:t>
      </w:r>
    </w:p>
    <w:p w14:paraId="787D38F0" w14:textId="77777777" w:rsidR="00513EAA" w:rsidRPr="00513EAA" w:rsidRDefault="00513EAA" w:rsidP="00513EAA">
      <w:pPr>
        <w:pStyle w:val="EndNoteBibliography"/>
        <w:spacing w:after="0"/>
      </w:pPr>
      <w:r w:rsidRPr="00513EAA">
        <w:lastRenderedPageBreak/>
        <w:t>64.</w:t>
      </w:r>
      <w:r w:rsidRPr="00513EAA">
        <w:tab/>
        <w:t xml:space="preserve">Petrescu DC, Vasiljevic M, Pepper JK, Ribisl KM, Marteau TM. What is the impact of e-cigarette adverts on children's perceptions of tobacco smoking? An experimental study. </w:t>
      </w:r>
      <w:r w:rsidRPr="00513EAA">
        <w:rPr>
          <w:i/>
        </w:rPr>
        <w:t>Tobacco Control</w:t>
      </w:r>
      <w:r w:rsidRPr="00513EAA">
        <w:t>. 2017 2017;26(4):421-427. doi:10.1136/tobaccocontrol-2016-052940</w:t>
      </w:r>
    </w:p>
    <w:p w14:paraId="02F92DAC" w14:textId="77777777" w:rsidR="00513EAA" w:rsidRPr="00513EAA" w:rsidRDefault="00513EAA" w:rsidP="00513EAA">
      <w:pPr>
        <w:pStyle w:val="EndNoteBibliography"/>
        <w:spacing w:after="0"/>
      </w:pPr>
      <w:r w:rsidRPr="00513EAA">
        <w:t>65.</w:t>
      </w:r>
      <w:r w:rsidRPr="00513EAA">
        <w:tab/>
        <w:t xml:space="preserve">Sharma RW. Communicating across age-groups: Variance in consumer attitudes from tweenagers to adults. </w:t>
      </w:r>
      <w:r w:rsidRPr="00513EAA">
        <w:rPr>
          <w:i/>
        </w:rPr>
        <w:t>Young Consumers</w:t>
      </w:r>
      <w:r w:rsidRPr="00513EAA">
        <w:t>. 2015 2015;16(3):348-362. doi:10.1108/Yc-04-2014-00437</w:t>
      </w:r>
    </w:p>
    <w:p w14:paraId="7920CC8B" w14:textId="77777777" w:rsidR="00513EAA" w:rsidRPr="00513EAA" w:rsidRDefault="00513EAA" w:rsidP="00513EAA">
      <w:pPr>
        <w:pStyle w:val="EndNoteBibliography"/>
        <w:spacing w:after="0"/>
      </w:pPr>
      <w:r w:rsidRPr="00513EAA">
        <w:t>66.</w:t>
      </w:r>
      <w:r w:rsidRPr="00513EAA">
        <w:tab/>
        <w:t xml:space="preserve">Tarabashkina L, Quester P, Crouch R. Food advertising, children's food choices and obesity: interplay of cognitive defences and product evaluation: an experimental study. </w:t>
      </w:r>
      <w:r w:rsidRPr="00513EAA">
        <w:rPr>
          <w:i/>
        </w:rPr>
        <w:t>International Journal of Obesity</w:t>
      </w:r>
      <w:r w:rsidRPr="00513EAA">
        <w:t>. 2016 2016;40(4):581-6. doi:10.1038/ijo.2015.234</w:t>
      </w:r>
    </w:p>
    <w:p w14:paraId="7CAB4442" w14:textId="77777777" w:rsidR="00513EAA" w:rsidRPr="00513EAA" w:rsidRDefault="00513EAA" w:rsidP="00513EAA">
      <w:pPr>
        <w:pStyle w:val="EndNoteBibliography"/>
        <w:spacing w:after="0"/>
      </w:pPr>
      <w:r w:rsidRPr="00513EAA">
        <w:t>67.</w:t>
      </w:r>
      <w:r w:rsidRPr="00513EAA">
        <w:tab/>
        <w:t xml:space="preserve">Tarabashkina L, Quester P, Tarabashkina O. Perceived informative intention in advertising and its attenuating effect on persuasion attribution among children. </w:t>
      </w:r>
      <w:r w:rsidRPr="00513EAA">
        <w:rPr>
          <w:i/>
        </w:rPr>
        <w:t>Psychology and Marketing</w:t>
      </w:r>
      <w:r w:rsidRPr="00513EAA">
        <w:t>. 2018 2018;35(10):778-789. doi:10.1002/mar.21134</w:t>
      </w:r>
    </w:p>
    <w:p w14:paraId="64AA4AD5" w14:textId="77777777" w:rsidR="00513EAA" w:rsidRPr="00513EAA" w:rsidRDefault="00513EAA" w:rsidP="00513EAA">
      <w:pPr>
        <w:pStyle w:val="EndNoteBibliography"/>
        <w:spacing w:after="0"/>
      </w:pPr>
      <w:r w:rsidRPr="00513EAA">
        <w:t>68.</w:t>
      </w:r>
      <w:r w:rsidRPr="00513EAA">
        <w:tab/>
        <w:t xml:space="preserve">Tarabashkina L, Quester P, Tarabashkina O, Proksch M. When persuasive intent and product’s healthiness make a difference for young consumers. </w:t>
      </w:r>
      <w:r w:rsidRPr="00513EAA">
        <w:rPr>
          <w:i/>
        </w:rPr>
        <w:t>Young Consumers</w:t>
      </w:r>
      <w:r w:rsidRPr="00513EAA">
        <w:t>. 2018 2018;19(1):38-54. doi:10.1108/YC-08-2017-00729</w:t>
      </w:r>
    </w:p>
    <w:p w14:paraId="454E6B24" w14:textId="77777777" w:rsidR="00513EAA" w:rsidRPr="00513EAA" w:rsidRDefault="00513EAA" w:rsidP="00513EAA">
      <w:pPr>
        <w:pStyle w:val="EndNoteBibliography"/>
        <w:spacing w:after="0"/>
      </w:pPr>
      <w:r w:rsidRPr="00513EAA">
        <w:t>69.</w:t>
      </w:r>
      <w:r w:rsidRPr="00513EAA">
        <w:tab/>
        <w:t xml:space="preserve">Te'eni-Harari T. Clarifying the Relationship between Involvement Variables and Advertising Effectiveness among Young People. </w:t>
      </w:r>
      <w:r w:rsidRPr="00513EAA">
        <w:rPr>
          <w:i/>
        </w:rPr>
        <w:t>Journal of Consumer Policy</w:t>
      </w:r>
      <w:r w:rsidRPr="00513EAA">
        <w:t>. 2014 2014;37(2):183-203. doi:10.1007/s10603-013-9226-0</w:t>
      </w:r>
    </w:p>
    <w:p w14:paraId="00E22442" w14:textId="77777777" w:rsidR="00513EAA" w:rsidRPr="00513EAA" w:rsidRDefault="00513EAA" w:rsidP="00513EAA">
      <w:pPr>
        <w:pStyle w:val="EndNoteBibliography"/>
        <w:spacing w:after="0"/>
      </w:pPr>
      <w:r w:rsidRPr="00513EAA">
        <w:t>70.</w:t>
      </w:r>
      <w:r w:rsidRPr="00513EAA">
        <w:tab/>
        <w:t xml:space="preserve">Uribe R, Fuentes-Garcia A. The effects of TV unhealthy food brand placement on children. Its separate and joint effect with advertising. </w:t>
      </w:r>
      <w:r w:rsidRPr="00513EAA">
        <w:rPr>
          <w:i/>
        </w:rPr>
        <w:t>Appetite</w:t>
      </w:r>
      <w:r w:rsidRPr="00513EAA">
        <w:t>. 2015 2015;91:165-72. doi:10.1016/j.appet.2015.03.030</w:t>
      </w:r>
    </w:p>
    <w:p w14:paraId="41570354" w14:textId="77777777" w:rsidR="00513EAA" w:rsidRPr="00513EAA" w:rsidRDefault="00513EAA" w:rsidP="00513EAA">
      <w:pPr>
        <w:pStyle w:val="EndNoteBibliography"/>
        <w:spacing w:after="0"/>
      </w:pPr>
      <w:r w:rsidRPr="00513EAA">
        <w:t>71.</w:t>
      </w:r>
      <w:r w:rsidRPr="00513EAA">
        <w:tab/>
        <w:t xml:space="preserve">van Reijmersdal EA, Jansz J, Peters O, van Noort G. The effects of interactive brand placements in online games on children's cognitive, affective, and conative brand responses. </w:t>
      </w:r>
      <w:r w:rsidRPr="00513EAA">
        <w:rPr>
          <w:i/>
        </w:rPr>
        <w:t>Computers in Human Behavior</w:t>
      </w:r>
      <w:r w:rsidRPr="00513EAA">
        <w:t xml:space="preserve">. 2010 2010;26(6):1787-1794. </w:t>
      </w:r>
    </w:p>
    <w:p w14:paraId="45F42674" w14:textId="77777777" w:rsidR="00513EAA" w:rsidRPr="00513EAA" w:rsidRDefault="00513EAA" w:rsidP="00513EAA">
      <w:pPr>
        <w:pStyle w:val="EndNoteBibliography"/>
        <w:spacing w:after="0"/>
      </w:pPr>
      <w:r w:rsidRPr="00513EAA">
        <w:t>72.</w:t>
      </w:r>
      <w:r w:rsidRPr="00513EAA">
        <w:tab/>
        <w:t xml:space="preserve">Vasiljevic M, St John W, Codling S, Couturier DL, Sutton S, Marteau TM. E-cigarette adverts and children's perceptions of tobacco smoking harms: an experimental study and meta-analysis. </w:t>
      </w:r>
      <w:r w:rsidRPr="00513EAA">
        <w:rPr>
          <w:i/>
        </w:rPr>
        <w:t>BMJ Open</w:t>
      </w:r>
      <w:r w:rsidRPr="00513EAA">
        <w:t>. 2018 2018;8(7):e020247. doi:10.1136/bmjopen-2017-020247</w:t>
      </w:r>
    </w:p>
    <w:p w14:paraId="03497566" w14:textId="77777777" w:rsidR="00513EAA" w:rsidRPr="00513EAA" w:rsidRDefault="00513EAA" w:rsidP="00513EAA">
      <w:pPr>
        <w:pStyle w:val="EndNoteBibliography"/>
        <w:spacing w:after="0"/>
      </w:pPr>
      <w:r w:rsidRPr="00513EAA">
        <w:t>73.</w:t>
      </w:r>
      <w:r w:rsidRPr="00513EAA">
        <w:tab/>
        <w:t xml:space="preserve">Verhellen Y, Oates C, De P, Dens N. Children's Responses to Traditional Versus Hybrid Advertising Formats: The Moderating Role of Persuasion Knowledge. </w:t>
      </w:r>
      <w:r w:rsidRPr="00513EAA">
        <w:rPr>
          <w:i/>
        </w:rPr>
        <w:t>Journal of Consumer Policy</w:t>
      </w:r>
      <w:r w:rsidRPr="00513EAA">
        <w:t>. 2014 2014;37(2):235-255. doi:10.1007/s10603-014-9257-1</w:t>
      </w:r>
    </w:p>
    <w:p w14:paraId="371729AE" w14:textId="77777777" w:rsidR="00513EAA" w:rsidRPr="00513EAA" w:rsidRDefault="00513EAA" w:rsidP="00513EAA">
      <w:pPr>
        <w:pStyle w:val="EndNoteBibliography"/>
        <w:spacing w:after="0"/>
      </w:pPr>
      <w:r w:rsidRPr="00513EAA">
        <w:t>74.</w:t>
      </w:r>
      <w:r w:rsidRPr="00513EAA">
        <w:tab/>
        <w:t xml:space="preserve">Naderer B, Matthes J, Zeller P. Placing snacks in children's movies: cognitive, evaluative, and conative effects of product placements with character product interaction. </w:t>
      </w:r>
      <w:r w:rsidRPr="00513EAA">
        <w:rPr>
          <w:i/>
        </w:rPr>
        <w:t>International Journal of Advertising</w:t>
      </w:r>
      <w:r w:rsidRPr="00513EAA">
        <w:t>. 2018;37(6):852-870. doi:10.1080/02650487.2017.1348034</w:t>
      </w:r>
    </w:p>
    <w:p w14:paraId="1FD7066E" w14:textId="77777777" w:rsidR="00513EAA" w:rsidRPr="00513EAA" w:rsidRDefault="00513EAA" w:rsidP="00513EAA">
      <w:pPr>
        <w:pStyle w:val="EndNoteBibliography"/>
        <w:spacing w:after="0"/>
      </w:pPr>
      <w:r w:rsidRPr="00513EAA">
        <w:t>75.</w:t>
      </w:r>
      <w:r w:rsidRPr="00513EAA">
        <w:tab/>
        <w:t xml:space="preserve">Uribe R, Fuentes-García A. Disclosing Product Placements of Fast Food to Children: The Importance of Reinforcing the Use of Disclosures and the Age of Children. </w:t>
      </w:r>
      <w:r w:rsidRPr="00513EAA">
        <w:rPr>
          <w:i/>
        </w:rPr>
        <w:t>Health Communication</w:t>
      </w:r>
      <w:r w:rsidRPr="00513EAA">
        <w:t>. 2020;35(11):1415-1425. doi:10.1080/10410236.2019.1636344</w:t>
      </w:r>
    </w:p>
    <w:p w14:paraId="4DDA427D" w14:textId="77777777" w:rsidR="00513EAA" w:rsidRPr="00513EAA" w:rsidRDefault="00513EAA" w:rsidP="00513EAA">
      <w:pPr>
        <w:pStyle w:val="EndNoteBibliography"/>
        <w:spacing w:after="0"/>
      </w:pPr>
      <w:r w:rsidRPr="00513EAA">
        <w:t>76.</w:t>
      </w:r>
      <w:r w:rsidRPr="00513EAA">
        <w:tab/>
        <w:t xml:space="preserve">van Reijmersdal EA, van Dam S. How Age and Disclosures of Sponsored Influencer Videos Affect Adolescents’ Knowledge of Persuasion and Persuasion. </w:t>
      </w:r>
      <w:r w:rsidRPr="00513EAA">
        <w:rPr>
          <w:i/>
        </w:rPr>
        <w:t>Journal of Youth and Adolescence</w:t>
      </w:r>
      <w:r w:rsidRPr="00513EAA">
        <w:t>. 2020;49(7):1531-1544. doi:10.1007/s10964-019-01191-z</w:t>
      </w:r>
    </w:p>
    <w:p w14:paraId="291BAC73" w14:textId="42EFCB8F" w:rsidR="00513EAA" w:rsidRPr="00513EAA" w:rsidRDefault="00513EAA" w:rsidP="00513EAA">
      <w:pPr>
        <w:pStyle w:val="EndNoteBibliography"/>
        <w:spacing w:after="0"/>
      </w:pPr>
      <w:r w:rsidRPr="00513EAA">
        <w:t>77.</w:t>
      </w:r>
      <w:r w:rsidRPr="00513EAA">
        <w:tab/>
        <w:t xml:space="preserve">Coates AE, Hardman CA, Halford JCG, Christiansen P, Boyland EJ. The effect of influencer marketing of food and a “protective” advertising disclosure on children's food intake. </w:t>
      </w:r>
      <w:r w:rsidRPr="00513EAA">
        <w:rPr>
          <w:i/>
        </w:rPr>
        <w:t>Pediatric Obesity</w:t>
      </w:r>
      <w:r w:rsidRPr="00513EAA">
        <w:t>. 2019;14(10):e12540. doi:</w:t>
      </w:r>
      <w:hyperlink r:id="rId23" w:history="1">
        <w:r w:rsidRPr="00513EAA">
          <w:rPr>
            <w:rStyle w:val="Hyperlink"/>
          </w:rPr>
          <w:t>https://doi.org/10.1111/ijpo.12540</w:t>
        </w:r>
      </w:hyperlink>
    </w:p>
    <w:p w14:paraId="31AD1271" w14:textId="77777777" w:rsidR="00513EAA" w:rsidRPr="00513EAA" w:rsidRDefault="00513EAA" w:rsidP="00513EAA">
      <w:pPr>
        <w:pStyle w:val="EndNoteBibliography"/>
        <w:spacing w:after="0"/>
      </w:pPr>
      <w:r w:rsidRPr="00513EAA">
        <w:t>78.</w:t>
      </w:r>
      <w:r w:rsidRPr="00513EAA">
        <w:tab/>
        <w:t xml:space="preserve">van Reijmersdal EA, Boerman SC, Buijzen M, Rozendaal E. This is Advertising! Effects of Disclosing Television Brand Placement on Adolescents. </w:t>
      </w:r>
      <w:r w:rsidRPr="00513EAA">
        <w:rPr>
          <w:i/>
        </w:rPr>
        <w:t>Journal of Youth &amp; Adolescence</w:t>
      </w:r>
      <w:r w:rsidRPr="00513EAA">
        <w:t>. 2017 2017;46(2):328-342. doi:10.1007/s10964-016-0493-3</w:t>
      </w:r>
    </w:p>
    <w:p w14:paraId="6329292F" w14:textId="77777777" w:rsidR="00513EAA" w:rsidRPr="00513EAA" w:rsidRDefault="00513EAA" w:rsidP="00513EAA">
      <w:pPr>
        <w:pStyle w:val="EndNoteBibliography"/>
        <w:spacing w:after="0"/>
      </w:pPr>
      <w:r w:rsidRPr="00513EAA">
        <w:t>79.</w:t>
      </w:r>
      <w:r w:rsidRPr="00513EAA">
        <w:tab/>
        <w:t xml:space="preserve">Caraher M, Landon J, Dalmeny K. Television advertising and children: lessons from policy development. </w:t>
      </w:r>
      <w:r w:rsidRPr="00513EAA">
        <w:rPr>
          <w:i/>
        </w:rPr>
        <w:t>Public Health Nutr</w:t>
      </w:r>
      <w:r w:rsidRPr="00513EAA">
        <w:t>. Aug 2006;9(5):596-605. doi:10.1079/phn2005879</w:t>
      </w:r>
    </w:p>
    <w:p w14:paraId="3F9D90B7" w14:textId="77777777" w:rsidR="00513EAA" w:rsidRPr="00513EAA" w:rsidRDefault="00513EAA" w:rsidP="00513EAA">
      <w:pPr>
        <w:pStyle w:val="EndNoteBibliography"/>
        <w:spacing w:after="0"/>
      </w:pPr>
      <w:r w:rsidRPr="00513EAA">
        <w:lastRenderedPageBreak/>
        <w:t>80.</w:t>
      </w:r>
      <w:r w:rsidRPr="00513EAA">
        <w:tab/>
        <w:t xml:space="preserve">O'Sullivan T. Get MediaSmart®: A Critical Discourse Analysis of Controversy Around Advertising to Children in the UK. </w:t>
      </w:r>
      <w:r w:rsidRPr="00513EAA">
        <w:rPr>
          <w:i/>
        </w:rPr>
        <w:t>Consumption Markets &amp; Culture</w:t>
      </w:r>
      <w:r w:rsidRPr="00513EAA">
        <w:t>. 2007;10(3):293-314. doi:10.1080/10253860701365397</w:t>
      </w:r>
    </w:p>
    <w:p w14:paraId="2528D890" w14:textId="77777777" w:rsidR="00513EAA" w:rsidRPr="00513EAA" w:rsidRDefault="00513EAA" w:rsidP="00513EAA">
      <w:pPr>
        <w:pStyle w:val="EndNoteBibliography"/>
        <w:spacing w:after="0"/>
      </w:pPr>
      <w:r w:rsidRPr="00513EAA">
        <w:t>81.</w:t>
      </w:r>
      <w:r w:rsidRPr="00513EAA">
        <w:tab/>
        <w:t xml:space="preserve">Qutteina Y, De Backer C, Smits T. Media food marketing and eating outcomes among pre-adolescents and adolescents: A systematic review and meta-analysis. </w:t>
      </w:r>
      <w:r w:rsidRPr="00513EAA">
        <w:rPr>
          <w:i/>
        </w:rPr>
        <w:t>Obesity Reviews</w:t>
      </w:r>
      <w:r w:rsidRPr="00513EAA">
        <w:t>. 2019;20(12):1708-1719. doi:10.1111/obr.12929</w:t>
      </w:r>
    </w:p>
    <w:p w14:paraId="1AB707EC" w14:textId="7027C6C7" w:rsidR="00513EAA" w:rsidRPr="00513EAA" w:rsidRDefault="00513EAA" w:rsidP="00513EAA">
      <w:pPr>
        <w:pStyle w:val="EndNoteBibliography"/>
        <w:spacing w:after="0"/>
      </w:pPr>
      <w:r w:rsidRPr="00513EAA">
        <w:t>82.</w:t>
      </w:r>
      <w:r w:rsidRPr="00513EAA">
        <w:tab/>
        <w:t xml:space="preserve">WHO. Food marketing exposure and power and their associations with food-related attitudes, beliefs and behaviours: a narrative review. Accessed 21 February 2022, </w:t>
      </w:r>
      <w:hyperlink r:id="rId24" w:history="1">
        <w:r w:rsidRPr="00513EAA">
          <w:rPr>
            <w:rStyle w:val="Hyperlink"/>
          </w:rPr>
          <w:t>https://www.who.int/publications/i/item/9789240041783</w:t>
        </w:r>
      </w:hyperlink>
    </w:p>
    <w:p w14:paraId="7AB3DFF4" w14:textId="77777777" w:rsidR="00513EAA" w:rsidRPr="00513EAA" w:rsidRDefault="00513EAA" w:rsidP="00513EAA">
      <w:pPr>
        <w:pStyle w:val="EndNoteBibliography"/>
        <w:spacing w:after="0"/>
      </w:pPr>
      <w:r w:rsidRPr="00513EAA">
        <w:t>83.</w:t>
      </w:r>
      <w:r w:rsidRPr="00513EAA">
        <w:tab/>
        <w:t xml:space="preserve">Norman J, Kelly B, McMahon AT, Boyland E, Chapman K, King L. Remember Me? Exposure to Unfamiliar Food Brands in Television Advertising and Online Advergames Drives Children's Brand Recognition, Attitudes, and Desire to Eat Foods: A Secondary Analysis from a Crossover Experimental-Control Study with Randomization at the Group Level. </w:t>
      </w:r>
      <w:r w:rsidRPr="00513EAA">
        <w:rPr>
          <w:i/>
        </w:rPr>
        <w:t>J Acad Nutr Diet</w:t>
      </w:r>
      <w:r w:rsidRPr="00513EAA">
        <w:t>. Jan 2020;120(1):120-129. doi:10.1016/j.jand.2019.05.006</w:t>
      </w:r>
    </w:p>
    <w:p w14:paraId="59662E7E" w14:textId="77777777" w:rsidR="00513EAA" w:rsidRPr="00513EAA" w:rsidRDefault="00513EAA" w:rsidP="00513EAA">
      <w:pPr>
        <w:pStyle w:val="EndNoteBibliography"/>
        <w:spacing w:after="0"/>
      </w:pPr>
      <w:r w:rsidRPr="00513EAA">
        <w:t>84.</w:t>
      </w:r>
      <w:r w:rsidRPr="00513EAA">
        <w:tab/>
        <w:t xml:space="preserve">Harris JL, Kalnova SS. Food and beverage TV advertising to young children: Measuring exposure and potential impact. </w:t>
      </w:r>
      <w:r w:rsidRPr="00513EAA">
        <w:rPr>
          <w:i/>
        </w:rPr>
        <w:t>Appetite</w:t>
      </w:r>
      <w:r w:rsidRPr="00513EAA">
        <w:t>. Apr 1 2018;123:49-55. doi:10.1016/j.appet.2017.11.110</w:t>
      </w:r>
    </w:p>
    <w:p w14:paraId="55E8402F" w14:textId="77777777" w:rsidR="00513EAA" w:rsidRPr="00513EAA" w:rsidRDefault="00513EAA" w:rsidP="00513EAA">
      <w:pPr>
        <w:pStyle w:val="EndNoteBibliography"/>
        <w:spacing w:after="0"/>
      </w:pPr>
      <w:r w:rsidRPr="00513EAA">
        <w:t>85.</w:t>
      </w:r>
      <w:r w:rsidRPr="00513EAA">
        <w:tab/>
        <w:t xml:space="preserve">Critchlow N, Newberry Le Vay J, MacKintosh AM, Hooper L, Thomas C, Vohra J. Adolescents’ Reactions to Adverts for Fast-Food and Confectionery Brands That are High in Fat, Salt, and/or Sugar (HFSS), and Possible Implications for Future Research and Regulation: Findings from a Cross-Sectional Survey of 11–19 Year Olds in the United Kingdom. </w:t>
      </w:r>
      <w:r w:rsidRPr="00513EAA">
        <w:rPr>
          <w:i/>
        </w:rPr>
        <w:t>International Journal of Environmental Research and Public Health</w:t>
      </w:r>
      <w:r w:rsidRPr="00513EAA">
        <w:t>. 2020;17(5)doi:10.3390/ijerph17051689</w:t>
      </w:r>
    </w:p>
    <w:p w14:paraId="127F1896" w14:textId="4B79FA5F" w:rsidR="00513EAA" w:rsidRPr="00513EAA" w:rsidRDefault="00513EAA" w:rsidP="00513EAA">
      <w:pPr>
        <w:pStyle w:val="EndNoteBibliography"/>
        <w:spacing w:after="0"/>
      </w:pPr>
      <w:r w:rsidRPr="00513EAA">
        <w:t>86.</w:t>
      </w:r>
      <w:r w:rsidRPr="00513EAA">
        <w:tab/>
        <w:t xml:space="preserve">Ofcom. </w:t>
      </w:r>
      <w:r w:rsidRPr="00513EAA">
        <w:rPr>
          <w:i/>
        </w:rPr>
        <w:t>Children and parents: media use and attitudes report 2022</w:t>
      </w:r>
      <w:r w:rsidRPr="00513EAA">
        <w:t xml:space="preserve">. 2022. </w:t>
      </w:r>
      <w:hyperlink r:id="rId25" w:history="1">
        <w:r w:rsidRPr="00513EAA">
          <w:rPr>
            <w:rStyle w:val="Hyperlink"/>
          </w:rPr>
          <w:t>https://www.ofcom.org.uk/__data/assets/pdf_file/0024/234609/childrens-media-use-and-attitudes-report-2022.pdf</w:t>
        </w:r>
      </w:hyperlink>
    </w:p>
    <w:p w14:paraId="3E73E578" w14:textId="77777777" w:rsidR="00513EAA" w:rsidRPr="00513EAA" w:rsidRDefault="00513EAA" w:rsidP="00513EAA">
      <w:pPr>
        <w:pStyle w:val="EndNoteBibliography"/>
        <w:spacing w:after="0"/>
      </w:pPr>
      <w:r w:rsidRPr="00513EAA">
        <w:t>87.</w:t>
      </w:r>
      <w:r w:rsidRPr="00513EAA">
        <w:tab/>
        <w:t xml:space="preserve">Harris JL, Yokum S, Fleming-Milici F. Hooked on Junk: Emerging Evidence on How Food Marketing Affects Adolescents’ Diets and Long-Term Health. </w:t>
      </w:r>
      <w:r w:rsidRPr="00513EAA">
        <w:rPr>
          <w:i/>
        </w:rPr>
        <w:t>Current Addiction Reports</w:t>
      </w:r>
      <w:r w:rsidRPr="00513EAA">
        <w:t>. 2021;8(1):19-27. doi:10.1007/s40429-020-00346-4</w:t>
      </w:r>
    </w:p>
    <w:p w14:paraId="3E3D4E3D" w14:textId="77777777" w:rsidR="00513EAA" w:rsidRPr="00513EAA" w:rsidRDefault="00513EAA" w:rsidP="00513EAA">
      <w:pPr>
        <w:pStyle w:val="EndNoteBibliography"/>
      </w:pPr>
      <w:r w:rsidRPr="00513EAA">
        <w:t>88.</w:t>
      </w:r>
      <w:r w:rsidRPr="00513EAA">
        <w:tab/>
        <w:t xml:space="preserve">Taillie LS, Busey E, Stoltze FM, Dillman Carpentier FR. Governmental policies to reduce unhealthy food marketing to children. </w:t>
      </w:r>
      <w:r w:rsidRPr="00513EAA">
        <w:rPr>
          <w:i/>
        </w:rPr>
        <w:t>Nutrition Reviews</w:t>
      </w:r>
      <w:r w:rsidRPr="00513EAA">
        <w:t>. 2019;77(11):787-816. doi:10.1093/nutrit/nuz021</w:t>
      </w:r>
    </w:p>
    <w:p w14:paraId="1F0E707A" w14:textId="7AD0FB15" w:rsidR="0040007E" w:rsidRPr="00A43F5A" w:rsidRDefault="00520105" w:rsidP="00102C53">
      <w:pPr>
        <w:rPr>
          <w:rFonts w:asciiTheme="majorBidi" w:hAnsiTheme="majorBidi" w:cstheme="majorBidi"/>
          <w:sz w:val="24"/>
          <w:szCs w:val="24"/>
        </w:rPr>
      </w:pPr>
      <w:r w:rsidRPr="0038241F">
        <w:rPr>
          <w:rFonts w:ascii="Times New Roman" w:hAnsi="Times New Roman" w:cs="Times New Roman"/>
          <w:sz w:val="24"/>
          <w:szCs w:val="24"/>
        </w:rPr>
        <w:fldChar w:fldCharType="end"/>
      </w:r>
      <w:r w:rsidR="00F00249" w:rsidRPr="00A43F5A">
        <w:rPr>
          <w:rFonts w:asciiTheme="majorBidi" w:hAnsiTheme="majorBidi" w:cstheme="majorBidi"/>
          <w:b/>
          <w:bCs/>
          <w:sz w:val="24"/>
          <w:szCs w:val="24"/>
        </w:rPr>
        <w:t>Figure 1.</w:t>
      </w:r>
      <w:r w:rsidR="00C4144C" w:rsidRPr="00A43F5A">
        <w:rPr>
          <w:rFonts w:asciiTheme="majorBidi" w:hAnsiTheme="majorBidi" w:cstheme="majorBidi"/>
          <w:sz w:val="24"/>
          <w:szCs w:val="24"/>
        </w:rPr>
        <w:t xml:space="preserve"> </w:t>
      </w:r>
      <w:r w:rsidR="00D43DC0" w:rsidRPr="00A43F5A">
        <w:rPr>
          <w:rFonts w:asciiTheme="majorBidi" w:hAnsiTheme="majorBidi" w:cstheme="majorBidi"/>
          <w:sz w:val="24"/>
          <w:szCs w:val="24"/>
        </w:rPr>
        <w:t>PRISMA screening flowchart</w:t>
      </w:r>
    </w:p>
    <w:p w14:paraId="7AEEC176" w14:textId="18D63AD9" w:rsidR="00F00249" w:rsidRPr="00A43F5A" w:rsidRDefault="00F00249" w:rsidP="00E7200F">
      <w:pPr>
        <w:rPr>
          <w:rFonts w:asciiTheme="majorBidi" w:hAnsiTheme="majorBidi" w:cstheme="majorBidi"/>
        </w:rPr>
      </w:pPr>
    </w:p>
    <w:p w14:paraId="7073193D" w14:textId="1EA27301" w:rsidR="00F00249" w:rsidRPr="00A43F5A" w:rsidRDefault="00F00249" w:rsidP="00E7200F">
      <w:pPr>
        <w:rPr>
          <w:rFonts w:asciiTheme="majorBidi" w:hAnsiTheme="majorBidi" w:cstheme="majorBidi"/>
          <w:sz w:val="24"/>
          <w:szCs w:val="24"/>
        </w:rPr>
      </w:pPr>
      <w:r w:rsidRPr="00A43F5A">
        <w:rPr>
          <w:rFonts w:asciiTheme="majorBidi" w:hAnsiTheme="majorBidi" w:cstheme="majorBidi"/>
          <w:b/>
          <w:bCs/>
          <w:sz w:val="24"/>
          <w:szCs w:val="24"/>
        </w:rPr>
        <w:t>Figure 2.</w:t>
      </w:r>
      <w:r w:rsidR="00C4144C" w:rsidRPr="00A43F5A">
        <w:rPr>
          <w:rFonts w:asciiTheme="majorBidi" w:hAnsiTheme="majorBidi" w:cstheme="majorBidi"/>
          <w:sz w:val="24"/>
          <w:szCs w:val="24"/>
        </w:rPr>
        <w:t xml:space="preserve"> </w:t>
      </w:r>
      <w:r w:rsidR="00D43DC0" w:rsidRPr="00A43F5A">
        <w:rPr>
          <w:rFonts w:asciiTheme="majorBidi" w:hAnsiTheme="majorBidi" w:cstheme="majorBidi"/>
          <w:sz w:val="24"/>
          <w:szCs w:val="24"/>
        </w:rPr>
        <w:t xml:space="preserve">Forest plot showing SMD in brand and product attitudes between any advertising exposure and no advert or neutral advert controls; 95% CIs and study weights are indicated. Overall SMD was generated by a random effects model. </w:t>
      </w:r>
    </w:p>
    <w:p w14:paraId="3922D5B7" w14:textId="1D87CE0C" w:rsidR="00C440C9" w:rsidRPr="00A43F5A" w:rsidRDefault="00C440C9" w:rsidP="00E7200F">
      <w:pPr>
        <w:rPr>
          <w:rFonts w:asciiTheme="majorBidi" w:hAnsiTheme="majorBidi" w:cstheme="majorBidi"/>
          <w:sz w:val="24"/>
          <w:szCs w:val="24"/>
        </w:rPr>
      </w:pPr>
      <w:r w:rsidRPr="00A43F5A">
        <w:rPr>
          <w:rFonts w:asciiTheme="majorBidi" w:hAnsiTheme="majorBidi" w:cstheme="majorBidi"/>
          <w:sz w:val="24"/>
          <w:szCs w:val="24"/>
        </w:rPr>
        <w:t>Footnote: (1) Data from cola product placement vs control with cola attitude question; (2) Data from juice product placement vs control with juice attitude question; (3) Data from milk product placement vs control with milk attitude question</w:t>
      </w:r>
    </w:p>
    <w:p w14:paraId="00785508" w14:textId="77777777" w:rsidR="00F00249" w:rsidRPr="00A43F5A" w:rsidRDefault="00F00249" w:rsidP="00E7200F">
      <w:pPr>
        <w:rPr>
          <w:rFonts w:asciiTheme="majorBidi" w:hAnsiTheme="majorBidi" w:cstheme="majorBidi"/>
          <w:sz w:val="24"/>
          <w:szCs w:val="24"/>
        </w:rPr>
      </w:pPr>
    </w:p>
    <w:p w14:paraId="637EFF26" w14:textId="77777777" w:rsidR="004B161C" w:rsidRPr="00A43F5A" w:rsidRDefault="00F00249" w:rsidP="004B161C">
      <w:pPr>
        <w:rPr>
          <w:rFonts w:asciiTheme="majorBidi" w:hAnsiTheme="majorBidi" w:cstheme="majorBidi"/>
          <w:sz w:val="24"/>
          <w:szCs w:val="24"/>
        </w:rPr>
      </w:pPr>
      <w:r w:rsidRPr="00A43F5A">
        <w:rPr>
          <w:rFonts w:asciiTheme="majorBidi" w:hAnsiTheme="majorBidi" w:cstheme="majorBidi"/>
          <w:b/>
          <w:bCs/>
          <w:sz w:val="24"/>
          <w:szCs w:val="24"/>
        </w:rPr>
        <w:t>Figure 3.</w:t>
      </w:r>
      <w:r w:rsidR="00C4144C" w:rsidRPr="00A43F5A">
        <w:rPr>
          <w:rFonts w:asciiTheme="majorBidi" w:hAnsiTheme="majorBidi" w:cstheme="majorBidi"/>
          <w:sz w:val="24"/>
          <w:szCs w:val="24"/>
        </w:rPr>
        <w:t xml:space="preserve"> </w:t>
      </w:r>
      <w:r w:rsidR="004B161C" w:rsidRPr="00A43F5A">
        <w:rPr>
          <w:rFonts w:asciiTheme="majorBidi" w:hAnsiTheme="majorBidi" w:cstheme="majorBidi"/>
          <w:sz w:val="24"/>
          <w:szCs w:val="24"/>
        </w:rPr>
        <w:t>Forest plot showing SMD in brand or product attitudes between digital and non-digital advertising exposure and no advert or neutral advert controls; 95% CIs and study weights are indicated. Overall SMD was generated by a random effects model</w:t>
      </w:r>
    </w:p>
    <w:p w14:paraId="78479979" w14:textId="769AA3F3" w:rsidR="00F00249" w:rsidRPr="00A43F5A" w:rsidRDefault="004B161C" w:rsidP="00E7200F">
      <w:pPr>
        <w:rPr>
          <w:rFonts w:asciiTheme="majorBidi" w:hAnsiTheme="majorBidi" w:cstheme="majorBidi"/>
          <w:sz w:val="24"/>
          <w:szCs w:val="24"/>
        </w:rPr>
      </w:pPr>
      <w:r w:rsidRPr="00A43F5A">
        <w:rPr>
          <w:rFonts w:asciiTheme="majorBidi" w:hAnsiTheme="majorBidi" w:cstheme="majorBidi"/>
          <w:sz w:val="24"/>
          <w:szCs w:val="24"/>
        </w:rPr>
        <w:lastRenderedPageBreak/>
        <w:t>Footnotes: Matthes (1) Brand attitude outcome; Matthes (2) Product attitude outcome; Royne (1) Data from cola product placement vs control with cola attitude question; Royne (2) Data from juice product placement vs control with juice attitude question; Royne (3) Data from milk product placement vs control with milk attitude question</w:t>
      </w:r>
    </w:p>
    <w:sectPr w:rsidR="00F00249" w:rsidRPr="00A43F5A" w:rsidSect="00824F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5B330" w14:textId="77777777" w:rsidR="005157A2" w:rsidRDefault="005157A2" w:rsidP="00B73447">
      <w:pPr>
        <w:spacing w:after="0" w:line="240" w:lineRule="auto"/>
      </w:pPr>
      <w:r>
        <w:separator/>
      </w:r>
    </w:p>
  </w:endnote>
  <w:endnote w:type="continuationSeparator" w:id="0">
    <w:p w14:paraId="05B2BC2A" w14:textId="77777777" w:rsidR="005157A2" w:rsidRDefault="005157A2" w:rsidP="00B73447">
      <w:pPr>
        <w:spacing w:after="0" w:line="240" w:lineRule="auto"/>
      </w:pPr>
      <w:r>
        <w:continuationSeparator/>
      </w:r>
    </w:p>
  </w:endnote>
  <w:endnote w:type="continuationNotice" w:id="1">
    <w:p w14:paraId="72F67636" w14:textId="77777777" w:rsidR="005157A2" w:rsidRDefault="005157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937D8" w14:textId="65CD2F5E" w:rsidR="0015123D" w:rsidRDefault="0015123D" w:rsidP="007F0E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20969B6" w14:textId="77777777" w:rsidR="0015123D" w:rsidRDefault="0015123D" w:rsidP="00B734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992626"/>
      <w:docPartObj>
        <w:docPartGallery w:val="Page Numbers (Bottom of Page)"/>
        <w:docPartUnique/>
      </w:docPartObj>
    </w:sdtPr>
    <w:sdtEndPr>
      <w:rPr>
        <w:noProof/>
      </w:rPr>
    </w:sdtEndPr>
    <w:sdtContent>
      <w:p w14:paraId="2F0D335E" w14:textId="2C6BE845" w:rsidR="006764BE" w:rsidRDefault="006764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3D47F4" w14:textId="77777777" w:rsidR="0015123D" w:rsidRDefault="0015123D" w:rsidP="00B734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4BAC5" w14:textId="77777777" w:rsidR="005157A2" w:rsidRDefault="005157A2" w:rsidP="00B73447">
      <w:pPr>
        <w:spacing w:after="0" w:line="240" w:lineRule="auto"/>
      </w:pPr>
      <w:r>
        <w:separator/>
      </w:r>
    </w:p>
  </w:footnote>
  <w:footnote w:type="continuationSeparator" w:id="0">
    <w:p w14:paraId="331EC08E" w14:textId="77777777" w:rsidR="005157A2" w:rsidRDefault="005157A2" w:rsidP="00B73447">
      <w:pPr>
        <w:spacing w:after="0" w:line="240" w:lineRule="auto"/>
      </w:pPr>
      <w:r>
        <w:continuationSeparator/>
      </w:r>
    </w:p>
  </w:footnote>
  <w:footnote w:type="continuationNotice" w:id="1">
    <w:p w14:paraId="1C1D5D7E" w14:textId="77777777" w:rsidR="005157A2" w:rsidRDefault="005157A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7AE9"/>
    <w:multiLevelType w:val="hybridMultilevel"/>
    <w:tmpl w:val="2E54CE4A"/>
    <w:lvl w:ilvl="0" w:tplc="A48C0E6C">
      <w:start w:val="1"/>
      <w:numFmt w:val="bullet"/>
      <w:lvlText w:val=""/>
      <w:lvlJc w:val="left"/>
      <w:pPr>
        <w:ind w:left="360" w:hanging="360"/>
      </w:pPr>
      <w:rPr>
        <w:rFonts w:ascii="Symbol" w:hAnsi="Symbol" w:hint="default"/>
      </w:rPr>
    </w:lvl>
    <w:lvl w:ilvl="1" w:tplc="C298E888">
      <w:start w:val="1"/>
      <w:numFmt w:val="bullet"/>
      <w:lvlText w:val="o"/>
      <w:lvlJc w:val="left"/>
      <w:pPr>
        <w:ind w:left="1080" w:hanging="360"/>
      </w:pPr>
      <w:rPr>
        <w:rFonts w:ascii="Courier New" w:hAnsi="Courier New" w:hint="default"/>
      </w:rPr>
    </w:lvl>
    <w:lvl w:ilvl="2" w:tplc="7054B2D8">
      <w:start w:val="1"/>
      <w:numFmt w:val="bullet"/>
      <w:lvlText w:val=""/>
      <w:lvlJc w:val="left"/>
      <w:pPr>
        <w:ind w:left="1800" w:hanging="360"/>
      </w:pPr>
      <w:rPr>
        <w:rFonts w:ascii="Wingdings" w:hAnsi="Wingdings" w:hint="default"/>
      </w:rPr>
    </w:lvl>
    <w:lvl w:ilvl="3" w:tplc="8ABA98CC">
      <w:start w:val="1"/>
      <w:numFmt w:val="bullet"/>
      <w:lvlText w:val=""/>
      <w:lvlJc w:val="left"/>
      <w:pPr>
        <w:ind w:left="2520" w:hanging="360"/>
      </w:pPr>
      <w:rPr>
        <w:rFonts w:ascii="Symbol" w:hAnsi="Symbol" w:hint="default"/>
      </w:rPr>
    </w:lvl>
    <w:lvl w:ilvl="4" w:tplc="772AEB64">
      <w:start w:val="1"/>
      <w:numFmt w:val="bullet"/>
      <w:lvlText w:val="o"/>
      <w:lvlJc w:val="left"/>
      <w:pPr>
        <w:ind w:left="3240" w:hanging="360"/>
      </w:pPr>
      <w:rPr>
        <w:rFonts w:ascii="Courier New" w:hAnsi="Courier New" w:hint="default"/>
      </w:rPr>
    </w:lvl>
    <w:lvl w:ilvl="5" w:tplc="FEC0C154">
      <w:start w:val="1"/>
      <w:numFmt w:val="bullet"/>
      <w:lvlText w:val=""/>
      <w:lvlJc w:val="left"/>
      <w:pPr>
        <w:ind w:left="3960" w:hanging="360"/>
      </w:pPr>
      <w:rPr>
        <w:rFonts w:ascii="Wingdings" w:hAnsi="Wingdings" w:hint="default"/>
      </w:rPr>
    </w:lvl>
    <w:lvl w:ilvl="6" w:tplc="5E18159A">
      <w:start w:val="1"/>
      <w:numFmt w:val="bullet"/>
      <w:lvlText w:val=""/>
      <w:lvlJc w:val="left"/>
      <w:pPr>
        <w:ind w:left="4680" w:hanging="360"/>
      </w:pPr>
      <w:rPr>
        <w:rFonts w:ascii="Symbol" w:hAnsi="Symbol" w:hint="default"/>
      </w:rPr>
    </w:lvl>
    <w:lvl w:ilvl="7" w:tplc="389E98D2">
      <w:start w:val="1"/>
      <w:numFmt w:val="bullet"/>
      <w:lvlText w:val="o"/>
      <w:lvlJc w:val="left"/>
      <w:pPr>
        <w:ind w:left="5400" w:hanging="360"/>
      </w:pPr>
      <w:rPr>
        <w:rFonts w:ascii="Courier New" w:hAnsi="Courier New" w:hint="default"/>
      </w:rPr>
    </w:lvl>
    <w:lvl w:ilvl="8" w:tplc="28104A00">
      <w:start w:val="1"/>
      <w:numFmt w:val="bullet"/>
      <w:lvlText w:val=""/>
      <w:lvlJc w:val="left"/>
      <w:pPr>
        <w:ind w:left="6120" w:hanging="360"/>
      </w:pPr>
      <w:rPr>
        <w:rFonts w:ascii="Wingdings" w:hAnsi="Wingdings" w:hint="default"/>
      </w:rPr>
    </w:lvl>
  </w:abstractNum>
  <w:abstractNum w:abstractNumId="1" w15:restartNumberingAfterBreak="0">
    <w:nsid w:val="0F5F6337"/>
    <w:multiLevelType w:val="hybridMultilevel"/>
    <w:tmpl w:val="F61084D4"/>
    <w:lvl w:ilvl="0" w:tplc="2D6271AC">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5A45E6"/>
    <w:multiLevelType w:val="hybridMultilevel"/>
    <w:tmpl w:val="74E273C6"/>
    <w:lvl w:ilvl="0" w:tplc="FFFFFFFF">
      <w:start w:val="1"/>
      <w:numFmt w:val="bullet"/>
      <w:lvlText w:val=""/>
      <w:lvlJc w:val="left"/>
      <w:pPr>
        <w:ind w:left="720" w:hanging="360"/>
      </w:pPr>
      <w:rPr>
        <w:rFonts w:ascii="Symbol" w:hAnsi="Symbol" w:hint="default"/>
      </w:rPr>
    </w:lvl>
    <w:lvl w:ilvl="1" w:tplc="049AC5D4">
      <w:start w:val="1"/>
      <w:numFmt w:val="bullet"/>
      <w:lvlText w:val="o"/>
      <w:lvlJc w:val="left"/>
      <w:pPr>
        <w:ind w:left="1440" w:hanging="360"/>
      </w:pPr>
      <w:rPr>
        <w:rFonts w:ascii="Courier New" w:hAnsi="Courier New" w:hint="default"/>
      </w:rPr>
    </w:lvl>
    <w:lvl w:ilvl="2" w:tplc="08E0EFEA">
      <w:start w:val="1"/>
      <w:numFmt w:val="bullet"/>
      <w:lvlText w:val=""/>
      <w:lvlJc w:val="left"/>
      <w:pPr>
        <w:ind w:left="2160" w:hanging="360"/>
      </w:pPr>
      <w:rPr>
        <w:rFonts w:ascii="Wingdings" w:hAnsi="Wingdings" w:hint="default"/>
      </w:rPr>
    </w:lvl>
    <w:lvl w:ilvl="3" w:tplc="6D4211AA">
      <w:start w:val="1"/>
      <w:numFmt w:val="bullet"/>
      <w:lvlText w:val=""/>
      <w:lvlJc w:val="left"/>
      <w:pPr>
        <w:ind w:left="2880" w:hanging="360"/>
      </w:pPr>
      <w:rPr>
        <w:rFonts w:ascii="Symbol" w:hAnsi="Symbol" w:hint="default"/>
      </w:rPr>
    </w:lvl>
    <w:lvl w:ilvl="4" w:tplc="1D7EC9CE">
      <w:start w:val="1"/>
      <w:numFmt w:val="bullet"/>
      <w:lvlText w:val="o"/>
      <w:lvlJc w:val="left"/>
      <w:pPr>
        <w:ind w:left="3600" w:hanging="360"/>
      </w:pPr>
      <w:rPr>
        <w:rFonts w:ascii="Courier New" w:hAnsi="Courier New" w:hint="default"/>
      </w:rPr>
    </w:lvl>
    <w:lvl w:ilvl="5" w:tplc="72C2F5B8">
      <w:start w:val="1"/>
      <w:numFmt w:val="bullet"/>
      <w:lvlText w:val=""/>
      <w:lvlJc w:val="left"/>
      <w:pPr>
        <w:ind w:left="4320" w:hanging="360"/>
      </w:pPr>
      <w:rPr>
        <w:rFonts w:ascii="Wingdings" w:hAnsi="Wingdings" w:hint="default"/>
      </w:rPr>
    </w:lvl>
    <w:lvl w:ilvl="6" w:tplc="478082CE">
      <w:start w:val="1"/>
      <w:numFmt w:val="bullet"/>
      <w:lvlText w:val=""/>
      <w:lvlJc w:val="left"/>
      <w:pPr>
        <w:ind w:left="5040" w:hanging="360"/>
      </w:pPr>
      <w:rPr>
        <w:rFonts w:ascii="Symbol" w:hAnsi="Symbol" w:hint="default"/>
      </w:rPr>
    </w:lvl>
    <w:lvl w:ilvl="7" w:tplc="BA061622">
      <w:start w:val="1"/>
      <w:numFmt w:val="bullet"/>
      <w:lvlText w:val="o"/>
      <w:lvlJc w:val="left"/>
      <w:pPr>
        <w:ind w:left="5760" w:hanging="360"/>
      </w:pPr>
      <w:rPr>
        <w:rFonts w:ascii="Courier New" w:hAnsi="Courier New" w:hint="default"/>
      </w:rPr>
    </w:lvl>
    <w:lvl w:ilvl="8" w:tplc="80EAEF88">
      <w:start w:val="1"/>
      <w:numFmt w:val="bullet"/>
      <w:lvlText w:val=""/>
      <w:lvlJc w:val="left"/>
      <w:pPr>
        <w:ind w:left="6480" w:hanging="360"/>
      </w:pPr>
      <w:rPr>
        <w:rFonts w:ascii="Wingdings" w:hAnsi="Wingdings" w:hint="default"/>
      </w:rPr>
    </w:lvl>
  </w:abstractNum>
  <w:abstractNum w:abstractNumId="3" w15:restartNumberingAfterBreak="0">
    <w:nsid w:val="248B2CB3"/>
    <w:multiLevelType w:val="hybridMultilevel"/>
    <w:tmpl w:val="3B520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A72688"/>
    <w:multiLevelType w:val="hybridMultilevel"/>
    <w:tmpl w:val="F61084D4"/>
    <w:lvl w:ilvl="0" w:tplc="2D6271AC">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5C06D14"/>
    <w:multiLevelType w:val="hybridMultilevel"/>
    <w:tmpl w:val="560093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8E6C16"/>
    <w:multiLevelType w:val="hybridMultilevel"/>
    <w:tmpl w:val="2DB6EE06"/>
    <w:lvl w:ilvl="0" w:tplc="CDFCBF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040322"/>
    <w:multiLevelType w:val="hybridMultilevel"/>
    <w:tmpl w:val="F61084D4"/>
    <w:lvl w:ilvl="0" w:tplc="2D6271AC">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E742E74"/>
    <w:multiLevelType w:val="hybridMultilevel"/>
    <w:tmpl w:val="965CBC56"/>
    <w:lvl w:ilvl="0" w:tplc="047458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AD31E6"/>
    <w:multiLevelType w:val="hybridMultilevel"/>
    <w:tmpl w:val="DDE40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AD4AEB"/>
    <w:multiLevelType w:val="hybridMultilevel"/>
    <w:tmpl w:val="CD722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924E57"/>
    <w:multiLevelType w:val="hybridMultilevel"/>
    <w:tmpl w:val="98600B50"/>
    <w:lvl w:ilvl="0" w:tplc="1004D6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C659E7"/>
    <w:multiLevelType w:val="hybridMultilevel"/>
    <w:tmpl w:val="744AD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3142644">
    <w:abstractNumId w:val="0"/>
  </w:num>
  <w:num w:numId="2" w16cid:durableId="849102874">
    <w:abstractNumId w:val="2"/>
  </w:num>
  <w:num w:numId="3" w16cid:durableId="2112629155">
    <w:abstractNumId w:val="5"/>
  </w:num>
  <w:num w:numId="4" w16cid:durableId="43213754">
    <w:abstractNumId w:val="6"/>
  </w:num>
  <w:num w:numId="5" w16cid:durableId="1816215058">
    <w:abstractNumId w:val="9"/>
  </w:num>
  <w:num w:numId="6" w16cid:durableId="531498392">
    <w:abstractNumId w:val="12"/>
  </w:num>
  <w:num w:numId="7" w16cid:durableId="333581228">
    <w:abstractNumId w:val="4"/>
  </w:num>
  <w:num w:numId="8" w16cid:durableId="1544441774">
    <w:abstractNumId w:val="1"/>
  </w:num>
  <w:num w:numId="9" w16cid:durableId="1068958521">
    <w:abstractNumId w:val="7"/>
  </w:num>
  <w:num w:numId="10" w16cid:durableId="2019917660">
    <w:abstractNumId w:val="3"/>
  </w:num>
  <w:num w:numId="11" w16cid:durableId="805125765">
    <w:abstractNumId w:val="10"/>
  </w:num>
  <w:num w:numId="12" w16cid:durableId="1942639433">
    <w:abstractNumId w:val="11"/>
  </w:num>
  <w:num w:numId="13" w16cid:durableId="6038498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teev9en9v9r3eatrppw0dex5zedd9wsf9t&quot;&gt;Critical reasoning_pediatrics&lt;record-ids&gt;&lt;item&gt;9&lt;/item&gt;&lt;item&gt;10&lt;/item&gt;&lt;item&gt;12&lt;/item&gt;&lt;item&gt;17&lt;/item&gt;&lt;item&gt;19&lt;/item&gt;&lt;item&gt;23&lt;/item&gt;&lt;item&gt;27&lt;/item&gt;&lt;item&gt;28&lt;/item&gt;&lt;item&gt;29&lt;/item&gt;&lt;item&gt;34&lt;/item&gt;&lt;item&gt;40&lt;/item&gt;&lt;item&gt;41&lt;/item&gt;&lt;item&gt;42&lt;/item&gt;&lt;item&gt;44&lt;/item&gt;&lt;item&gt;45&lt;/item&gt;&lt;item&gt;46&lt;/item&gt;&lt;item&gt;49&lt;/item&gt;&lt;item&gt;51&lt;/item&gt;&lt;item&gt;57&lt;/item&gt;&lt;item&gt;58&lt;/item&gt;&lt;item&gt;59&lt;/item&gt;&lt;item&gt;61&lt;/item&gt;&lt;item&gt;62&lt;/item&gt;&lt;item&gt;73&lt;/item&gt;&lt;item&gt;74&lt;/item&gt;&lt;item&gt;75&lt;/item&gt;&lt;item&gt;76&lt;/item&gt;&lt;item&gt;79&lt;/item&gt;&lt;item&gt;80&lt;/item&gt;&lt;item&gt;81&lt;/item&gt;&lt;item&gt;84&lt;/item&gt;&lt;item&gt;86&lt;/item&gt;&lt;item&gt;87&lt;/item&gt;&lt;/record-ids&gt;&lt;/item&gt;&lt;item db-id=&quot;ztdffdxs3ww05iepwa1xwsr7r2z5fpvz2t5x&quot;&gt;Critical reasoning BP 2022&lt;record-ids&gt;&lt;item&gt;1&lt;/item&gt;&lt;item&gt;10&lt;/item&gt;&lt;item&gt;13&lt;/item&gt;&lt;item&gt;14&lt;/item&gt;&lt;item&gt;15&lt;/item&gt;&lt;item&gt;16&lt;/item&gt;&lt;item&gt;17&lt;/item&gt;&lt;item&gt;19&lt;/item&gt;&lt;item&gt;20&lt;/item&gt;&lt;item&gt;23&lt;/item&gt;&lt;item&gt;24&lt;/item&gt;&lt;item&gt;25&lt;/item&gt;&lt;item&gt;28&lt;/item&gt;&lt;item&gt;30&lt;/item&gt;&lt;item&gt;31&lt;/item&gt;&lt;item&gt;38&lt;/item&gt;&lt;item&gt;43&lt;/item&gt;&lt;item&gt;45&lt;/item&gt;&lt;item&gt;46&lt;/item&gt;&lt;item&gt;47&lt;/item&gt;&lt;item&gt;48&lt;/item&gt;&lt;item&gt;50&lt;/item&gt;&lt;item&gt;55&lt;/item&gt;&lt;item&gt;56&lt;/item&gt;&lt;item&gt;57&lt;/item&gt;&lt;item&gt;58&lt;/item&gt;&lt;item&gt;60&lt;/item&gt;&lt;item&gt;61&lt;/item&gt;&lt;item&gt;64&lt;/item&gt;&lt;item&gt;66&lt;/item&gt;&lt;item&gt;67&lt;/item&gt;&lt;item&gt;68&lt;/item&gt;&lt;item&gt;69&lt;/item&gt;&lt;item&gt;71&lt;/item&gt;&lt;item&gt;72&lt;/item&gt;&lt;item&gt;73&lt;/item&gt;&lt;item&gt;74&lt;/item&gt;&lt;item&gt;75&lt;/item&gt;&lt;item&gt;77&lt;/item&gt;&lt;item&gt;78&lt;/item&gt;&lt;item&gt;79&lt;/item&gt;&lt;item&gt;81&lt;/item&gt;&lt;item&gt;82&lt;/item&gt;&lt;item&gt;83&lt;/item&gt;&lt;item&gt;84&lt;/item&gt;&lt;item&gt;86&lt;/item&gt;&lt;item&gt;89&lt;/item&gt;&lt;item&gt;90&lt;/item&gt;&lt;item&gt;96&lt;/item&gt;&lt;item&gt;97&lt;/item&gt;&lt;item&gt;98&lt;/item&gt;&lt;item&gt;102&lt;/item&gt;&lt;item&gt;103&lt;/item&gt;&lt;item&gt;110&lt;/item&gt;&lt;item&gt;111&lt;/item&gt;&lt;item&gt;117&lt;/item&gt;&lt;item&gt;118&lt;/item&gt;&lt;item&gt;119&lt;/item&gt;&lt;item&gt;120&lt;/item&gt;&lt;item&gt;121&lt;/item&gt;&lt;/record-ids&gt;&lt;/item&gt;&lt;/Libraries&gt;"/>
  </w:docVars>
  <w:rsids>
    <w:rsidRoot w:val="00227476"/>
    <w:rsid w:val="00000815"/>
    <w:rsid w:val="0000138D"/>
    <w:rsid w:val="00001CB6"/>
    <w:rsid w:val="00001D27"/>
    <w:rsid w:val="00001E5A"/>
    <w:rsid w:val="00002407"/>
    <w:rsid w:val="0000298B"/>
    <w:rsid w:val="000037BC"/>
    <w:rsid w:val="00003DC4"/>
    <w:rsid w:val="00004C7E"/>
    <w:rsid w:val="00004F55"/>
    <w:rsid w:val="0000737D"/>
    <w:rsid w:val="000112B9"/>
    <w:rsid w:val="00011642"/>
    <w:rsid w:val="0001330E"/>
    <w:rsid w:val="0001407B"/>
    <w:rsid w:val="00014A89"/>
    <w:rsid w:val="00014AE4"/>
    <w:rsid w:val="00016F7F"/>
    <w:rsid w:val="00017BA7"/>
    <w:rsid w:val="00017CAB"/>
    <w:rsid w:val="00020CB5"/>
    <w:rsid w:val="00021440"/>
    <w:rsid w:val="00021D4F"/>
    <w:rsid w:val="00022797"/>
    <w:rsid w:val="0002299F"/>
    <w:rsid w:val="00022E31"/>
    <w:rsid w:val="00023353"/>
    <w:rsid w:val="000249CD"/>
    <w:rsid w:val="00025301"/>
    <w:rsid w:val="00025BC8"/>
    <w:rsid w:val="000262D8"/>
    <w:rsid w:val="00026826"/>
    <w:rsid w:val="00027F1F"/>
    <w:rsid w:val="000301E8"/>
    <w:rsid w:val="00030F10"/>
    <w:rsid w:val="0003165B"/>
    <w:rsid w:val="00032543"/>
    <w:rsid w:val="00032CFA"/>
    <w:rsid w:val="00032E8A"/>
    <w:rsid w:val="000333A4"/>
    <w:rsid w:val="00033530"/>
    <w:rsid w:val="000338FE"/>
    <w:rsid w:val="00033B3F"/>
    <w:rsid w:val="00034D07"/>
    <w:rsid w:val="00035178"/>
    <w:rsid w:val="000354B8"/>
    <w:rsid w:val="000369EB"/>
    <w:rsid w:val="00037292"/>
    <w:rsid w:val="000376F3"/>
    <w:rsid w:val="000413DE"/>
    <w:rsid w:val="000417DA"/>
    <w:rsid w:val="00041EFA"/>
    <w:rsid w:val="000427E1"/>
    <w:rsid w:val="00042D1F"/>
    <w:rsid w:val="00042FA4"/>
    <w:rsid w:val="000436F8"/>
    <w:rsid w:val="00043A64"/>
    <w:rsid w:val="00043EDB"/>
    <w:rsid w:val="0004446B"/>
    <w:rsid w:val="00044BCB"/>
    <w:rsid w:val="00045F0E"/>
    <w:rsid w:val="00046327"/>
    <w:rsid w:val="0004639F"/>
    <w:rsid w:val="00047887"/>
    <w:rsid w:val="00051062"/>
    <w:rsid w:val="00052939"/>
    <w:rsid w:val="00053946"/>
    <w:rsid w:val="00053E03"/>
    <w:rsid w:val="00053F60"/>
    <w:rsid w:val="00053FE9"/>
    <w:rsid w:val="000542EE"/>
    <w:rsid w:val="00054373"/>
    <w:rsid w:val="00054F97"/>
    <w:rsid w:val="0005551D"/>
    <w:rsid w:val="0005664C"/>
    <w:rsid w:val="00056968"/>
    <w:rsid w:val="000577CF"/>
    <w:rsid w:val="00057813"/>
    <w:rsid w:val="00060814"/>
    <w:rsid w:val="00060FCB"/>
    <w:rsid w:val="00061870"/>
    <w:rsid w:val="00061F07"/>
    <w:rsid w:val="00062664"/>
    <w:rsid w:val="00062830"/>
    <w:rsid w:val="00063E0B"/>
    <w:rsid w:val="00064380"/>
    <w:rsid w:val="0006474E"/>
    <w:rsid w:val="00064EE1"/>
    <w:rsid w:val="00066CCD"/>
    <w:rsid w:val="0006FBCB"/>
    <w:rsid w:val="00071A3F"/>
    <w:rsid w:val="00071B19"/>
    <w:rsid w:val="00072278"/>
    <w:rsid w:val="000722FF"/>
    <w:rsid w:val="00072EEA"/>
    <w:rsid w:val="00073A0E"/>
    <w:rsid w:val="00073A3B"/>
    <w:rsid w:val="00073F7A"/>
    <w:rsid w:val="0007446F"/>
    <w:rsid w:val="00074F3B"/>
    <w:rsid w:val="0007504E"/>
    <w:rsid w:val="00076004"/>
    <w:rsid w:val="00076033"/>
    <w:rsid w:val="0007671A"/>
    <w:rsid w:val="00076975"/>
    <w:rsid w:val="00077135"/>
    <w:rsid w:val="000771A2"/>
    <w:rsid w:val="000773F3"/>
    <w:rsid w:val="00077454"/>
    <w:rsid w:val="00077B52"/>
    <w:rsid w:val="000784E3"/>
    <w:rsid w:val="00080F80"/>
    <w:rsid w:val="00081072"/>
    <w:rsid w:val="000818D9"/>
    <w:rsid w:val="00081AC4"/>
    <w:rsid w:val="000827CF"/>
    <w:rsid w:val="00082A38"/>
    <w:rsid w:val="00082D39"/>
    <w:rsid w:val="00082EFC"/>
    <w:rsid w:val="00083C2B"/>
    <w:rsid w:val="000844B6"/>
    <w:rsid w:val="00084904"/>
    <w:rsid w:val="000850D8"/>
    <w:rsid w:val="000850DC"/>
    <w:rsid w:val="000851F5"/>
    <w:rsid w:val="00085777"/>
    <w:rsid w:val="000860AE"/>
    <w:rsid w:val="00090813"/>
    <w:rsid w:val="0009191C"/>
    <w:rsid w:val="0009196C"/>
    <w:rsid w:val="000926FC"/>
    <w:rsid w:val="00092CCD"/>
    <w:rsid w:val="00092F49"/>
    <w:rsid w:val="00093DCE"/>
    <w:rsid w:val="00094D33"/>
    <w:rsid w:val="00095281"/>
    <w:rsid w:val="00096F6E"/>
    <w:rsid w:val="000977B1"/>
    <w:rsid w:val="00097ECD"/>
    <w:rsid w:val="00097F56"/>
    <w:rsid w:val="000A15D2"/>
    <w:rsid w:val="000A26FE"/>
    <w:rsid w:val="000A2B4B"/>
    <w:rsid w:val="000A35BD"/>
    <w:rsid w:val="000A373E"/>
    <w:rsid w:val="000A39F8"/>
    <w:rsid w:val="000A3F62"/>
    <w:rsid w:val="000A4140"/>
    <w:rsid w:val="000A41C1"/>
    <w:rsid w:val="000A45A2"/>
    <w:rsid w:val="000A6B0B"/>
    <w:rsid w:val="000A6C50"/>
    <w:rsid w:val="000A72C7"/>
    <w:rsid w:val="000A7C63"/>
    <w:rsid w:val="000B005B"/>
    <w:rsid w:val="000B00B6"/>
    <w:rsid w:val="000B1E9D"/>
    <w:rsid w:val="000B28A3"/>
    <w:rsid w:val="000B28D7"/>
    <w:rsid w:val="000B31A2"/>
    <w:rsid w:val="000B31CD"/>
    <w:rsid w:val="000B40AB"/>
    <w:rsid w:val="000B4249"/>
    <w:rsid w:val="000B43ED"/>
    <w:rsid w:val="000B4781"/>
    <w:rsid w:val="000B515B"/>
    <w:rsid w:val="000B612F"/>
    <w:rsid w:val="000B63E5"/>
    <w:rsid w:val="000B6917"/>
    <w:rsid w:val="000B6E5D"/>
    <w:rsid w:val="000B7102"/>
    <w:rsid w:val="000B73A7"/>
    <w:rsid w:val="000C0324"/>
    <w:rsid w:val="000C0EA5"/>
    <w:rsid w:val="000C1EB7"/>
    <w:rsid w:val="000C30C9"/>
    <w:rsid w:val="000C3544"/>
    <w:rsid w:val="000C362A"/>
    <w:rsid w:val="000C3686"/>
    <w:rsid w:val="000C4BCD"/>
    <w:rsid w:val="000C6048"/>
    <w:rsid w:val="000C673A"/>
    <w:rsid w:val="000C6888"/>
    <w:rsid w:val="000C68B5"/>
    <w:rsid w:val="000C7691"/>
    <w:rsid w:val="000C797D"/>
    <w:rsid w:val="000C7AFF"/>
    <w:rsid w:val="000D0363"/>
    <w:rsid w:val="000D0433"/>
    <w:rsid w:val="000D0705"/>
    <w:rsid w:val="000D0E40"/>
    <w:rsid w:val="000D0EEE"/>
    <w:rsid w:val="000D1E5B"/>
    <w:rsid w:val="000D230A"/>
    <w:rsid w:val="000D2557"/>
    <w:rsid w:val="000D3608"/>
    <w:rsid w:val="000D36C9"/>
    <w:rsid w:val="000D38B5"/>
    <w:rsid w:val="000D3BD9"/>
    <w:rsid w:val="000D3DE2"/>
    <w:rsid w:val="000D402C"/>
    <w:rsid w:val="000D433A"/>
    <w:rsid w:val="000D4D68"/>
    <w:rsid w:val="000D5318"/>
    <w:rsid w:val="000D5364"/>
    <w:rsid w:val="000D5568"/>
    <w:rsid w:val="000D5E67"/>
    <w:rsid w:val="000D5E83"/>
    <w:rsid w:val="000D5EA2"/>
    <w:rsid w:val="000D617C"/>
    <w:rsid w:val="000D66A7"/>
    <w:rsid w:val="000D674E"/>
    <w:rsid w:val="000D6A1F"/>
    <w:rsid w:val="000D6C4D"/>
    <w:rsid w:val="000D739D"/>
    <w:rsid w:val="000E0704"/>
    <w:rsid w:val="000E0A20"/>
    <w:rsid w:val="000E0D12"/>
    <w:rsid w:val="000E0EDA"/>
    <w:rsid w:val="000E15E1"/>
    <w:rsid w:val="000E1A99"/>
    <w:rsid w:val="000E1F46"/>
    <w:rsid w:val="000E2340"/>
    <w:rsid w:val="000E2B5C"/>
    <w:rsid w:val="000E324F"/>
    <w:rsid w:val="000E3B6C"/>
    <w:rsid w:val="000E439D"/>
    <w:rsid w:val="000E4C68"/>
    <w:rsid w:val="000E5932"/>
    <w:rsid w:val="000E6226"/>
    <w:rsid w:val="000E710A"/>
    <w:rsid w:val="000E7239"/>
    <w:rsid w:val="000F09BA"/>
    <w:rsid w:val="000F130D"/>
    <w:rsid w:val="000F138C"/>
    <w:rsid w:val="000F1A15"/>
    <w:rsid w:val="000F1F38"/>
    <w:rsid w:val="000F3FB7"/>
    <w:rsid w:val="000F4B30"/>
    <w:rsid w:val="000F5246"/>
    <w:rsid w:val="000F60A5"/>
    <w:rsid w:val="000F6643"/>
    <w:rsid w:val="000F671D"/>
    <w:rsid w:val="000F6F04"/>
    <w:rsid w:val="000FF454"/>
    <w:rsid w:val="001000EB"/>
    <w:rsid w:val="00100374"/>
    <w:rsid w:val="00100558"/>
    <w:rsid w:val="00100FA1"/>
    <w:rsid w:val="001012D9"/>
    <w:rsid w:val="00102C53"/>
    <w:rsid w:val="00103E64"/>
    <w:rsid w:val="00103FBD"/>
    <w:rsid w:val="00104AEB"/>
    <w:rsid w:val="00105BC5"/>
    <w:rsid w:val="00105C6C"/>
    <w:rsid w:val="00106295"/>
    <w:rsid w:val="00106CE3"/>
    <w:rsid w:val="00107248"/>
    <w:rsid w:val="00111210"/>
    <w:rsid w:val="0011176D"/>
    <w:rsid w:val="00111C57"/>
    <w:rsid w:val="00112DD0"/>
    <w:rsid w:val="00113046"/>
    <w:rsid w:val="00113459"/>
    <w:rsid w:val="00113EE5"/>
    <w:rsid w:val="00114462"/>
    <w:rsid w:val="001151B1"/>
    <w:rsid w:val="00115410"/>
    <w:rsid w:val="001156AD"/>
    <w:rsid w:val="00115C38"/>
    <w:rsid w:val="00115C7B"/>
    <w:rsid w:val="00115F4A"/>
    <w:rsid w:val="001165CA"/>
    <w:rsid w:val="00117368"/>
    <w:rsid w:val="001202DA"/>
    <w:rsid w:val="001207CE"/>
    <w:rsid w:val="001217E4"/>
    <w:rsid w:val="00122075"/>
    <w:rsid w:val="00122152"/>
    <w:rsid w:val="00125561"/>
    <w:rsid w:val="00125B83"/>
    <w:rsid w:val="00126C65"/>
    <w:rsid w:val="00126FF5"/>
    <w:rsid w:val="00127411"/>
    <w:rsid w:val="00130BD8"/>
    <w:rsid w:val="0013191F"/>
    <w:rsid w:val="0013203B"/>
    <w:rsid w:val="0013222A"/>
    <w:rsid w:val="00132DA1"/>
    <w:rsid w:val="00132FC5"/>
    <w:rsid w:val="001333C1"/>
    <w:rsid w:val="00134098"/>
    <w:rsid w:val="00134923"/>
    <w:rsid w:val="001402FA"/>
    <w:rsid w:val="001405CD"/>
    <w:rsid w:val="00140AAC"/>
    <w:rsid w:val="001415D1"/>
    <w:rsid w:val="001416E6"/>
    <w:rsid w:val="00141A78"/>
    <w:rsid w:val="00141DEC"/>
    <w:rsid w:val="00142442"/>
    <w:rsid w:val="001428F1"/>
    <w:rsid w:val="00142A09"/>
    <w:rsid w:val="00143215"/>
    <w:rsid w:val="001439B8"/>
    <w:rsid w:val="00143E58"/>
    <w:rsid w:val="00143F9E"/>
    <w:rsid w:val="0014406A"/>
    <w:rsid w:val="001440A1"/>
    <w:rsid w:val="00144259"/>
    <w:rsid w:val="00144411"/>
    <w:rsid w:val="00144F6F"/>
    <w:rsid w:val="001462F3"/>
    <w:rsid w:val="0014644A"/>
    <w:rsid w:val="00146F27"/>
    <w:rsid w:val="00147419"/>
    <w:rsid w:val="00147975"/>
    <w:rsid w:val="00150D3E"/>
    <w:rsid w:val="00150D9C"/>
    <w:rsid w:val="0015123D"/>
    <w:rsid w:val="00152121"/>
    <w:rsid w:val="001522D4"/>
    <w:rsid w:val="001525F2"/>
    <w:rsid w:val="0015397A"/>
    <w:rsid w:val="00153C5D"/>
    <w:rsid w:val="00153DC6"/>
    <w:rsid w:val="00154E66"/>
    <w:rsid w:val="00154F45"/>
    <w:rsid w:val="00155655"/>
    <w:rsid w:val="00155676"/>
    <w:rsid w:val="00155B31"/>
    <w:rsid w:val="00156184"/>
    <w:rsid w:val="00156791"/>
    <w:rsid w:val="00156A93"/>
    <w:rsid w:val="0015718E"/>
    <w:rsid w:val="0016006D"/>
    <w:rsid w:val="00160AEE"/>
    <w:rsid w:val="00161200"/>
    <w:rsid w:val="00161B2C"/>
    <w:rsid w:val="00162556"/>
    <w:rsid w:val="0016360A"/>
    <w:rsid w:val="00163B88"/>
    <w:rsid w:val="0016524A"/>
    <w:rsid w:val="001671C4"/>
    <w:rsid w:val="00167729"/>
    <w:rsid w:val="00170E57"/>
    <w:rsid w:val="00171A1E"/>
    <w:rsid w:val="00171A29"/>
    <w:rsid w:val="00171EF3"/>
    <w:rsid w:val="00172028"/>
    <w:rsid w:val="001724EE"/>
    <w:rsid w:val="00172771"/>
    <w:rsid w:val="00172800"/>
    <w:rsid w:val="001732C8"/>
    <w:rsid w:val="00175917"/>
    <w:rsid w:val="00175EC2"/>
    <w:rsid w:val="001762D3"/>
    <w:rsid w:val="00177388"/>
    <w:rsid w:val="0017783F"/>
    <w:rsid w:val="00177DAC"/>
    <w:rsid w:val="00180145"/>
    <w:rsid w:val="001801F9"/>
    <w:rsid w:val="001802C8"/>
    <w:rsid w:val="001808DE"/>
    <w:rsid w:val="00180B16"/>
    <w:rsid w:val="00180E48"/>
    <w:rsid w:val="00181D44"/>
    <w:rsid w:val="00183111"/>
    <w:rsid w:val="00183F9B"/>
    <w:rsid w:val="0018416E"/>
    <w:rsid w:val="00185D8D"/>
    <w:rsid w:val="001860D0"/>
    <w:rsid w:val="00186B3D"/>
    <w:rsid w:val="00186C9E"/>
    <w:rsid w:val="00187012"/>
    <w:rsid w:val="0018763D"/>
    <w:rsid w:val="00187752"/>
    <w:rsid w:val="00190EAA"/>
    <w:rsid w:val="00191210"/>
    <w:rsid w:val="00192686"/>
    <w:rsid w:val="00192D41"/>
    <w:rsid w:val="00193251"/>
    <w:rsid w:val="00193782"/>
    <w:rsid w:val="00193C4D"/>
    <w:rsid w:val="00193C76"/>
    <w:rsid w:val="00194D56"/>
    <w:rsid w:val="001954AA"/>
    <w:rsid w:val="00196367"/>
    <w:rsid w:val="001963F4"/>
    <w:rsid w:val="00197476"/>
    <w:rsid w:val="0019758A"/>
    <w:rsid w:val="00197755"/>
    <w:rsid w:val="001A1298"/>
    <w:rsid w:val="001A32EE"/>
    <w:rsid w:val="001A37B9"/>
    <w:rsid w:val="001A3AB1"/>
    <w:rsid w:val="001A40E6"/>
    <w:rsid w:val="001A4F26"/>
    <w:rsid w:val="001A4FBF"/>
    <w:rsid w:val="001A5904"/>
    <w:rsid w:val="001A5BB9"/>
    <w:rsid w:val="001A7839"/>
    <w:rsid w:val="001A7A0D"/>
    <w:rsid w:val="001B0626"/>
    <w:rsid w:val="001B0848"/>
    <w:rsid w:val="001B0B01"/>
    <w:rsid w:val="001B16EC"/>
    <w:rsid w:val="001B1F4F"/>
    <w:rsid w:val="001B25CB"/>
    <w:rsid w:val="001B285D"/>
    <w:rsid w:val="001B2C1E"/>
    <w:rsid w:val="001B2F55"/>
    <w:rsid w:val="001B3110"/>
    <w:rsid w:val="001B3483"/>
    <w:rsid w:val="001B490D"/>
    <w:rsid w:val="001B4987"/>
    <w:rsid w:val="001B4FCE"/>
    <w:rsid w:val="001B54AE"/>
    <w:rsid w:val="001B5859"/>
    <w:rsid w:val="001B5BA4"/>
    <w:rsid w:val="001B6B5E"/>
    <w:rsid w:val="001B736D"/>
    <w:rsid w:val="001C2F74"/>
    <w:rsid w:val="001C4031"/>
    <w:rsid w:val="001C47F5"/>
    <w:rsid w:val="001C55E1"/>
    <w:rsid w:val="001C5D07"/>
    <w:rsid w:val="001C6410"/>
    <w:rsid w:val="001C66E6"/>
    <w:rsid w:val="001C6FD0"/>
    <w:rsid w:val="001C7A71"/>
    <w:rsid w:val="001D09D3"/>
    <w:rsid w:val="001D17D3"/>
    <w:rsid w:val="001D1BE6"/>
    <w:rsid w:val="001D2F0C"/>
    <w:rsid w:val="001D49EA"/>
    <w:rsid w:val="001D5262"/>
    <w:rsid w:val="001D6565"/>
    <w:rsid w:val="001D68DD"/>
    <w:rsid w:val="001D6B21"/>
    <w:rsid w:val="001E1171"/>
    <w:rsid w:val="001E2479"/>
    <w:rsid w:val="001E277A"/>
    <w:rsid w:val="001E3411"/>
    <w:rsid w:val="001E3DD7"/>
    <w:rsid w:val="001E4443"/>
    <w:rsid w:val="001E45B1"/>
    <w:rsid w:val="001E614C"/>
    <w:rsid w:val="001E6E61"/>
    <w:rsid w:val="001E72FF"/>
    <w:rsid w:val="001E79EA"/>
    <w:rsid w:val="001F0929"/>
    <w:rsid w:val="001F2764"/>
    <w:rsid w:val="001F3712"/>
    <w:rsid w:val="001F45A1"/>
    <w:rsid w:val="001F5313"/>
    <w:rsid w:val="001F54A0"/>
    <w:rsid w:val="001F5C0D"/>
    <w:rsid w:val="001F671A"/>
    <w:rsid w:val="00200D77"/>
    <w:rsid w:val="002015A7"/>
    <w:rsid w:val="002016D2"/>
    <w:rsid w:val="00202753"/>
    <w:rsid w:val="0020453E"/>
    <w:rsid w:val="0020494F"/>
    <w:rsid w:val="00205A8E"/>
    <w:rsid w:val="00207172"/>
    <w:rsid w:val="002077D1"/>
    <w:rsid w:val="0020781D"/>
    <w:rsid w:val="0021100D"/>
    <w:rsid w:val="0021239F"/>
    <w:rsid w:val="002124C5"/>
    <w:rsid w:val="00212C29"/>
    <w:rsid w:val="00212D50"/>
    <w:rsid w:val="00213390"/>
    <w:rsid w:val="00213A3B"/>
    <w:rsid w:val="002141CA"/>
    <w:rsid w:val="00214AD6"/>
    <w:rsid w:val="00215BB0"/>
    <w:rsid w:val="00216502"/>
    <w:rsid w:val="00216D54"/>
    <w:rsid w:val="002175D8"/>
    <w:rsid w:val="00217E5D"/>
    <w:rsid w:val="00217E70"/>
    <w:rsid w:val="00220109"/>
    <w:rsid w:val="0022123D"/>
    <w:rsid w:val="00221474"/>
    <w:rsid w:val="00221A10"/>
    <w:rsid w:val="002226C0"/>
    <w:rsid w:val="00222FE0"/>
    <w:rsid w:val="00223560"/>
    <w:rsid w:val="0022389B"/>
    <w:rsid w:val="00223B1C"/>
    <w:rsid w:val="00223E75"/>
    <w:rsid w:val="002241FC"/>
    <w:rsid w:val="00224228"/>
    <w:rsid w:val="00224805"/>
    <w:rsid w:val="0022567E"/>
    <w:rsid w:val="00226019"/>
    <w:rsid w:val="00226AB3"/>
    <w:rsid w:val="00226C29"/>
    <w:rsid w:val="00227476"/>
    <w:rsid w:val="00227A7B"/>
    <w:rsid w:val="00227F0D"/>
    <w:rsid w:val="00230341"/>
    <w:rsid w:val="002308DD"/>
    <w:rsid w:val="00230948"/>
    <w:rsid w:val="00231129"/>
    <w:rsid w:val="00232C3B"/>
    <w:rsid w:val="00232D11"/>
    <w:rsid w:val="00232D54"/>
    <w:rsid w:val="00233125"/>
    <w:rsid w:val="00233780"/>
    <w:rsid w:val="00233A47"/>
    <w:rsid w:val="00234032"/>
    <w:rsid w:val="0023573A"/>
    <w:rsid w:val="00235968"/>
    <w:rsid w:val="00237779"/>
    <w:rsid w:val="00237FD4"/>
    <w:rsid w:val="00240033"/>
    <w:rsid w:val="00240769"/>
    <w:rsid w:val="002409D0"/>
    <w:rsid w:val="00241624"/>
    <w:rsid w:val="002416EA"/>
    <w:rsid w:val="00242713"/>
    <w:rsid w:val="00242BA5"/>
    <w:rsid w:val="0024320B"/>
    <w:rsid w:val="00243A73"/>
    <w:rsid w:val="00243FF0"/>
    <w:rsid w:val="002445E4"/>
    <w:rsid w:val="002448C7"/>
    <w:rsid w:val="00246077"/>
    <w:rsid w:val="002460AF"/>
    <w:rsid w:val="002460D0"/>
    <w:rsid w:val="00246209"/>
    <w:rsid w:val="00246236"/>
    <w:rsid w:val="00246C7D"/>
    <w:rsid w:val="00247067"/>
    <w:rsid w:val="002502B4"/>
    <w:rsid w:val="0025053C"/>
    <w:rsid w:val="00250815"/>
    <w:rsid w:val="0025142D"/>
    <w:rsid w:val="00254A8D"/>
    <w:rsid w:val="002566F8"/>
    <w:rsid w:val="00256FF1"/>
    <w:rsid w:val="00257969"/>
    <w:rsid w:val="00257ACC"/>
    <w:rsid w:val="00260763"/>
    <w:rsid w:val="002609F6"/>
    <w:rsid w:val="00260E7B"/>
    <w:rsid w:val="002615E8"/>
    <w:rsid w:val="00262DE3"/>
    <w:rsid w:val="002633EC"/>
    <w:rsid w:val="002643A7"/>
    <w:rsid w:val="00264730"/>
    <w:rsid w:val="00264BCA"/>
    <w:rsid w:val="002655C0"/>
    <w:rsid w:val="00265609"/>
    <w:rsid w:val="002656EF"/>
    <w:rsid w:val="00266C59"/>
    <w:rsid w:val="00267E42"/>
    <w:rsid w:val="002702A9"/>
    <w:rsid w:val="00271665"/>
    <w:rsid w:val="00272ACC"/>
    <w:rsid w:val="00275FB2"/>
    <w:rsid w:val="002764CB"/>
    <w:rsid w:val="00276D81"/>
    <w:rsid w:val="002771EE"/>
    <w:rsid w:val="002772FC"/>
    <w:rsid w:val="0027732C"/>
    <w:rsid w:val="00280E9B"/>
    <w:rsid w:val="00281F4C"/>
    <w:rsid w:val="0028391A"/>
    <w:rsid w:val="002839D6"/>
    <w:rsid w:val="00283D92"/>
    <w:rsid w:val="00284776"/>
    <w:rsid w:val="00285899"/>
    <w:rsid w:val="00285A0A"/>
    <w:rsid w:val="00286D58"/>
    <w:rsid w:val="002902F6"/>
    <w:rsid w:val="002924B4"/>
    <w:rsid w:val="00292E14"/>
    <w:rsid w:val="00293DC2"/>
    <w:rsid w:val="0029489E"/>
    <w:rsid w:val="00296519"/>
    <w:rsid w:val="00296E49"/>
    <w:rsid w:val="00296F83"/>
    <w:rsid w:val="00297696"/>
    <w:rsid w:val="002977FC"/>
    <w:rsid w:val="00297DE4"/>
    <w:rsid w:val="00297E18"/>
    <w:rsid w:val="0029F7DE"/>
    <w:rsid w:val="002A008E"/>
    <w:rsid w:val="002A0801"/>
    <w:rsid w:val="002A094D"/>
    <w:rsid w:val="002A09B6"/>
    <w:rsid w:val="002A1180"/>
    <w:rsid w:val="002A1E7B"/>
    <w:rsid w:val="002A1F7B"/>
    <w:rsid w:val="002A413F"/>
    <w:rsid w:val="002A4F84"/>
    <w:rsid w:val="002A7035"/>
    <w:rsid w:val="002A74FC"/>
    <w:rsid w:val="002A7759"/>
    <w:rsid w:val="002A7E3F"/>
    <w:rsid w:val="002B0D5C"/>
    <w:rsid w:val="002B1632"/>
    <w:rsid w:val="002B18E6"/>
    <w:rsid w:val="002B1D36"/>
    <w:rsid w:val="002B1EE7"/>
    <w:rsid w:val="002B2D19"/>
    <w:rsid w:val="002B2E3F"/>
    <w:rsid w:val="002B3EA0"/>
    <w:rsid w:val="002B5A7B"/>
    <w:rsid w:val="002B5C5C"/>
    <w:rsid w:val="002B699F"/>
    <w:rsid w:val="002B7841"/>
    <w:rsid w:val="002B7893"/>
    <w:rsid w:val="002C25D3"/>
    <w:rsid w:val="002C2A3A"/>
    <w:rsid w:val="002C32D9"/>
    <w:rsid w:val="002C4DFB"/>
    <w:rsid w:val="002C5230"/>
    <w:rsid w:val="002C5684"/>
    <w:rsid w:val="002C5761"/>
    <w:rsid w:val="002C627A"/>
    <w:rsid w:val="002C63B7"/>
    <w:rsid w:val="002C67A1"/>
    <w:rsid w:val="002C67AF"/>
    <w:rsid w:val="002C6910"/>
    <w:rsid w:val="002C7745"/>
    <w:rsid w:val="002C7827"/>
    <w:rsid w:val="002D1391"/>
    <w:rsid w:val="002D15F7"/>
    <w:rsid w:val="002D2027"/>
    <w:rsid w:val="002D25AD"/>
    <w:rsid w:val="002D3578"/>
    <w:rsid w:val="002D37FC"/>
    <w:rsid w:val="002D42DE"/>
    <w:rsid w:val="002D533E"/>
    <w:rsid w:val="002D5555"/>
    <w:rsid w:val="002D6783"/>
    <w:rsid w:val="002D6E1F"/>
    <w:rsid w:val="002D6E83"/>
    <w:rsid w:val="002E08DA"/>
    <w:rsid w:val="002E0F83"/>
    <w:rsid w:val="002E1664"/>
    <w:rsid w:val="002E2BD2"/>
    <w:rsid w:val="002E3392"/>
    <w:rsid w:val="002E3510"/>
    <w:rsid w:val="002E3ADF"/>
    <w:rsid w:val="002E3D2B"/>
    <w:rsid w:val="002E3F83"/>
    <w:rsid w:val="002E58A2"/>
    <w:rsid w:val="002E6F01"/>
    <w:rsid w:val="002E7940"/>
    <w:rsid w:val="002F0AF2"/>
    <w:rsid w:val="002F0BBA"/>
    <w:rsid w:val="002F1067"/>
    <w:rsid w:val="002F12BD"/>
    <w:rsid w:val="002F1345"/>
    <w:rsid w:val="002F1FC1"/>
    <w:rsid w:val="002F21D2"/>
    <w:rsid w:val="002F3229"/>
    <w:rsid w:val="002F3C18"/>
    <w:rsid w:val="002F4237"/>
    <w:rsid w:val="002F4625"/>
    <w:rsid w:val="002F5B8F"/>
    <w:rsid w:val="002F6960"/>
    <w:rsid w:val="002F727A"/>
    <w:rsid w:val="002F733E"/>
    <w:rsid w:val="003000C9"/>
    <w:rsid w:val="00301A9D"/>
    <w:rsid w:val="0030272F"/>
    <w:rsid w:val="00303417"/>
    <w:rsid w:val="00303816"/>
    <w:rsid w:val="003039B1"/>
    <w:rsid w:val="00304953"/>
    <w:rsid w:val="00304EDC"/>
    <w:rsid w:val="0030630C"/>
    <w:rsid w:val="003066A6"/>
    <w:rsid w:val="00306944"/>
    <w:rsid w:val="00306D34"/>
    <w:rsid w:val="003077D8"/>
    <w:rsid w:val="00307CB2"/>
    <w:rsid w:val="0031027B"/>
    <w:rsid w:val="0031034C"/>
    <w:rsid w:val="00310BA7"/>
    <w:rsid w:val="003115F0"/>
    <w:rsid w:val="00311C71"/>
    <w:rsid w:val="00311E08"/>
    <w:rsid w:val="003124A3"/>
    <w:rsid w:val="00312BCA"/>
    <w:rsid w:val="00312CFF"/>
    <w:rsid w:val="00312FBE"/>
    <w:rsid w:val="00313234"/>
    <w:rsid w:val="003132B0"/>
    <w:rsid w:val="00314549"/>
    <w:rsid w:val="003153FD"/>
    <w:rsid w:val="00315A28"/>
    <w:rsid w:val="0031600A"/>
    <w:rsid w:val="003161B4"/>
    <w:rsid w:val="003170BA"/>
    <w:rsid w:val="003175A5"/>
    <w:rsid w:val="00317F25"/>
    <w:rsid w:val="003214FD"/>
    <w:rsid w:val="00321E20"/>
    <w:rsid w:val="003225AF"/>
    <w:rsid w:val="00322A7A"/>
    <w:rsid w:val="00322F25"/>
    <w:rsid w:val="00323286"/>
    <w:rsid w:val="0032377E"/>
    <w:rsid w:val="00323E43"/>
    <w:rsid w:val="00324CEB"/>
    <w:rsid w:val="00325A9A"/>
    <w:rsid w:val="00325C7C"/>
    <w:rsid w:val="00326EF5"/>
    <w:rsid w:val="0032711A"/>
    <w:rsid w:val="003303D9"/>
    <w:rsid w:val="0033071F"/>
    <w:rsid w:val="0033088A"/>
    <w:rsid w:val="00330DC6"/>
    <w:rsid w:val="00331250"/>
    <w:rsid w:val="0033139B"/>
    <w:rsid w:val="0033251F"/>
    <w:rsid w:val="00332C3F"/>
    <w:rsid w:val="0033320C"/>
    <w:rsid w:val="003339B7"/>
    <w:rsid w:val="00333F91"/>
    <w:rsid w:val="0033436D"/>
    <w:rsid w:val="00334462"/>
    <w:rsid w:val="00334854"/>
    <w:rsid w:val="00334AB9"/>
    <w:rsid w:val="003352EF"/>
    <w:rsid w:val="003353AE"/>
    <w:rsid w:val="003354F8"/>
    <w:rsid w:val="00335A92"/>
    <w:rsid w:val="00335D8A"/>
    <w:rsid w:val="0033614C"/>
    <w:rsid w:val="00336789"/>
    <w:rsid w:val="00336C31"/>
    <w:rsid w:val="0033772A"/>
    <w:rsid w:val="00337F4A"/>
    <w:rsid w:val="00340108"/>
    <w:rsid w:val="003405E4"/>
    <w:rsid w:val="00342A04"/>
    <w:rsid w:val="00342D8A"/>
    <w:rsid w:val="003430A6"/>
    <w:rsid w:val="003448E7"/>
    <w:rsid w:val="00344A84"/>
    <w:rsid w:val="00344CB1"/>
    <w:rsid w:val="003464F2"/>
    <w:rsid w:val="00346A5B"/>
    <w:rsid w:val="00350D36"/>
    <w:rsid w:val="0035115B"/>
    <w:rsid w:val="00351A39"/>
    <w:rsid w:val="003522DD"/>
    <w:rsid w:val="003526FA"/>
    <w:rsid w:val="00352816"/>
    <w:rsid w:val="00353CD0"/>
    <w:rsid w:val="00354898"/>
    <w:rsid w:val="00355D2C"/>
    <w:rsid w:val="00356485"/>
    <w:rsid w:val="003564B8"/>
    <w:rsid w:val="00356553"/>
    <w:rsid w:val="0036017E"/>
    <w:rsid w:val="003608E0"/>
    <w:rsid w:val="00360B1E"/>
    <w:rsid w:val="00361485"/>
    <w:rsid w:val="00362883"/>
    <w:rsid w:val="00363311"/>
    <w:rsid w:val="00363504"/>
    <w:rsid w:val="00363CF0"/>
    <w:rsid w:val="00364543"/>
    <w:rsid w:val="0036463D"/>
    <w:rsid w:val="0036514F"/>
    <w:rsid w:val="0036529C"/>
    <w:rsid w:val="0036551D"/>
    <w:rsid w:val="003655A4"/>
    <w:rsid w:val="00367118"/>
    <w:rsid w:val="0036787A"/>
    <w:rsid w:val="00367890"/>
    <w:rsid w:val="00367ADF"/>
    <w:rsid w:val="00367B25"/>
    <w:rsid w:val="0037180D"/>
    <w:rsid w:val="00371B0F"/>
    <w:rsid w:val="00371BC8"/>
    <w:rsid w:val="00372582"/>
    <w:rsid w:val="00372C78"/>
    <w:rsid w:val="003734B6"/>
    <w:rsid w:val="003748D8"/>
    <w:rsid w:val="00375075"/>
    <w:rsid w:val="003751E9"/>
    <w:rsid w:val="003759A2"/>
    <w:rsid w:val="00375DE7"/>
    <w:rsid w:val="00375F9C"/>
    <w:rsid w:val="00376A26"/>
    <w:rsid w:val="00376E92"/>
    <w:rsid w:val="00377D15"/>
    <w:rsid w:val="00380019"/>
    <w:rsid w:val="0038072F"/>
    <w:rsid w:val="00380B73"/>
    <w:rsid w:val="00381A86"/>
    <w:rsid w:val="00381FC1"/>
    <w:rsid w:val="00382048"/>
    <w:rsid w:val="0038213C"/>
    <w:rsid w:val="0038241F"/>
    <w:rsid w:val="00382490"/>
    <w:rsid w:val="00382494"/>
    <w:rsid w:val="00382FD9"/>
    <w:rsid w:val="003840F2"/>
    <w:rsid w:val="0038443C"/>
    <w:rsid w:val="00384B79"/>
    <w:rsid w:val="00384E3D"/>
    <w:rsid w:val="003853E7"/>
    <w:rsid w:val="00385580"/>
    <w:rsid w:val="00385CBA"/>
    <w:rsid w:val="003866B8"/>
    <w:rsid w:val="0038679C"/>
    <w:rsid w:val="003867EC"/>
    <w:rsid w:val="00386CBE"/>
    <w:rsid w:val="00387089"/>
    <w:rsid w:val="003870FC"/>
    <w:rsid w:val="003874D1"/>
    <w:rsid w:val="00387FEB"/>
    <w:rsid w:val="003906DA"/>
    <w:rsid w:val="003912F6"/>
    <w:rsid w:val="00391622"/>
    <w:rsid w:val="00392E9C"/>
    <w:rsid w:val="00393887"/>
    <w:rsid w:val="00393918"/>
    <w:rsid w:val="00393B46"/>
    <w:rsid w:val="0039420C"/>
    <w:rsid w:val="003949D9"/>
    <w:rsid w:val="00394B2B"/>
    <w:rsid w:val="00394B60"/>
    <w:rsid w:val="00394C63"/>
    <w:rsid w:val="00395A25"/>
    <w:rsid w:val="00396CFB"/>
    <w:rsid w:val="003975AC"/>
    <w:rsid w:val="00397B28"/>
    <w:rsid w:val="00397B7B"/>
    <w:rsid w:val="00397D72"/>
    <w:rsid w:val="00397E93"/>
    <w:rsid w:val="003A07B4"/>
    <w:rsid w:val="003A0F0A"/>
    <w:rsid w:val="003A13A8"/>
    <w:rsid w:val="003A17D0"/>
    <w:rsid w:val="003A195B"/>
    <w:rsid w:val="003A19B9"/>
    <w:rsid w:val="003A1E44"/>
    <w:rsid w:val="003A2169"/>
    <w:rsid w:val="003A2F21"/>
    <w:rsid w:val="003A31ED"/>
    <w:rsid w:val="003A32D6"/>
    <w:rsid w:val="003A3EA6"/>
    <w:rsid w:val="003A583B"/>
    <w:rsid w:val="003A68F9"/>
    <w:rsid w:val="003A7474"/>
    <w:rsid w:val="003A7AE2"/>
    <w:rsid w:val="003B0565"/>
    <w:rsid w:val="003B0E1A"/>
    <w:rsid w:val="003B13D4"/>
    <w:rsid w:val="003B3039"/>
    <w:rsid w:val="003B3087"/>
    <w:rsid w:val="003B3E24"/>
    <w:rsid w:val="003B42EF"/>
    <w:rsid w:val="003B472C"/>
    <w:rsid w:val="003B6230"/>
    <w:rsid w:val="003B65FE"/>
    <w:rsid w:val="003B6924"/>
    <w:rsid w:val="003B6DBA"/>
    <w:rsid w:val="003B7633"/>
    <w:rsid w:val="003B7B06"/>
    <w:rsid w:val="003B7D0E"/>
    <w:rsid w:val="003C0BBE"/>
    <w:rsid w:val="003C102B"/>
    <w:rsid w:val="003C1366"/>
    <w:rsid w:val="003C1DB8"/>
    <w:rsid w:val="003C1E1C"/>
    <w:rsid w:val="003C1E3C"/>
    <w:rsid w:val="003C1F92"/>
    <w:rsid w:val="003C23CD"/>
    <w:rsid w:val="003C245D"/>
    <w:rsid w:val="003C3C43"/>
    <w:rsid w:val="003C4173"/>
    <w:rsid w:val="003C41D6"/>
    <w:rsid w:val="003C50E0"/>
    <w:rsid w:val="003C53A9"/>
    <w:rsid w:val="003C6116"/>
    <w:rsid w:val="003C69D8"/>
    <w:rsid w:val="003C7B1F"/>
    <w:rsid w:val="003D0715"/>
    <w:rsid w:val="003D0753"/>
    <w:rsid w:val="003D0C35"/>
    <w:rsid w:val="003D0D9D"/>
    <w:rsid w:val="003D1297"/>
    <w:rsid w:val="003D1DDC"/>
    <w:rsid w:val="003D243C"/>
    <w:rsid w:val="003D24B1"/>
    <w:rsid w:val="003D276E"/>
    <w:rsid w:val="003D2FCD"/>
    <w:rsid w:val="003D32C2"/>
    <w:rsid w:val="003D357D"/>
    <w:rsid w:val="003D3D04"/>
    <w:rsid w:val="003D4310"/>
    <w:rsid w:val="003D4D2C"/>
    <w:rsid w:val="003D543B"/>
    <w:rsid w:val="003D5932"/>
    <w:rsid w:val="003D5D5C"/>
    <w:rsid w:val="003D610A"/>
    <w:rsid w:val="003D638D"/>
    <w:rsid w:val="003D64D2"/>
    <w:rsid w:val="003D67F2"/>
    <w:rsid w:val="003E0A4E"/>
    <w:rsid w:val="003E0E94"/>
    <w:rsid w:val="003E166C"/>
    <w:rsid w:val="003E17C4"/>
    <w:rsid w:val="003E1F42"/>
    <w:rsid w:val="003E26AA"/>
    <w:rsid w:val="003E26E0"/>
    <w:rsid w:val="003E2752"/>
    <w:rsid w:val="003E3C8C"/>
    <w:rsid w:val="003E58D7"/>
    <w:rsid w:val="003E5A86"/>
    <w:rsid w:val="003E5ABC"/>
    <w:rsid w:val="003E6564"/>
    <w:rsid w:val="003E65CA"/>
    <w:rsid w:val="003E7BED"/>
    <w:rsid w:val="003E7E2B"/>
    <w:rsid w:val="003F0A0C"/>
    <w:rsid w:val="003F1398"/>
    <w:rsid w:val="003F1701"/>
    <w:rsid w:val="003F2D94"/>
    <w:rsid w:val="003F2DEE"/>
    <w:rsid w:val="003F32EA"/>
    <w:rsid w:val="003F3B8A"/>
    <w:rsid w:val="003F3DCC"/>
    <w:rsid w:val="003F3F5D"/>
    <w:rsid w:val="003F40E9"/>
    <w:rsid w:val="003F4B6A"/>
    <w:rsid w:val="003F53F1"/>
    <w:rsid w:val="003F6024"/>
    <w:rsid w:val="0040007E"/>
    <w:rsid w:val="00400587"/>
    <w:rsid w:val="00400F3B"/>
    <w:rsid w:val="004026DD"/>
    <w:rsid w:val="00402825"/>
    <w:rsid w:val="004029D3"/>
    <w:rsid w:val="00402C8B"/>
    <w:rsid w:val="00404802"/>
    <w:rsid w:val="00406070"/>
    <w:rsid w:val="00406490"/>
    <w:rsid w:val="00406738"/>
    <w:rsid w:val="004068C4"/>
    <w:rsid w:val="00407D1F"/>
    <w:rsid w:val="00410243"/>
    <w:rsid w:val="0041077A"/>
    <w:rsid w:val="00411117"/>
    <w:rsid w:val="00411C24"/>
    <w:rsid w:val="00411D42"/>
    <w:rsid w:val="004120CE"/>
    <w:rsid w:val="004121CE"/>
    <w:rsid w:val="00414795"/>
    <w:rsid w:val="00415C59"/>
    <w:rsid w:val="00415DAE"/>
    <w:rsid w:val="00416049"/>
    <w:rsid w:val="004169B7"/>
    <w:rsid w:val="00416C90"/>
    <w:rsid w:val="004174AF"/>
    <w:rsid w:val="00417582"/>
    <w:rsid w:val="0042016E"/>
    <w:rsid w:val="004204CB"/>
    <w:rsid w:val="00420813"/>
    <w:rsid w:val="0042104D"/>
    <w:rsid w:val="0042128D"/>
    <w:rsid w:val="00421602"/>
    <w:rsid w:val="004216DA"/>
    <w:rsid w:val="0042171E"/>
    <w:rsid w:val="00421A58"/>
    <w:rsid w:val="00421B24"/>
    <w:rsid w:val="00423ABA"/>
    <w:rsid w:val="00424AA9"/>
    <w:rsid w:val="00426812"/>
    <w:rsid w:val="00427034"/>
    <w:rsid w:val="0043083F"/>
    <w:rsid w:val="00430B9F"/>
    <w:rsid w:val="00431C0E"/>
    <w:rsid w:val="00431F1E"/>
    <w:rsid w:val="00432E60"/>
    <w:rsid w:val="00432F52"/>
    <w:rsid w:val="004335BE"/>
    <w:rsid w:val="00433BF0"/>
    <w:rsid w:val="0043445E"/>
    <w:rsid w:val="00434484"/>
    <w:rsid w:val="00435920"/>
    <w:rsid w:val="0043600E"/>
    <w:rsid w:val="0043608E"/>
    <w:rsid w:val="00436F66"/>
    <w:rsid w:val="00437021"/>
    <w:rsid w:val="00437227"/>
    <w:rsid w:val="00437A84"/>
    <w:rsid w:val="00440566"/>
    <w:rsid w:val="00441E09"/>
    <w:rsid w:val="004423EC"/>
    <w:rsid w:val="00442A71"/>
    <w:rsid w:val="00443386"/>
    <w:rsid w:val="004438F0"/>
    <w:rsid w:val="004439AC"/>
    <w:rsid w:val="004439C5"/>
    <w:rsid w:val="00444AF4"/>
    <w:rsid w:val="00445883"/>
    <w:rsid w:val="00446AAB"/>
    <w:rsid w:val="00447788"/>
    <w:rsid w:val="00447A67"/>
    <w:rsid w:val="00447BC2"/>
    <w:rsid w:val="00450685"/>
    <w:rsid w:val="004516C9"/>
    <w:rsid w:val="00451811"/>
    <w:rsid w:val="00451B03"/>
    <w:rsid w:val="00452D1D"/>
    <w:rsid w:val="004537B5"/>
    <w:rsid w:val="00453D67"/>
    <w:rsid w:val="00455008"/>
    <w:rsid w:val="0045559B"/>
    <w:rsid w:val="00456E94"/>
    <w:rsid w:val="004570AB"/>
    <w:rsid w:val="004574B9"/>
    <w:rsid w:val="0046071F"/>
    <w:rsid w:val="0046180C"/>
    <w:rsid w:val="00461BF6"/>
    <w:rsid w:val="0046279E"/>
    <w:rsid w:val="00463149"/>
    <w:rsid w:val="00463F0B"/>
    <w:rsid w:val="004641FB"/>
    <w:rsid w:val="00464D22"/>
    <w:rsid w:val="004657A9"/>
    <w:rsid w:val="00465939"/>
    <w:rsid w:val="004664A6"/>
    <w:rsid w:val="004666BB"/>
    <w:rsid w:val="0046689E"/>
    <w:rsid w:val="00467239"/>
    <w:rsid w:val="00470071"/>
    <w:rsid w:val="00470562"/>
    <w:rsid w:val="00470609"/>
    <w:rsid w:val="00470A49"/>
    <w:rsid w:val="00470F32"/>
    <w:rsid w:val="00471A73"/>
    <w:rsid w:val="00471ACD"/>
    <w:rsid w:val="00471EF4"/>
    <w:rsid w:val="00472494"/>
    <w:rsid w:val="00472B70"/>
    <w:rsid w:val="004734FA"/>
    <w:rsid w:val="00473A1E"/>
    <w:rsid w:val="00473BD6"/>
    <w:rsid w:val="00473E19"/>
    <w:rsid w:val="00477F15"/>
    <w:rsid w:val="004801A0"/>
    <w:rsid w:val="00480693"/>
    <w:rsid w:val="00480DC4"/>
    <w:rsid w:val="00480F7A"/>
    <w:rsid w:val="004813E8"/>
    <w:rsid w:val="00481A0B"/>
    <w:rsid w:val="00481B76"/>
    <w:rsid w:val="00482276"/>
    <w:rsid w:val="004827EE"/>
    <w:rsid w:val="0048281A"/>
    <w:rsid w:val="00483DA0"/>
    <w:rsid w:val="00484244"/>
    <w:rsid w:val="00484AAA"/>
    <w:rsid w:val="0048546B"/>
    <w:rsid w:val="00485EF1"/>
    <w:rsid w:val="00485F8F"/>
    <w:rsid w:val="004861EC"/>
    <w:rsid w:val="0048621B"/>
    <w:rsid w:val="004862E3"/>
    <w:rsid w:val="00486421"/>
    <w:rsid w:val="00487369"/>
    <w:rsid w:val="00487976"/>
    <w:rsid w:val="004901AE"/>
    <w:rsid w:val="00490B1B"/>
    <w:rsid w:val="0049108C"/>
    <w:rsid w:val="0049193E"/>
    <w:rsid w:val="00491A82"/>
    <w:rsid w:val="00491B45"/>
    <w:rsid w:val="004922CD"/>
    <w:rsid w:val="0049396A"/>
    <w:rsid w:val="00493E59"/>
    <w:rsid w:val="004948A5"/>
    <w:rsid w:val="0049533E"/>
    <w:rsid w:val="0049643D"/>
    <w:rsid w:val="00496508"/>
    <w:rsid w:val="0049666F"/>
    <w:rsid w:val="004968F3"/>
    <w:rsid w:val="00497441"/>
    <w:rsid w:val="004A0288"/>
    <w:rsid w:val="004A0441"/>
    <w:rsid w:val="004A0D8A"/>
    <w:rsid w:val="004A10F9"/>
    <w:rsid w:val="004A135F"/>
    <w:rsid w:val="004A1CF8"/>
    <w:rsid w:val="004A233F"/>
    <w:rsid w:val="004A23E2"/>
    <w:rsid w:val="004A36C2"/>
    <w:rsid w:val="004A3CFF"/>
    <w:rsid w:val="004A3F5B"/>
    <w:rsid w:val="004A5D33"/>
    <w:rsid w:val="004A7D54"/>
    <w:rsid w:val="004B017D"/>
    <w:rsid w:val="004B0F9B"/>
    <w:rsid w:val="004B134A"/>
    <w:rsid w:val="004B161C"/>
    <w:rsid w:val="004B197B"/>
    <w:rsid w:val="004B25B5"/>
    <w:rsid w:val="004B2A4B"/>
    <w:rsid w:val="004B2EB5"/>
    <w:rsid w:val="004B3196"/>
    <w:rsid w:val="004B38AE"/>
    <w:rsid w:val="004B3C0C"/>
    <w:rsid w:val="004B4313"/>
    <w:rsid w:val="004B447B"/>
    <w:rsid w:val="004B4DB1"/>
    <w:rsid w:val="004B53EA"/>
    <w:rsid w:val="004B5B1B"/>
    <w:rsid w:val="004B6E7F"/>
    <w:rsid w:val="004B727E"/>
    <w:rsid w:val="004C023F"/>
    <w:rsid w:val="004C2C67"/>
    <w:rsid w:val="004C3A59"/>
    <w:rsid w:val="004C55A2"/>
    <w:rsid w:val="004C659D"/>
    <w:rsid w:val="004C690A"/>
    <w:rsid w:val="004C790F"/>
    <w:rsid w:val="004D0851"/>
    <w:rsid w:val="004D0BFC"/>
    <w:rsid w:val="004D2188"/>
    <w:rsid w:val="004D2A19"/>
    <w:rsid w:val="004D2D59"/>
    <w:rsid w:val="004D2EF5"/>
    <w:rsid w:val="004D3295"/>
    <w:rsid w:val="004D3A2D"/>
    <w:rsid w:val="004D467F"/>
    <w:rsid w:val="004D46F9"/>
    <w:rsid w:val="004D4AC1"/>
    <w:rsid w:val="004D4D32"/>
    <w:rsid w:val="004D520D"/>
    <w:rsid w:val="004D7C27"/>
    <w:rsid w:val="004D7C43"/>
    <w:rsid w:val="004E0A45"/>
    <w:rsid w:val="004E0D12"/>
    <w:rsid w:val="004E201C"/>
    <w:rsid w:val="004E2174"/>
    <w:rsid w:val="004E29EB"/>
    <w:rsid w:val="004E3752"/>
    <w:rsid w:val="004E3988"/>
    <w:rsid w:val="004E4074"/>
    <w:rsid w:val="004E4418"/>
    <w:rsid w:val="004E47D8"/>
    <w:rsid w:val="004E49ED"/>
    <w:rsid w:val="004E5DEE"/>
    <w:rsid w:val="004E6383"/>
    <w:rsid w:val="004E7483"/>
    <w:rsid w:val="004E7574"/>
    <w:rsid w:val="004E7CAB"/>
    <w:rsid w:val="004F0614"/>
    <w:rsid w:val="004F096E"/>
    <w:rsid w:val="004F1729"/>
    <w:rsid w:val="004F520D"/>
    <w:rsid w:val="004F5ADA"/>
    <w:rsid w:val="004F5C18"/>
    <w:rsid w:val="004F7270"/>
    <w:rsid w:val="004F741D"/>
    <w:rsid w:val="004F78CA"/>
    <w:rsid w:val="0050142C"/>
    <w:rsid w:val="005022BB"/>
    <w:rsid w:val="005049F1"/>
    <w:rsid w:val="00506A0C"/>
    <w:rsid w:val="00506F5C"/>
    <w:rsid w:val="00507429"/>
    <w:rsid w:val="00507C9A"/>
    <w:rsid w:val="00510AB1"/>
    <w:rsid w:val="00510DAB"/>
    <w:rsid w:val="00510EAF"/>
    <w:rsid w:val="00512188"/>
    <w:rsid w:val="005126C8"/>
    <w:rsid w:val="00512AD3"/>
    <w:rsid w:val="00512E40"/>
    <w:rsid w:val="0051349F"/>
    <w:rsid w:val="00513654"/>
    <w:rsid w:val="00513A97"/>
    <w:rsid w:val="00513EAA"/>
    <w:rsid w:val="005157A2"/>
    <w:rsid w:val="005170EC"/>
    <w:rsid w:val="0051732B"/>
    <w:rsid w:val="005176A2"/>
    <w:rsid w:val="00520105"/>
    <w:rsid w:val="00520659"/>
    <w:rsid w:val="0052072F"/>
    <w:rsid w:val="00520B06"/>
    <w:rsid w:val="00521354"/>
    <w:rsid w:val="00521664"/>
    <w:rsid w:val="00523541"/>
    <w:rsid w:val="00524607"/>
    <w:rsid w:val="005253A1"/>
    <w:rsid w:val="005269C9"/>
    <w:rsid w:val="00526B32"/>
    <w:rsid w:val="0052725D"/>
    <w:rsid w:val="00527426"/>
    <w:rsid w:val="0052798F"/>
    <w:rsid w:val="00527E8C"/>
    <w:rsid w:val="0053000D"/>
    <w:rsid w:val="00530140"/>
    <w:rsid w:val="00531D45"/>
    <w:rsid w:val="005329DC"/>
    <w:rsid w:val="005331AD"/>
    <w:rsid w:val="00535803"/>
    <w:rsid w:val="00535898"/>
    <w:rsid w:val="00535DE4"/>
    <w:rsid w:val="005360F8"/>
    <w:rsid w:val="00536170"/>
    <w:rsid w:val="00536229"/>
    <w:rsid w:val="00536EC1"/>
    <w:rsid w:val="00537587"/>
    <w:rsid w:val="00537987"/>
    <w:rsid w:val="00540F17"/>
    <w:rsid w:val="00541123"/>
    <w:rsid w:val="005414F2"/>
    <w:rsid w:val="005415BD"/>
    <w:rsid w:val="00541CE1"/>
    <w:rsid w:val="00541F59"/>
    <w:rsid w:val="0054256C"/>
    <w:rsid w:val="00542750"/>
    <w:rsid w:val="00543FD1"/>
    <w:rsid w:val="00544809"/>
    <w:rsid w:val="00545E83"/>
    <w:rsid w:val="0054626D"/>
    <w:rsid w:val="00546B4A"/>
    <w:rsid w:val="00546BAC"/>
    <w:rsid w:val="0054713E"/>
    <w:rsid w:val="00551542"/>
    <w:rsid w:val="00551662"/>
    <w:rsid w:val="005516A6"/>
    <w:rsid w:val="005518D0"/>
    <w:rsid w:val="00551B0A"/>
    <w:rsid w:val="00552198"/>
    <w:rsid w:val="005531B4"/>
    <w:rsid w:val="005532DC"/>
    <w:rsid w:val="0055365A"/>
    <w:rsid w:val="00554DB6"/>
    <w:rsid w:val="00555243"/>
    <w:rsid w:val="0055557C"/>
    <w:rsid w:val="0055586B"/>
    <w:rsid w:val="00555F82"/>
    <w:rsid w:val="005568DB"/>
    <w:rsid w:val="00556918"/>
    <w:rsid w:val="00556B03"/>
    <w:rsid w:val="00556C4D"/>
    <w:rsid w:val="00557CA3"/>
    <w:rsid w:val="005606A2"/>
    <w:rsid w:val="00560A7C"/>
    <w:rsid w:val="005613B3"/>
    <w:rsid w:val="00561E4D"/>
    <w:rsid w:val="00562D9A"/>
    <w:rsid w:val="00563B53"/>
    <w:rsid w:val="005644E1"/>
    <w:rsid w:val="00564928"/>
    <w:rsid w:val="00565703"/>
    <w:rsid w:val="00566296"/>
    <w:rsid w:val="00566F65"/>
    <w:rsid w:val="00567805"/>
    <w:rsid w:val="00567A2C"/>
    <w:rsid w:val="00567DD3"/>
    <w:rsid w:val="0057038C"/>
    <w:rsid w:val="00570B6F"/>
    <w:rsid w:val="005715A5"/>
    <w:rsid w:val="0057196F"/>
    <w:rsid w:val="005730D4"/>
    <w:rsid w:val="00573206"/>
    <w:rsid w:val="0057328C"/>
    <w:rsid w:val="00573C85"/>
    <w:rsid w:val="00574BD6"/>
    <w:rsid w:val="005750E1"/>
    <w:rsid w:val="00575FD8"/>
    <w:rsid w:val="00576253"/>
    <w:rsid w:val="005764F2"/>
    <w:rsid w:val="005804FC"/>
    <w:rsid w:val="0058063D"/>
    <w:rsid w:val="00580811"/>
    <w:rsid w:val="005808B1"/>
    <w:rsid w:val="00581940"/>
    <w:rsid w:val="00582C2A"/>
    <w:rsid w:val="005845D7"/>
    <w:rsid w:val="005849BB"/>
    <w:rsid w:val="0058535C"/>
    <w:rsid w:val="00585A03"/>
    <w:rsid w:val="00585C8F"/>
    <w:rsid w:val="00587F48"/>
    <w:rsid w:val="005918D3"/>
    <w:rsid w:val="005919A2"/>
    <w:rsid w:val="0059283B"/>
    <w:rsid w:val="005934E2"/>
    <w:rsid w:val="005937C2"/>
    <w:rsid w:val="00594A7A"/>
    <w:rsid w:val="00595666"/>
    <w:rsid w:val="00596553"/>
    <w:rsid w:val="0059663B"/>
    <w:rsid w:val="0059672F"/>
    <w:rsid w:val="00596BB2"/>
    <w:rsid w:val="005A05FD"/>
    <w:rsid w:val="005A0A11"/>
    <w:rsid w:val="005A0EFF"/>
    <w:rsid w:val="005A2774"/>
    <w:rsid w:val="005A2FB8"/>
    <w:rsid w:val="005A420C"/>
    <w:rsid w:val="005A42DC"/>
    <w:rsid w:val="005A45B1"/>
    <w:rsid w:val="005A47D0"/>
    <w:rsid w:val="005A4B2F"/>
    <w:rsid w:val="005A57C5"/>
    <w:rsid w:val="005A5C7C"/>
    <w:rsid w:val="005A5DCD"/>
    <w:rsid w:val="005A6177"/>
    <w:rsid w:val="005A6197"/>
    <w:rsid w:val="005A718F"/>
    <w:rsid w:val="005A78A9"/>
    <w:rsid w:val="005B0D1A"/>
    <w:rsid w:val="005B0D49"/>
    <w:rsid w:val="005B0F70"/>
    <w:rsid w:val="005B206B"/>
    <w:rsid w:val="005B2080"/>
    <w:rsid w:val="005B24C7"/>
    <w:rsid w:val="005B40AB"/>
    <w:rsid w:val="005B465B"/>
    <w:rsid w:val="005B4B21"/>
    <w:rsid w:val="005B6179"/>
    <w:rsid w:val="005B8D57"/>
    <w:rsid w:val="005C07D4"/>
    <w:rsid w:val="005C0B5D"/>
    <w:rsid w:val="005C1339"/>
    <w:rsid w:val="005C1A80"/>
    <w:rsid w:val="005C4018"/>
    <w:rsid w:val="005C5140"/>
    <w:rsid w:val="005C5466"/>
    <w:rsid w:val="005C5516"/>
    <w:rsid w:val="005C5865"/>
    <w:rsid w:val="005C6948"/>
    <w:rsid w:val="005C6F30"/>
    <w:rsid w:val="005C719E"/>
    <w:rsid w:val="005C7379"/>
    <w:rsid w:val="005D061D"/>
    <w:rsid w:val="005D0AB2"/>
    <w:rsid w:val="005D201C"/>
    <w:rsid w:val="005D25EE"/>
    <w:rsid w:val="005D2D03"/>
    <w:rsid w:val="005D2EA5"/>
    <w:rsid w:val="005D3BC6"/>
    <w:rsid w:val="005D3FFB"/>
    <w:rsid w:val="005D4323"/>
    <w:rsid w:val="005D4CF3"/>
    <w:rsid w:val="005D53F5"/>
    <w:rsid w:val="005D5891"/>
    <w:rsid w:val="005D5D27"/>
    <w:rsid w:val="005D5DA2"/>
    <w:rsid w:val="005D6D64"/>
    <w:rsid w:val="005D6E9A"/>
    <w:rsid w:val="005D763A"/>
    <w:rsid w:val="005D7B14"/>
    <w:rsid w:val="005D7BD8"/>
    <w:rsid w:val="005E0556"/>
    <w:rsid w:val="005E0E0F"/>
    <w:rsid w:val="005E0FBE"/>
    <w:rsid w:val="005E1D27"/>
    <w:rsid w:val="005E2928"/>
    <w:rsid w:val="005E2B45"/>
    <w:rsid w:val="005E3D21"/>
    <w:rsid w:val="005E4ADD"/>
    <w:rsid w:val="005E5653"/>
    <w:rsid w:val="005E6EC4"/>
    <w:rsid w:val="005E737D"/>
    <w:rsid w:val="005E7FFC"/>
    <w:rsid w:val="005F0550"/>
    <w:rsid w:val="005F2204"/>
    <w:rsid w:val="005F2715"/>
    <w:rsid w:val="005F2C68"/>
    <w:rsid w:val="005F2F99"/>
    <w:rsid w:val="005F45D0"/>
    <w:rsid w:val="005F4DBE"/>
    <w:rsid w:val="005F52AB"/>
    <w:rsid w:val="005F5A3C"/>
    <w:rsid w:val="005F5E80"/>
    <w:rsid w:val="005F6224"/>
    <w:rsid w:val="005F6880"/>
    <w:rsid w:val="005F78DC"/>
    <w:rsid w:val="00600501"/>
    <w:rsid w:val="00600C7A"/>
    <w:rsid w:val="00601589"/>
    <w:rsid w:val="00601850"/>
    <w:rsid w:val="00603013"/>
    <w:rsid w:val="00604235"/>
    <w:rsid w:val="006045AE"/>
    <w:rsid w:val="00604B7E"/>
    <w:rsid w:val="00605B56"/>
    <w:rsid w:val="00607182"/>
    <w:rsid w:val="00607715"/>
    <w:rsid w:val="006077E7"/>
    <w:rsid w:val="00610280"/>
    <w:rsid w:val="00610BB5"/>
    <w:rsid w:val="00610BCD"/>
    <w:rsid w:val="0061150F"/>
    <w:rsid w:val="0061185E"/>
    <w:rsid w:val="00611DC6"/>
    <w:rsid w:val="00611DE1"/>
    <w:rsid w:val="00613B5E"/>
    <w:rsid w:val="00613BBB"/>
    <w:rsid w:val="00613C58"/>
    <w:rsid w:val="00614144"/>
    <w:rsid w:val="0061436B"/>
    <w:rsid w:val="0061476D"/>
    <w:rsid w:val="00614DE8"/>
    <w:rsid w:val="00617211"/>
    <w:rsid w:val="0061758B"/>
    <w:rsid w:val="00617783"/>
    <w:rsid w:val="00617C89"/>
    <w:rsid w:val="00620A65"/>
    <w:rsid w:val="00621841"/>
    <w:rsid w:val="00621ED1"/>
    <w:rsid w:val="00622C24"/>
    <w:rsid w:val="00622FEE"/>
    <w:rsid w:val="006232CB"/>
    <w:rsid w:val="00624643"/>
    <w:rsid w:val="0062479F"/>
    <w:rsid w:val="00624DFC"/>
    <w:rsid w:val="00625478"/>
    <w:rsid w:val="00625945"/>
    <w:rsid w:val="006266AC"/>
    <w:rsid w:val="0062792D"/>
    <w:rsid w:val="0062799A"/>
    <w:rsid w:val="00627A90"/>
    <w:rsid w:val="00627E1F"/>
    <w:rsid w:val="00627E28"/>
    <w:rsid w:val="00627FB9"/>
    <w:rsid w:val="00630023"/>
    <w:rsid w:val="00630770"/>
    <w:rsid w:val="00631AE7"/>
    <w:rsid w:val="0063257D"/>
    <w:rsid w:val="00632685"/>
    <w:rsid w:val="006333AA"/>
    <w:rsid w:val="00633FAC"/>
    <w:rsid w:val="006346D9"/>
    <w:rsid w:val="00635AD2"/>
    <w:rsid w:val="00636272"/>
    <w:rsid w:val="00636C5D"/>
    <w:rsid w:val="00641D2B"/>
    <w:rsid w:val="00642C43"/>
    <w:rsid w:val="0064328F"/>
    <w:rsid w:val="006441E7"/>
    <w:rsid w:val="00644354"/>
    <w:rsid w:val="006452A5"/>
    <w:rsid w:val="00645ECE"/>
    <w:rsid w:val="006505D5"/>
    <w:rsid w:val="00651F70"/>
    <w:rsid w:val="006521E9"/>
    <w:rsid w:val="006527E7"/>
    <w:rsid w:val="00653A62"/>
    <w:rsid w:val="00653AE5"/>
    <w:rsid w:val="00653DF5"/>
    <w:rsid w:val="00653EAA"/>
    <w:rsid w:val="00654173"/>
    <w:rsid w:val="006562CF"/>
    <w:rsid w:val="006563D0"/>
    <w:rsid w:val="00656F47"/>
    <w:rsid w:val="00656F78"/>
    <w:rsid w:val="00656FFC"/>
    <w:rsid w:val="00657193"/>
    <w:rsid w:val="006572B2"/>
    <w:rsid w:val="00657358"/>
    <w:rsid w:val="00660C64"/>
    <w:rsid w:val="00661917"/>
    <w:rsid w:val="00661D9C"/>
    <w:rsid w:val="00661EDF"/>
    <w:rsid w:val="0066236E"/>
    <w:rsid w:val="00662381"/>
    <w:rsid w:val="006623C8"/>
    <w:rsid w:val="00663224"/>
    <w:rsid w:val="006636AB"/>
    <w:rsid w:val="00664697"/>
    <w:rsid w:val="00664AF5"/>
    <w:rsid w:val="00664BAF"/>
    <w:rsid w:val="006657CB"/>
    <w:rsid w:val="0066593B"/>
    <w:rsid w:val="00666642"/>
    <w:rsid w:val="00667403"/>
    <w:rsid w:val="0066765C"/>
    <w:rsid w:val="00667DED"/>
    <w:rsid w:val="00667FB2"/>
    <w:rsid w:val="00670264"/>
    <w:rsid w:val="006707CD"/>
    <w:rsid w:val="00670D35"/>
    <w:rsid w:val="00671856"/>
    <w:rsid w:val="0067243C"/>
    <w:rsid w:val="00672CCC"/>
    <w:rsid w:val="00673A22"/>
    <w:rsid w:val="0067478D"/>
    <w:rsid w:val="00674C31"/>
    <w:rsid w:val="00675886"/>
    <w:rsid w:val="006762ED"/>
    <w:rsid w:val="006764BE"/>
    <w:rsid w:val="00676B13"/>
    <w:rsid w:val="00676E08"/>
    <w:rsid w:val="00677A51"/>
    <w:rsid w:val="00682703"/>
    <w:rsid w:val="0068318F"/>
    <w:rsid w:val="0068419F"/>
    <w:rsid w:val="006854B9"/>
    <w:rsid w:val="006871C1"/>
    <w:rsid w:val="00687FB3"/>
    <w:rsid w:val="006908DE"/>
    <w:rsid w:val="006908E4"/>
    <w:rsid w:val="006909CB"/>
    <w:rsid w:val="00690CB8"/>
    <w:rsid w:val="006929E5"/>
    <w:rsid w:val="00692BBD"/>
    <w:rsid w:val="006930A0"/>
    <w:rsid w:val="00693880"/>
    <w:rsid w:val="006945D2"/>
    <w:rsid w:val="0069559C"/>
    <w:rsid w:val="00695782"/>
    <w:rsid w:val="006967AE"/>
    <w:rsid w:val="006977D8"/>
    <w:rsid w:val="006A091F"/>
    <w:rsid w:val="006A0C98"/>
    <w:rsid w:val="006A1C23"/>
    <w:rsid w:val="006A39DA"/>
    <w:rsid w:val="006A526D"/>
    <w:rsid w:val="006A52C0"/>
    <w:rsid w:val="006A58A5"/>
    <w:rsid w:val="006A5A05"/>
    <w:rsid w:val="006A5EB2"/>
    <w:rsid w:val="006A697B"/>
    <w:rsid w:val="006B03D0"/>
    <w:rsid w:val="006B062A"/>
    <w:rsid w:val="006B1D00"/>
    <w:rsid w:val="006B1E66"/>
    <w:rsid w:val="006B23AE"/>
    <w:rsid w:val="006B2890"/>
    <w:rsid w:val="006B3352"/>
    <w:rsid w:val="006B38F6"/>
    <w:rsid w:val="006B3D68"/>
    <w:rsid w:val="006B437C"/>
    <w:rsid w:val="006B4DBE"/>
    <w:rsid w:val="006B5052"/>
    <w:rsid w:val="006B57E5"/>
    <w:rsid w:val="006B65CF"/>
    <w:rsid w:val="006B75C1"/>
    <w:rsid w:val="006B7856"/>
    <w:rsid w:val="006B7C04"/>
    <w:rsid w:val="006B7C07"/>
    <w:rsid w:val="006C080A"/>
    <w:rsid w:val="006C1761"/>
    <w:rsid w:val="006C17FA"/>
    <w:rsid w:val="006C1B5F"/>
    <w:rsid w:val="006C1F44"/>
    <w:rsid w:val="006C37D9"/>
    <w:rsid w:val="006C39F9"/>
    <w:rsid w:val="006C3DC0"/>
    <w:rsid w:val="006C3EB2"/>
    <w:rsid w:val="006C495B"/>
    <w:rsid w:val="006C4B65"/>
    <w:rsid w:val="006C53D6"/>
    <w:rsid w:val="006C62B3"/>
    <w:rsid w:val="006C6EAE"/>
    <w:rsid w:val="006C77AC"/>
    <w:rsid w:val="006D07AD"/>
    <w:rsid w:val="006D20F9"/>
    <w:rsid w:val="006D2893"/>
    <w:rsid w:val="006D2DC9"/>
    <w:rsid w:val="006D32B8"/>
    <w:rsid w:val="006D482E"/>
    <w:rsid w:val="006D499E"/>
    <w:rsid w:val="006D4C40"/>
    <w:rsid w:val="006D5BF8"/>
    <w:rsid w:val="006D5E56"/>
    <w:rsid w:val="006D5ED6"/>
    <w:rsid w:val="006D6D02"/>
    <w:rsid w:val="006D6D1C"/>
    <w:rsid w:val="006D6E9B"/>
    <w:rsid w:val="006D7EFB"/>
    <w:rsid w:val="006E01D3"/>
    <w:rsid w:val="006E0EA4"/>
    <w:rsid w:val="006E11D8"/>
    <w:rsid w:val="006E4828"/>
    <w:rsid w:val="006E5712"/>
    <w:rsid w:val="006E6044"/>
    <w:rsid w:val="006E65CC"/>
    <w:rsid w:val="006E769E"/>
    <w:rsid w:val="006E7B72"/>
    <w:rsid w:val="006F0571"/>
    <w:rsid w:val="006F0BC8"/>
    <w:rsid w:val="006F15C5"/>
    <w:rsid w:val="006F28FB"/>
    <w:rsid w:val="006F31C1"/>
    <w:rsid w:val="006F392D"/>
    <w:rsid w:val="006F3C07"/>
    <w:rsid w:val="006F4123"/>
    <w:rsid w:val="006F4351"/>
    <w:rsid w:val="006F5502"/>
    <w:rsid w:val="0070078A"/>
    <w:rsid w:val="007015D3"/>
    <w:rsid w:val="00701FC9"/>
    <w:rsid w:val="0070317A"/>
    <w:rsid w:val="00703584"/>
    <w:rsid w:val="007044DE"/>
    <w:rsid w:val="00704501"/>
    <w:rsid w:val="00704B44"/>
    <w:rsid w:val="00705479"/>
    <w:rsid w:val="007054A2"/>
    <w:rsid w:val="00707101"/>
    <w:rsid w:val="0071019D"/>
    <w:rsid w:val="0071104A"/>
    <w:rsid w:val="007110C5"/>
    <w:rsid w:val="0071210D"/>
    <w:rsid w:val="007123B5"/>
    <w:rsid w:val="007123F9"/>
    <w:rsid w:val="00712643"/>
    <w:rsid w:val="0071318D"/>
    <w:rsid w:val="0071542A"/>
    <w:rsid w:val="00715F48"/>
    <w:rsid w:val="0071612A"/>
    <w:rsid w:val="00716C58"/>
    <w:rsid w:val="0071744C"/>
    <w:rsid w:val="007177CF"/>
    <w:rsid w:val="00717CD9"/>
    <w:rsid w:val="007204E4"/>
    <w:rsid w:val="00720A38"/>
    <w:rsid w:val="0072362D"/>
    <w:rsid w:val="00723D0B"/>
    <w:rsid w:val="007240F6"/>
    <w:rsid w:val="007242E2"/>
    <w:rsid w:val="007257BA"/>
    <w:rsid w:val="00730092"/>
    <w:rsid w:val="007301F1"/>
    <w:rsid w:val="007303DF"/>
    <w:rsid w:val="00730A43"/>
    <w:rsid w:val="00730FFA"/>
    <w:rsid w:val="00731E56"/>
    <w:rsid w:val="00731E78"/>
    <w:rsid w:val="00732000"/>
    <w:rsid w:val="007321C9"/>
    <w:rsid w:val="007349CD"/>
    <w:rsid w:val="00734A78"/>
    <w:rsid w:val="00734DF8"/>
    <w:rsid w:val="0073517D"/>
    <w:rsid w:val="00735391"/>
    <w:rsid w:val="00735673"/>
    <w:rsid w:val="00735864"/>
    <w:rsid w:val="007371F5"/>
    <w:rsid w:val="00740B14"/>
    <w:rsid w:val="0074103B"/>
    <w:rsid w:val="0074158D"/>
    <w:rsid w:val="007421A4"/>
    <w:rsid w:val="00742235"/>
    <w:rsid w:val="00742376"/>
    <w:rsid w:val="00743167"/>
    <w:rsid w:val="00743682"/>
    <w:rsid w:val="007444D6"/>
    <w:rsid w:val="007446CC"/>
    <w:rsid w:val="00744B83"/>
    <w:rsid w:val="00744EA4"/>
    <w:rsid w:val="00747894"/>
    <w:rsid w:val="00747A7B"/>
    <w:rsid w:val="00750306"/>
    <w:rsid w:val="007516C8"/>
    <w:rsid w:val="0075211D"/>
    <w:rsid w:val="00753893"/>
    <w:rsid w:val="00755603"/>
    <w:rsid w:val="00756C53"/>
    <w:rsid w:val="00756ED5"/>
    <w:rsid w:val="00756F30"/>
    <w:rsid w:val="00757A0B"/>
    <w:rsid w:val="00757E44"/>
    <w:rsid w:val="00760BAA"/>
    <w:rsid w:val="00760CBF"/>
    <w:rsid w:val="00761286"/>
    <w:rsid w:val="007612CD"/>
    <w:rsid w:val="0076185C"/>
    <w:rsid w:val="007627D0"/>
    <w:rsid w:val="00763ED9"/>
    <w:rsid w:val="0076403F"/>
    <w:rsid w:val="007640F9"/>
    <w:rsid w:val="007641EB"/>
    <w:rsid w:val="007650B0"/>
    <w:rsid w:val="00765296"/>
    <w:rsid w:val="007655E8"/>
    <w:rsid w:val="00765A85"/>
    <w:rsid w:val="00766269"/>
    <w:rsid w:val="0076643F"/>
    <w:rsid w:val="00767D72"/>
    <w:rsid w:val="00770850"/>
    <w:rsid w:val="00770905"/>
    <w:rsid w:val="00771186"/>
    <w:rsid w:val="0077130F"/>
    <w:rsid w:val="0077137D"/>
    <w:rsid w:val="00771B4F"/>
    <w:rsid w:val="00772603"/>
    <w:rsid w:val="00773C7A"/>
    <w:rsid w:val="00774EA6"/>
    <w:rsid w:val="007750D8"/>
    <w:rsid w:val="007755F1"/>
    <w:rsid w:val="00775CB6"/>
    <w:rsid w:val="0077696B"/>
    <w:rsid w:val="0078041E"/>
    <w:rsid w:val="00781199"/>
    <w:rsid w:val="00782308"/>
    <w:rsid w:val="007835DE"/>
    <w:rsid w:val="007838D1"/>
    <w:rsid w:val="00783D04"/>
    <w:rsid w:val="00784C50"/>
    <w:rsid w:val="007850C2"/>
    <w:rsid w:val="00785D11"/>
    <w:rsid w:val="0078602F"/>
    <w:rsid w:val="007902DA"/>
    <w:rsid w:val="00790827"/>
    <w:rsid w:val="00790D99"/>
    <w:rsid w:val="0079209D"/>
    <w:rsid w:val="00792657"/>
    <w:rsid w:val="00792852"/>
    <w:rsid w:val="0079372E"/>
    <w:rsid w:val="00794DF7"/>
    <w:rsid w:val="00794E59"/>
    <w:rsid w:val="007968BD"/>
    <w:rsid w:val="007970B2"/>
    <w:rsid w:val="00797ED7"/>
    <w:rsid w:val="007A1165"/>
    <w:rsid w:val="007A1FF3"/>
    <w:rsid w:val="007A334C"/>
    <w:rsid w:val="007A37C8"/>
    <w:rsid w:val="007A462A"/>
    <w:rsid w:val="007A4A12"/>
    <w:rsid w:val="007A4A2B"/>
    <w:rsid w:val="007A569A"/>
    <w:rsid w:val="007A5A4C"/>
    <w:rsid w:val="007A5CC3"/>
    <w:rsid w:val="007A7160"/>
    <w:rsid w:val="007A7CEE"/>
    <w:rsid w:val="007B173F"/>
    <w:rsid w:val="007B1F2D"/>
    <w:rsid w:val="007B233D"/>
    <w:rsid w:val="007B281C"/>
    <w:rsid w:val="007B7E5D"/>
    <w:rsid w:val="007C0945"/>
    <w:rsid w:val="007C1292"/>
    <w:rsid w:val="007C172B"/>
    <w:rsid w:val="007C18B9"/>
    <w:rsid w:val="007C1E45"/>
    <w:rsid w:val="007C28AC"/>
    <w:rsid w:val="007C29FF"/>
    <w:rsid w:val="007C2B4D"/>
    <w:rsid w:val="007C2DFF"/>
    <w:rsid w:val="007C3F1F"/>
    <w:rsid w:val="007C4492"/>
    <w:rsid w:val="007C51C4"/>
    <w:rsid w:val="007C5578"/>
    <w:rsid w:val="007C5797"/>
    <w:rsid w:val="007C5BBE"/>
    <w:rsid w:val="007C610E"/>
    <w:rsid w:val="007C6764"/>
    <w:rsid w:val="007C6818"/>
    <w:rsid w:val="007C6D0A"/>
    <w:rsid w:val="007C721E"/>
    <w:rsid w:val="007C737A"/>
    <w:rsid w:val="007C7F23"/>
    <w:rsid w:val="007D00A4"/>
    <w:rsid w:val="007D0418"/>
    <w:rsid w:val="007D091B"/>
    <w:rsid w:val="007D1934"/>
    <w:rsid w:val="007D1EA2"/>
    <w:rsid w:val="007D2183"/>
    <w:rsid w:val="007D2332"/>
    <w:rsid w:val="007D2808"/>
    <w:rsid w:val="007D2F44"/>
    <w:rsid w:val="007D323E"/>
    <w:rsid w:val="007D3E4F"/>
    <w:rsid w:val="007D416E"/>
    <w:rsid w:val="007D4E65"/>
    <w:rsid w:val="007D5003"/>
    <w:rsid w:val="007D612A"/>
    <w:rsid w:val="007D626C"/>
    <w:rsid w:val="007D6EB4"/>
    <w:rsid w:val="007E07F7"/>
    <w:rsid w:val="007E126F"/>
    <w:rsid w:val="007E2517"/>
    <w:rsid w:val="007E2C2D"/>
    <w:rsid w:val="007E2FB7"/>
    <w:rsid w:val="007E354B"/>
    <w:rsid w:val="007E379E"/>
    <w:rsid w:val="007E3896"/>
    <w:rsid w:val="007E5139"/>
    <w:rsid w:val="007E51AD"/>
    <w:rsid w:val="007E5D89"/>
    <w:rsid w:val="007F0204"/>
    <w:rsid w:val="007F056D"/>
    <w:rsid w:val="007F0EFD"/>
    <w:rsid w:val="007F141F"/>
    <w:rsid w:val="007F1553"/>
    <w:rsid w:val="007F2040"/>
    <w:rsid w:val="007F2D9F"/>
    <w:rsid w:val="007F344C"/>
    <w:rsid w:val="007F3804"/>
    <w:rsid w:val="007F3DE9"/>
    <w:rsid w:val="007F3E5C"/>
    <w:rsid w:val="007F40F4"/>
    <w:rsid w:val="007F50D2"/>
    <w:rsid w:val="007F5D0D"/>
    <w:rsid w:val="007F7581"/>
    <w:rsid w:val="007F767A"/>
    <w:rsid w:val="007F76CA"/>
    <w:rsid w:val="008001B7"/>
    <w:rsid w:val="008003BF"/>
    <w:rsid w:val="0080198C"/>
    <w:rsid w:val="00801F30"/>
    <w:rsid w:val="00802A96"/>
    <w:rsid w:val="00802F7C"/>
    <w:rsid w:val="0080316E"/>
    <w:rsid w:val="00803235"/>
    <w:rsid w:val="008037D3"/>
    <w:rsid w:val="00803CE5"/>
    <w:rsid w:val="00805D4D"/>
    <w:rsid w:val="00805ECF"/>
    <w:rsid w:val="008063CE"/>
    <w:rsid w:val="0080731D"/>
    <w:rsid w:val="00807BCD"/>
    <w:rsid w:val="00812152"/>
    <w:rsid w:val="008137A7"/>
    <w:rsid w:val="00813E11"/>
    <w:rsid w:val="00813E96"/>
    <w:rsid w:val="0081431B"/>
    <w:rsid w:val="00814552"/>
    <w:rsid w:val="00814751"/>
    <w:rsid w:val="00814A04"/>
    <w:rsid w:val="00815554"/>
    <w:rsid w:val="0081590C"/>
    <w:rsid w:val="008163F7"/>
    <w:rsid w:val="00816C37"/>
    <w:rsid w:val="00816EB7"/>
    <w:rsid w:val="00817137"/>
    <w:rsid w:val="00817468"/>
    <w:rsid w:val="00817767"/>
    <w:rsid w:val="00817AD1"/>
    <w:rsid w:val="00817B12"/>
    <w:rsid w:val="00821960"/>
    <w:rsid w:val="0082200F"/>
    <w:rsid w:val="0082215E"/>
    <w:rsid w:val="00822BCF"/>
    <w:rsid w:val="00823671"/>
    <w:rsid w:val="00824A74"/>
    <w:rsid w:val="00824B1C"/>
    <w:rsid w:val="00824F17"/>
    <w:rsid w:val="008250F9"/>
    <w:rsid w:val="00825CE1"/>
    <w:rsid w:val="00827D03"/>
    <w:rsid w:val="00830923"/>
    <w:rsid w:val="00832461"/>
    <w:rsid w:val="00833AB2"/>
    <w:rsid w:val="00833E34"/>
    <w:rsid w:val="00833EA5"/>
    <w:rsid w:val="00833FD8"/>
    <w:rsid w:val="008345C4"/>
    <w:rsid w:val="00834BA7"/>
    <w:rsid w:val="00834D9D"/>
    <w:rsid w:val="00834E91"/>
    <w:rsid w:val="00834EDA"/>
    <w:rsid w:val="008355B0"/>
    <w:rsid w:val="008363FB"/>
    <w:rsid w:val="0083765C"/>
    <w:rsid w:val="00837FC5"/>
    <w:rsid w:val="008413D4"/>
    <w:rsid w:val="00841BF1"/>
    <w:rsid w:val="00842ED4"/>
    <w:rsid w:val="0084467B"/>
    <w:rsid w:val="00844B55"/>
    <w:rsid w:val="00844B65"/>
    <w:rsid w:val="00844D0B"/>
    <w:rsid w:val="008450D2"/>
    <w:rsid w:val="008451D9"/>
    <w:rsid w:val="0084543F"/>
    <w:rsid w:val="00845D45"/>
    <w:rsid w:val="00846A98"/>
    <w:rsid w:val="008479B0"/>
    <w:rsid w:val="008519AF"/>
    <w:rsid w:val="00852E0F"/>
    <w:rsid w:val="00852E5F"/>
    <w:rsid w:val="008531A3"/>
    <w:rsid w:val="008536A7"/>
    <w:rsid w:val="00853C2A"/>
    <w:rsid w:val="0085572D"/>
    <w:rsid w:val="008559B8"/>
    <w:rsid w:val="008570DF"/>
    <w:rsid w:val="00857A24"/>
    <w:rsid w:val="00860DB8"/>
    <w:rsid w:val="00861A9E"/>
    <w:rsid w:val="00862ED2"/>
    <w:rsid w:val="008631CB"/>
    <w:rsid w:val="008632F4"/>
    <w:rsid w:val="0086346B"/>
    <w:rsid w:val="00863A21"/>
    <w:rsid w:val="00863BE1"/>
    <w:rsid w:val="00863C49"/>
    <w:rsid w:val="008641CB"/>
    <w:rsid w:val="008645E9"/>
    <w:rsid w:val="00865251"/>
    <w:rsid w:val="0086551D"/>
    <w:rsid w:val="00865980"/>
    <w:rsid w:val="008662E3"/>
    <w:rsid w:val="008663F7"/>
    <w:rsid w:val="00866642"/>
    <w:rsid w:val="00866786"/>
    <w:rsid w:val="0086695E"/>
    <w:rsid w:val="00866A0C"/>
    <w:rsid w:val="0086773C"/>
    <w:rsid w:val="00867BA3"/>
    <w:rsid w:val="00867D8D"/>
    <w:rsid w:val="00870135"/>
    <w:rsid w:val="00870264"/>
    <w:rsid w:val="008707B1"/>
    <w:rsid w:val="00870F53"/>
    <w:rsid w:val="00871239"/>
    <w:rsid w:val="00871D45"/>
    <w:rsid w:val="00871E64"/>
    <w:rsid w:val="00873B1F"/>
    <w:rsid w:val="00873D80"/>
    <w:rsid w:val="00874132"/>
    <w:rsid w:val="0087435B"/>
    <w:rsid w:val="0087444B"/>
    <w:rsid w:val="008744A5"/>
    <w:rsid w:val="00877100"/>
    <w:rsid w:val="00877AB6"/>
    <w:rsid w:val="00877E98"/>
    <w:rsid w:val="0088065D"/>
    <w:rsid w:val="00880980"/>
    <w:rsid w:val="00880C7F"/>
    <w:rsid w:val="00880FBF"/>
    <w:rsid w:val="0088194B"/>
    <w:rsid w:val="008827A9"/>
    <w:rsid w:val="008849F3"/>
    <w:rsid w:val="00885BC7"/>
    <w:rsid w:val="00887843"/>
    <w:rsid w:val="008904AC"/>
    <w:rsid w:val="00891297"/>
    <w:rsid w:val="00891A3E"/>
    <w:rsid w:val="00891B87"/>
    <w:rsid w:val="00891DBD"/>
    <w:rsid w:val="00891DEB"/>
    <w:rsid w:val="00891FEF"/>
    <w:rsid w:val="008925E1"/>
    <w:rsid w:val="00892AD8"/>
    <w:rsid w:val="00892F6E"/>
    <w:rsid w:val="0089351A"/>
    <w:rsid w:val="008937A6"/>
    <w:rsid w:val="00894571"/>
    <w:rsid w:val="0089474D"/>
    <w:rsid w:val="00895643"/>
    <w:rsid w:val="00895A2D"/>
    <w:rsid w:val="008A15B6"/>
    <w:rsid w:val="008A1B5D"/>
    <w:rsid w:val="008A2102"/>
    <w:rsid w:val="008A2185"/>
    <w:rsid w:val="008A2D73"/>
    <w:rsid w:val="008A323E"/>
    <w:rsid w:val="008A34A3"/>
    <w:rsid w:val="008A39BC"/>
    <w:rsid w:val="008A3C01"/>
    <w:rsid w:val="008A46CC"/>
    <w:rsid w:val="008A4929"/>
    <w:rsid w:val="008A496C"/>
    <w:rsid w:val="008A49DB"/>
    <w:rsid w:val="008A5FBA"/>
    <w:rsid w:val="008A61FB"/>
    <w:rsid w:val="008A6CD8"/>
    <w:rsid w:val="008A79B4"/>
    <w:rsid w:val="008A7BD3"/>
    <w:rsid w:val="008B14B5"/>
    <w:rsid w:val="008B1996"/>
    <w:rsid w:val="008B1BDF"/>
    <w:rsid w:val="008B226D"/>
    <w:rsid w:val="008B28F2"/>
    <w:rsid w:val="008B2E79"/>
    <w:rsid w:val="008B2F98"/>
    <w:rsid w:val="008B3F6A"/>
    <w:rsid w:val="008B5703"/>
    <w:rsid w:val="008B7401"/>
    <w:rsid w:val="008C0967"/>
    <w:rsid w:val="008C0A54"/>
    <w:rsid w:val="008C0C1B"/>
    <w:rsid w:val="008C14BB"/>
    <w:rsid w:val="008C16EB"/>
    <w:rsid w:val="008C18F5"/>
    <w:rsid w:val="008C1E7D"/>
    <w:rsid w:val="008C21D0"/>
    <w:rsid w:val="008C31A7"/>
    <w:rsid w:val="008C32AF"/>
    <w:rsid w:val="008C3694"/>
    <w:rsid w:val="008C3CD2"/>
    <w:rsid w:val="008C4EC9"/>
    <w:rsid w:val="008C5628"/>
    <w:rsid w:val="008C5B7D"/>
    <w:rsid w:val="008C648E"/>
    <w:rsid w:val="008C69E9"/>
    <w:rsid w:val="008C6D2E"/>
    <w:rsid w:val="008C7093"/>
    <w:rsid w:val="008C78AE"/>
    <w:rsid w:val="008C78F5"/>
    <w:rsid w:val="008D0E60"/>
    <w:rsid w:val="008D1042"/>
    <w:rsid w:val="008D226E"/>
    <w:rsid w:val="008D31A4"/>
    <w:rsid w:val="008D381F"/>
    <w:rsid w:val="008D38D3"/>
    <w:rsid w:val="008D5CB2"/>
    <w:rsid w:val="008D5CE4"/>
    <w:rsid w:val="008D61FA"/>
    <w:rsid w:val="008D67D3"/>
    <w:rsid w:val="008D6B82"/>
    <w:rsid w:val="008D6F91"/>
    <w:rsid w:val="008D7FAA"/>
    <w:rsid w:val="008E063E"/>
    <w:rsid w:val="008E0C16"/>
    <w:rsid w:val="008E0D8A"/>
    <w:rsid w:val="008E23B7"/>
    <w:rsid w:val="008E2A5C"/>
    <w:rsid w:val="008E2B90"/>
    <w:rsid w:val="008E3404"/>
    <w:rsid w:val="008E3C2E"/>
    <w:rsid w:val="008E3C95"/>
    <w:rsid w:val="008E43F7"/>
    <w:rsid w:val="008E6794"/>
    <w:rsid w:val="008E753D"/>
    <w:rsid w:val="008E7829"/>
    <w:rsid w:val="008E7C56"/>
    <w:rsid w:val="008EF21B"/>
    <w:rsid w:val="008F0707"/>
    <w:rsid w:val="008F0BC7"/>
    <w:rsid w:val="008F33DC"/>
    <w:rsid w:val="008F33F1"/>
    <w:rsid w:val="008F3AD0"/>
    <w:rsid w:val="008F3E92"/>
    <w:rsid w:val="008F4465"/>
    <w:rsid w:val="008F4AD1"/>
    <w:rsid w:val="008F4B2C"/>
    <w:rsid w:val="008F4D32"/>
    <w:rsid w:val="008F53FF"/>
    <w:rsid w:val="008F55B0"/>
    <w:rsid w:val="008F6595"/>
    <w:rsid w:val="008F6BE9"/>
    <w:rsid w:val="008F6FB1"/>
    <w:rsid w:val="008F7029"/>
    <w:rsid w:val="008F740B"/>
    <w:rsid w:val="008F7C06"/>
    <w:rsid w:val="00900460"/>
    <w:rsid w:val="0090051A"/>
    <w:rsid w:val="00900857"/>
    <w:rsid w:val="00900945"/>
    <w:rsid w:val="009016DB"/>
    <w:rsid w:val="00903B48"/>
    <w:rsid w:val="00903E8F"/>
    <w:rsid w:val="00905681"/>
    <w:rsid w:val="00905B1F"/>
    <w:rsid w:val="00906888"/>
    <w:rsid w:val="009069FB"/>
    <w:rsid w:val="00907C3F"/>
    <w:rsid w:val="00911183"/>
    <w:rsid w:val="0091188B"/>
    <w:rsid w:val="0091202B"/>
    <w:rsid w:val="00912074"/>
    <w:rsid w:val="00912DC6"/>
    <w:rsid w:val="009139FB"/>
    <w:rsid w:val="00913CC1"/>
    <w:rsid w:val="00914510"/>
    <w:rsid w:val="0091461E"/>
    <w:rsid w:val="00915570"/>
    <w:rsid w:val="009163A5"/>
    <w:rsid w:val="00916545"/>
    <w:rsid w:val="009167C6"/>
    <w:rsid w:val="009169CE"/>
    <w:rsid w:val="00916A78"/>
    <w:rsid w:val="00916F55"/>
    <w:rsid w:val="00917402"/>
    <w:rsid w:val="009200E3"/>
    <w:rsid w:val="00920657"/>
    <w:rsid w:val="0092071A"/>
    <w:rsid w:val="009217FF"/>
    <w:rsid w:val="009221A9"/>
    <w:rsid w:val="009233E6"/>
    <w:rsid w:val="00924329"/>
    <w:rsid w:val="00924362"/>
    <w:rsid w:val="0092530F"/>
    <w:rsid w:val="009254B0"/>
    <w:rsid w:val="00925A52"/>
    <w:rsid w:val="00925E68"/>
    <w:rsid w:val="00926499"/>
    <w:rsid w:val="00926FD5"/>
    <w:rsid w:val="00927770"/>
    <w:rsid w:val="00927A30"/>
    <w:rsid w:val="00930028"/>
    <w:rsid w:val="00930399"/>
    <w:rsid w:val="009325FA"/>
    <w:rsid w:val="0093287B"/>
    <w:rsid w:val="00933090"/>
    <w:rsid w:val="00933239"/>
    <w:rsid w:val="009340F9"/>
    <w:rsid w:val="0093497A"/>
    <w:rsid w:val="00935903"/>
    <w:rsid w:val="0093617B"/>
    <w:rsid w:val="00936C9B"/>
    <w:rsid w:val="00936DD9"/>
    <w:rsid w:val="0093719D"/>
    <w:rsid w:val="00937393"/>
    <w:rsid w:val="00942225"/>
    <w:rsid w:val="0094225F"/>
    <w:rsid w:val="0094230D"/>
    <w:rsid w:val="00942E1B"/>
    <w:rsid w:val="009437A5"/>
    <w:rsid w:val="00944623"/>
    <w:rsid w:val="00944AFE"/>
    <w:rsid w:val="00944F02"/>
    <w:rsid w:val="0094667E"/>
    <w:rsid w:val="00947341"/>
    <w:rsid w:val="00947898"/>
    <w:rsid w:val="00947908"/>
    <w:rsid w:val="009513C8"/>
    <w:rsid w:val="009520F9"/>
    <w:rsid w:val="00953D8F"/>
    <w:rsid w:val="00954238"/>
    <w:rsid w:val="0095454C"/>
    <w:rsid w:val="00954A0A"/>
    <w:rsid w:val="0095533C"/>
    <w:rsid w:val="009557C5"/>
    <w:rsid w:val="00955C97"/>
    <w:rsid w:val="009564C1"/>
    <w:rsid w:val="00956938"/>
    <w:rsid w:val="00957079"/>
    <w:rsid w:val="009575DC"/>
    <w:rsid w:val="00957D5E"/>
    <w:rsid w:val="00960D42"/>
    <w:rsid w:val="00961245"/>
    <w:rsid w:val="009619CD"/>
    <w:rsid w:val="009624A0"/>
    <w:rsid w:val="009627FF"/>
    <w:rsid w:val="00962DD2"/>
    <w:rsid w:val="00962E7D"/>
    <w:rsid w:val="00963682"/>
    <w:rsid w:val="00964862"/>
    <w:rsid w:val="00966076"/>
    <w:rsid w:val="0096614A"/>
    <w:rsid w:val="00966342"/>
    <w:rsid w:val="00966996"/>
    <w:rsid w:val="00967B03"/>
    <w:rsid w:val="00970592"/>
    <w:rsid w:val="00970E87"/>
    <w:rsid w:val="00972153"/>
    <w:rsid w:val="009722B9"/>
    <w:rsid w:val="00973ABF"/>
    <w:rsid w:val="0097443B"/>
    <w:rsid w:val="009745D0"/>
    <w:rsid w:val="009746F4"/>
    <w:rsid w:val="00974AEB"/>
    <w:rsid w:val="00976918"/>
    <w:rsid w:val="0097694A"/>
    <w:rsid w:val="00976C1F"/>
    <w:rsid w:val="00976C3F"/>
    <w:rsid w:val="009773F6"/>
    <w:rsid w:val="009775FA"/>
    <w:rsid w:val="00980D43"/>
    <w:rsid w:val="00980FB2"/>
    <w:rsid w:val="00981BD6"/>
    <w:rsid w:val="00982AE5"/>
    <w:rsid w:val="0098388D"/>
    <w:rsid w:val="009844FD"/>
    <w:rsid w:val="009859B3"/>
    <w:rsid w:val="00986CCC"/>
    <w:rsid w:val="009870A0"/>
    <w:rsid w:val="00987CD2"/>
    <w:rsid w:val="00991C60"/>
    <w:rsid w:val="009924F4"/>
    <w:rsid w:val="00992CA9"/>
    <w:rsid w:val="00992D0F"/>
    <w:rsid w:val="009935E9"/>
    <w:rsid w:val="00993AEE"/>
    <w:rsid w:val="009945C1"/>
    <w:rsid w:val="00996173"/>
    <w:rsid w:val="00996C2A"/>
    <w:rsid w:val="009978AD"/>
    <w:rsid w:val="009A0903"/>
    <w:rsid w:val="009A1769"/>
    <w:rsid w:val="009A278A"/>
    <w:rsid w:val="009A2FDB"/>
    <w:rsid w:val="009A38BE"/>
    <w:rsid w:val="009A4234"/>
    <w:rsid w:val="009A4349"/>
    <w:rsid w:val="009A6416"/>
    <w:rsid w:val="009A7673"/>
    <w:rsid w:val="009A7D6A"/>
    <w:rsid w:val="009B010E"/>
    <w:rsid w:val="009B0984"/>
    <w:rsid w:val="009B35E6"/>
    <w:rsid w:val="009B41C4"/>
    <w:rsid w:val="009B50EA"/>
    <w:rsid w:val="009B52BD"/>
    <w:rsid w:val="009B5348"/>
    <w:rsid w:val="009C0919"/>
    <w:rsid w:val="009C18B1"/>
    <w:rsid w:val="009C1E44"/>
    <w:rsid w:val="009C3227"/>
    <w:rsid w:val="009C40CD"/>
    <w:rsid w:val="009C4EDB"/>
    <w:rsid w:val="009C505D"/>
    <w:rsid w:val="009C587A"/>
    <w:rsid w:val="009C6018"/>
    <w:rsid w:val="009C6D33"/>
    <w:rsid w:val="009C6F1A"/>
    <w:rsid w:val="009C7134"/>
    <w:rsid w:val="009C73C0"/>
    <w:rsid w:val="009C7C98"/>
    <w:rsid w:val="009D05DD"/>
    <w:rsid w:val="009D1760"/>
    <w:rsid w:val="009D259A"/>
    <w:rsid w:val="009D2A79"/>
    <w:rsid w:val="009D2D25"/>
    <w:rsid w:val="009D2D55"/>
    <w:rsid w:val="009D30BF"/>
    <w:rsid w:val="009D3AB5"/>
    <w:rsid w:val="009D3D31"/>
    <w:rsid w:val="009D431C"/>
    <w:rsid w:val="009D4571"/>
    <w:rsid w:val="009D59A5"/>
    <w:rsid w:val="009D6015"/>
    <w:rsid w:val="009D68DB"/>
    <w:rsid w:val="009D6F56"/>
    <w:rsid w:val="009D7687"/>
    <w:rsid w:val="009E02A1"/>
    <w:rsid w:val="009E0D31"/>
    <w:rsid w:val="009E4A1D"/>
    <w:rsid w:val="009E4B68"/>
    <w:rsid w:val="009E56A1"/>
    <w:rsid w:val="009E595C"/>
    <w:rsid w:val="009E634A"/>
    <w:rsid w:val="009E6C49"/>
    <w:rsid w:val="009E6C87"/>
    <w:rsid w:val="009F1167"/>
    <w:rsid w:val="009F1473"/>
    <w:rsid w:val="009F1DC0"/>
    <w:rsid w:val="009F2A76"/>
    <w:rsid w:val="009F2C2C"/>
    <w:rsid w:val="009F3B7A"/>
    <w:rsid w:val="009F52B9"/>
    <w:rsid w:val="009F5539"/>
    <w:rsid w:val="009F56E1"/>
    <w:rsid w:val="009F6E27"/>
    <w:rsid w:val="009F6E9A"/>
    <w:rsid w:val="009F744A"/>
    <w:rsid w:val="009F774C"/>
    <w:rsid w:val="00A002F0"/>
    <w:rsid w:val="00A00D0D"/>
    <w:rsid w:val="00A00DDE"/>
    <w:rsid w:val="00A01D68"/>
    <w:rsid w:val="00A0218D"/>
    <w:rsid w:val="00A022B6"/>
    <w:rsid w:val="00A02700"/>
    <w:rsid w:val="00A027C8"/>
    <w:rsid w:val="00A02C90"/>
    <w:rsid w:val="00A03042"/>
    <w:rsid w:val="00A032CD"/>
    <w:rsid w:val="00A033B7"/>
    <w:rsid w:val="00A050FE"/>
    <w:rsid w:val="00A05178"/>
    <w:rsid w:val="00A05ED5"/>
    <w:rsid w:val="00A06626"/>
    <w:rsid w:val="00A06A36"/>
    <w:rsid w:val="00A1023A"/>
    <w:rsid w:val="00A110A2"/>
    <w:rsid w:val="00A1133E"/>
    <w:rsid w:val="00A11CEF"/>
    <w:rsid w:val="00A11F2E"/>
    <w:rsid w:val="00A12011"/>
    <w:rsid w:val="00A12639"/>
    <w:rsid w:val="00A132C3"/>
    <w:rsid w:val="00A13408"/>
    <w:rsid w:val="00A13874"/>
    <w:rsid w:val="00A13AF9"/>
    <w:rsid w:val="00A14256"/>
    <w:rsid w:val="00A148E4"/>
    <w:rsid w:val="00A1529B"/>
    <w:rsid w:val="00A15DEC"/>
    <w:rsid w:val="00A15F81"/>
    <w:rsid w:val="00A16120"/>
    <w:rsid w:val="00A177B5"/>
    <w:rsid w:val="00A20069"/>
    <w:rsid w:val="00A21C07"/>
    <w:rsid w:val="00A2502A"/>
    <w:rsid w:val="00A251DD"/>
    <w:rsid w:val="00A251DE"/>
    <w:rsid w:val="00A25D1F"/>
    <w:rsid w:val="00A26C29"/>
    <w:rsid w:val="00A26CFD"/>
    <w:rsid w:val="00A27CB3"/>
    <w:rsid w:val="00A27E0B"/>
    <w:rsid w:val="00A27E77"/>
    <w:rsid w:val="00A301D0"/>
    <w:rsid w:val="00A30871"/>
    <w:rsid w:val="00A30FE0"/>
    <w:rsid w:val="00A3112C"/>
    <w:rsid w:val="00A31C0B"/>
    <w:rsid w:val="00A31FB4"/>
    <w:rsid w:val="00A32AB8"/>
    <w:rsid w:val="00A32B28"/>
    <w:rsid w:val="00A33929"/>
    <w:rsid w:val="00A33DC9"/>
    <w:rsid w:val="00A33EB9"/>
    <w:rsid w:val="00A34041"/>
    <w:rsid w:val="00A3475B"/>
    <w:rsid w:val="00A35865"/>
    <w:rsid w:val="00A359E9"/>
    <w:rsid w:val="00A35EC3"/>
    <w:rsid w:val="00A35FAC"/>
    <w:rsid w:val="00A36077"/>
    <w:rsid w:val="00A369F0"/>
    <w:rsid w:val="00A36DA3"/>
    <w:rsid w:val="00A36EA0"/>
    <w:rsid w:val="00A37811"/>
    <w:rsid w:val="00A40A69"/>
    <w:rsid w:val="00A40BB7"/>
    <w:rsid w:val="00A40BCA"/>
    <w:rsid w:val="00A41A98"/>
    <w:rsid w:val="00A41C4E"/>
    <w:rsid w:val="00A42B30"/>
    <w:rsid w:val="00A43F5A"/>
    <w:rsid w:val="00A44050"/>
    <w:rsid w:val="00A44AAA"/>
    <w:rsid w:val="00A45844"/>
    <w:rsid w:val="00A45BB6"/>
    <w:rsid w:val="00A45C40"/>
    <w:rsid w:val="00A45D09"/>
    <w:rsid w:val="00A45DF3"/>
    <w:rsid w:val="00A4625D"/>
    <w:rsid w:val="00A46694"/>
    <w:rsid w:val="00A46BB7"/>
    <w:rsid w:val="00A50767"/>
    <w:rsid w:val="00A5228B"/>
    <w:rsid w:val="00A5403D"/>
    <w:rsid w:val="00A5408B"/>
    <w:rsid w:val="00A5486A"/>
    <w:rsid w:val="00A54E77"/>
    <w:rsid w:val="00A55426"/>
    <w:rsid w:val="00A5678D"/>
    <w:rsid w:val="00A56D22"/>
    <w:rsid w:val="00A61E4D"/>
    <w:rsid w:val="00A6267C"/>
    <w:rsid w:val="00A62ADE"/>
    <w:rsid w:val="00A62E87"/>
    <w:rsid w:val="00A631A1"/>
    <w:rsid w:val="00A642AD"/>
    <w:rsid w:val="00A64400"/>
    <w:rsid w:val="00A64AA6"/>
    <w:rsid w:val="00A65073"/>
    <w:rsid w:val="00A66616"/>
    <w:rsid w:val="00A700D4"/>
    <w:rsid w:val="00A71639"/>
    <w:rsid w:val="00A72712"/>
    <w:rsid w:val="00A72D4D"/>
    <w:rsid w:val="00A73466"/>
    <w:rsid w:val="00A7394D"/>
    <w:rsid w:val="00A73D0F"/>
    <w:rsid w:val="00A74923"/>
    <w:rsid w:val="00A758B6"/>
    <w:rsid w:val="00A7745F"/>
    <w:rsid w:val="00A77478"/>
    <w:rsid w:val="00A77A1E"/>
    <w:rsid w:val="00A80B5C"/>
    <w:rsid w:val="00A82C74"/>
    <w:rsid w:val="00A834EF"/>
    <w:rsid w:val="00A83C29"/>
    <w:rsid w:val="00A8410E"/>
    <w:rsid w:val="00A842DF"/>
    <w:rsid w:val="00A844D9"/>
    <w:rsid w:val="00A8494A"/>
    <w:rsid w:val="00A84AF6"/>
    <w:rsid w:val="00A85E0E"/>
    <w:rsid w:val="00A85E1A"/>
    <w:rsid w:val="00A86A3D"/>
    <w:rsid w:val="00A86E39"/>
    <w:rsid w:val="00A87657"/>
    <w:rsid w:val="00A877F4"/>
    <w:rsid w:val="00A87B31"/>
    <w:rsid w:val="00A9019E"/>
    <w:rsid w:val="00A912CB"/>
    <w:rsid w:val="00A933A8"/>
    <w:rsid w:val="00A94531"/>
    <w:rsid w:val="00A947BF"/>
    <w:rsid w:val="00A94862"/>
    <w:rsid w:val="00A9499D"/>
    <w:rsid w:val="00A94BD1"/>
    <w:rsid w:val="00A955AA"/>
    <w:rsid w:val="00A95CC0"/>
    <w:rsid w:val="00A95EE8"/>
    <w:rsid w:val="00A9673F"/>
    <w:rsid w:val="00AA0246"/>
    <w:rsid w:val="00AA02A5"/>
    <w:rsid w:val="00AA060F"/>
    <w:rsid w:val="00AA0ABA"/>
    <w:rsid w:val="00AA13DE"/>
    <w:rsid w:val="00AA1E36"/>
    <w:rsid w:val="00AA2252"/>
    <w:rsid w:val="00AA2736"/>
    <w:rsid w:val="00AA3803"/>
    <w:rsid w:val="00AA38A2"/>
    <w:rsid w:val="00AA416E"/>
    <w:rsid w:val="00AA4AFD"/>
    <w:rsid w:val="00AA6FD3"/>
    <w:rsid w:val="00AA75E2"/>
    <w:rsid w:val="00AA7A70"/>
    <w:rsid w:val="00AB0C79"/>
    <w:rsid w:val="00AB19F1"/>
    <w:rsid w:val="00AB1D31"/>
    <w:rsid w:val="00AB1D7B"/>
    <w:rsid w:val="00AB2126"/>
    <w:rsid w:val="00AB2163"/>
    <w:rsid w:val="00AB2EA7"/>
    <w:rsid w:val="00AB3494"/>
    <w:rsid w:val="00AB51D5"/>
    <w:rsid w:val="00AB55FA"/>
    <w:rsid w:val="00AB574D"/>
    <w:rsid w:val="00AB6257"/>
    <w:rsid w:val="00AB7B69"/>
    <w:rsid w:val="00AC02DE"/>
    <w:rsid w:val="00AC210E"/>
    <w:rsid w:val="00AC2178"/>
    <w:rsid w:val="00AC2AD1"/>
    <w:rsid w:val="00AC2D4A"/>
    <w:rsid w:val="00AC3379"/>
    <w:rsid w:val="00AC3B62"/>
    <w:rsid w:val="00AC51E1"/>
    <w:rsid w:val="00AC52CA"/>
    <w:rsid w:val="00AC6E9F"/>
    <w:rsid w:val="00AC7242"/>
    <w:rsid w:val="00AC7F60"/>
    <w:rsid w:val="00AD0057"/>
    <w:rsid w:val="00AD0278"/>
    <w:rsid w:val="00AD1151"/>
    <w:rsid w:val="00AD1624"/>
    <w:rsid w:val="00AD1F9C"/>
    <w:rsid w:val="00AD3AF5"/>
    <w:rsid w:val="00AD3F71"/>
    <w:rsid w:val="00AD43A4"/>
    <w:rsid w:val="00AD49BD"/>
    <w:rsid w:val="00AD4B3B"/>
    <w:rsid w:val="00AD5179"/>
    <w:rsid w:val="00AD5520"/>
    <w:rsid w:val="00AD5854"/>
    <w:rsid w:val="00AD585B"/>
    <w:rsid w:val="00AD5DAF"/>
    <w:rsid w:val="00AD6BBF"/>
    <w:rsid w:val="00AD748B"/>
    <w:rsid w:val="00AD7878"/>
    <w:rsid w:val="00AE048A"/>
    <w:rsid w:val="00AE0EC8"/>
    <w:rsid w:val="00AE129F"/>
    <w:rsid w:val="00AE1432"/>
    <w:rsid w:val="00AE1580"/>
    <w:rsid w:val="00AE1E9E"/>
    <w:rsid w:val="00AE21B3"/>
    <w:rsid w:val="00AE31A0"/>
    <w:rsid w:val="00AE3E2F"/>
    <w:rsid w:val="00AE443F"/>
    <w:rsid w:val="00AE46C7"/>
    <w:rsid w:val="00AE511E"/>
    <w:rsid w:val="00AE5A78"/>
    <w:rsid w:val="00AE5C13"/>
    <w:rsid w:val="00AE6833"/>
    <w:rsid w:val="00AE6C60"/>
    <w:rsid w:val="00AE6F58"/>
    <w:rsid w:val="00AE7126"/>
    <w:rsid w:val="00AE71DC"/>
    <w:rsid w:val="00AE7A8B"/>
    <w:rsid w:val="00AE7E88"/>
    <w:rsid w:val="00AF05B9"/>
    <w:rsid w:val="00AF0E86"/>
    <w:rsid w:val="00AF14A5"/>
    <w:rsid w:val="00AF16CA"/>
    <w:rsid w:val="00AF19A7"/>
    <w:rsid w:val="00AF1B8D"/>
    <w:rsid w:val="00AF2871"/>
    <w:rsid w:val="00AF36A4"/>
    <w:rsid w:val="00AF4F00"/>
    <w:rsid w:val="00AF515B"/>
    <w:rsid w:val="00AF6633"/>
    <w:rsid w:val="00AF6792"/>
    <w:rsid w:val="00AF6E15"/>
    <w:rsid w:val="00AF7065"/>
    <w:rsid w:val="00AF7655"/>
    <w:rsid w:val="00AF7952"/>
    <w:rsid w:val="00B00451"/>
    <w:rsid w:val="00B009C8"/>
    <w:rsid w:val="00B018F0"/>
    <w:rsid w:val="00B03F9B"/>
    <w:rsid w:val="00B0478D"/>
    <w:rsid w:val="00B04B1B"/>
    <w:rsid w:val="00B0582C"/>
    <w:rsid w:val="00B0628D"/>
    <w:rsid w:val="00B073EB"/>
    <w:rsid w:val="00B10A19"/>
    <w:rsid w:val="00B1102B"/>
    <w:rsid w:val="00B116AF"/>
    <w:rsid w:val="00B117A6"/>
    <w:rsid w:val="00B11D98"/>
    <w:rsid w:val="00B122FA"/>
    <w:rsid w:val="00B12308"/>
    <w:rsid w:val="00B125CE"/>
    <w:rsid w:val="00B129D0"/>
    <w:rsid w:val="00B12A3B"/>
    <w:rsid w:val="00B13FED"/>
    <w:rsid w:val="00B14AB4"/>
    <w:rsid w:val="00B15E8C"/>
    <w:rsid w:val="00B1608C"/>
    <w:rsid w:val="00B16A0C"/>
    <w:rsid w:val="00B20515"/>
    <w:rsid w:val="00B21006"/>
    <w:rsid w:val="00B22A93"/>
    <w:rsid w:val="00B2325E"/>
    <w:rsid w:val="00B2375B"/>
    <w:rsid w:val="00B23828"/>
    <w:rsid w:val="00B23B15"/>
    <w:rsid w:val="00B2402E"/>
    <w:rsid w:val="00B2448A"/>
    <w:rsid w:val="00B24E04"/>
    <w:rsid w:val="00B24E6A"/>
    <w:rsid w:val="00B2713E"/>
    <w:rsid w:val="00B32849"/>
    <w:rsid w:val="00B3295C"/>
    <w:rsid w:val="00B32FB6"/>
    <w:rsid w:val="00B330DC"/>
    <w:rsid w:val="00B33180"/>
    <w:rsid w:val="00B33440"/>
    <w:rsid w:val="00B343EB"/>
    <w:rsid w:val="00B3558D"/>
    <w:rsid w:val="00B37D05"/>
    <w:rsid w:val="00B402A1"/>
    <w:rsid w:val="00B417B9"/>
    <w:rsid w:val="00B422BF"/>
    <w:rsid w:val="00B42B6B"/>
    <w:rsid w:val="00B4378A"/>
    <w:rsid w:val="00B44185"/>
    <w:rsid w:val="00B45A26"/>
    <w:rsid w:val="00B46558"/>
    <w:rsid w:val="00B46AEA"/>
    <w:rsid w:val="00B46BA9"/>
    <w:rsid w:val="00B477E1"/>
    <w:rsid w:val="00B479D1"/>
    <w:rsid w:val="00B47A70"/>
    <w:rsid w:val="00B47E9F"/>
    <w:rsid w:val="00B50EBE"/>
    <w:rsid w:val="00B51290"/>
    <w:rsid w:val="00B517BA"/>
    <w:rsid w:val="00B51C76"/>
    <w:rsid w:val="00B526F5"/>
    <w:rsid w:val="00B52D43"/>
    <w:rsid w:val="00B5339A"/>
    <w:rsid w:val="00B53817"/>
    <w:rsid w:val="00B53A40"/>
    <w:rsid w:val="00B53C0E"/>
    <w:rsid w:val="00B55C4F"/>
    <w:rsid w:val="00B5681E"/>
    <w:rsid w:val="00B569EE"/>
    <w:rsid w:val="00B572E8"/>
    <w:rsid w:val="00B573B1"/>
    <w:rsid w:val="00B57BEE"/>
    <w:rsid w:val="00B6069A"/>
    <w:rsid w:val="00B607BF"/>
    <w:rsid w:val="00B60A72"/>
    <w:rsid w:val="00B60AAF"/>
    <w:rsid w:val="00B61335"/>
    <w:rsid w:val="00B61764"/>
    <w:rsid w:val="00B61993"/>
    <w:rsid w:val="00B62D94"/>
    <w:rsid w:val="00B62FA0"/>
    <w:rsid w:val="00B62FEB"/>
    <w:rsid w:val="00B65F64"/>
    <w:rsid w:val="00B6627D"/>
    <w:rsid w:val="00B66B42"/>
    <w:rsid w:val="00B66D28"/>
    <w:rsid w:val="00B66F4E"/>
    <w:rsid w:val="00B67912"/>
    <w:rsid w:val="00B7010C"/>
    <w:rsid w:val="00B70795"/>
    <w:rsid w:val="00B7120D"/>
    <w:rsid w:val="00B71852"/>
    <w:rsid w:val="00B718D3"/>
    <w:rsid w:val="00B7341A"/>
    <w:rsid w:val="00B73447"/>
    <w:rsid w:val="00B73496"/>
    <w:rsid w:val="00B73A2E"/>
    <w:rsid w:val="00B746FB"/>
    <w:rsid w:val="00B75E83"/>
    <w:rsid w:val="00B775C4"/>
    <w:rsid w:val="00B77714"/>
    <w:rsid w:val="00B77DB8"/>
    <w:rsid w:val="00B80FDF"/>
    <w:rsid w:val="00B812BA"/>
    <w:rsid w:val="00B82955"/>
    <w:rsid w:val="00B83C7D"/>
    <w:rsid w:val="00B84C96"/>
    <w:rsid w:val="00B84E9F"/>
    <w:rsid w:val="00B85350"/>
    <w:rsid w:val="00B853CF"/>
    <w:rsid w:val="00B85856"/>
    <w:rsid w:val="00B85D50"/>
    <w:rsid w:val="00B85DA3"/>
    <w:rsid w:val="00B85DB7"/>
    <w:rsid w:val="00B85E5E"/>
    <w:rsid w:val="00B870B6"/>
    <w:rsid w:val="00B87C3A"/>
    <w:rsid w:val="00B91705"/>
    <w:rsid w:val="00B91BE9"/>
    <w:rsid w:val="00B923C2"/>
    <w:rsid w:val="00B92AD2"/>
    <w:rsid w:val="00B92DB0"/>
    <w:rsid w:val="00B9305F"/>
    <w:rsid w:val="00B93445"/>
    <w:rsid w:val="00B93B3C"/>
    <w:rsid w:val="00B959BC"/>
    <w:rsid w:val="00B95AF6"/>
    <w:rsid w:val="00B96D00"/>
    <w:rsid w:val="00BA0558"/>
    <w:rsid w:val="00BA0DA6"/>
    <w:rsid w:val="00BA1928"/>
    <w:rsid w:val="00BA1C73"/>
    <w:rsid w:val="00BA205A"/>
    <w:rsid w:val="00BA3F8B"/>
    <w:rsid w:val="00BA413A"/>
    <w:rsid w:val="00BA415D"/>
    <w:rsid w:val="00BA4987"/>
    <w:rsid w:val="00BA692E"/>
    <w:rsid w:val="00BA796E"/>
    <w:rsid w:val="00BA7DEF"/>
    <w:rsid w:val="00BB048A"/>
    <w:rsid w:val="00BB08A9"/>
    <w:rsid w:val="00BB1437"/>
    <w:rsid w:val="00BB1CE5"/>
    <w:rsid w:val="00BB262B"/>
    <w:rsid w:val="00BB27A8"/>
    <w:rsid w:val="00BB283E"/>
    <w:rsid w:val="00BB2D6C"/>
    <w:rsid w:val="00BB2E50"/>
    <w:rsid w:val="00BB312C"/>
    <w:rsid w:val="00BB36A0"/>
    <w:rsid w:val="00BB4658"/>
    <w:rsid w:val="00BB5467"/>
    <w:rsid w:val="00BB6A4C"/>
    <w:rsid w:val="00BB6D80"/>
    <w:rsid w:val="00BB6E00"/>
    <w:rsid w:val="00BB7964"/>
    <w:rsid w:val="00BC0B71"/>
    <w:rsid w:val="00BC0EC7"/>
    <w:rsid w:val="00BC171B"/>
    <w:rsid w:val="00BC195C"/>
    <w:rsid w:val="00BC1A2F"/>
    <w:rsid w:val="00BC1C15"/>
    <w:rsid w:val="00BC25A7"/>
    <w:rsid w:val="00BC29F2"/>
    <w:rsid w:val="00BC3B7D"/>
    <w:rsid w:val="00BC3CED"/>
    <w:rsid w:val="00BC3EE7"/>
    <w:rsid w:val="00BC43D6"/>
    <w:rsid w:val="00BC4624"/>
    <w:rsid w:val="00BC4DE6"/>
    <w:rsid w:val="00BC4F61"/>
    <w:rsid w:val="00BC68EB"/>
    <w:rsid w:val="00BC699F"/>
    <w:rsid w:val="00BC72BE"/>
    <w:rsid w:val="00BD0EFE"/>
    <w:rsid w:val="00BD10E1"/>
    <w:rsid w:val="00BD165B"/>
    <w:rsid w:val="00BD1B8F"/>
    <w:rsid w:val="00BD2D01"/>
    <w:rsid w:val="00BD39CB"/>
    <w:rsid w:val="00BD3BD0"/>
    <w:rsid w:val="00BD447D"/>
    <w:rsid w:val="00BD484D"/>
    <w:rsid w:val="00BD4C3C"/>
    <w:rsid w:val="00BD612A"/>
    <w:rsid w:val="00BD6D49"/>
    <w:rsid w:val="00BD7B51"/>
    <w:rsid w:val="00BD7E1D"/>
    <w:rsid w:val="00BE057E"/>
    <w:rsid w:val="00BE176B"/>
    <w:rsid w:val="00BE2139"/>
    <w:rsid w:val="00BE2593"/>
    <w:rsid w:val="00BE2E0E"/>
    <w:rsid w:val="00BE393B"/>
    <w:rsid w:val="00BE3AB6"/>
    <w:rsid w:val="00BE441E"/>
    <w:rsid w:val="00BE454C"/>
    <w:rsid w:val="00BE4604"/>
    <w:rsid w:val="00BE474B"/>
    <w:rsid w:val="00BE5B1F"/>
    <w:rsid w:val="00BE5E8D"/>
    <w:rsid w:val="00BE721D"/>
    <w:rsid w:val="00BE7298"/>
    <w:rsid w:val="00BE7327"/>
    <w:rsid w:val="00BE73F1"/>
    <w:rsid w:val="00BE7ED7"/>
    <w:rsid w:val="00BF0298"/>
    <w:rsid w:val="00BF084A"/>
    <w:rsid w:val="00BF11B1"/>
    <w:rsid w:val="00BF1591"/>
    <w:rsid w:val="00BF194D"/>
    <w:rsid w:val="00BF26B7"/>
    <w:rsid w:val="00BF2A19"/>
    <w:rsid w:val="00BF2EF6"/>
    <w:rsid w:val="00BF30DA"/>
    <w:rsid w:val="00BF42A3"/>
    <w:rsid w:val="00BF5939"/>
    <w:rsid w:val="00BF6806"/>
    <w:rsid w:val="00BF6E6B"/>
    <w:rsid w:val="00BF7753"/>
    <w:rsid w:val="00C00602"/>
    <w:rsid w:val="00C00D05"/>
    <w:rsid w:val="00C01C30"/>
    <w:rsid w:val="00C01F83"/>
    <w:rsid w:val="00C0230A"/>
    <w:rsid w:val="00C02E7E"/>
    <w:rsid w:val="00C0352C"/>
    <w:rsid w:val="00C03533"/>
    <w:rsid w:val="00C0443C"/>
    <w:rsid w:val="00C0455F"/>
    <w:rsid w:val="00C048C8"/>
    <w:rsid w:val="00C0491F"/>
    <w:rsid w:val="00C056C7"/>
    <w:rsid w:val="00C068F1"/>
    <w:rsid w:val="00C06E5D"/>
    <w:rsid w:val="00C07049"/>
    <w:rsid w:val="00C07324"/>
    <w:rsid w:val="00C0780D"/>
    <w:rsid w:val="00C1073A"/>
    <w:rsid w:val="00C11A01"/>
    <w:rsid w:val="00C11B94"/>
    <w:rsid w:val="00C11C90"/>
    <w:rsid w:val="00C11EA1"/>
    <w:rsid w:val="00C136EE"/>
    <w:rsid w:val="00C14BE6"/>
    <w:rsid w:val="00C153D2"/>
    <w:rsid w:val="00C15A4B"/>
    <w:rsid w:val="00C17736"/>
    <w:rsid w:val="00C17CE1"/>
    <w:rsid w:val="00C17EEB"/>
    <w:rsid w:val="00C20F6E"/>
    <w:rsid w:val="00C222EE"/>
    <w:rsid w:val="00C22CAE"/>
    <w:rsid w:val="00C23EC2"/>
    <w:rsid w:val="00C24E55"/>
    <w:rsid w:val="00C30687"/>
    <w:rsid w:val="00C31C2A"/>
    <w:rsid w:val="00C32040"/>
    <w:rsid w:val="00C322B2"/>
    <w:rsid w:val="00C33678"/>
    <w:rsid w:val="00C3475F"/>
    <w:rsid w:val="00C3524B"/>
    <w:rsid w:val="00C358AC"/>
    <w:rsid w:val="00C36747"/>
    <w:rsid w:val="00C36847"/>
    <w:rsid w:val="00C36B00"/>
    <w:rsid w:val="00C4144C"/>
    <w:rsid w:val="00C415BE"/>
    <w:rsid w:val="00C41612"/>
    <w:rsid w:val="00C418A0"/>
    <w:rsid w:val="00C41D93"/>
    <w:rsid w:val="00C424C0"/>
    <w:rsid w:val="00C42CCC"/>
    <w:rsid w:val="00C4315C"/>
    <w:rsid w:val="00C4382A"/>
    <w:rsid w:val="00C43C5A"/>
    <w:rsid w:val="00C440C9"/>
    <w:rsid w:val="00C44498"/>
    <w:rsid w:val="00C448C3"/>
    <w:rsid w:val="00C44A8F"/>
    <w:rsid w:val="00C46236"/>
    <w:rsid w:val="00C462E1"/>
    <w:rsid w:val="00C467DC"/>
    <w:rsid w:val="00C47AF7"/>
    <w:rsid w:val="00C4F03C"/>
    <w:rsid w:val="00C513F2"/>
    <w:rsid w:val="00C51557"/>
    <w:rsid w:val="00C51676"/>
    <w:rsid w:val="00C5296B"/>
    <w:rsid w:val="00C55618"/>
    <w:rsid w:val="00C56713"/>
    <w:rsid w:val="00C57534"/>
    <w:rsid w:val="00C62747"/>
    <w:rsid w:val="00C62999"/>
    <w:rsid w:val="00C647FD"/>
    <w:rsid w:val="00C65177"/>
    <w:rsid w:val="00C6542A"/>
    <w:rsid w:val="00C667B4"/>
    <w:rsid w:val="00C67092"/>
    <w:rsid w:val="00C676A3"/>
    <w:rsid w:val="00C679C6"/>
    <w:rsid w:val="00C70FCF"/>
    <w:rsid w:val="00C7137A"/>
    <w:rsid w:val="00C717C8"/>
    <w:rsid w:val="00C7227B"/>
    <w:rsid w:val="00C72963"/>
    <w:rsid w:val="00C74142"/>
    <w:rsid w:val="00C75758"/>
    <w:rsid w:val="00C75EA1"/>
    <w:rsid w:val="00C76F6A"/>
    <w:rsid w:val="00C770D1"/>
    <w:rsid w:val="00C77E1C"/>
    <w:rsid w:val="00C810A8"/>
    <w:rsid w:val="00C81503"/>
    <w:rsid w:val="00C822D0"/>
    <w:rsid w:val="00C823DA"/>
    <w:rsid w:val="00C82E2F"/>
    <w:rsid w:val="00C82EC4"/>
    <w:rsid w:val="00C83421"/>
    <w:rsid w:val="00C84160"/>
    <w:rsid w:val="00C84899"/>
    <w:rsid w:val="00C84E32"/>
    <w:rsid w:val="00C85FC4"/>
    <w:rsid w:val="00C86390"/>
    <w:rsid w:val="00C863EA"/>
    <w:rsid w:val="00C86B4C"/>
    <w:rsid w:val="00C86E25"/>
    <w:rsid w:val="00C875C1"/>
    <w:rsid w:val="00C87B6E"/>
    <w:rsid w:val="00C87F41"/>
    <w:rsid w:val="00C90A0E"/>
    <w:rsid w:val="00C9112F"/>
    <w:rsid w:val="00C94266"/>
    <w:rsid w:val="00C943F9"/>
    <w:rsid w:val="00C94A61"/>
    <w:rsid w:val="00C95331"/>
    <w:rsid w:val="00C969EC"/>
    <w:rsid w:val="00C97415"/>
    <w:rsid w:val="00C9774E"/>
    <w:rsid w:val="00C97957"/>
    <w:rsid w:val="00C9C189"/>
    <w:rsid w:val="00CA0F21"/>
    <w:rsid w:val="00CA1587"/>
    <w:rsid w:val="00CA359E"/>
    <w:rsid w:val="00CA3955"/>
    <w:rsid w:val="00CA3B16"/>
    <w:rsid w:val="00CA58DE"/>
    <w:rsid w:val="00CA5A4F"/>
    <w:rsid w:val="00CA5DE2"/>
    <w:rsid w:val="00CA6354"/>
    <w:rsid w:val="00CA64E6"/>
    <w:rsid w:val="00CA6644"/>
    <w:rsid w:val="00CA6936"/>
    <w:rsid w:val="00CA7297"/>
    <w:rsid w:val="00CA7300"/>
    <w:rsid w:val="00CA7463"/>
    <w:rsid w:val="00CA774C"/>
    <w:rsid w:val="00CAC99D"/>
    <w:rsid w:val="00CB0977"/>
    <w:rsid w:val="00CB127B"/>
    <w:rsid w:val="00CB1360"/>
    <w:rsid w:val="00CB13A8"/>
    <w:rsid w:val="00CB1988"/>
    <w:rsid w:val="00CB1A95"/>
    <w:rsid w:val="00CB24AF"/>
    <w:rsid w:val="00CB28D8"/>
    <w:rsid w:val="00CB4EC4"/>
    <w:rsid w:val="00CB694F"/>
    <w:rsid w:val="00CB6B44"/>
    <w:rsid w:val="00CB6D89"/>
    <w:rsid w:val="00CB6E9E"/>
    <w:rsid w:val="00CB7475"/>
    <w:rsid w:val="00CC0973"/>
    <w:rsid w:val="00CC1086"/>
    <w:rsid w:val="00CC1A95"/>
    <w:rsid w:val="00CC24C3"/>
    <w:rsid w:val="00CC2B41"/>
    <w:rsid w:val="00CC2DE5"/>
    <w:rsid w:val="00CC2F6C"/>
    <w:rsid w:val="00CC343E"/>
    <w:rsid w:val="00CC3C83"/>
    <w:rsid w:val="00CC4BD6"/>
    <w:rsid w:val="00CC514F"/>
    <w:rsid w:val="00CC54FD"/>
    <w:rsid w:val="00CC5E7A"/>
    <w:rsid w:val="00CC6CC7"/>
    <w:rsid w:val="00CC6DA2"/>
    <w:rsid w:val="00CC72C6"/>
    <w:rsid w:val="00CC7747"/>
    <w:rsid w:val="00CC7822"/>
    <w:rsid w:val="00CC7D07"/>
    <w:rsid w:val="00CD02BF"/>
    <w:rsid w:val="00CD06F9"/>
    <w:rsid w:val="00CD0827"/>
    <w:rsid w:val="00CD1226"/>
    <w:rsid w:val="00CD1B22"/>
    <w:rsid w:val="00CD2B71"/>
    <w:rsid w:val="00CD3640"/>
    <w:rsid w:val="00CD3724"/>
    <w:rsid w:val="00CD4985"/>
    <w:rsid w:val="00CD5DE0"/>
    <w:rsid w:val="00CD62DB"/>
    <w:rsid w:val="00CD6DFD"/>
    <w:rsid w:val="00CD7FEC"/>
    <w:rsid w:val="00CE000D"/>
    <w:rsid w:val="00CE0490"/>
    <w:rsid w:val="00CE1361"/>
    <w:rsid w:val="00CE28F8"/>
    <w:rsid w:val="00CE2942"/>
    <w:rsid w:val="00CE2B4E"/>
    <w:rsid w:val="00CE2B77"/>
    <w:rsid w:val="00CE327F"/>
    <w:rsid w:val="00CE3282"/>
    <w:rsid w:val="00CE3E46"/>
    <w:rsid w:val="00CE4264"/>
    <w:rsid w:val="00CE532B"/>
    <w:rsid w:val="00CE56DD"/>
    <w:rsid w:val="00CE5886"/>
    <w:rsid w:val="00CE595E"/>
    <w:rsid w:val="00CE7822"/>
    <w:rsid w:val="00CE7DA4"/>
    <w:rsid w:val="00CF0C00"/>
    <w:rsid w:val="00CF1F3A"/>
    <w:rsid w:val="00CF1FFE"/>
    <w:rsid w:val="00CF3411"/>
    <w:rsid w:val="00CF45C4"/>
    <w:rsid w:val="00CF52AF"/>
    <w:rsid w:val="00CF53EE"/>
    <w:rsid w:val="00CF5D1B"/>
    <w:rsid w:val="00CF6200"/>
    <w:rsid w:val="00CF6460"/>
    <w:rsid w:val="00CF6742"/>
    <w:rsid w:val="00CF7A16"/>
    <w:rsid w:val="00CF7E95"/>
    <w:rsid w:val="00D0042D"/>
    <w:rsid w:val="00D00993"/>
    <w:rsid w:val="00D00CE3"/>
    <w:rsid w:val="00D010C4"/>
    <w:rsid w:val="00D012AA"/>
    <w:rsid w:val="00D01AF6"/>
    <w:rsid w:val="00D01D0C"/>
    <w:rsid w:val="00D01ECC"/>
    <w:rsid w:val="00D0247A"/>
    <w:rsid w:val="00D02649"/>
    <w:rsid w:val="00D03175"/>
    <w:rsid w:val="00D03A05"/>
    <w:rsid w:val="00D03FAA"/>
    <w:rsid w:val="00D04A70"/>
    <w:rsid w:val="00D04F6A"/>
    <w:rsid w:val="00D05137"/>
    <w:rsid w:val="00D0529E"/>
    <w:rsid w:val="00D05F54"/>
    <w:rsid w:val="00D0678A"/>
    <w:rsid w:val="00D06A05"/>
    <w:rsid w:val="00D07604"/>
    <w:rsid w:val="00D07C71"/>
    <w:rsid w:val="00D10A18"/>
    <w:rsid w:val="00D10EF0"/>
    <w:rsid w:val="00D1170E"/>
    <w:rsid w:val="00D1254C"/>
    <w:rsid w:val="00D139EA"/>
    <w:rsid w:val="00D13B9A"/>
    <w:rsid w:val="00D14414"/>
    <w:rsid w:val="00D148CB"/>
    <w:rsid w:val="00D14D18"/>
    <w:rsid w:val="00D15183"/>
    <w:rsid w:val="00D155C6"/>
    <w:rsid w:val="00D16849"/>
    <w:rsid w:val="00D16B91"/>
    <w:rsid w:val="00D17477"/>
    <w:rsid w:val="00D17752"/>
    <w:rsid w:val="00D20901"/>
    <w:rsid w:val="00D20D4A"/>
    <w:rsid w:val="00D210BC"/>
    <w:rsid w:val="00D2160D"/>
    <w:rsid w:val="00D222EC"/>
    <w:rsid w:val="00D23831"/>
    <w:rsid w:val="00D238FC"/>
    <w:rsid w:val="00D23C1B"/>
    <w:rsid w:val="00D2465F"/>
    <w:rsid w:val="00D24972"/>
    <w:rsid w:val="00D253C7"/>
    <w:rsid w:val="00D2572B"/>
    <w:rsid w:val="00D25A78"/>
    <w:rsid w:val="00D27148"/>
    <w:rsid w:val="00D271BA"/>
    <w:rsid w:val="00D307B3"/>
    <w:rsid w:val="00D317EE"/>
    <w:rsid w:val="00D31C16"/>
    <w:rsid w:val="00D31CFB"/>
    <w:rsid w:val="00D32764"/>
    <w:rsid w:val="00D32D7E"/>
    <w:rsid w:val="00D3326B"/>
    <w:rsid w:val="00D33496"/>
    <w:rsid w:val="00D33708"/>
    <w:rsid w:val="00D35863"/>
    <w:rsid w:val="00D359F3"/>
    <w:rsid w:val="00D35FA2"/>
    <w:rsid w:val="00D36914"/>
    <w:rsid w:val="00D36C03"/>
    <w:rsid w:val="00D36F22"/>
    <w:rsid w:val="00D36FAD"/>
    <w:rsid w:val="00D37143"/>
    <w:rsid w:val="00D3725B"/>
    <w:rsid w:val="00D401B4"/>
    <w:rsid w:val="00D42002"/>
    <w:rsid w:val="00D42D40"/>
    <w:rsid w:val="00D43171"/>
    <w:rsid w:val="00D433F8"/>
    <w:rsid w:val="00D436E7"/>
    <w:rsid w:val="00D43D15"/>
    <w:rsid w:val="00D43DC0"/>
    <w:rsid w:val="00D43E21"/>
    <w:rsid w:val="00D43EEB"/>
    <w:rsid w:val="00D44DF4"/>
    <w:rsid w:val="00D44E4A"/>
    <w:rsid w:val="00D452BE"/>
    <w:rsid w:val="00D45BB3"/>
    <w:rsid w:val="00D45D2E"/>
    <w:rsid w:val="00D463DF"/>
    <w:rsid w:val="00D4774C"/>
    <w:rsid w:val="00D503CC"/>
    <w:rsid w:val="00D50882"/>
    <w:rsid w:val="00D50BF7"/>
    <w:rsid w:val="00D50EF0"/>
    <w:rsid w:val="00D50F05"/>
    <w:rsid w:val="00D51677"/>
    <w:rsid w:val="00D5178F"/>
    <w:rsid w:val="00D5307E"/>
    <w:rsid w:val="00D5331B"/>
    <w:rsid w:val="00D5484C"/>
    <w:rsid w:val="00D54946"/>
    <w:rsid w:val="00D55FFE"/>
    <w:rsid w:val="00D56253"/>
    <w:rsid w:val="00D568E2"/>
    <w:rsid w:val="00D56A80"/>
    <w:rsid w:val="00D5701E"/>
    <w:rsid w:val="00D57104"/>
    <w:rsid w:val="00D57362"/>
    <w:rsid w:val="00D600B3"/>
    <w:rsid w:val="00D60ADD"/>
    <w:rsid w:val="00D60F7E"/>
    <w:rsid w:val="00D611B6"/>
    <w:rsid w:val="00D61226"/>
    <w:rsid w:val="00D61445"/>
    <w:rsid w:val="00D6159C"/>
    <w:rsid w:val="00D6166E"/>
    <w:rsid w:val="00D64EB4"/>
    <w:rsid w:val="00D65AB4"/>
    <w:rsid w:val="00D65E15"/>
    <w:rsid w:val="00D65E78"/>
    <w:rsid w:val="00D67123"/>
    <w:rsid w:val="00D7048A"/>
    <w:rsid w:val="00D70AF5"/>
    <w:rsid w:val="00D7132B"/>
    <w:rsid w:val="00D72448"/>
    <w:rsid w:val="00D726DD"/>
    <w:rsid w:val="00D7299B"/>
    <w:rsid w:val="00D73133"/>
    <w:rsid w:val="00D73CCB"/>
    <w:rsid w:val="00D73F67"/>
    <w:rsid w:val="00D741D3"/>
    <w:rsid w:val="00D7554C"/>
    <w:rsid w:val="00D75DEC"/>
    <w:rsid w:val="00D75F69"/>
    <w:rsid w:val="00D77417"/>
    <w:rsid w:val="00D775A8"/>
    <w:rsid w:val="00D77769"/>
    <w:rsid w:val="00D81540"/>
    <w:rsid w:val="00D820F4"/>
    <w:rsid w:val="00D8254A"/>
    <w:rsid w:val="00D83259"/>
    <w:rsid w:val="00D8388B"/>
    <w:rsid w:val="00D84CD7"/>
    <w:rsid w:val="00D85192"/>
    <w:rsid w:val="00D860C4"/>
    <w:rsid w:val="00D86E4D"/>
    <w:rsid w:val="00D87D14"/>
    <w:rsid w:val="00D87FC6"/>
    <w:rsid w:val="00D9016D"/>
    <w:rsid w:val="00D90CAD"/>
    <w:rsid w:val="00D90E15"/>
    <w:rsid w:val="00D910D6"/>
    <w:rsid w:val="00D91BFA"/>
    <w:rsid w:val="00D91D38"/>
    <w:rsid w:val="00D93E50"/>
    <w:rsid w:val="00D93EF6"/>
    <w:rsid w:val="00D94081"/>
    <w:rsid w:val="00D9634A"/>
    <w:rsid w:val="00D9634E"/>
    <w:rsid w:val="00D96570"/>
    <w:rsid w:val="00D972E1"/>
    <w:rsid w:val="00D97B58"/>
    <w:rsid w:val="00D97BF4"/>
    <w:rsid w:val="00DA074B"/>
    <w:rsid w:val="00DA0AC0"/>
    <w:rsid w:val="00DA19DD"/>
    <w:rsid w:val="00DA23A1"/>
    <w:rsid w:val="00DA2C5E"/>
    <w:rsid w:val="00DA2F91"/>
    <w:rsid w:val="00DA333D"/>
    <w:rsid w:val="00DA5673"/>
    <w:rsid w:val="00DA6565"/>
    <w:rsid w:val="00DA6F1D"/>
    <w:rsid w:val="00DA6F43"/>
    <w:rsid w:val="00DA7088"/>
    <w:rsid w:val="00DA7161"/>
    <w:rsid w:val="00DA7696"/>
    <w:rsid w:val="00DA7B34"/>
    <w:rsid w:val="00DB0D56"/>
    <w:rsid w:val="00DB0DD9"/>
    <w:rsid w:val="00DB19D2"/>
    <w:rsid w:val="00DB1BFB"/>
    <w:rsid w:val="00DB366B"/>
    <w:rsid w:val="00DB3868"/>
    <w:rsid w:val="00DB41B4"/>
    <w:rsid w:val="00DB4A0F"/>
    <w:rsid w:val="00DB5422"/>
    <w:rsid w:val="00DB57D1"/>
    <w:rsid w:val="00DB7340"/>
    <w:rsid w:val="00DB743F"/>
    <w:rsid w:val="00DB7C64"/>
    <w:rsid w:val="00DBA44F"/>
    <w:rsid w:val="00DC02B5"/>
    <w:rsid w:val="00DC0F19"/>
    <w:rsid w:val="00DC1A4C"/>
    <w:rsid w:val="00DC1FFB"/>
    <w:rsid w:val="00DC2E10"/>
    <w:rsid w:val="00DC2EC3"/>
    <w:rsid w:val="00DC37A6"/>
    <w:rsid w:val="00DC414E"/>
    <w:rsid w:val="00DC6110"/>
    <w:rsid w:val="00DC7E44"/>
    <w:rsid w:val="00DCC66C"/>
    <w:rsid w:val="00DD02C0"/>
    <w:rsid w:val="00DD0434"/>
    <w:rsid w:val="00DD07EB"/>
    <w:rsid w:val="00DD17C3"/>
    <w:rsid w:val="00DD2260"/>
    <w:rsid w:val="00DD27E6"/>
    <w:rsid w:val="00DD27F0"/>
    <w:rsid w:val="00DD2B6E"/>
    <w:rsid w:val="00DD2D94"/>
    <w:rsid w:val="00DD31A4"/>
    <w:rsid w:val="00DD45D5"/>
    <w:rsid w:val="00DD4D4D"/>
    <w:rsid w:val="00DD4F83"/>
    <w:rsid w:val="00DD5F17"/>
    <w:rsid w:val="00DD731E"/>
    <w:rsid w:val="00DD7A8E"/>
    <w:rsid w:val="00DE0305"/>
    <w:rsid w:val="00DE0DE8"/>
    <w:rsid w:val="00DE170D"/>
    <w:rsid w:val="00DE255E"/>
    <w:rsid w:val="00DE3A7A"/>
    <w:rsid w:val="00DE5F2D"/>
    <w:rsid w:val="00DE7BCC"/>
    <w:rsid w:val="00DF02C7"/>
    <w:rsid w:val="00DF0849"/>
    <w:rsid w:val="00DF1153"/>
    <w:rsid w:val="00DF17C6"/>
    <w:rsid w:val="00DF1BFB"/>
    <w:rsid w:val="00DF22BD"/>
    <w:rsid w:val="00DF4999"/>
    <w:rsid w:val="00DF4C20"/>
    <w:rsid w:val="00DF4DE3"/>
    <w:rsid w:val="00DF523E"/>
    <w:rsid w:val="00DF61AA"/>
    <w:rsid w:val="00DF61D0"/>
    <w:rsid w:val="00DF623B"/>
    <w:rsid w:val="00DF6D56"/>
    <w:rsid w:val="00E00DF1"/>
    <w:rsid w:val="00E0135E"/>
    <w:rsid w:val="00E0181B"/>
    <w:rsid w:val="00E0189D"/>
    <w:rsid w:val="00E02648"/>
    <w:rsid w:val="00E02A47"/>
    <w:rsid w:val="00E02D70"/>
    <w:rsid w:val="00E03684"/>
    <w:rsid w:val="00E04351"/>
    <w:rsid w:val="00E051F1"/>
    <w:rsid w:val="00E05D55"/>
    <w:rsid w:val="00E05E27"/>
    <w:rsid w:val="00E0695B"/>
    <w:rsid w:val="00E069A7"/>
    <w:rsid w:val="00E06A11"/>
    <w:rsid w:val="00E06FF2"/>
    <w:rsid w:val="00E0713B"/>
    <w:rsid w:val="00E10038"/>
    <w:rsid w:val="00E10324"/>
    <w:rsid w:val="00E10717"/>
    <w:rsid w:val="00E1236E"/>
    <w:rsid w:val="00E12D6D"/>
    <w:rsid w:val="00E13195"/>
    <w:rsid w:val="00E14030"/>
    <w:rsid w:val="00E1459E"/>
    <w:rsid w:val="00E15C52"/>
    <w:rsid w:val="00E16144"/>
    <w:rsid w:val="00E16F8D"/>
    <w:rsid w:val="00E170CE"/>
    <w:rsid w:val="00E17374"/>
    <w:rsid w:val="00E203F9"/>
    <w:rsid w:val="00E22921"/>
    <w:rsid w:val="00E23D8B"/>
    <w:rsid w:val="00E24FA5"/>
    <w:rsid w:val="00E25112"/>
    <w:rsid w:val="00E267D0"/>
    <w:rsid w:val="00E26C4B"/>
    <w:rsid w:val="00E26E16"/>
    <w:rsid w:val="00E27392"/>
    <w:rsid w:val="00E279B5"/>
    <w:rsid w:val="00E302B5"/>
    <w:rsid w:val="00E30620"/>
    <w:rsid w:val="00E30701"/>
    <w:rsid w:val="00E30A9F"/>
    <w:rsid w:val="00E30CE2"/>
    <w:rsid w:val="00E30FC2"/>
    <w:rsid w:val="00E317BE"/>
    <w:rsid w:val="00E32201"/>
    <w:rsid w:val="00E32379"/>
    <w:rsid w:val="00E3285A"/>
    <w:rsid w:val="00E34477"/>
    <w:rsid w:val="00E34FAC"/>
    <w:rsid w:val="00E35957"/>
    <w:rsid w:val="00E3638B"/>
    <w:rsid w:val="00E36660"/>
    <w:rsid w:val="00E377CA"/>
    <w:rsid w:val="00E37C84"/>
    <w:rsid w:val="00E405EE"/>
    <w:rsid w:val="00E407E3"/>
    <w:rsid w:val="00E41E50"/>
    <w:rsid w:val="00E42BCF"/>
    <w:rsid w:val="00E436D8"/>
    <w:rsid w:val="00E43D17"/>
    <w:rsid w:val="00E43EED"/>
    <w:rsid w:val="00E45142"/>
    <w:rsid w:val="00E4593B"/>
    <w:rsid w:val="00E45DD1"/>
    <w:rsid w:val="00E461DC"/>
    <w:rsid w:val="00E46543"/>
    <w:rsid w:val="00E507E3"/>
    <w:rsid w:val="00E51962"/>
    <w:rsid w:val="00E53170"/>
    <w:rsid w:val="00E531EC"/>
    <w:rsid w:val="00E532AF"/>
    <w:rsid w:val="00E534C8"/>
    <w:rsid w:val="00E53747"/>
    <w:rsid w:val="00E543C5"/>
    <w:rsid w:val="00E55437"/>
    <w:rsid w:val="00E555B4"/>
    <w:rsid w:val="00E55D8F"/>
    <w:rsid w:val="00E561D1"/>
    <w:rsid w:val="00E5755F"/>
    <w:rsid w:val="00E575AB"/>
    <w:rsid w:val="00E57CA3"/>
    <w:rsid w:val="00E600D9"/>
    <w:rsid w:val="00E60A90"/>
    <w:rsid w:val="00E613C0"/>
    <w:rsid w:val="00E614C8"/>
    <w:rsid w:val="00E61B4A"/>
    <w:rsid w:val="00E62310"/>
    <w:rsid w:val="00E62B28"/>
    <w:rsid w:val="00E64003"/>
    <w:rsid w:val="00E64443"/>
    <w:rsid w:val="00E65BDE"/>
    <w:rsid w:val="00E65F42"/>
    <w:rsid w:val="00E66242"/>
    <w:rsid w:val="00E66AE9"/>
    <w:rsid w:val="00E67228"/>
    <w:rsid w:val="00E67991"/>
    <w:rsid w:val="00E714DB"/>
    <w:rsid w:val="00E71D3F"/>
    <w:rsid w:val="00E7200F"/>
    <w:rsid w:val="00E731F5"/>
    <w:rsid w:val="00E73F67"/>
    <w:rsid w:val="00E74306"/>
    <w:rsid w:val="00E75027"/>
    <w:rsid w:val="00E75ACD"/>
    <w:rsid w:val="00E75CC0"/>
    <w:rsid w:val="00E75EBE"/>
    <w:rsid w:val="00E7652C"/>
    <w:rsid w:val="00E774B2"/>
    <w:rsid w:val="00E77750"/>
    <w:rsid w:val="00E779B6"/>
    <w:rsid w:val="00E80001"/>
    <w:rsid w:val="00E801A3"/>
    <w:rsid w:val="00E808F3"/>
    <w:rsid w:val="00E80A3E"/>
    <w:rsid w:val="00E80ECF"/>
    <w:rsid w:val="00E81E70"/>
    <w:rsid w:val="00E835F7"/>
    <w:rsid w:val="00E84286"/>
    <w:rsid w:val="00E84444"/>
    <w:rsid w:val="00E846CF"/>
    <w:rsid w:val="00E84E80"/>
    <w:rsid w:val="00E869F6"/>
    <w:rsid w:val="00E87452"/>
    <w:rsid w:val="00E904A2"/>
    <w:rsid w:val="00E906BE"/>
    <w:rsid w:val="00E90C17"/>
    <w:rsid w:val="00E926C2"/>
    <w:rsid w:val="00E9398B"/>
    <w:rsid w:val="00E9510B"/>
    <w:rsid w:val="00E952CE"/>
    <w:rsid w:val="00E953C6"/>
    <w:rsid w:val="00E9569C"/>
    <w:rsid w:val="00E95B28"/>
    <w:rsid w:val="00E96CE3"/>
    <w:rsid w:val="00E96E5B"/>
    <w:rsid w:val="00E97470"/>
    <w:rsid w:val="00E97B89"/>
    <w:rsid w:val="00E97C73"/>
    <w:rsid w:val="00EA01C0"/>
    <w:rsid w:val="00EA0537"/>
    <w:rsid w:val="00EA14CC"/>
    <w:rsid w:val="00EA16D8"/>
    <w:rsid w:val="00EA1B21"/>
    <w:rsid w:val="00EA2227"/>
    <w:rsid w:val="00EA2D72"/>
    <w:rsid w:val="00EA2FEC"/>
    <w:rsid w:val="00EA3F4B"/>
    <w:rsid w:val="00EA44F2"/>
    <w:rsid w:val="00EA471A"/>
    <w:rsid w:val="00EA4D38"/>
    <w:rsid w:val="00EA5243"/>
    <w:rsid w:val="00EA58F6"/>
    <w:rsid w:val="00EA6438"/>
    <w:rsid w:val="00EA68D3"/>
    <w:rsid w:val="00EA6AC3"/>
    <w:rsid w:val="00EA6AF5"/>
    <w:rsid w:val="00EA70D8"/>
    <w:rsid w:val="00EA7346"/>
    <w:rsid w:val="00EA76A5"/>
    <w:rsid w:val="00EB07BA"/>
    <w:rsid w:val="00EB0CB9"/>
    <w:rsid w:val="00EB1A6D"/>
    <w:rsid w:val="00EB1B74"/>
    <w:rsid w:val="00EB1BA0"/>
    <w:rsid w:val="00EB21A2"/>
    <w:rsid w:val="00EB254D"/>
    <w:rsid w:val="00EB2BEC"/>
    <w:rsid w:val="00EB2E06"/>
    <w:rsid w:val="00EB456F"/>
    <w:rsid w:val="00EB4D36"/>
    <w:rsid w:val="00EB4DE8"/>
    <w:rsid w:val="00EB510C"/>
    <w:rsid w:val="00EB55EC"/>
    <w:rsid w:val="00EB5AAC"/>
    <w:rsid w:val="00EB6A2A"/>
    <w:rsid w:val="00EB6F43"/>
    <w:rsid w:val="00EB7307"/>
    <w:rsid w:val="00EB7E57"/>
    <w:rsid w:val="00EB7FB1"/>
    <w:rsid w:val="00EC049B"/>
    <w:rsid w:val="00EC0CE3"/>
    <w:rsid w:val="00EC1024"/>
    <w:rsid w:val="00EC1920"/>
    <w:rsid w:val="00EC220C"/>
    <w:rsid w:val="00EC37BB"/>
    <w:rsid w:val="00EC3823"/>
    <w:rsid w:val="00EC38C7"/>
    <w:rsid w:val="00EC3BDC"/>
    <w:rsid w:val="00EC3D0A"/>
    <w:rsid w:val="00EC412B"/>
    <w:rsid w:val="00EC461A"/>
    <w:rsid w:val="00EC49B8"/>
    <w:rsid w:val="00EC4B68"/>
    <w:rsid w:val="00EC4C25"/>
    <w:rsid w:val="00EC6988"/>
    <w:rsid w:val="00EC6CF3"/>
    <w:rsid w:val="00EC7382"/>
    <w:rsid w:val="00ED02CB"/>
    <w:rsid w:val="00ED0761"/>
    <w:rsid w:val="00ED117C"/>
    <w:rsid w:val="00ED19B0"/>
    <w:rsid w:val="00ED1D90"/>
    <w:rsid w:val="00ED2863"/>
    <w:rsid w:val="00ED298B"/>
    <w:rsid w:val="00ED321D"/>
    <w:rsid w:val="00ED3762"/>
    <w:rsid w:val="00ED3B78"/>
    <w:rsid w:val="00ED3F67"/>
    <w:rsid w:val="00ED4873"/>
    <w:rsid w:val="00ED49A3"/>
    <w:rsid w:val="00ED5249"/>
    <w:rsid w:val="00ED5632"/>
    <w:rsid w:val="00ED69F4"/>
    <w:rsid w:val="00ED7B72"/>
    <w:rsid w:val="00ED7EA9"/>
    <w:rsid w:val="00ED7FF1"/>
    <w:rsid w:val="00EE0011"/>
    <w:rsid w:val="00EE0CEB"/>
    <w:rsid w:val="00EE1407"/>
    <w:rsid w:val="00EE3D75"/>
    <w:rsid w:val="00EE3D88"/>
    <w:rsid w:val="00EE413B"/>
    <w:rsid w:val="00EE52AF"/>
    <w:rsid w:val="00EE5465"/>
    <w:rsid w:val="00EE5B2C"/>
    <w:rsid w:val="00EE6B4B"/>
    <w:rsid w:val="00EE6B81"/>
    <w:rsid w:val="00EE75F8"/>
    <w:rsid w:val="00EE7A82"/>
    <w:rsid w:val="00EF0295"/>
    <w:rsid w:val="00EF0E39"/>
    <w:rsid w:val="00EF2B0B"/>
    <w:rsid w:val="00EF414C"/>
    <w:rsid w:val="00EF5132"/>
    <w:rsid w:val="00EF5D88"/>
    <w:rsid w:val="00EF6B1D"/>
    <w:rsid w:val="00EF6BD9"/>
    <w:rsid w:val="00EF761C"/>
    <w:rsid w:val="00EF794A"/>
    <w:rsid w:val="00EF7E33"/>
    <w:rsid w:val="00F00004"/>
    <w:rsid w:val="00F00249"/>
    <w:rsid w:val="00F006C5"/>
    <w:rsid w:val="00F0082D"/>
    <w:rsid w:val="00F0127A"/>
    <w:rsid w:val="00F01868"/>
    <w:rsid w:val="00F01934"/>
    <w:rsid w:val="00F02FE3"/>
    <w:rsid w:val="00F03430"/>
    <w:rsid w:val="00F03C76"/>
    <w:rsid w:val="00F04E8F"/>
    <w:rsid w:val="00F04FD4"/>
    <w:rsid w:val="00F056D6"/>
    <w:rsid w:val="00F05C48"/>
    <w:rsid w:val="00F0666B"/>
    <w:rsid w:val="00F10264"/>
    <w:rsid w:val="00F104B3"/>
    <w:rsid w:val="00F10FD7"/>
    <w:rsid w:val="00F129CC"/>
    <w:rsid w:val="00F13204"/>
    <w:rsid w:val="00F13932"/>
    <w:rsid w:val="00F13EB6"/>
    <w:rsid w:val="00F1567A"/>
    <w:rsid w:val="00F15C61"/>
    <w:rsid w:val="00F15F17"/>
    <w:rsid w:val="00F161ED"/>
    <w:rsid w:val="00F16C56"/>
    <w:rsid w:val="00F16D7C"/>
    <w:rsid w:val="00F20270"/>
    <w:rsid w:val="00F211CA"/>
    <w:rsid w:val="00F22103"/>
    <w:rsid w:val="00F230D8"/>
    <w:rsid w:val="00F234AE"/>
    <w:rsid w:val="00F23793"/>
    <w:rsid w:val="00F23AE5"/>
    <w:rsid w:val="00F248D1"/>
    <w:rsid w:val="00F24BD7"/>
    <w:rsid w:val="00F25E9E"/>
    <w:rsid w:val="00F27437"/>
    <w:rsid w:val="00F301ED"/>
    <w:rsid w:val="00F30573"/>
    <w:rsid w:val="00F30946"/>
    <w:rsid w:val="00F309BE"/>
    <w:rsid w:val="00F311FF"/>
    <w:rsid w:val="00F31E14"/>
    <w:rsid w:val="00F326FF"/>
    <w:rsid w:val="00F32FEB"/>
    <w:rsid w:val="00F33A4D"/>
    <w:rsid w:val="00F33DF6"/>
    <w:rsid w:val="00F3598F"/>
    <w:rsid w:val="00F35C1F"/>
    <w:rsid w:val="00F361EC"/>
    <w:rsid w:val="00F370A0"/>
    <w:rsid w:val="00F3761B"/>
    <w:rsid w:val="00F40484"/>
    <w:rsid w:val="00F41105"/>
    <w:rsid w:val="00F42A80"/>
    <w:rsid w:val="00F4322A"/>
    <w:rsid w:val="00F435CE"/>
    <w:rsid w:val="00F43B9B"/>
    <w:rsid w:val="00F449D2"/>
    <w:rsid w:val="00F44B8F"/>
    <w:rsid w:val="00F45924"/>
    <w:rsid w:val="00F45C09"/>
    <w:rsid w:val="00F45E04"/>
    <w:rsid w:val="00F45F29"/>
    <w:rsid w:val="00F46301"/>
    <w:rsid w:val="00F4692D"/>
    <w:rsid w:val="00F46FE1"/>
    <w:rsid w:val="00F50835"/>
    <w:rsid w:val="00F50B85"/>
    <w:rsid w:val="00F510CC"/>
    <w:rsid w:val="00F5177A"/>
    <w:rsid w:val="00F52DC5"/>
    <w:rsid w:val="00F52E29"/>
    <w:rsid w:val="00F53593"/>
    <w:rsid w:val="00F55B38"/>
    <w:rsid w:val="00F55EA1"/>
    <w:rsid w:val="00F55EFA"/>
    <w:rsid w:val="00F56212"/>
    <w:rsid w:val="00F5675B"/>
    <w:rsid w:val="00F56771"/>
    <w:rsid w:val="00F571F2"/>
    <w:rsid w:val="00F605BB"/>
    <w:rsid w:val="00F61418"/>
    <w:rsid w:val="00F61D03"/>
    <w:rsid w:val="00F61EC9"/>
    <w:rsid w:val="00F62921"/>
    <w:rsid w:val="00F63703"/>
    <w:rsid w:val="00F63B0F"/>
    <w:rsid w:val="00F64D24"/>
    <w:rsid w:val="00F654C3"/>
    <w:rsid w:val="00F65CC8"/>
    <w:rsid w:val="00F6644A"/>
    <w:rsid w:val="00F7046D"/>
    <w:rsid w:val="00F711AD"/>
    <w:rsid w:val="00F711E0"/>
    <w:rsid w:val="00F717FB"/>
    <w:rsid w:val="00F7191E"/>
    <w:rsid w:val="00F71D63"/>
    <w:rsid w:val="00F72188"/>
    <w:rsid w:val="00F7224B"/>
    <w:rsid w:val="00F7322B"/>
    <w:rsid w:val="00F73944"/>
    <w:rsid w:val="00F73E83"/>
    <w:rsid w:val="00F73FD8"/>
    <w:rsid w:val="00F7431E"/>
    <w:rsid w:val="00F74FF6"/>
    <w:rsid w:val="00F7538A"/>
    <w:rsid w:val="00F768E9"/>
    <w:rsid w:val="00F772B1"/>
    <w:rsid w:val="00F801FF"/>
    <w:rsid w:val="00F80BBC"/>
    <w:rsid w:val="00F80C31"/>
    <w:rsid w:val="00F818FA"/>
    <w:rsid w:val="00F819E6"/>
    <w:rsid w:val="00F831A2"/>
    <w:rsid w:val="00F83A08"/>
    <w:rsid w:val="00F83E9E"/>
    <w:rsid w:val="00F84618"/>
    <w:rsid w:val="00F8464C"/>
    <w:rsid w:val="00F84860"/>
    <w:rsid w:val="00F8586B"/>
    <w:rsid w:val="00F86387"/>
    <w:rsid w:val="00F87CDB"/>
    <w:rsid w:val="00F90229"/>
    <w:rsid w:val="00F914C8"/>
    <w:rsid w:val="00F915B4"/>
    <w:rsid w:val="00F9257D"/>
    <w:rsid w:val="00F96EA2"/>
    <w:rsid w:val="00F9702D"/>
    <w:rsid w:val="00FA1006"/>
    <w:rsid w:val="00FA12F8"/>
    <w:rsid w:val="00FA1966"/>
    <w:rsid w:val="00FA29A4"/>
    <w:rsid w:val="00FA2C48"/>
    <w:rsid w:val="00FA3BE2"/>
    <w:rsid w:val="00FA4AFB"/>
    <w:rsid w:val="00FA4E8B"/>
    <w:rsid w:val="00FA521C"/>
    <w:rsid w:val="00FA77B8"/>
    <w:rsid w:val="00FA7A5B"/>
    <w:rsid w:val="00FB17A3"/>
    <w:rsid w:val="00FB1A48"/>
    <w:rsid w:val="00FB1BB0"/>
    <w:rsid w:val="00FB2D06"/>
    <w:rsid w:val="00FB30A7"/>
    <w:rsid w:val="00FB3257"/>
    <w:rsid w:val="00FB35A7"/>
    <w:rsid w:val="00FB37A1"/>
    <w:rsid w:val="00FB3D5C"/>
    <w:rsid w:val="00FB3EDF"/>
    <w:rsid w:val="00FB4067"/>
    <w:rsid w:val="00FB6620"/>
    <w:rsid w:val="00FB6710"/>
    <w:rsid w:val="00FB6B3F"/>
    <w:rsid w:val="00FB6D30"/>
    <w:rsid w:val="00FB6FB2"/>
    <w:rsid w:val="00FB70B1"/>
    <w:rsid w:val="00FB7320"/>
    <w:rsid w:val="00FB7690"/>
    <w:rsid w:val="00FB78FD"/>
    <w:rsid w:val="00FB7954"/>
    <w:rsid w:val="00FC03FF"/>
    <w:rsid w:val="00FC0A34"/>
    <w:rsid w:val="00FC0D6F"/>
    <w:rsid w:val="00FC14A9"/>
    <w:rsid w:val="00FC1E8D"/>
    <w:rsid w:val="00FC28D6"/>
    <w:rsid w:val="00FC2E01"/>
    <w:rsid w:val="00FC3F3B"/>
    <w:rsid w:val="00FC4592"/>
    <w:rsid w:val="00FC4E92"/>
    <w:rsid w:val="00FC4F4D"/>
    <w:rsid w:val="00FC5F71"/>
    <w:rsid w:val="00FC7B74"/>
    <w:rsid w:val="00FC7D2B"/>
    <w:rsid w:val="00FD00C9"/>
    <w:rsid w:val="00FD02A6"/>
    <w:rsid w:val="00FD04AF"/>
    <w:rsid w:val="00FD0DE8"/>
    <w:rsid w:val="00FD1251"/>
    <w:rsid w:val="00FD16C1"/>
    <w:rsid w:val="00FD25A2"/>
    <w:rsid w:val="00FD2C52"/>
    <w:rsid w:val="00FD3245"/>
    <w:rsid w:val="00FD3348"/>
    <w:rsid w:val="00FD3FE6"/>
    <w:rsid w:val="00FD4140"/>
    <w:rsid w:val="00FD5FB6"/>
    <w:rsid w:val="00FD6472"/>
    <w:rsid w:val="00FD7D1A"/>
    <w:rsid w:val="00FE09DC"/>
    <w:rsid w:val="00FE1F31"/>
    <w:rsid w:val="00FE277A"/>
    <w:rsid w:val="00FE286C"/>
    <w:rsid w:val="00FE2B30"/>
    <w:rsid w:val="00FE35F0"/>
    <w:rsid w:val="00FE462E"/>
    <w:rsid w:val="00FE6050"/>
    <w:rsid w:val="00FE701A"/>
    <w:rsid w:val="00FE7B21"/>
    <w:rsid w:val="00FF05F0"/>
    <w:rsid w:val="00FF0DB5"/>
    <w:rsid w:val="00FF113A"/>
    <w:rsid w:val="00FF1B97"/>
    <w:rsid w:val="00FF1FCF"/>
    <w:rsid w:val="00FF2128"/>
    <w:rsid w:val="00FF3626"/>
    <w:rsid w:val="00FF3F31"/>
    <w:rsid w:val="00FF4B64"/>
    <w:rsid w:val="00FF4B67"/>
    <w:rsid w:val="00FF5BD5"/>
    <w:rsid w:val="00FF775E"/>
    <w:rsid w:val="00FF7B0A"/>
    <w:rsid w:val="012B7E10"/>
    <w:rsid w:val="0139751C"/>
    <w:rsid w:val="013C8D57"/>
    <w:rsid w:val="0163AEBC"/>
    <w:rsid w:val="017FE9E0"/>
    <w:rsid w:val="0187D6B4"/>
    <w:rsid w:val="019DE5D8"/>
    <w:rsid w:val="01A49F33"/>
    <w:rsid w:val="01A8176A"/>
    <w:rsid w:val="01B23B34"/>
    <w:rsid w:val="01B31DA2"/>
    <w:rsid w:val="01B3C330"/>
    <w:rsid w:val="01CC02E7"/>
    <w:rsid w:val="01D64F00"/>
    <w:rsid w:val="01DA9DB9"/>
    <w:rsid w:val="01DEA964"/>
    <w:rsid w:val="01F09EBB"/>
    <w:rsid w:val="01FCCC34"/>
    <w:rsid w:val="0202C08D"/>
    <w:rsid w:val="02219B5A"/>
    <w:rsid w:val="0248C6E7"/>
    <w:rsid w:val="02626464"/>
    <w:rsid w:val="0270EE7D"/>
    <w:rsid w:val="02865DA0"/>
    <w:rsid w:val="029EA0E6"/>
    <w:rsid w:val="02A53233"/>
    <w:rsid w:val="02A73496"/>
    <w:rsid w:val="02B359A4"/>
    <w:rsid w:val="02B5BF6C"/>
    <w:rsid w:val="02C01040"/>
    <w:rsid w:val="02C7D7B2"/>
    <w:rsid w:val="02D46102"/>
    <w:rsid w:val="02DC5B08"/>
    <w:rsid w:val="02E48E0C"/>
    <w:rsid w:val="02FCD052"/>
    <w:rsid w:val="0301D100"/>
    <w:rsid w:val="03058778"/>
    <w:rsid w:val="030770BB"/>
    <w:rsid w:val="031C232F"/>
    <w:rsid w:val="031D74FA"/>
    <w:rsid w:val="03228C02"/>
    <w:rsid w:val="033B5775"/>
    <w:rsid w:val="03A6D076"/>
    <w:rsid w:val="03A734FB"/>
    <w:rsid w:val="03BC2718"/>
    <w:rsid w:val="03C81D55"/>
    <w:rsid w:val="03CE344C"/>
    <w:rsid w:val="03D74E58"/>
    <w:rsid w:val="03EDF7E8"/>
    <w:rsid w:val="03F68CDA"/>
    <w:rsid w:val="041CB393"/>
    <w:rsid w:val="043100E6"/>
    <w:rsid w:val="0438A6E7"/>
    <w:rsid w:val="0451CE4D"/>
    <w:rsid w:val="0455C96C"/>
    <w:rsid w:val="04627336"/>
    <w:rsid w:val="0472422C"/>
    <w:rsid w:val="047783DE"/>
    <w:rsid w:val="047E5CA7"/>
    <w:rsid w:val="0484E1F4"/>
    <w:rsid w:val="04864223"/>
    <w:rsid w:val="0489B2E1"/>
    <w:rsid w:val="048DAF36"/>
    <w:rsid w:val="0493C14E"/>
    <w:rsid w:val="04956FCC"/>
    <w:rsid w:val="0495A0AF"/>
    <w:rsid w:val="04ADBCB7"/>
    <w:rsid w:val="04AED0CE"/>
    <w:rsid w:val="04B3EE28"/>
    <w:rsid w:val="04BBFF3B"/>
    <w:rsid w:val="04E0DB01"/>
    <w:rsid w:val="050608AA"/>
    <w:rsid w:val="0506D6DA"/>
    <w:rsid w:val="0508B027"/>
    <w:rsid w:val="05428643"/>
    <w:rsid w:val="0546C76C"/>
    <w:rsid w:val="054994DC"/>
    <w:rsid w:val="055A202A"/>
    <w:rsid w:val="055A74AE"/>
    <w:rsid w:val="0563BA4D"/>
    <w:rsid w:val="05670965"/>
    <w:rsid w:val="05825525"/>
    <w:rsid w:val="0583C013"/>
    <w:rsid w:val="05A478F6"/>
    <w:rsid w:val="05B49600"/>
    <w:rsid w:val="05B76057"/>
    <w:rsid w:val="05BB8BD8"/>
    <w:rsid w:val="05C5F89B"/>
    <w:rsid w:val="05D029CC"/>
    <w:rsid w:val="05DC6C06"/>
    <w:rsid w:val="05F6324F"/>
    <w:rsid w:val="06006B7C"/>
    <w:rsid w:val="060801A5"/>
    <w:rsid w:val="06130C94"/>
    <w:rsid w:val="061749D7"/>
    <w:rsid w:val="062EBEEC"/>
    <w:rsid w:val="064DA9B6"/>
    <w:rsid w:val="064E0BC8"/>
    <w:rsid w:val="064E30CF"/>
    <w:rsid w:val="06510905"/>
    <w:rsid w:val="066C8743"/>
    <w:rsid w:val="06769568"/>
    <w:rsid w:val="067CB6C9"/>
    <w:rsid w:val="06BC92D8"/>
    <w:rsid w:val="06C0EBB6"/>
    <w:rsid w:val="06E52001"/>
    <w:rsid w:val="06FFBB33"/>
    <w:rsid w:val="07198BE0"/>
    <w:rsid w:val="071C9AB2"/>
    <w:rsid w:val="07350FBF"/>
    <w:rsid w:val="073E7286"/>
    <w:rsid w:val="0744BE2A"/>
    <w:rsid w:val="0751E627"/>
    <w:rsid w:val="075E14D0"/>
    <w:rsid w:val="07749254"/>
    <w:rsid w:val="0778A98B"/>
    <w:rsid w:val="077A8212"/>
    <w:rsid w:val="078AAC29"/>
    <w:rsid w:val="078BD607"/>
    <w:rsid w:val="07949DDF"/>
    <w:rsid w:val="079A7E94"/>
    <w:rsid w:val="07A4CFC5"/>
    <w:rsid w:val="07AF87D2"/>
    <w:rsid w:val="07C0A849"/>
    <w:rsid w:val="07CBF44D"/>
    <w:rsid w:val="07E127D8"/>
    <w:rsid w:val="07EE1556"/>
    <w:rsid w:val="07F44D19"/>
    <w:rsid w:val="08071C90"/>
    <w:rsid w:val="080BB747"/>
    <w:rsid w:val="0813AF85"/>
    <w:rsid w:val="0813F674"/>
    <w:rsid w:val="08231CD5"/>
    <w:rsid w:val="0823B50E"/>
    <w:rsid w:val="0837BFAB"/>
    <w:rsid w:val="08401EE1"/>
    <w:rsid w:val="086EF85E"/>
    <w:rsid w:val="08887026"/>
    <w:rsid w:val="0892621A"/>
    <w:rsid w:val="0895CF1C"/>
    <w:rsid w:val="08AB9C63"/>
    <w:rsid w:val="08C153C7"/>
    <w:rsid w:val="08D0A9C9"/>
    <w:rsid w:val="08D41E83"/>
    <w:rsid w:val="08E0EE45"/>
    <w:rsid w:val="08EA7A57"/>
    <w:rsid w:val="08F6BC54"/>
    <w:rsid w:val="09047E4C"/>
    <w:rsid w:val="090A1690"/>
    <w:rsid w:val="091C56B3"/>
    <w:rsid w:val="09372281"/>
    <w:rsid w:val="094E8D6B"/>
    <w:rsid w:val="098759F9"/>
    <w:rsid w:val="099E9FAE"/>
    <w:rsid w:val="09A46007"/>
    <w:rsid w:val="09AB95EC"/>
    <w:rsid w:val="09ABF699"/>
    <w:rsid w:val="09ADAD61"/>
    <w:rsid w:val="09BE7AF2"/>
    <w:rsid w:val="09D07952"/>
    <w:rsid w:val="09D8D306"/>
    <w:rsid w:val="09DD3DA9"/>
    <w:rsid w:val="09EDDC8C"/>
    <w:rsid w:val="09F405FF"/>
    <w:rsid w:val="09F699DE"/>
    <w:rsid w:val="0A01801E"/>
    <w:rsid w:val="0A068FED"/>
    <w:rsid w:val="0A122AAD"/>
    <w:rsid w:val="0A41A4BE"/>
    <w:rsid w:val="0A53A6FE"/>
    <w:rsid w:val="0A56371C"/>
    <w:rsid w:val="0A6C7FDF"/>
    <w:rsid w:val="0A924144"/>
    <w:rsid w:val="0A9F4B03"/>
    <w:rsid w:val="0AAC46B9"/>
    <w:rsid w:val="0AB4AD3B"/>
    <w:rsid w:val="0AF13F02"/>
    <w:rsid w:val="0AF1FD16"/>
    <w:rsid w:val="0B007CBE"/>
    <w:rsid w:val="0B0276CC"/>
    <w:rsid w:val="0B0AAF56"/>
    <w:rsid w:val="0B10AE72"/>
    <w:rsid w:val="0B13C9AD"/>
    <w:rsid w:val="0B1B1CAF"/>
    <w:rsid w:val="0B27FDAF"/>
    <w:rsid w:val="0B2951C2"/>
    <w:rsid w:val="0B34732C"/>
    <w:rsid w:val="0B38125D"/>
    <w:rsid w:val="0B4FE428"/>
    <w:rsid w:val="0B56EB0F"/>
    <w:rsid w:val="0B6529AC"/>
    <w:rsid w:val="0B67713B"/>
    <w:rsid w:val="0BA4D5D8"/>
    <w:rsid w:val="0BDE1078"/>
    <w:rsid w:val="0BE7BB8E"/>
    <w:rsid w:val="0BEC0AAA"/>
    <w:rsid w:val="0C153B03"/>
    <w:rsid w:val="0C277FE6"/>
    <w:rsid w:val="0C3D9161"/>
    <w:rsid w:val="0C44F733"/>
    <w:rsid w:val="0C537D13"/>
    <w:rsid w:val="0C6CFFDE"/>
    <w:rsid w:val="0C7CF501"/>
    <w:rsid w:val="0C93F43F"/>
    <w:rsid w:val="0CB24BB2"/>
    <w:rsid w:val="0CB909BD"/>
    <w:rsid w:val="0CC4627A"/>
    <w:rsid w:val="0CCB2335"/>
    <w:rsid w:val="0CDCD136"/>
    <w:rsid w:val="0CEC0DBF"/>
    <w:rsid w:val="0CF18F60"/>
    <w:rsid w:val="0CF4E277"/>
    <w:rsid w:val="0CF5439B"/>
    <w:rsid w:val="0CFE4EF4"/>
    <w:rsid w:val="0CFE88B2"/>
    <w:rsid w:val="0D0DFBCE"/>
    <w:rsid w:val="0D1B4DCA"/>
    <w:rsid w:val="0D2C96D5"/>
    <w:rsid w:val="0D3467C9"/>
    <w:rsid w:val="0D35A5DB"/>
    <w:rsid w:val="0D400D74"/>
    <w:rsid w:val="0D418480"/>
    <w:rsid w:val="0D485484"/>
    <w:rsid w:val="0D6264C3"/>
    <w:rsid w:val="0D6CEB9C"/>
    <w:rsid w:val="0D6F095A"/>
    <w:rsid w:val="0D6F1545"/>
    <w:rsid w:val="0D796B57"/>
    <w:rsid w:val="0D7C6694"/>
    <w:rsid w:val="0D7C79A1"/>
    <w:rsid w:val="0D85E16F"/>
    <w:rsid w:val="0D99BFF3"/>
    <w:rsid w:val="0D9F32AF"/>
    <w:rsid w:val="0DA82B57"/>
    <w:rsid w:val="0DB107BC"/>
    <w:rsid w:val="0DB9A9FB"/>
    <w:rsid w:val="0DC52F87"/>
    <w:rsid w:val="0DCD0FDC"/>
    <w:rsid w:val="0DD7E909"/>
    <w:rsid w:val="0DE3D3EC"/>
    <w:rsid w:val="0DF05B85"/>
    <w:rsid w:val="0E0B09CC"/>
    <w:rsid w:val="0E215D6C"/>
    <w:rsid w:val="0E216551"/>
    <w:rsid w:val="0E32393A"/>
    <w:rsid w:val="0E3CE985"/>
    <w:rsid w:val="0E4AEBD8"/>
    <w:rsid w:val="0E85461A"/>
    <w:rsid w:val="0E8554FE"/>
    <w:rsid w:val="0E87DE20"/>
    <w:rsid w:val="0E8B4E1D"/>
    <w:rsid w:val="0E98C400"/>
    <w:rsid w:val="0EB59E08"/>
    <w:rsid w:val="0EB9F9D2"/>
    <w:rsid w:val="0EC40083"/>
    <w:rsid w:val="0ED97440"/>
    <w:rsid w:val="0F009C9F"/>
    <w:rsid w:val="0F036BAE"/>
    <w:rsid w:val="0F09C705"/>
    <w:rsid w:val="0F11C4D5"/>
    <w:rsid w:val="0F1D50E4"/>
    <w:rsid w:val="0F216E9C"/>
    <w:rsid w:val="0F3C3356"/>
    <w:rsid w:val="0F433A96"/>
    <w:rsid w:val="0F4CB4CB"/>
    <w:rsid w:val="0F4F4BD9"/>
    <w:rsid w:val="0F4F6571"/>
    <w:rsid w:val="0F54EEE3"/>
    <w:rsid w:val="0F56615A"/>
    <w:rsid w:val="0F5C1B5C"/>
    <w:rsid w:val="0F632BC7"/>
    <w:rsid w:val="0F819150"/>
    <w:rsid w:val="0F8E8ABC"/>
    <w:rsid w:val="0FB802F4"/>
    <w:rsid w:val="0FC1231E"/>
    <w:rsid w:val="0FCF390C"/>
    <w:rsid w:val="0FE0226F"/>
    <w:rsid w:val="100434AF"/>
    <w:rsid w:val="100E39B5"/>
    <w:rsid w:val="1021167B"/>
    <w:rsid w:val="1033BD00"/>
    <w:rsid w:val="10378C05"/>
    <w:rsid w:val="10404CA1"/>
    <w:rsid w:val="10435040"/>
    <w:rsid w:val="10438772"/>
    <w:rsid w:val="1044D307"/>
    <w:rsid w:val="10643F3A"/>
    <w:rsid w:val="1064BFCF"/>
    <w:rsid w:val="106CF771"/>
    <w:rsid w:val="10719C67"/>
    <w:rsid w:val="10A4532B"/>
    <w:rsid w:val="10CD098F"/>
    <w:rsid w:val="10D1F49D"/>
    <w:rsid w:val="10E6ECED"/>
    <w:rsid w:val="10E90CF5"/>
    <w:rsid w:val="10F49234"/>
    <w:rsid w:val="10FE8BE6"/>
    <w:rsid w:val="110D2738"/>
    <w:rsid w:val="110DACBE"/>
    <w:rsid w:val="110EDFC6"/>
    <w:rsid w:val="11196D6B"/>
    <w:rsid w:val="1119E646"/>
    <w:rsid w:val="1127CB6F"/>
    <w:rsid w:val="112DC4DB"/>
    <w:rsid w:val="1148BDA6"/>
    <w:rsid w:val="114ABC40"/>
    <w:rsid w:val="114B43E1"/>
    <w:rsid w:val="115CA418"/>
    <w:rsid w:val="11639E4D"/>
    <w:rsid w:val="117BC584"/>
    <w:rsid w:val="11A39E15"/>
    <w:rsid w:val="11A5DB30"/>
    <w:rsid w:val="11B23C40"/>
    <w:rsid w:val="11BDC59F"/>
    <w:rsid w:val="11BE44D0"/>
    <w:rsid w:val="11C1B86E"/>
    <w:rsid w:val="11E6B9C0"/>
    <w:rsid w:val="11EAA6D7"/>
    <w:rsid w:val="11EAF78A"/>
    <w:rsid w:val="11EB3E39"/>
    <w:rsid w:val="11F15B45"/>
    <w:rsid w:val="11FFDA3F"/>
    <w:rsid w:val="1207CC03"/>
    <w:rsid w:val="121AD3F2"/>
    <w:rsid w:val="121B7649"/>
    <w:rsid w:val="1245A56B"/>
    <w:rsid w:val="127DA4E3"/>
    <w:rsid w:val="128AC97C"/>
    <w:rsid w:val="12AF6A3A"/>
    <w:rsid w:val="12B3A44D"/>
    <w:rsid w:val="12CE2BDE"/>
    <w:rsid w:val="12CFA76A"/>
    <w:rsid w:val="12CFF07A"/>
    <w:rsid w:val="12D6BF1C"/>
    <w:rsid w:val="13003CC6"/>
    <w:rsid w:val="1314380F"/>
    <w:rsid w:val="1319B133"/>
    <w:rsid w:val="131C456D"/>
    <w:rsid w:val="132C1B7E"/>
    <w:rsid w:val="133B25EF"/>
    <w:rsid w:val="133E5916"/>
    <w:rsid w:val="13482114"/>
    <w:rsid w:val="135DA691"/>
    <w:rsid w:val="13632ED5"/>
    <w:rsid w:val="1377088F"/>
    <w:rsid w:val="137DAC3B"/>
    <w:rsid w:val="137EED0A"/>
    <w:rsid w:val="138CE795"/>
    <w:rsid w:val="13A0AC84"/>
    <w:rsid w:val="13A179EF"/>
    <w:rsid w:val="13A4D169"/>
    <w:rsid w:val="13B0D039"/>
    <w:rsid w:val="13BA29D8"/>
    <w:rsid w:val="13CAD930"/>
    <w:rsid w:val="13CDA113"/>
    <w:rsid w:val="13D1A7C3"/>
    <w:rsid w:val="1401E64B"/>
    <w:rsid w:val="140452F4"/>
    <w:rsid w:val="143DB109"/>
    <w:rsid w:val="143DE5D1"/>
    <w:rsid w:val="14494765"/>
    <w:rsid w:val="145B902F"/>
    <w:rsid w:val="14742221"/>
    <w:rsid w:val="1481021B"/>
    <w:rsid w:val="1487533E"/>
    <w:rsid w:val="1489754E"/>
    <w:rsid w:val="148DC986"/>
    <w:rsid w:val="14B9B2A5"/>
    <w:rsid w:val="14D04C3D"/>
    <w:rsid w:val="14EDF0C6"/>
    <w:rsid w:val="14F06B25"/>
    <w:rsid w:val="14F31C73"/>
    <w:rsid w:val="15055E94"/>
    <w:rsid w:val="15092AE1"/>
    <w:rsid w:val="150BC2EF"/>
    <w:rsid w:val="153C90DC"/>
    <w:rsid w:val="153D49E0"/>
    <w:rsid w:val="1540A1CA"/>
    <w:rsid w:val="155023CB"/>
    <w:rsid w:val="15568DEB"/>
    <w:rsid w:val="15616186"/>
    <w:rsid w:val="156351EF"/>
    <w:rsid w:val="157E974B"/>
    <w:rsid w:val="1583755E"/>
    <w:rsid w:val="158B0297"/>
    <w:rsid w:val="15930A3A"/>
    <w:rsid w:val="15BAF39A"/>
    <w:rsid w:val="15C1BA1C"/>
    <w:rsid w:val="15C6E414"/>
    <w:rsid w:val="15C9ACEF"/>
    <w:rsid w:val="15DAF3AA"/>
    <w:rsid w:val="1626E17B"/>
    <w:rsid w:val="163C6873"/>
    <w:rsid w:val="1647D53B"/>
    <w:rsid w:val="165A0CF7"/>
    <w:rsid w:val="16655420"/>
    <w:rsid w:val="166ECD41"/>
    <w:rsid w:val="166F81F5"/>
    <w:rsid w:val="16916680"/>
    <w:rsid w:val="16B17171"/>
    <w:rsid w:val="16B19263"/>
    <w:rsid w:val="16C25E0F"/>
    <w:rsid w:val="16D01A52"/>
    <w:rsid w:val="16E239F5"/>
    <w:rsid w:val="16E49C46"/>
    <w:rsid w:val="170D755E"/>
    <w:rsid w:val="170F064A"/>
    <w:rsid w:val="17115676"/>
    <w:rsid w:val="1715A5A3"/>
    <w:rsid w:val="171E6BAF"/>
    <w:rsid w:val="17570E22"/>
    <w:rsid w:val="17630103"/>
    <w:rsid w:val="177EB84F"/>
    <w:rsid w:val="179334C5"/>
    <w:rsid w:val="17992711"/>
    <w:rsid w:val="179A4C49"/>
    <w:rsid w:val="17A84299"/>
    <w:rsid w:val="17AD18F5"/>
    <w:rsid w:val="17BC8076"/>
    <w:rsid w:val="17C6A4FB"/>
    <w:rsid w:val="17CC91B0"/>
    <w:rsid w:val="17F98552"/>
    <w:rsid w:val="1800BC60"/>
    <w:rsid w:val="1809C33F"/>
    <w:rsid w:val="180CB28D"/>
    <w:rsid w:val="18327973"/>
    <w:rsid w:val="1836DFC2"/>
    <w:rsid w:val="184A1D4E"/>
    <w:rsid w:val="185F1A2F"/>
    <w:rsid w:val="1867F007"/>
    <w:rsid w:val="186B609B"/>
    <w:rsid w:val="186EE20D"/>
    <w:rsid w:val="18754C81"/>
    <w:rsid w:val="187BD38A"/>
    <w:rsid w:val="18AF1977"/>
    <w:rsid w:val="18D264FA"/>
    <w:rsid w:val="18D55E27"/>
    <w:rsid w:val="18E35E64"/>
    <w:rsid w:val="18E904B6"/>
    <w:rsid w:val="18F1165F"/>
    <w:rsid w:val="18F53C7D"/>
    <w:rsid w:val="18F9CCA1"/>
    <w:rsid w:val="190189C5"/>
    <w:rsid w:val="19188607"/>
    <w:rsid w:val="19189D68"/>
    <w:rsid w:val="1928988F"/>
    <w:rsid w:val="1934629E"/>
    <w:rsid w:val="1935FA6F"/>
    <w:rsid w:val="1936C3CE"/>
    <w:rsid w:val="194C7DC4"/>
    <w:rsid w:val="196B39A1"/>
    <w:rsid w:val="196EBBA7"/>
    <w:rsid w:val="1981465B"/>
    <w:rsid w:val="19AD3EFE"/>
    <w:rsid w:val="19B45137"/>
    <w:rsid w:val="19B547D6"/>
    <w:rsid w:val="19BD90A1"/>
    <w:rsid w:val="19E8C857"/>
    <w:rsid w:val="19F7C170"/>
    <w:rsid w:val="1A312362"/>
    <w:rsid w:val="1A4EB368"/>
    <w:rsid w:val="1A4EE852"/>
    <w:rsid w:val="1A6CE494"/>
    <w:rsid w:val="1A7A7EEF"/>
    <w:rsid w:val="1A8E793C"/>
    <w:rsid w:val="1A9E3DAB"/>
    <w:rsid w:val="1AB68105"/>
    <w:rsid w:val="1AC540B9"/>
    <w:rsid w:val="1ACE2283"/>
    <w:rsid w:val="1ACE8E20"/>
    <w:rsid w:val="1AF4732C"/>
    <w:rsid w:val="1B28F4AA"/>
    <w:rsid w:val="1B2C3138"/>
    <w:rsid w:val="1B304823"/>
    <w:rsid w:val="1B32F0C6"/>
    <w:rsid w:val="1B371B48"/>
    <w:rsid w:val="1B3BF157"/>
    <w:rsid w:val="1B4A38C7"/>
    <w:rsid w:val="1B5D474B"/>
    <w:rsid w:val="1B613E1C"/>
    <w:rsid w:val="1B6E8C41"/>
    <w:rsid w:val="1B7B0432"/>
    <w:rsid w:val="1B7C979A"/>
    <w:rsid w:val="1BA90B6E"/>
    <w:rsid w:val="1BB3744C"/>
    <w:rsid w:val="1BB62675"/>
    <w:rsid w:val="1BC5379B"/>
    <w:rsid w:val="1BCE949C"/>
    <w:rsid w:val="1BE8762F"/>
    <w:rsid w:val="1C02AC19"/>
    <w:rsid w:val="1C0F2029"/>
    <w:rsid w:val="1C1A67DA"/>
    <w:rsid w:val="1C1F86DA"/>
    <w:rsid w:val="1C2304E7"/>
    <w:rsid w:val="1C29652C"/>
    <w:rsid w:val="1C310006"/>
    <w:rsid w:val="1C32D37C"/>
    <w:rsid w:val="1C401711"/>
    <w:rsid w:val="1C43AAA7"/>
    <w:rsid w:val="1C73B035"/>
    <w:rsid w:val="1C82408D"/>
    <w:rsid w:val="1C845B7A"/>
    <w:rsid w:val="1C85AF0A"/>
    <w:rsid w:val="1C924052"/>
    <w:rsid w:val="1C936446"/>
    <w:rsid w:val="1C97872B"/>
    <w:rsid w:val="1CA74B92"/>
    <w:rsid w:val="1CA9B996"/>
    <w:rsid w:val="1CD6E341"/>
    <w:rsid w:val="1D00A2DD"/>
    <w:rsid w:val="1D04218B"/>
    <w:rsid w:val="1D12733E"/>
    <w:rsid w:val="1D27687D"/>
    <w:rsid w:val="1D2C0F96"/>
    <w:rsid w:val="1D30124A"/>
    <w:rsid w:val="1D370CC1"/>
    <w:rsid w:val="1D40395E"/>
    <w:rsid w:val="1D50987D"/>
    <w:rsid w:val="1D611415"/>
    <w:rsid w:val="1D74A425"/>
    <w:rsid w:val="1D999699"/>
    <w:rsid w:val="1D9F37C4"/>
    <w:rsid w:val="1DA91BCA"/>
    <w:rsid w:val="1DAF24EA"/>
    <w:rsid w:val="1DB7FDF0"/>
    <w:rsid w:val="1DBD5099"/>
    <w:rsid w:val="1DD163A3"/>
    <w:rsid w:val="1DD4D176"/>
    <w:rsid w:val="1DDF835B"/>
    <w:rsid w:val="1DF7CB44"/>
    <w:rsid w:val="1E24229C"/>
    <w:rsid w:val="1E2AB1F1"/>
    <w:rsid w:val="1E2EF643"/>
    <w:rsid w:val="1E365396"/>
    <w:rsid w:val="1E3F2D20"/>
    <w:rsid w:val="1E53F0FD"/>
    <w:rsid w:val="1E8BFF7C"/>
    <w:rsid w:val="1E995618"/>
    <w:rsid w:val="1EAFBE11"/>
    <w:rsid w:val="1EBB099C"/>
    <w:rsid w:val="1ECECB52"/>
    <w:rsid w:val="1ED5AE0E"/>
    <w:rsid w:val="1F02E00F"/>
    <w:rsid w:val="1F378046"/>
    <w:rsid w:val="1F3F7A90"/>
    <w:rsid w:val="1F73E5CF"/>
    <w:rsid w:val="1F76A647"/>
    <w:rsid w:val="1F8A64E0"/>
    <w:rsid w:val="1F946B2B"/>
    <w:rsid w:val="1FCC1DE7"/>
    <w:rsid w:val="1FDAF08B"/>
    <w:rsid w:val="1FE672CD"/>
    <w:rsid w:val="1FEAC2B3"/>
    <w:rsid w:val="1FF3AC6C"/>
    <w:rsid w:val="2017B158"/>
    <w:rsid w:val="201C49F9"/>
    <w:rsid w:val="20291C2C"/>
    <w:rsid w:val="2029E282"/>
    <w:rsid w:val="202E6780"/>
    <w:rsid w:val="2038C9D5"/>
    <w:rsid w:val="20396830"/>
    <w:rsid w:val="2050C396"/>
    <w:rsid w:val="2058A5E8"/>
    <w:rsid w:val="205E7252"/>
    <w:rsid w:val="205E9889"/>
    <w:rsid w:val="2062EA52"/>
    <w:rsid w:val="2077882A"/>
    <w:rsid w:val="2081B4AA"/>
    <w:rsid w:val="20853E2A"/>
    <w:rsid w:val="208604D3"/>
    <w:rsid w:val="20A552C9"/>
    <w:rsid w:val="20A5850A"/>
    <w:rsid w:val="20B52B06"/>
    <w:rsid w:val="20C22861"/>
    <w:rsid w:val="20E078E0"/>
    <w:rsid w:val="20E1E604"/>
    <w:rsid w:val="20FDFF97"/>
    <w:rsid w:val="210D7B7E"/>
    <w:rsid w:val="211E281A"/>
    <w:rsid w:val="21734580"/>
    <w:rsid w:val="217E5E13"/>
    <w:rsid w:val="21B1B828"/>
    <w:rsid w:val="21BB07AD"/>
    <w:rsid w:val="21EF96B5"/>
    <w:rsid w:val="21FA2D50"/>
    <w:rsid w:val="21FD1276"/>
    <w:rsid w:val="220844C2"/>
    <w:rsid w:val="22215A79"/>
    <w:rsid w:val="22368D73"/>
    <w:rsid w:val="22454774"/>
    <w:rsid w:val="224E2143"/>
    <w:rsid w:val="225270F0"/>
    <w:rsid w:val="2256823F"/>
    <w:rsid w:val="225A123A"/>
    <w:rsid w:val="22694DA5"/>
    <w:rsid w:val="2271B9C9"/>
    <w:rsid w:val="2285C584"/>
    <w:rsid w:val="22B01BC9"/>
    <w:rsid w:val="22CF2A74"/>
    <w:rsid w:val="22F8836F"/>
    <w:rsid w:val="22F8A197"/>
    <w:rsid w:val="22FE1F3C"/>
    <w:rsid w:val="23042395"/>
    <w:rsid w:val="231B0464"/>
    <w:rsid w:val="231C3B4B"/>
    <w:rsid w:val="2327BD4D"/>
    <w:rsid w:val="23471248"/>
    <w:rsid w:val="23538A0F"/>
    <w:rsid w:val="235DEC21"/>
    <w:rsid w:val="238215EB"/>
    <w:rsid w:val="2390F0F9"/>
    <w:rsid w:val="2398C84F"/>
    <w:rsid w:val="23A35D75"/>
    <w:rsid w:val="23B02882"/>
    <w:rsid w:val="23B043C0"/>
    <w:rsid w:val="23DBDB16"/>
    <w:rsid w:val="2422E51C"/>
    <w:rsid w:val="242B1425"/>
    <w:rsid w:val="242DE57E"/>
    <w:rsid w:val="243CF611"/>
    <w:rsid w:val="244A5ADB"/>
    <w:rsid w:val="2456B3B2"/>
    <w:rsid w:val="2456D71A"/>
    <w:rsid w:val="24833A6E"/>
    <w:rsid w:val="2484BC23"/>
    <w:rsid w:val="248D714F"/>
    <w:rsid w:val="24929E2E"/>
    <w:rsid w:val="24945DF8"/>
    <w:rsid w:val="2498D2DF"/>
    <w:rsid w:val="249BC1C4"/>
    <w:rsid w:val="249CC4F1"/>
    <w:rsid w:val="24A8BA3D"/>
    <w:rsid w:val="24B12525"/>
    <w:rsid w:val="24C5AC8A"/>
    <w:rsid w:val="24F2D83C"/>
    <w:rsid w:val="24F6467F"/>
    <w:rsid w:val="251A2827"/>
    <w:rsid w:val="251BB3F4"/>
    <w:rsid w:val="25255446"/>
    <w:rsid w:val="252BFD76"/>
    <w:rsid w:val="2531DEF3"/>
    <w:rsid w:val="253D0472"/>
    <w:rsid w:val="25524517"/>
    <w:rsid w:val="25540055"/>
    <w:rsid w:val="25540AAA"/>
    <w:rsid w:val="2558FB3B"/>
    <w:rsid w:val="255B633D"/>
    <w:rsid w:val="25857A96"/>
    <w:rsid w:val="2586AA1E"/>
    <w:rsid w:val="25A92CDE"/>
    <w:rsid w:val="25BBF6D7"/>
    <w:rsid w:val="25BDF99A"/>
    <w:rsid w:val="25BFB4DE"/>
    <w:rsid w:val="25E545FE"/>
    <w:rsid w:val="25F07F38"/>
    <w:rsid w:val="25F195B3"/>
    <w:rsid w:val="26030010"/>
    <w:rsid w:val="261D515A"/>
    <w:rsid w:val="261D7B75"/>
    <w:rsid w:val="266ACF70"/>
    <w:rsid w:val="2672ABEA"/>
    <w:rsid w:val="2673F82A"/>
    <w:rsid w:val="2676A490"/>
    <w:rsid w:val="2680F8F2"/>
    <w:rsid w:val="2681453C"/>
    <w:rsid w:val="2690FE9E"/>
    <w:rsid w:val="2697457C"/>
    <w:rsid w:val="26B76567"/>
    <w:rsid w:val="26C586EB"/>
    <w:rsid w:val="26D1768B"/>
    <w:rsid w:val="26D24DAC"/>
    <w:rsid w:val="26D3A04B"/>
    <w:rsid w:val="26E22549"/>
    <w:rsid w:val="26E7D912"/>
    <w:rsid w:val="26EB3DDA"/>
    <w:rsid w:val="26FD5362"/>
    <w:rsid w:val="2716940E"/>
    <w:rsid w:val="27280D37"/>
    <w:rsid w:val="2747B197"/>
    <w:rsid w:val="2749BB4F"/>
    <w:rsid w:val="274C35F9"/>
    <w:rsid w:val="27536CFF"/>
    <w:rsid w:val="276B16F1"/>
    <w:rsid w:val="2773E3D0"/>
    <w:rsid w:val="2779B04F"/>
    <w:rsid w:val="27823FD8"/>
    <w:rsid w:val="2786165C"/>
    <w:rsid w:val="2795D636"/>
    <w:rsid w:val="279D1AC7"/>
    <w:rsid w:val="279F58A0"/>
    <w:rsid w:val="27A2990A"/>
    <w:rsid w:val="27A58A10"/>
    <w:rsid w:val="27B6088F"/>
    <w:rsid w:val="27C52F6E"/>
    <w:rsid w:val="27D22D6E"/>
    <w:rsid w:val="27D27456"/>
    <w:rsid w:val="27F6B1E5"/>
    <w:rsid w:val="28140D3A"/>
    <w:rsid w:val="2818B0BD"/>
    <w:rsid w:val="28206747"/>
    <w:rsid w:val="282B70D0"/>
    <w:rsid w:val="283255BB"/>
    <w:rsid w:val="2859E6A1"/>
    <w:rsid w:val="285DD2B3"/>
    <w:rsid w:val="2860C495"/>
    <w:rsid w:val="28622086"/>
    <w:rsid w:val="286CB712"/>
    <w:rsid w:val="287FF93C"/>
    <w:rsid w:val="288A651A"/>
    <w:rsid w:val="28CDBC4A"/>
    <w:rsid w:val="28D6650C"/>
    <w:rsid w:val="28DABFAB"/>
    <w:rsid w:val="294961A8"/>
    <w:rsid w:val="294ADC41"/>
    <w:rsid w:val="29560FE7"/>
    <w:rsid w:val="2958F20D"/>
    <w:rsid w:val="29595F8D"/>
    <w:rsid w:val="296A9E25"/>
    <w:rsid w:val="2972064C"/>
    <w:rsid w:val="2975FD35"/>
    <w:rsid w:val="297E6B3A"/>
    <w:rsid w:val="29869B23"/>
    <w:rsid w:val="298733AC"/>
    <w:rsid w:val="2988AA44"/>
    <w:rsid w:val="298B1775"/>
    <w:rsid w:val="298B2B6F"/>
    <w:rsid w:val="29919782"/>
    <w:rsid w:val="299AD8DE"/>
    <w:rsid w:val="299E43FE"/>
    <w:rsid w:val="29A0A5A3"/>
    <w:rsid w:val="29AA0726"/>
    <w:rsid w:val="29AC109E"/>
    <w:rsid w:val="29E0468B"/>
    <w:rsid w:val="29E0A599"/>
    <w:rsid w:val="29FD6EB5"/>
    <w:rsid w:val="2A0B4C4C"/>
    <w:rsid w:val="2A11EF94"/>
    <w:rsid w:val="2A1BC678"/>
    <w:rsid w:val="2A1E9CB2"/>
    <w:rsid w:val="2A246F10"/>
    <w:rsid w:val="2A267328"/>
    <w:rsid w:val="2A2C4BF4"/>
    <w:rsid w:val="2A5FB24F"/>
    <w:rsid w:val="2A6C0A1D"/>
    <w:rsid w:val="2A70ABA8"/>
    <w:rsid w:val="2A82608B"/>
    <w:rsid w:val="2A858D12"/>
    <w:rsid w:val="2A8F3A1E"/>
    <w:rsid w:val="2A99443B"/>
    <w:rsid w:val="2A9FC25B"/>
    <w:rsid w:val="2AB4CE6F"/>
    <w:rsid w:val="2ACC838A"/>
    <w:rsid w:val="2ADC43A8"/>
    <w:rsid w:val="2AE41DB7"/>
    <w:rsid w:val="2AFA849A"/>
    <w:rsid w:val="2B001882"/>
    <w:rsid w:val="2B03E548"/>
    <w:rsid w:val="2B1B9575"/>
    <w:rsid w:val="2B218AA8"/>
    <w:rsid w:val="2B25CDBF"/>
    <w:rsid w:val="2B2AD3C2"/>
    <w:rsid w:val="2B2EAEE2"/>
    <w:rsid w:val="2B430032"/>
    <w:rsid w:val="2B44930F"/>
    <w:rsid w:val="2B621E74"/>
    <w:rsid w:val="2B699DE7"/>
    <w:rsid w:val="2B6D8CE7"/>
    <w:rsid w:val="2B754C4F"/>
    <w:rsid w:val="2B783BD1"/>
    <w:rsid w:val="2B7AAFC1"/>
    <w:rsid w:val="2B86B501"/>
    <w:rsid w:val="2B90E0BD"/>
    <w:rsid w:val="2B9265D1"/>
    <w:rsid w:val="2BA525AA"/>
    <w:rsid w:val="2BBDF81E"/>
    <w:rsid w:val="2BCCF711"/>
    <w:rsid w:val="2BDD70D4"/>
    <w:rsid w:val="2BE0D75F"/>
    <w:rsid w:val="2BE48B66"/>
    <w:rsid w:val="2BF16E41"/>
    <w:rsid w:val="2BF2712A"/>
    <w:rsid w:val="2BF79AD3"/>
    <w:rsid w:val="2BFBD15D"/>
    <w:rsid w:val="2BFE553C"/>
    <w:rsid w:val="2C007118"/>
    <w:rsid w:val="2C21551D"/>
    <w:rsid w:val="2C2B1F74"/>
    <w:rsid w:val="2C400E9F"/>
    <w:rsid w:val="2C4EA4F0"/>
    <w:rsid w:val="2C539F5A"/>
    <w:rsid w:val="2C53CEA6"/>
    <w:rsid w:val="2C55AE89"/>
    <w:rsid w:val="2C5DE90F"/>
    <w:rsid w:val="2C674C1E"/>
    <w:rsid w:val="2C6F0432"/>
    <w:rsid w:val="2C7667CD"/>
    <w:rsid w:val="2C7F66EA"/>
    <w:rsid w:val="2CB01771"/>
    <w:rsid w:val="2CDABB28"/>
    <w:rsid w:val="2CE4AF69"/>
    <w:rsid w:val="2D05F39C"/>
    <w:rsid w:val="2D15FD86"/>
    <w:rsid w:val="2D164CB2"/>
    <w:rsid w:val="2D1AB5D5"/>
    <w:rsid w:val="2D1D8148"/>
    <w:rsid w:val="2D205E13"/>
    <w:rsid w:val="2D280874"/>
    <w:rsid w:val="2D2FCB0A"/>
    <w:rsid w:val="2D4B7E86"/>
    <w:rsid w:val="2D53E823"/>
    <w:rsid w:val="2D80501F"/>
    <w:rsid w:val="2DA7D51F"/>
    <w:rsid w:val="2DAE99AB"/>
    <w:rsid w:val="2DBC5D69"/>
    <w:rsid w:val="2DE2556E"/>
    <w:rsid w:val="2DE76F27"/>
    <w:rsid w:val="2E178E7A"/>
    <w:rsid w:val="2E20982A"/>
    <w:rsid w:val="2E21379E"/>
    <w:rsid w:val="2E2625B5"/>
    <w:rsid w:val="2E2992A0"/>
    <w:rsid w:val="2E2997F3"/>
    <w:rsid w:val="2E42259C"/>
    <w:rsid w:val="2E4688F6"/>
    <w:rsid w:val="2E6EAE5A"/>
    <w:rsid w:val="2E735960"/>
    <w:rsid w:val="2E79F815"/>
    <w:rsid w:val="2E81634C"/>
    <w:rsid w:val="2E901242"/>
    <w:rsid w:val="2EBFB92F"/>
    <w:rsid w:val="2EC0EF05"/>
    <w:rsid w:val="2EC2DB16"/>
    <w:rsid w:val="2EC4A9E4"/>
    <w:rsid w:val="2EF6D30F"/>
    <w:rsid w:val="2EF95FEB"/>
    <w:rsid w:val="2F0734B3"/>
    <w:rsid w:val="2F333EAB"/>
    <w:rsid w:val="2F518623"/>
    <w:rsid w:val="2F6C8EC6"/>
    <w:rsid w:val="2F6C91DE"/>
    <w:rsid w:val="2F6DBF6C"/>
    <w:rsid w:val="2F7EE596"/>
    <w:rsid w:val="2F82D859"/>
    <w:rsid w:val="2F978006"/>
    <w:rsid w:val="2FA69621"/>
    <w:rsid w:val="2FAAD4F2"/>
    <w:rsid w:val="2FAD9953"/>
    <w:rsid w:val="2FBE38F8"/>
    <w:rsid w:val="2FD3D520"/>
    <w:rsid w:val="2FF8C151"/>
    <w:rsid w:val="300A3FEB"/>
    <w:rsid w:val="300FB4B8"/>
    <w:rsid w:val="3010E89D"/>
    <w:rsid w:val="3015D21D"/>
    <w:rsid w:val="3044768A"/>
    <w:rsid w:val="304B82CB"/>
    <w:rsid w:val="305A4AAB"/>
    <w:rsid w:val="3062CA8E"/>
    <w:rsid w:val="306E690C"/>
    <w:rsid w:val="306FF126"/>
    <w:rsid w:val="309E2257"/>
    <w:rsid w:val="309EE879"/>
    <w:rsid w:val="30A71EDF"/>
    <w:rsid w:val="30BBF6A4"/>
    <w:rsid w:val="30C123D9"/>
    <w:rsid w:val="30C7FB09"/>
    <w:rsid w:val="30C9AD86"/>
    <w:rsid w:val="30DD362D"/>
    <w:rsid w:val="30EB4C2F"/>
    <w:rsid w:val="30FBE0D9"/>
    <w:rsid w:val="31033CAA"/>
    <w:rsid w:val="31165FB8"/>
    <w:rsid w:val="311A5EA7"/>
    <w:rsid w:val="3129088E"/>
    <w:rsid w:val="314784FF"/>
    <w:rsid w:val="314A3165"/>
    <w:rsid w:val="314CBACB"/>
    <w:rsid w:val="31509DC1"/>
    <w:rsid w:val="3151E018"/>
    <w:rsid w:val="3158F01D"/>
    <w:rsid w:val="31686FD7"/>
    <w:rsid w:val="3182FED9"/>
    <w:rsid w:val="318D560D"/>
    <w:rsid w:val="318DC368"/>
    <w:rsid w:val="3190F54F"/>
    <w:rsid w:val="31A18866"/>
    <w:rsid w:val="31B22FD8"/>
    <w:rsid w:val="31B3BDB1"/>
    <w:rsid w:val="31E40A6F"/>
    <w:rsid w:val="31E5700A"/>
    <w:rsid w:val="31E80046"/>
    <w:rsid w:val="31EF1B8A"/>
    <w:rsid w:val="31F18443"/>
    <w:rsid w:val="31FC791A"/>
    <w:rsid w:val="3207561C"/>
    <w:rsid w:val="3208A7DB"/>
    <w:rsid w:val="321C74DC"/>
    <w:rsid w:val="321E3573"/>
    <w:rsid w:val="32250C85"/>
    <w:rsid w:val="3237E43E"/>
    <w:rsid w:val="3247C3E3"/>
    <w:rsid w:val="32632D61"/>
    <w:rsid w:val="3284C0B3"/>
    <w:rsid w:val="3288A92C"/>
    <w:rsid w:val="3296D749"/>
    <w:rsid w:val="32A7FBD8"/>
    <w:rsid w:val="32BCCB45"/>
    <w:rsid w:val="32CCD9FF"/>
    <w:rsid w:val="32E1A878"/>
    <w:rsid w:val="32E22563"/>
    <w:rsid w:val="32F60EDA"/>
    <w:rsid w:val="32FCE669"/>
    <w:rsid w:val="3309D59A"/>
    <w:rsid w:val="33175735"/>
    <w:rsid w:val="3319E014"/>
    <w:rsid w:val="333A4E6C"/>
    <w:rsid w:val="3363358D"/>
    <w:rsid w:val="3364DEA0"/>
    <w:rsid w:val="33734442"/>
    <w:rsid w:val="33747E0D"/>
    <w:rsid w:val="33801D0E"/>
    <w:rsid w:val="3393D010"/>
    <w:rsid w:val="33BFE0B5"/>
    <w:rsid w:val="33CB7530"/>
    <w:rsid w:val="33D1DCF2"/>
    <w:rsid w:val="33E404B0"/>
    <w:rsid w:val="33ECD8F0"/>
    <w:rsid w:val="33F7E420"/>
    <w:rsid w:val="34111209"/>
    <w:rsid w:val="34337C87"/>
    <w:rsid w:val="343A7967"/>
    <w:rsid w:val="347375DD"/>
    <w:rsid w:val="34829CE7"/>
    <w:rsid w:val="348EE87A"/>
    <w:rsid w:val="34928B36"/>
    <w:rsid w:val="34A25F87"/>
    <w:rsid w:val="34B7636A"/>
    <w:rsid w:val="34C879A7"/>
    <w:rsid w:val="34F147D8"/>
    <w:rsid w:val="34F47D89"/>
    <w:rsid w:val="34F4BF7F"/>
    <w:rsid w:val="34FBBD88"/>
    <w:rsid w:val="351322B5"/>
    <w:rsid w:val="3514189C"/>
    <w:rsid w:val="351B2D19"/>
    <w:rsid w:val="351D23F7"/>
    <w:rsid w:val="35422FFA"/>
    <w:rsid w:val="35652CE7"/>
    <w:rsid w:val="356AE41A"/>
    <w:rsid w:val="356BE7DC"/>
    <w:rsid w:val="356F7D33"/>
    <w:rsid w:val="35773B7D"/>
    <w:rsid w:val="35A36C53"/>
    <w:rsid w:val="35A57E5E"/>
    <w:rsid w:val="35BE0573"/>
    <w:rsid w:val="35C75FEB"/>
    <w:rsid w:val="35F82A86"/>
    <w:rsid w:val="35F96368"/>
    <w:rsid w:val="36007F27"/>
    <w:rsid w:val="3607D30C"/>
    <w:rsid w:val="3608B48E"/>
    <w:rsid w:val="3610DCBB"/>
    <w:rsid w:val="36245F4E"/>
    <w:rsid w:val="362871A4"/>
    <w:rsid w:val="362E5B97"/>
    <w:rsid w:val="3636E849"/>
    <w:rsid w:val="3637FAAB"/>
    <w:rsid w:val="363A1A63"/>
    <w:rsid w:val="3655D15B"/>
    <w:rsid w:val="36722396"/>
    <w:rsid w:val="367C8A24"/>
    <w:rsid w:val="367D2790"/>
    <w:rsid w:val="3681A689"/>
    <w:rsid w:val="3688476F"/>
    <w:rsid w:val="368BE431"/>
    <w:rsid w:val="3692C677"/>
    <w:rsid w:val="369B64EE"/>
    <w:rsid w:val="36A71F33"/>
    <w:rsid w:val="36ABE72B"/>
    <w:rsid w:val="36AFE9DD"/>
    <w:rsid w:val="36B1C390"/>
    <w:rsid w:val="36C68D52"/>
    <w:rsid w:val="36C9E9C1"/>
    <w:rsid w:val="36D64B4F"/>
    <w:rsid w:val="36FEC092"/>
    <w:rsid w:val="37042274"/>
    <w:rsid w:val="370E43D7"/>
    <w:rsid w:val="37206C10"/>
    <w:rsid w:val="3725FCD3"/>
    <w:rsid w:val="37382BD1"/>
    <w:rsid w:val="373BAFD2"/>
    <w:rsid w:val="37472EDF"/>
    <w:rsid w:val="374EA6E9"/>
    <w:rsid w:val="3772B3F9"/>
    <w:rsid w:val="37804C74"/>
    <w:rsid w:val="378AE6AD"/>
    <w:rsid w:val="3790BA21"/>
    <w:rsid w:val="3794B8CE"/>
    <w:rsid w:val="379D0ACF"/>
    <w:rsid w:val="37A2A90F"/>
    <w:rsid w:val="37BB5F5E"/>
    <w:rsid w:val="37BC6858"/>
    <w:rsid w:val="37ED33F7"/>
    <w:rsid w:val="37F12F78"/>
    <w:rsid w:val="380E41A5"/>
    <w:rsid w:val="38146821"/>
    <w:rsid w:val="381F4180"/>
    <w:rsid w:val="38296BE8"/>
    <w:rsid w:val="383609A9"/>
    <w:rsid w:val="385A8DC9"/>
    <w:rsid w:val="386844A3"/>
    <w:rsid w:val="386B8B8D"/>
    <w:rsid w:val="3872BC5E"/>
    <w:rsid w:val="3877CE7D"/>
    <w:rsid w:val="388E0FF7"/>
    <w:rsid w:val="38D9F5D3"/>
    <w:rsid w:val="38DDDC13"/>
    <w:rsid w:val="38E5D6E6"/>
    <w:rsid w:val="38F1F8CC"/>
    <w:rsid w:val="38F3D3DD"/>
    <w:rsid w:val="38F3F37E"/>
    <w:rsid w:val="390F5EA2"/>
    <w:rsid w:val="3932BA5D"/>
    <w:rsid w:val="3950BB4D"/>
    <w:rsid w:val="3954CDDB"/>
    <w:rsid w:val="39717DD7"/>
    <w:rsid w:val="39866354"/>
    <w:rsid w:val="3992D77E"/>
    <w:rsid w:val="39A1E393"/>
    <w:rsid w:val="39A5B8B2"/>
    <w:rsid w:val="39B148D4"/>
    <w:rsid w:val="39B439AE"/>
    <w:rsid w:val="39B49F3C"/>
    <w:rsid w:val="39B81DC0"/>
    <w:rsid w:val="39C3C123"/>
    <w:rsid w:val="39DD6A9E"/>
    <w:rsid w:val="3A11CF30"/>
    <w:rsid w:val="3A2C020F"/>
    <w:rsid w:val="3A2DD359"/>
    <w:rsid w:val="3A34BA95"/>
    <w:rsid w:val="3A3825FE"/>
    <w:rsid w:val="3A39FD5C"/>
    <w:rsid w:val="3A3A54C1"/>
    <w:rsid w:val="3A3BCC11"/>
    <w:rsid w:val="3A405B07"/>
    <w:rsid w:val="3A4F13D1"/>
    <w:rsid w:val="3A580B4B"/>
    <w:rsid w:val="3A631EAB"/>
    <w:rsid w:val="3A66F09D"/>
    <w:rsid w:val="3A81F09A"/>
    <w:rsid w:val="3A8A3802"/>
    <w:rsid w:val="3A8B7363"/>
    <w:rsid w:val="3A9676C8"/>
    <w:rsid w:val="3A9769CB"/>
    <w:rsid w:val="3A9C0E87"/>
    <w:rsid w:val="3AA32823"/>
    <w:rsid w:val="3AB18F63"/>
    <w:rsid w:val="3AF5F822"/>
    <w:rsid w:val="3AF92BC8"/>
    <w:rsid w:val="3B00EB71"/>
    <w:rsid w:val="3B0DF882"/>
    <w:rsid w:val="3B189B72"/>
    <w:rsid w:val="3B22CB20"/>
    <w:rsid w:val="3B28AC7A"/>
    <w:rsid w:val="3B33268F"/>
    <w:rsid w:val="3B5A2D02"/>
    <w:rsid w:val="3B6A21AB"/>
    <w:rsid w:val="3B761959"/>
    <w:rsid w:val="3BA378DE"/>
    <w:rsid w:val="3BA71DDE"/>
    <w:rsid w:val="3BA9D059"/>
    <w:rsid w:val="3BCF8789"/>
    <w:rsid w:val="3BD9D40F"/>
    <w:rsid w:val="3BE4B4FD"/>
    <w:rsid w:val="3BEB3C82"/>
    <w:rsid w:val="3BEB930B"/>
    <w:rsid w:val="3BF41FBD"/>
    <w:rsid w:val="3C0FEFBF"/>
    <w:rsid w:val="3C23B967"/>
    <w:rsid w:val="3C47225B"/>
    <w:rsid w:val="3C50556C"/>
    <w:rsid w:val="3C55930B"/>
    <w:rsid w:val="3C6B765B"/>
    <w:rsid w:val="3C71C2A4"/>
    <w:rsid w:val="3C773257"/>
    <w:rsid w:val="3C802705"/>
    <w:rsid w:val="3C83C51B"/>
    <w:rsid w:val="3C8465A6"/>
    <w:rsid w:val="3C96075F"/>
    <w:rsid w:val="3C9CCEF5"/>
    <w:rsid w:val="3CAE1870"/>
    <w:rsid w:val="3CB10922"/>
    <w:rsid w:val="3CBC2061"/>
    <w:rsid w:val="3CC838B6"/>
    <w:rsid w:val="3CD4001A"/>
    <w:rsid w:val="3CD91F50"/>
    <w:rsid w:val="3CDEE495"/>
    <w:rsid w:val="3CF8540C"/>
    <w:rsid w:val="3CF8A236"/>
    <w:rsid w:val="3CFE24A3"/>
    <w:rsid w:val="3D09A2A0"/>
    <w:rsid w:val="3D157C0A"/>
    <w:rsid w:val="3D1C7320"/>
    <w:rsid w:val="3D210C79"/>
    <w:rsid w:val="3D41053C"/>
    <w:rsid w:val="3D68DBE1"/>
    <w:rsid w:val="3D75643D"/>
    <w:rsid w:val="3D88DF2F"/>
    <w:rsid w:val="3D8A5B6F"/>
    <w:rsid w:val="3D8BC6AE"/>
    <w:rsid w:val="3DA8F121"/>
    <w:rsid w:val="3DB1B05C"/>
    <w:rsid w:val="3DB99DAA"/>
    <w:rsid w:val="3DBBD61F"/>
    <w:rsid w:val="3DEB0083"/>
    <w:rsid w:val="3DF232AD"/>
    <w:rsid w:val="3E1EDA73"/>
    <w:rsid w:val="3E23BB6C"/>
    <w:rsid w:val="3E32DCE4"/>
    <w:rsid w:val="3E44A8B8"/>
    <w:rsid w:val="3E4DC7B9"/>
    <w:rsid w:val="3E614FB1"/>
    <w:rsid w:val="3E820789"/>
    <w:rsid w:val="3E8635BD"/>
    <w:rsid w:val="3E987626"/>
    <w:rsid w:val="3E9F4ADF"/>
    <w:rsid w:val="3EAEA68E"/>
    <w:rsid w:val="3EBBFFDD"/>
    <w:rsid w:val="3EE1C719"/>
    <w:rsid w:val="3F14DAB7"/>
    <w:rsid w:val="3F2A0FBA"/>
    <w:rsid w:val="3F2A3660"/>
    <w:rsid w:val="3F2D9F57"/>
    <w:rsid w:val="3F340589"/>
    <w:rsid w:val="3F3FB89B"/>
    <w:rsid w:val="3F41565A"/>
    <w:rsid w:val="3F42198E"/>
    <w:rsid w:val="3F63438F"/>
    <w:rsid w:val="3F6B332E"/>
    <w:rsid w:val="3F7F8C6B"/>
    <w:rsid w:val="3F849AAA"/>
    <w:rsid w:val="3F8BAE94"/>
    <w:rsid w:val="3FBBC306"/>
    <w:rsid w:val="3FCEAD45"/>
    <w:rsid w:val="3FE0495E"/>
    <w:rsid w:val="3FF0FB19"/>
    <w:rsid w:val="40075AEE"/>
    <w:rsid w:val="400AB398"/>
    <w:rsid w:val="400CB202"/>
    <w:rsid w:val="4015A70A"/>
    <w:rsid w:val="402E2858"/>
    <w:rsid w:val="40367AD0"/>
    <w:rsid w:val="4038F2AD"/>
    <w:rsid w:val="403BA0E4"/>
    <w:rsid w:val="4048C519"/>
    <w:rsid w:val="404B7A80"/>
    <w:rsid w:val="406209AF"/>
    <w:rsid w:val="40928E04"/>
    <w:rsid w:val="40A096D5"/>
    <w:rsid w:val="40A3E6C3"/>
    <w:rsid w:val="40AA6E62"/>
    <w:rsid w:val="40D8DBA7"/>
    <w:rsid w:val="40E2FCFF"/>
    <w:rsid w:val="40F05AEC"/>
    <w:rsid w:val="40FEB3C6"/>
    <w:rsid w:val="410B1679"/>
    <w:rsid w:val="411F9BAB"/>
    <w:rsid w:val="412D2B87"/>
    <w:rsid w:val="413D128E"/>
    <w:rsid w:val="41484009"/>
    <w:rsid w:val="41522812"/>
    <w:rsid w:val="415D243D"/>
    <w:rsid w:val="41876969"/>
    <w:rsid w:val="41945246"/>
    <w:rsid w:val="419877F8"/>
    <w:rsid w:val="419A0A42"/>
    <w:rsid w:val="41A54D41"/>
    <w:rsid w:val="41BC8F75"/>
    <w:rsid w:val="41BFAF2B"/>
    <w:rsid w:val="41C20FD9"/>
    <w:rsid w:val="41CD5841"/>
    <w:rsid w:val="41FA4920"/>
    <w:rsid w:val="422EC7CD"/>
    <w:rsid w:val="42429260"/>
    <w:rsid w:val="425826CD"/>
    <w:rsid w:val="426DA2DE"/>
    <w:rsid w:val="4272001F"/>
    <w:rsid w:val="428C53A0"/>
    <w:rsid w:val="4291DAD3"/>
    <w:rsid w:val="42A3960B"/>
    <w:rsid w:val="42A9CB60"/>
    <w:rsid w:val="42B724DD"/>
    <w:rsid w:val="42CB46FB"/>
    <w:rsid w:val="42E46CEA"/>
    <w:rsid w:val="42FDEA2B"/>
    <w:rsid w:val="4301A81E"/>
    <w:rsid w:val="43024C30"/>
    <w:rsid w:val="430993F9"/>
    <w:rsid w:val="4314CC25"/>
    <w:rsid w:val="4315BEA0"/>
    <w:rsid w:val="431D5D63"/>
    <w:rsid w:val="432A978B"/>
    <w:rsid w:val="434AF7F1"/>
    <w:rsid w:val="4353784F"/>
    <w:rsid w:val="43589FDF"/>
    <w:rsid w:val="43841702"/>
    <w:rsid w:val="438D75DB"/>
    <w:rsid w:val="43A6B5AB"/>
    <w:rsid w:val="43CD8FC0"/>
    <w:rsid w:val="43CF0416"/>
    <w:rsid w:val="43D92FF2"/>
    <w:rsid w:val="43FD851F"/>
    <w:rsid w:val="4406800D"/>
    <w:rsid w:val="4420F35C"/>
    <w:rsid w:val="442233D1"/>
    <w:rsid w:val="44295C69"/>
    <w:rsid w:val="4430F5BC"/>
    <w:rsid w:val="4435660A"/>
    <w:rsid w:val="44372BEE"/>
    <w:rsid w:val="4441FC5F"/>
    <w:rsid w:val="44723F82"/>
    <w:rsid w:val="44733599"/>
    <w:rsid w:val="44741C08"/>
    <w:rsid w:val="449209A8"/>
    <w:rsid w:val="4492DDEA"/>
    <w:rsid w:val="44BA6882"/>
    <w:rsid w:val="44D769CB"/>
    <w:rsid w:val="44DE1993"/>
    <w:rsid w:val="44DEE114"/>
    <w:rsid w:val="44EDE612"/>
    <w:rsid w:val="44F91B86"/>
    <w:rsid w:val="45080F15"/>
    <w:rsid w:val="45162A5E"/>
    <w:rsid w:val="4523DE1C"/>
    <w:rsid w:val="45252117"/>
    <w:rsid w:val="452EC194"/>
    <w:rsid w:val="453E8666"/>
    <w:rsid w:val="45479F2A"/>
    <w:rsid w:val="45489CB8"/>
    <w:rsid w:val="4553BEB9"/>
    <w:rsid w:val="45634225"/>
    <w:rsid w:val="456D78F0"/>
    <w:rsid w:val="45768A1E"/>
    <w:rsid w:val="45827D86"/>
    <w:rsid w:val="45880FE7"/>
    <w:rsid w:val="459816BF"/>
    <w:rsid w:val="45B10C0B"/>
    <w:rsid w:val="45B3F42E"/>
    <w:rsid w:val="45E8DA1F"/>
    <w:rsid w:val="45E98AC3"/>
    <w:rsid w:val="45F8247B"/>
    <w:rsid w:val="45FF67AB"/>
    <w:rsid w:val="4617275D"/>
    <w:rsid w:val="461887F2"/>
    <w:rsid w:val="463512A6"/>
    <w:rsid w:val="46351D2A"/>
    <w:rsid w:val="4664501D"/>
    <w:rsid w:val="466636A9"/>
    <w:rsid w:val="4667803A"/>
    <w:rsid w:val="466B35E2"/>
    <w:rsid w:val="46701484"/>
    <w:rsid w:val="4673D8FF"/>
    <w:rsid w:val="467C0CEA"/>
    <w:rsid w:val="46831889"/>
    <w:rsid w:val="46A0405C"/>
    <w:rsid w:val="46AD706E"/>
    <w:rsid w:val="46C72CFC"/>
    <w:rsid w:val="46DBB34B"/>
    <w:rsid w:val="46E36E83"/>
    <w:rsid w:val="46E821C6"/>
    <w:rsid w:val="46F0915B"/>
    <w:rsid w:val="46F5B288"/>
    <w:rsid w:val="4701CE6B"/>
    <w:rsid w:val="47188FF6"/>
    <w:rsid w:val="47239B72"/>
    <w:rsid w:val="472CEA5E"/>
    <w:rsid w:val="472EA9B2"/>
    <w:rsid w:val="47494406"/>
    <w:rsid w:val="47586FCD"/>
    <w:rsid w:val="476D6249"/>
    <w:rsid w:val="477CD9E9"/>
    <w:rsid w:val="478DD235"/>
    <w:rsid w:val="479C6FB8"/>
    <w:rsid w:val="47D397E6"/>
    <w:rsid w:val="47E83D48"/>
    <w:rsid w:val="47ECCD60"/>
    <w:rsid w:val="4807DE31"/>
    <w:rsid w:val="48126757"/>
    <w:rsid w:val="4813E0C2"/>
    <w:rsid w:val="481B0C8E"/>
    <w:rsid w:val="481F0362"/>
    <w:rsid w:val="4822F7E4"/>
    <w:rsid w:val="4825BE7E"/>
    <w:rsid w:val="482CF26B"/>
    <w:rsid w:val="4841139F"/>
    <w:rsid w:val="48618117"/>
    <w:rsid w:val="486B0FB3"/>
    <w:rsid w:val="486B1D59"/>
    <w:rsid w:val="48A00510"/>
    <w:rsid w:val="48A85A59"/>
    <w:rsid w:val="48A86FF3"/>
    <w:rsid w:val="48A9811E"/>
    <w:rsid w:val="48B9E600"/>
    <w:rsid w:val="48BFBD60"/>
    <w:rsid w:val="48C2FEB6"/>
    <w:rsid w:val="48C47344"/>
    <w:rsid w:val="48CD3DB6"/>
    <w:rsid w:val="48D07329"/>
    <w:rsid w:val="48ECE3F4"/>
    <w:rsid w:val="49040665"/>
    <w:rsid w:val="491C2528"/>
    <w:rsid w:val="4928785E"/>
    <w:rsid w:val="4936831D"/>
    <w:rsid w:val="493C8C45"/>
    <w:rsid w:val="4961DBE9"/>
    <w:rsid w:val="4966E592"/>
    <w:rsid w:val="4974F7D3"/>
    <w:rsid w:val="497DB597"/>
    <w:rsid w:val="49AB265C"/>
    <w:rsid w:val="49B7D3FA"/>
    <w:rsid w:val="49CA60AB"/>
    <w:rsid w:val="49D0FA99"/>
    <w:rsid w:val="49D3B0ED"/>
    <w:rsid w:val="49D68DDA"/>
    <w:rsid w:val="49EEB9C7"/>
    <w:rsid w:val="49F5F5EA"/>
    <w:rsid w:val="49F7F949"/>
    <w:rsid w:val="49FD8653"/>
    <w:rsid w:val="49FF148E"/>
    <w:rsid w:val="4A000021"/>
    <w:rsid w:val="4A13180C"/>
    <w:rsid w:val="4A1E2A88"/>
    <w:rsid w:val="4A28A4C6"/>
    <w:rsid w:val="4A40F175"/>
    <w:rsid w:val="4A45277B"/>
    <w:rsid w:val="4A4893D3"/>
    <w:rsid w:val="4A4A263D"/>
    <w:rsid w:val="4A529394"/>
    <w:rsid w:val="4A7134E6"/>
    <w:rsid w:val="4A7AC5DA"/>
    <w:rsid w:val="4A8B6A17"/>
    <w:rsid w:val="4AAE0A22"/>
    <w:rsid w:val="4AAFDE67"/>
    <w:rsid w:val="4AB0771B"/>
    <w:rsid w:val="4AB2FC68"/>
    <w:rsid w:val="4B0C605E"/>
    <w:rsid w:val="4B0C7906"/>
    <w:rsid w:val="4B24CC69"/>
    <w:rsid w:val="4B3D7227"/>
    <w:rsid w:val="4B4AC5E4"/>
    <w:rsid w:val="4B5AE523"/>
    <w:rsid w:val="4B8C1682"/>
    <w:rsid w:val="4B9C3B61"/>
    <w:rsid w:val="4BAEA068"/>
    <w:rsid w:val="4BAF66EC"/>
    <w:rsid w:val="4BD46F4D"/>
    <w:rsid w:val="4BD5C1B5"/>
    <w:rsid w:val="4BE23B37"/>
    <w:rsid w:val="4BE7B8A9"/>
    <w:rsid w:val="4BE88479"/>
    <w:rsid w:val="4BEB8AB2"/>
    <w:rsid w:val="4BF37110"/>
    <w:rsid w:val="4BFAA3EB"/>
    <w:rsid w:val="4BFB3E50"/>
    <w:rsid w:val="4C07D5AC"/>
    <w:rsid w:val="4C086306"/>
    <w:rsid w:val="4C288DEE"/>
    <w:rsid w:val="4C35BF53"/>
    <w:rsid w:val="4C3BFB13"/>
    <w:rsid w:val="4C59CAB4"/>
    <w:rsid w:val="4C6FC726"/>
    <w:rsid w:val="4C7CA052"/>
    <w:rsid w:val="4CBE2721"/>
    <w:rsid w:val="4CC760DD"/>
    <w:rsid w:val="4CC9EB9F"/>
    <w:rsid w:val="4CE91A76"/>
    <w:rsid w:val="4CF4C147"/>
    <w:rsid w:val="4CF7BA9F"/>
    <w:rsid w:val="4D07D7B2"/>
    <w:rsid w:val="4D0E6C2A"/>
    <w:rsid w:val="4D1FFEEC"/>
    <w:rsid w:val="4D4B8B4C"/>
    <w:rsid w:val="4D846665"/>
    <w:rsid w:val="4D8DF691"/>
    <w:rsid w:val="4D9BC507"/>
    <w:rsid w:val="4DA2D9E8"/>
    <w:rsid w:val="4DABBD08"/>
    <w:rsid w:val="4DB27E3D"/>
    <w:rsid w:val="4DBB4690"/>
    <w:rsid w:val="4DC20DDD"/>
    <w:rsid w:val="4DD1AB35"/>
    <w:rsid w:val="4DD3D7AB"/>
    <w:rsid w:val="4DD9A206"/>
    <w:rsid w:val="4DE3C883"/>
    <w:rsid w:val="4DEC2595"/>
    <w:rsid w:val="4DEED894"/>
    <w:rsid w:val="4DF72360"/>
    <w:rsid w:val="4E0A3837"/>
    <w:rsid w:val="4E1A0C6D"/>
    <w:rsid w:val="4E1D9277"/>
    <w:rsid w:val="4E21B6A6"/>
    <w:rsid w:val="4E27A90A"/>
    <w:rsid w:val="4E344D6B"/>
    <w:rsid w:val="4E37D2D0"/>
    <w:rsid w:val="4E3E1048"/>
    <w:rsid w:val="4E3F27A0"/>
    <w:rsid w:val="4E737EBE"/>
    <w:rsid w:val="4E7EAA85"/>
    <w:rsid w:val="4E8C8E62"/>
    <w:rsid w:val="4E8CC3CA"/>
    <w:rsid w:val="4E8EA254"/>
    <w:rsid w:val="4E9B119C"/>
    <w:rsid w:val="4EA1A7E8"/>
    <w:rsid w:val="4EAEC356"/>
    <w:rsid w:val="4ED3D95F"/>
    <w:rsid w:val="4ED5CAC1"/>
    <w:rsid w:val="4EDAAA37"/>
    <w:rsid w:val="4EF1DF29"/>
    <w:rsid w:val="4EF481E0"/>
    <w:rsid w:val="4EF63F6F"/>
    <w:rsid w:val="4F1E7BD8"/>
    <w:rsid w:val="4F32B9B4"/>
    <w:rsid w:val="4F968BED"/>
    <w:rsid w:val="4F9C2EAB"/>
    <w:rsid w:val="4F9CDCC2"/>
    <w:rsid w:val="4F9E12C8"/>
    <w:rsid w:val="4FA1110A"/>
    <w:rsid w:val="4FACB64A"/>
    <w:rsid w:val="4FB4F7D7"/>
    <w:rsid w:val="4FC32EAF"/>
    <w:rsid w:val="4FCA1994"/>
    <w:rsid w:val="4FD0336F"/>
    <w:rsid w:val="4FD7E430"/>
    <w:rsid w:val="4FE1778E"/>
    <w:rsid w:val="4FE518E9"/>
    <w:rsid w:val="4FF16DA0"/>
    <w:rsid w:val="4FF3D669"/>
    <w:rsid w:val="4FFDE6CC"/>
    <w:rsid w:val="5004123E"/>
    <w:rsid w:val="5009446A"/>
    <w:rsid w:val="50115A6D"/>
    <w:rsid w:val="5015E78C"/>
    <w:rsid w:val="502524CA"/>
    <w:rsid w:val="502736B6"/>
    <w:rsid w:val="503FCE2E"/>
    <w:rsid w:val="50702462"/>
    <w:rsid w:val="50743B90"/>
    <w:rsid w:val="50868F85"/>
    <w:rsid w:val="508A1D3A"/>
    <w:rsid w:val="508C4C34"/>
    <w:rsid w:val="50BE2017"/>
    <w:rsid w:val="50E1D1B6"/>
    <w:rsid w:val="50EA5ABC"/>
    <w:rsid w:val="5111A0A1"/>
    <w:rsid w:val="5146C619"/>
    <w:rsid w:val="5169C36C"/>
    <w:rsid w:val="516E5BF2"/>
    <w:rsid w:val="51820F2C"/>
    <w:rsid w:val="518E50D6"/>
    <w:rsid w:val="519E65E2"/>
    <w:rsid w:val="51A7075F"/>
    <w:rsid w:val="51A86B67"/>
    <w:rsid w:val="51CC9BB9"/>
    <w:rsid w:val="51E02001"/>
    <w:rsid w:val="51E850A2"/>
    <w:rsid w:val="51E8C33A"/>
    <w:rsid w:val="51F1E873"/>
    <w:rsid w:val="52025FE9"/>
    <w:rsid w:val="5211B1EF"/>
    <w:rsid w:val="52142FDF"/>
    <w:rsid w:val="52359B29"/>
    <w:rsid w:val="52457094"/>
    <w:rsid w:val="524B1B27"/>
    <w:rsid w:val="524D8646"/>
    <w:rsid w:val="524FC674"/>
    <w:rsid w:val="5251B7DE"/>
    <w:rsid w:val="525DDFB9"/>
    <w:rsid w:val="525E563B"/>
    <w:rsid w:val="5266E928"/>
    <w:rsid w:val="52709220"/>
    <w:rsid w:val="52A4290F"/>
    <w:rsid w:val="52A7F1F7"/>
    <w:rsid w:val="52AD0D4F"/>
    <w:rsid w:val="52D18CDC"/>
    <w:rsid w:val="52D7F531"/>
    <w:rsid w:val="52E75847"/>
    <w:rsid w:val="52E9F337"/>
    <w:rsid w:val="52EA32E5"/>
    <w:rsid w:val="52EA8AD6"/>
    <w:rsid w:val="52F604CA"/>
    <w:rsid w:val="5300B7E6"/>
    <w:rsid w:val="5300FE9D"/>
    <w:rsid w:val="5310777A"/>
    <w:rsid w:val="531B8B84"/>
    <w:rsid w:val="532E1DF9"/>
    <w:rsid w:val="533338B0"/>
    <w:rsid w:val="53380D52"/>
    <w:rsid w:val="5356F075"/>
    <w:rsid w:val="5361480B"/>
    <w:rsid w:val="5365FDB2"/>
    <w:rsid w:val="53691EE6"/>
    <w:rsid w:val="539EBE01"/>
    <w:rsid w:val="539F486A"/>
    <w:rsid w:val="53B78973"/>
    <w:rsid w:val="53B95367"/>
    <w:rsid w:val="53BA66B2"/>
    <w:rsid w:val="53E0E2AA"/>
    <w:rsid w:val="53E5EEE9"/>
    <w:rsid w:val="54070255"/>
    <w:rsid w:val="54090944"/>
    <w:rsid w:val="54154552"/>
    <w:rsid w:val="5416C5DC"/>
    <w:rsid w:val="5416CC8C"/>
    <w:rsid w:val="541D4736"/>
    <w:rsid w:val="543F78C0"/>
    <w:rsid w:val="544CCE92"/>
    <w:rsid w:val="544D69C8"/>
    <w:rsid w:val="5468C46A"/>
    <w:rsid w:val="546F4588"/>
    <w:rsid w:val="5471A24D"/>
    <w:rsid w:val="5478E650"/>
    <w:rsid w:val="54816540"/>
    <w:rsid w:val="54893F35"/>
    <w:rsid w:val="549A6E7E"/>
    <w:rsid w:val="54B2193D"/>
    <w:rsid w:val="54B4A502"/>
    <w:rsid w:val="54B6BFAE"/>
    <w:rsid w:val="54BBE194"/>
    <w:rsid w:val="54C770A3"/>
    <w:rsid w:val="54DFBA52"/>
    <w:rsid w:val="54E34A79"/>
    <w:rsid w:val="54ECB4CD"/>
    <w:rsid w:val="550DFC0D"/>
    <w:rsid w:val="550FCC41"/>
    <w:rsid w:val="551C67AD"/>
    <w:rsid w:val="55269E08"/>
    <w:rsid w:val="553554B4"/>
    <w:rsid w:val="553716B9"/>
    <w:rsid w:val="55506437"/>
    <w:rsid w:val="5561A8DF"/>
    <w:rsid w:val="556EF904"/>
    <w:rsid w:val="5578EEB7"/>
    <w:rsid w:val="5579B6CC"/>
    <w:rsid w:val="557D3D1E"/>
    <w:rsid w:val="557EB9D2"/>
    <w:rsid w:val="55823B77"/>
    <w:rsid w:val="55827123"/>
    <w:rsid w:val="55865C1A"/>
    <w:rsid w:val="5586C2FC"/>
    <w:rsid w:val="55978CCE"/>
    <w:rsid w:val="55A8E4AD"/>
    <w:rsid w:val="55AA6033"/>
    <w:rsid w:val="55B1F972"/>
    <w:rsid w:val="55B4CB64"/>
    <w:rsid w:val="55BD0035"/>
    <w:rsid w:val="55CB4005"/>
    <w:rsid w:val="55DDB03B"/>
    <w:rsid w:val="55DE9643"/>
    <w:rsid w:val="55E5E2EC"/>
    <w:rsid w:val="55E7B453"/>
    <w:rsid w:val="55F52CCF"/>
    <w:rsid w:val="560171D3"/>
    <w:rsid w:val="5613C908"/>
    <w:rsid w:val="561EB54F"/>
    <w:rsid w:val="56243130"/>
    <w:rsid w:val="56277CCA"/>
    <w:rsid w:val="56531A3B"/>
    <w:rsid w:val="56611B0C"/>
    <w:rsid w:val="5662423D"/>
    <w:rsid w:val="566EAEC4"/>
    <w:rsid w:val="56717545"/>
    <w:rsid w:val="56A45565"/>
    <w:rsid w:val="56B6A3FF"/>
    <w:rsid w:val="56B8C8B8"/>
    <w:rsid w:val="56BCDBF2"/>
    <w:rsid w:val="56C8135C"/>
    <w:rsid w:val="570B3EE3"/>
    <w:rsid w:val="57275AA1"/>
    <w:rsid w:val="5739EBD5"/>
    <w:rsid w:val="573A140C"/>
    <w:rsid w:val="57559D05"/>
    <w:rsid w:val="5756D6AD"/>
    <w:rsid w:val="57688EA0"/>
    <w:rsid w:val="576CAABA"/>
    <w:rsid w:val="57754E01"/>
    <w:rsid w:val="577571EC"/>
    <w:rsid w:val="578B873B"/>
    <w:rsid w:val="579D1529"/>
    <w:rsid w:val="57A05FD4"/>
    <w:rsid w:val="57A097CD"/>
    <w:rsid w:val="57AAA322"/>
    <w:rsid w:val="57AC163C"/>
    <w:rsid w:val="57AF1F05"/>
    <w:rsid w:val="57B1BE84"/>
    <w:rsid w:val="57B9DB62"/>
    <w:rsid w:val="57BE617C"/>
    <w:rsid w:val="57BFBFAF"/>
    <w:rsid w:val="57C12942"/>
    <w:rsid w:val="57D1BAA7"/>
    <w:rsid w:val="57D81CA9"/>
    <w:rsid w:val="57DAEC02"/>
    <w:rsid w:val="57EA426B"/>
    <w:rsid w:val="580E9ABA"/>
    <w:rsid w:val="581D4F3E"/>
    <w:rsid w:val="5821A777"/>
    <w:rsid w:val="5834F73F"/>
    <w:rsid w:val="58403DA0"/>
    <w:rsid w:val="58409EB8"/>
    <w:rsid w:val="5842B04D"/>
    <w:rsid w:val="584B3737"/>
    <w:rsid w:val="584D0CF3"/>
    <w:rsid w:val="58847038"/>
    <w:rsid w:val="588F2344"/>
    <w:rsid w:val="58A4D534"/>
    <w:rsid w:val="58C5432A"/>
    <w:rsid w:val="58C8873B"/>
    <w:rsid w:val="58D0495D"/>
    <w:rsid w:val="58D18315"/>
    <w:rsid w:val="58F35EE3"/>
    <w:rsid w:val="5908A637"/>
    <w:rsid w:val="590D28D5"/>
    <w:rsid w:val="5921A848"/>
    <w:rsid w:val="593B52A2"/>
    <w:rsid w:val="5949922D"/>
    <w:rsid w:val="594C4039"/>
    <w:rsid w:val="594ECECC"/>
    <w:rsid w:val="5950C9DB"/>
    <w:rsid w:val="59581DF3"/>
    <w:rsid w:val="595EAEFA"/>
    <w:rsid w:val="595EEAA6"/>
    <w:rsid w:val="596C994F"/>
    <w:rsid w:val="59738480"/>
    <w:rsid w:val="59843407"/>
    <w:rsid w:val="5987B88D"/>
    <w:rsid w:val="59AF4A93"/>
    <w:rsid w:val="59AFD93B"/>
    <w:rsid w:val="59B44D36"/>
    <w:rsid w:val="59B5FEB8"/>
    <w:rsid w:val="59BBF2C3"/>
    <w:rsid w:val="59EAFB97"/>
    <w:rsid w:val="5A123A84"/>
    <w:rsid w:val="5A1A62BD"/>
    <w:rsid w:val="5A3E76E8"/>
    <w:rsid w:val="5A45C1E3"/>
    <w:rsid w:val="5A635059"/>
    <w:rsid w:val="5A67244B"/>
    <w:rsid w:val="5A71CFEF"/>
    <w:rsid w:val="5A8FD676"/>
    <w:rsid w:val="5A91C06C"/>
    <w:rsid w:val="5A9E933C"/>
    <w:rsid w:val="5AA2295F"/>
    <w:rsid w:val="5AB94AB2"/>
    <w:rsid w:val="5AE11CC9"/>
    <w:rsid w:val="5AE6D74B"/>
    <w:rsid w:val="5AEAF3E1"/>
    <w:rsid w:val="5B08034D"/>
    <w:rsid w:val="5B0B79F4"/>
    <w:rsid w:val="5B211AB9"/>
    <w:rsid w:val="5B5654C3"/>
    <w:rsid w:val="5B591997"/>
    <w:rsid w:val="5B73F5D6"/>
    <w:rsid w:val="5B96E2D9"/>
    <w:rsid w:val="5BABB5CD"/>
    <w:rsid w:val="5BB4E182"/>
    <w:rsid w:val="5BBC171F"/>
    <w:rsid w:val="5BBF19B1"/>
    <w:rsid w:val="5BC821B9"/>
    <w:rsid w:val="5BD05244"/>
    <w:rsid w:val="5BF05161"/>
    <w:rsid w:val="5BFC2FAC"/>
    <w:rsid w:val="5BFCD7E8"/>
    <w:rsid w:val="5C04CF9C"/>
    <w:rsid w:val="5C0A5096"/>
    <w:rsid w:val="5C135F18"/>
    <w:rsid w:val="5C475003"/>
    <w:rsid w:val="5C55D409"/>
    <w:rsid w:val="5C5EBC5D"/>
    <w:rsid w:val="5C618B9D"/>
    <w:rsid w:val="5C641968"/>
    <w:rsid w:val="5C6747AD"/>
    <w:rsid w:val="5C707711"/>
    <w:rsid w:val="5C796CB1"/>
    <w:rsid w:val="5C7C211A"/>
    <w:rsid w:val="5C7F686C"/>
    <w:rsid w:val="5C86EA7A"/>
    <w:rsid w:val="5C94043E"/>
    <w:rsid w:val="5CA1A559"/>
    <w:rsid w:val="5CAD8143"/>
    <w:rsid w:val="5CBA42B3"/>
    <w:rsid w:val="5CBCBD6D"/>
    <w:rsid w:val="5CBE4A93"/>
    <w:rsid w:val="5CC38443"/>
    <w:rsid w:val="5CCF56C8"/>
    <w:rsid w:val="5CD36B2B"/>
    <w:rsid w:val="5CDD77CD"/>
    <w:rsid w:val="5CE22311"/>
    <w:rsid w:val="5CE2DCD3"/>
    <w:rsid w:val="5CE4FB78"/>
    <w:rsid w:val="5CFC9C05"/>
    <w:rsid w:val="5D12F6AE"/>
    <w:rsid w:val="5D13B36E"/>
    <w:rsid w:val="5D209593"/>
    <w:rsid w:val="5D2A0E44"/>
    <w:rsid w:val="5D2D1EBE"/>
    <w:rsid w:val="5D300371"/>
    <w:rsid w:val="5D46E6FA"/>
    <w:rsid w:val="5D522B1E"/>
    <w:rsid w:val="5D58AF69"/>
    <w:rsid w:val="5D59C0BB"/>
    <w:rsid w:val="5D5E0878"/>
    <w:rsid w:val="5D610254"/>
    <w:rsid w:val="5D64D2F5"/>
    <w:rsid w:val="5D72C837"/>
    <w:rsid w:val="5D735961"/>
    <w:rsid w:val="5D93ABD5"/>
    <w:rsid w:val="5D9AC022"/>
    <w:rsid w:val="5DAA3646"/>
    <w:rsid w:val="5DC595EE"/>
    <w:rsid w:val="5DDFD172"/>
    <w:rsid w:val="5E156C00"/>
    <w:rsid w:val="5E39D26B"/>
    <w:rsid w:val="5E5416A0"/>
    <w:rsid w:val="5E563FEB"/>
    <w:rsid w:val="5E6397EA"/>
    <w:rsid w:val="5E6ABC3B"/>
    <w:rsid w:val="5E6BEA35"/>
    <w:rsid w:val="5E832500"/>
    <w:rsid w:val="5E93E8AD"/>
    <w:rsid w:val="5E99BA4F"/>
    <w:rsid w:val="5EBBD5D8"/>
    <w:rsid w:val="5EDB1A6A"/>
    <w:rsid w:val="5F0ED8C7"/>
    <w:rsid w:val="5F1566BA"/>
    <w:rsid w:val="5F238D74"/>
    <w:rsid w:val="5F26A975"/>
    <w:rsid w:val="5F55AAEB"/>
    <w:rsid w:val="5F56573F"/>
    <w:rsid w:val="5F8A0996"/>
    <w:rsid w:val="5F8F9D9C"/>
    <w:rsid w:val="5FAC0B33"/>
    <w:rsid w:val="5FBEE4C7"/>
    <w:rsid w:val="5FCD84EF"/>
    <w:rsid w:val="5FE85ED9"/>
    <w:rsid w:val="5FF49403"/>
    <w:rsid w:val="5FFC3F6F"/>
    <w:rsid w:val="60010E47"/>
    <w:rsid w:val="600A55C1"/>
    <w:rsid w:val="600E0F84"/>
    <w:rsid w:val="60124EE8"/>
    <w:rsid w:val="6016644F"/>
    <w:rsid w:val="602446A0"/>
    <w:rsid w:val="60391DB5"/>
    <w:rsid w:val="6060DA81"/>
    <w:rsid w:val="606F2153"/>
    <w:rsid w:val="6093EE44"/>
    <w:rsid w:val="60A0CCCA"/>
    <w:rsid w:val="60C08EE6"/>
    <w:rsid w:val="60C0E35B"/>
    <w:rsid w:val="60C60D3D"/>
    <w:rsid w:val="60CEC0D3"/>
    <w:rsid w:val="60E83C4B"/>
    <w:rsid w:val="60FA03EF"/>
    <w:rsid w:val="60FEBA86"/>
    <w:rsid w:val="6100B24F"/>
    <w:rsid w:val="6106D942"/>
    <w:rsid w:val="61265010"/>
    <w:rsid w:val="612A8CCF"/>
    <w:rsid w:val="613281D1"/>
    <w:rsid w:val="613E845E"/>
    <w:rsid w:val="6144AFED"/>
    <w:rsid w:val="614D3B1B"/>
    <w:rsid w:val="61552306"/>
    <w:rsid w:val="615A0CAD"/>
    <w:rsid w:val="615A751B"/>
    <w:rsid w:val="616149C3"/>
    <w:rsid w:val="616944B6"/>
    <w:rsid w:val="616B45F3"/>
    <w:rsid w:val="616FB281"/>
    <w:rsid w:val="6172D760"/>
    <w:rsid w:val="617AC109"/>
    <w:rsid w:val="61958CDA"/>
    <w:rsid w:val="61A5DCA5"/>
    <w:rsid w:val="61A74F2B"/>
    <w:rsid w:val="61B87C48"/>
    <w:rsid w:val="61C09543"/>
    <w:rsid w:val="61C39663"/>
    <w:rsid w:val="61CA0D41"/>
    <w:rsid w:val="61CF3049"/>
    <w:rsid w:val="61E72DCB"/>
    <w:rsid w:val="61E7D909"/>
    <w:rsid w:val="61EB8160"/>
    <w:rsid w:val="61EC507A"/>
    <w:rsid w:val="61F6AA28"/>
    <w:rsid w:val="620444E6"/>
    <w:rsid w:val="621E43A2"/>
    <w:rsid w:val="622DFEEF"/>
    <w:rsid w:val="623212CF"/>
    <w:rsid w:val="625BA3C4"/>
    <w:rsid w:val="62639234"/>
    <w:rsid w:val="6270BC87"/>
    <w:rsid w:val="6276BCB7"/>
    <w:rsid w:val="627F6F1C"/>
    <w:rsid w:val="628577A4"/>
    <w:rsid w:val="6294F8CB"/>
    <w:rsid w:val="62A07398"/>
    <w:rsid w:val="62AA20B3"/>
    <w:rsid w:val="62AA43B6"/>
    <w:rsid w:val="62B24BDE"/>
    <w:rsid w:val="62BC15F3"/>
    <w:rsid w:val="62C8458C"/>
    <w:rsid w:val="62D9C3BF"/>
    <w:rsid w:val="62E28F4B"/>
    <w:rsid w:val="62F32228"/>
    <w:rsid w:val="62F6D1CC"/>
    <w:rsid w:val="62F8F649"/>
    <w:rsid w:val="62FB3B5D"/>
    <w:rsid w:val="631B98AC"/>
    <w:rsid w:val="6327C161"/>
    <w:rsid w:val="6327D12A"/>
    <w:rsid w:val="632A2740"/>
    <w:rsid w:val="63332655"/>
    <w:rsid w:val="63402048"/>
    <w:rsid w:val="6349770F"/>
    <w:rsid w:val="63511EF9"/>
    <w:rsid w:val="6354E374"/>
    <w:rsid w:val="635635E2"/>
    <w:rsid w:val="6358BB5D"/>
    <w:rsid w:val="635DD5ED"/>
    <w:rsid w:val="635DF30B"/>
    <w:rsid w:val="637D2304"/>
    <w:rsid w:val="637D9479"/>
    <w:rsid w:val="63AA6A4C"/>
    <w:rsid w:val="63C069C4"/>
    <w:rsid w:val="63C4B8A7"/>
    <w:rsid w:val="63D141EC"/>
    <w:rsid w:val="63D6B518"/>
    <w:rsid w:val="63E48372"/>
    <w:rsid w:val="63EBB864"/>
    <w:rsid w:val="63EBF715"/>
    <w:rsid w:val="63ECB54C"/>
    <w:rsid w:val="6404AEB9"/>
    <w:rsid w:val="641A1B54"/>
    <w:rsid w:val="641DBE74"/>
    <w:rsid w:val="6420DAF6"/>
    <w:rsid w:val="644AA09C"/>
    <w:rsid w:val="644CB5B8"/>
    <w:rsid w:val="64747289"/>
    <w:rsid w:val="64773A75"/>
    <w:rsid w:val="647A6EF6"/>
    <w:rsid w:val="648FF11A"/>
    <w:rsid w:val="6499516B"/>
    <w:rsid w:val="64A1660A"/>
    <w:rsid w:val="64A860DD"/>
    <w:rsid w:val="64CA6308"/>
    <w:rsid w:val="64DF1779"/>
    <w:rsid w:val="64FE9E3E"/>
    <w:rsid w:val="65001EE7"/>
    <w:rsid w:val="6501FCAE"/>
    <w:rsid w:val="65062E54"/>
    <w:rsid w:val="6521F4CB"/>
    <w:rsid w:val="652BD291"/>
    <w:rsid w:val="6539F6F8"/>
    <w:rsid w:val="654310A3"/>
    <w:rsid w:val="6589A33A"/>
    <w:rsid w:val="658D01B7"/>
    <w:rsid w:val="658DEA3C"/>
    <w:rsid w:val="65929B1B"/>
    <w:rsid w:val="659F2C88"/>
    <w:rsid w:val="65BCE50D"/>
    <w:rsid w:val="65BEA699"/>
    <w:rsid w:val="65C4AC35"/>
    <w:rsid w:val="65D3C479"/>
    <w:rsid w:val="65D9BC5E"/>
    <w:rsid w:val="65E0A44D"/>
    <w:rsid w:val="6602635A"/>
    <w:rsid w:val="6616AC7A"/>
    <w:rsid w:val="6631D86C"/>
    <w:rsid w:val="663B93A8"/>
    <w:rsid w:val="663EB3E9"/>
    <w:rsid w:val="664B47D3"/>
    <w:rsid w:val="66514891"/>
    <w:rsid w:val="665CACB3"/>
    <w:rsid w:val="666026F4"/>
    <w:rsid w:val="6665E66B"/>
    <w:rsid w:val="6670EC04"/>
    <w:rsid w:val="6685E455"/>
    <w:rsid w:val="668F859A"/>
    <w:rsid w:val="6698766D"/>
    <w:rsid w:val="66ADA0A3"/>
    <w:rsid w:val="66BAD8A7"/>
    <w:rsid w:val="66BAE682"/>
    <w:rsid w:val="66CBD6AD"/>
    <w:rsid w:val="66CED197"/>
    <w:rsid w:val="66D7BB20"/>
    <w:rsid w:val="66DE0623"/>
    <w:rsid w:val="66FCE6B6"/>
    <w:rsid w:val="673DDBE4"/>
    <w:rsid w:val="6743D4BB"/>
    <w:rsid w:val="6743ECB9"/>
    <w:rsid w:val="6751FACD"/>
    <w:rsid w:val="676479B4"/>
    <w:rsid w:val="676818D2"/>
    <w:rsid w:val="676A4DA4"/>
    <w:rsid w:val="677FC11B"/>
    <w:rsid w:val="67A2BBAC"/>
    <w:rsid w:val="67DB47A6"/>
    <w:rsid w:val="67EC7AE2"/>
    <w:rsid w:val="67F33E62"/>
    <w:rsid w:val="67F76429"/>
    <w:rsid w:val="67F89B74"/>
    <w:rsid w:val="67F91527"/>
    <w:rsid w:val="681D2D3C"/>
    <w:rsid w:val="68200360"/>
    <w:rsid w:val="68291536"/>
    <w:rsid w:val="68298E76"/>
    <w:rsid w:val="6830D273"/>
    <w:rsid w:val="683B0A79"/>
    <w:rsid w:val="684CBC34"/>
    <w:rsid w:val="684EDE52"/>
    <w:rsid w:val="687740B5"/>
    <w:rsid w:val="68840921"/>
    <w:rsid w:val="689E5CB9"/>
    <w:rsid w:val="68A8FB79"/>
    <w:rsid w:val="68AD9C3C"/>
    <w:rsid w:val="68B54754"/>
    <w:rsid w:val="68BACE87"/>
    <w:rsid w:val="68D1654F"/>
    <w:rsid w:val="68D9C607"/>
    <w:rsid w:val="68E48AD5"/>
    <w:rsid w:val="6906BF96"/>
    <w:rsid w:val="692958F5"/>
    <w:rsid w:val="692F5E6C"/>
    <w:rsid w:val="693ABF58"/>
    <w:rsid w:val="694C49B7"/>
    <w:rsid w:val="694F0487"/>
    <w:rsid w:val="695FB31D"/>
    <w:rsid w:val="69718B05"/>
    <w:rsid w:val="6987D6B2"/>
    <w:rsid w:val="699CCA09"/>
    <w:rsid w:val="69BE2D9D"/>
    <w:rsid w:val="6A11C868"/>
    <w:rsid w:val="6A242AB7"/>
    <w:rsid w:val="6A274C47"/>
    <w:rsid w:val="6A36004D"/>
    <w:rsid w:val="6A40BFE5"/>
    <w:rsid w:val="6A4B7E35"/>
    <w:rsid w:val="6A4C57FC"/>
    <w:rsid w:val="6A75BB06"/>
    <w:rsid w:val="6A79959E"/>
    <w:rsid w:val="6A8268EC"/>
    <w:rsid w:val="6A877660"/>
    <w:rsid w:val="6AAF7C42"/>
    <w:rsid w:val="6ABB6FDE"/>
    <w:rsid w:val="6AC1FB1D"/>
    <w:rsid w:val="6AC844D3"/>
    <w:rsid w:val="6AD3FEAB"/>
    <w:rsid w:val="6AEEFE16"/>
    <w:rsid w:val="6B0044BB"/>
    <w:rsid w:val="6B1DD396"/>
    <w:rsid w:val="6B25C01A"/>
    <w:rsid w:val="6B50B38C"/>
    <w:rsid w:val="6B5A2BFC"/>
    <w:rsid w:val="6B5C482A"/>
    <w:rsid w:val="6B66E133"/>
    <w:rsid w:val="6B7040F8"/>
    <w:rsid w:val="6B74919D"/>
    <w:rsid w:val="6B992234"/>
    <w:rsid w:val="6BDFA863"/>
    <w:rsid w:val="6BEF872E"/>
    <w:rsid w:val="6BF2C155"/>
    <w:rsid w:val="6C1EB182"/>
    <w:rsid w:val="6C2FEE72"/>
    <w:rsid w:val="6C364DAF"/>
    <w:rsid w:val="6C5D9DC5"/>
    <w:rsid w:val="6C6CB541"/>
    <w:rsid w:val="6C85C2DA"/>
    <w:rsid w:val="6C8B5EFC"/>
    <w:rsid w:val="6C98BAAA"/>
    <w:rsid w:val="6CA41008"/>
    <w:rsid w:val="6CB78DE3"/>
    <w:rsid w:val="6CDC7FB3"/>
    <w:rsid w:val="6CFAF173"/>
    <w:rsid w:val="6D10B507"/>
    <w:rsid w:val="6D253FF8"/>
    <w:rsid w:val="6D26BCB1"/>
    <w:rsid w:val="6D3A4525"/>
    <w:rsid w:val="6D4CC160"/>
    <w:rsid w:val="6D4F9AFC"/>
    <w:rsid w:val="6D686EAC"/>
    <w:rsid w:val="6D6977DA"/>
    <w:rsid w:val="6D7D7F31"/>
    <w:rsid w:val="6D81B0AD"/>
    <w:rsid w:val="6D86D4DA"/>
    <w:rsid w:val="6D86EFBC"/>
    <w:rsid w:val="6D8F03F7"/>
    <w:rsid w:val="6DC24AAC"/>
    <w:rsid w:val="6DC562C3"/>
    <w:rsid w:val="6DCE6224"/>
    <w:rsid w:val="6DD2E953"/>
    <w:rsid w:val="6DDD5920"/>
    <w:rsid w:val="6DFB7954"/>
    <w:rsid w:val="6E0718C2"/>
    <w:rsid w:val="6E0ED98B"/>
    <w:rsid w:val="6E1AEF2E"/>
    <w:rsid w:val="6E26AB59"/>
    <w:rsid w:val="6E3A5684"/>
    <w:rsid w:val="6E3B2A74"/>
    <w:rsid w:val="6E51F8B4"/>
    <w:rsid w:val="6E5444A5"/>
    <w:rsid w:val="6E6494DA"/>
    <w:rsid w:val="6E77E51E"/>
    <w:rsid w:val="6E8A3AC1"/>
    <w:rsid w:val="6EB95940"/>
    <w:rsid w:val="6EC1E7BF"/>
    <w:rsid w:val="6EDAB5E3"/>
    <w:rsid w:val="6EE57CDF"/>
    <w:rsid w:val="6EEC7560"/>
    <w:rsid w:val="6F090982"/>
    <w:rsid w:val="6F0C20A4"/>
    <w:rsid w:val="6F14D1AD"/>
    <w:rsid w:val="6F18AD12"/>
    <w:rsid w:val="6F1B72FE"/>
    <w:rsid w:val="6F228369"/>
    <w:rsid w:val="6F3290B6"/>
    <w:rsid w:val="6F4ACAE2"/>
    <w:rsid w:val="6F4F969A"/>
    <w:rsid w:val="6F773685"/>
    <w:rsid w:val="6F833AFC"/>
    <w:rsid w:val="6F8D5603"/>
    <w:rsid w:val="6FA2EF12"/>
    <w:rsid w:val="6FAB70DC"/>
    <w:rsid w:val="6FAB7B47"/>
    <w:rsid w:val="6FBBA7A1"/>
    <w:rsid w:val="6FD099D1"/>
    <w:rsid w:val="6FD0FAFA"/>
    <w:rsid w:val="6FD2046B"/>
    <w:rsid w:val="6FF03248"/>
    <w:rsid w:val="701323CC"/>
    <w:rsid w:val="701A0F52"/>
    <w:rsid w:val="70202FF5"/>
    <w:rsid w:val="704B4139"/>
    <w:rsid w:val="70549FDC"/>
    <w:rsid w:val="706BFE5F"/>
    <w:rsid w:val="707C72F0"/>
    <w:rsid w:val="708DF093"/>
    <w:rsid w:val="7094B1BA"/>
    <w:rsid w:val="709574C0"/>
    <w:rsid w:val="70A459D7"/>
    <w:rsid w:val="70A7CA23"/>
    <w:rsid w:val="70AB5559"/>
    <w:rsid w:val="70B0578B"/>
    <w:rsid w:val="70C50B41"/>
    <w:rsid w:val="70CAD907"/>
    <w:rsid w:val="70D17BA5"/>
    <w:rsid w:val="70D4E2B9"/>
    <w:rsid w:val="70E04649"/>
    <w:rsid w:val="70EB8A99"/>
    <w:rsid w:val="70FBBD2F"/>
    <w:rsid w:val="71165661"/>
    <w:rsid w:val="71251D5F"/>
    <w:rsid w:val="715AC83A"/>
    <w:rsid w:val="7161CF0A"/>
    <w:rsid w:val="71643A03"/>
    <w:rsid w:val="7168B0A4"/>
    <w:rsid w:val="717A6E01"/>
    <w:rsid w:val="717ECD51"/>
    <w:rsid w:val="718E8EC5"/>
    <w:rsid w:val="71A68167"/>
    <w:rsid w:val="71A991A1"/>
    <w:rsid w:val="71BC5551"/>
    <w:rsid w:val="71BF9B01"/>
    <w:rsid w:val="71C2396C"/>
    <w:rsid w:val="71DE9531"/>
    <w:rsid w:val="71E4A377"/>
    <w:rsid w:val="71F9C1C4"/>
    <w:rsid w:val="71FAA9A2"/>
    <w:rsid w:val="720274EF"/>
    <w:rsid w:val="721A2BCA"/>
    <w:rsid w:val="722EB4CE"/>
    <w:rsid w:val="724EA5D4"/>
    <w:rsid w:val="7264A7B3"/>
    <w:rsid w:val="72762BB0"/>
    <w:rsid w:val="728DBD7D"/>
    <w:rsid w:val="729DF67E"/>
    <w:rsid w:val="72B53447"/>
    <w:rsid w:val="72C095FB"/>
    <w:rsid w:val="72C672FF"/>
    <w:rsid w:val="72C9A19C"/>
    <w:rsid w:val="72CD2B0C"/>
    <w:rsid w:val="72DB7DB2"/>
    <w:rsid w:val="72ED6D06"/>
    <w:rsid w:val="72F4D938"/>
    <w:rsid w:val="72F5F085"/>
    <w:rsid w:val="730E3A87"/>
    <w:rsid w:val="732821F3"/>
    <w:rsid w:val="73352566"/>
    <w:rsid w:val="73600301"/>
    <w:rsid w:val="73709C4E"/>
    <w:rsid w:val="7370DE03"/>
    <w:rsid w:val="737C6102"/>
    <w:rsid w:val="73949ADF"/>
    <w:rsid w:val="73AD6473"/>
    <w:rsid w:val="73D95CE2"/>
    <w:rsid w:val="73DAB16F"/>
    <w:rsid w:val="73E1A936"/>
    <w:rsid w:val="73ECC75A"/>
    <w:rsid w:val="740BE6D7"/>
    <w:rsid w:val="74180407"/>
    <w:rsid w:val="744B813E"/>
    <w:rsid w:val="745AD74B"/>
    <w:rsid w:val="7465D010"/>
    <w:rsid w:val="748E846D"/>
    <w:rsid w:val="749DC1A2"/>
    <w:rsid w:val="74C372C1"/>
    <w:rsid w:val="74D4747D"/>
    <w:rsid w:val="74E2945A"/>
    <w:rsid w:val="74E42095"/>
    <w:rsid w:val="74F616ED"/>
    <w:rsid w:val="750110F2"/>
    <w:rsid w:val="750D83B2"/>
    <w:rsid w:val="7527DB40"/>
    <w:rsid w:val="752FF4A7"/>
    <w:rsid w:val="753407ED"/>
    <w:rsid w:val="754513C6"/>
    <w:rsid w:val="7552DEA0"/>
    <w:rsid w:val="7554808D"/>
    <w:rsid w:val="75561990"/>
    <w:rsid w:val="757E910D"/>
    <w:rsid w:val="757F7B4F"/>
    <w:rsid w:val="75AD7C75"/>
    <w:rsid w:val="75AD7D2A"/>
    <w:rsid w:val="75B820D6"/>
    <w:rsid w:val="75BA9CB8"/>
    <w:rsid w:val="75E3FB39"/>
    <w:rsid w:val="75EB25BF"/>
    <w:rsid w:val="75FA3576"/>
    <w:rsid w:val="760644B0"/>
    <w:rsid w:val="76162620"/>
    <w:rsid w:val="76379901"/>
    <w:rsid w:val="764487E8"/>
    <w:rsid w:val="768E14A3"/>
    <w:rsid w:val="76A31E8B"/>
    <w:rsid w:val="76B7FBE3"/>
    <w:rsid w:val="76BDA7DE"/>
    <w:rsid w:val="76BF6987"/>
    <w:rsid w:val="76C0B231"/>
    <w:rsid w:val="76D688DD"/>
    <w:rsid w:val="76F0833C"/>
    <w:rsid w:val="77116F62"/>
    <w:rsid w:val="7716747D"/>
    <w:rsid w:val="772568CA"/>
    <w:rsid w:val="77320F74"/>
    <w:rsid w:val="77323A2F"/>
    <w:rsid w:val="7747C397"/>
    <w:rsid w:val="7765DC47"/>
    <w:rsid w:val="7769BDAC"/>
    <w:rsid w:val="77708300"/>
    <w:rsid w:val="7775F08C"/>
    <w:rsid w:val="777B89D4"/>
    <w:rsid w:val="777EAA90"/>
    <w:rsid w:val="77870F43"/>
    <w:rsid w:val="7792993D"/>
    <w:rsid w:val="77A0E538"/>
    <w:rsid w:val="77B68BAB"/>
    <w:rsid w:val="77CF0A0A"/>
    <w:rsid w:val="77D06C2A"/>
    <w:rsid w:val="77D7248B"/>
    <w:rsid w:val="77E886A5"/>
    <w:rsid w:val="780176B4"/>
    <w:rsid w:val="78041421"/>
    <w:rsid w:val="780FC0A2"/>
    <w:rsid w:val="78275DD6"/>
    <w:rsid w:val="783B0529"/>
    <w:rsid w:val="78743184"/>
    <w:rsid w:val="788C6544"/>
    <w:rsid w:val="78AD3FC3"/>
    <w:rsid w:val="78BE7895"/>
    <w:rsid w:val="78DB54EC"/>
    <w:rsid w:val="78DB99D5"/>
    <w:rsid w:val="78E2362C"/>
    <w:rsid w:val="78EAAAA4"/>
    <w:rsid w:val="791B0FEC"/>
    <w:rsid w:val="792D47DD"/>
    <w:rsid w:val="796B98D5"/>
    <w:rsid w:val="7980E931"/>
    <w:rsid w:val="79843C30"/>
    <w:rsid w:val="798C9C1F"/>
    <w:rsid w:val="798F2D13"/>
    <w:rsid w:val="799DBD6C"/>
    <w:rsid w:val="79A38E2D"/>
    <w:rsid w:val="79B7CC0B"/>
    <w:rsid w:val="79BC73FC"/>
    <w:rsid w:val="79C2F5F2"/>
    <w:rsid w:val="79C6B6DA"/>
    <w:rsid w:val="79D07619"/>
    <w:rsid w:val="79D561FE"/>
    <w:rsid w:val="79FD6590"/>
    <w:rsid w:val="7A0DADBD"/>
    <w:rsid w:val="7A235FFF"/>
    <w:rsid w:val="7A3E69A5"/>
    <w:rsid w:val="7A43B147"/>
    <w:rsid w:val="7A491024"/>
    <w:rsid w:val="7A630291"/>
    <w:rsid w:val="7A6CE475"/>
    <w:rsid w:val="7A71FAD1"/>
    <w:rsid w:val="7A7E454A"/>
    <w:rsid w:val="7A81BCC7"/>
    <w:rsid w:val="7A82306C"/>
    <w:rsid w:val="7A87AFDB"/>
    <w:rsid w:val="7A890D37"/>
    <w:rsid w:val="7A891613"/>
    <w:rsid w:val="7A8EC06B"/>
    <w:rsid w:val="7A91BE17"/>
    <w:rsid w:val="7AA09CEA"/>
    <w:rsid w:val="7AA18EBE"/>
    <w:rsid w:val="7AAA9930"/>
    <w:rsid w:val="7AAB3734"/>
    <w:rsid w:val="7AB1610C"/>
    <w:rsid w:val="7AB9BABB"/>
    <w:rsid w:val="7ABCBDEB"/>
    <w:rsid w:val="7ACD0170"/>
    <w:rsid w:val="7AD73519"/>
    <w:rsid w:val="7ADC8727"/>
    <w:rsid w:val="7AE476B2"/>
    <w:rsid w:val="7B2116E4"/>
    <w:rsid w:val="7B3841A0"/>
    <w:rsid w:val="7B39AB47"/>
    <w:rsid w:val="7B3E098E"/>
    <w:rsid w:val="7B5E59EC"/>
    <w:rsid w:val="7B9BE4A6"/>
    <w:rsid w:val="7BA4EDAB"/>
    <w:rsid w:val="7BAB73BE"/>
    <w:rsid w:val="7BAEEC4F"/>
    <w:rsid w:val="7BDC677D"/>
    <w:rsid w:val="7BEB3758"/>
    <w:rsid w:val="7BF8367D"/>
    <w:rsid w:val="7C03EFEE"/>
    <w:rsid w:val="7C13BE45"/>
    <w:rsid w:val="7C19C2EF"/>
    <w:rsid w:val="7C1F3476"/>
    <w:rsid w:val="7C31482C"/>
    <w:rsid w:val="7C447279"/>
    <w:rsid w:val="7C7AB27E"/>
    <w:rsid w:val="7C936B7C"/>
    <w:rsid w:val="7C9393E7"/>
    <w:rsid w:val="7CA154E3"/>
    <w:rsid w:val="7CA18657"/>
    <w:rsid w:val="7CA6F941"/>
    <w:rsid w:val="7CB91A9E"/>
    <w:rsid w:val="7CC294B9"/>
    <w:rsid w:val="7CC6B1CE"/>
    <w:rsid w:val="7CCADB69"/>
    <w:rsid w:val="7CDFFBEB"/>
    <w:rsid w:val="7CEA371D"/>
    <w:rsid w:val="7CF37F1B"/>
    <w:rsid w:val="7CF52DDC"/>
    <w:rsid w:val="7D44EEF5"/>
    <w:rsid w:val="7D6B220C"/>
    <w:rsid w:val="7D8CAD63"/>
    <w:rsid w:val="7DB6F64D"/>
    <w:rsid w:val="7DC09E89"/>
    <w:rsid w:val="7DC6FAD5"/>
    <w:rsid w:val="7DD547B5"/>
    <w:rsid w:val="7DF35675"/>
    <w:rsid w:val="7DFE91EF"/>
    <w:rsid w:val="7E065F09"/>
    <w:rsid w:val="7E5BE2F1"/>
    <w:rsid w:val="7E5DFE50"/>
    <w:rsid w:val="7E85325D"/>
    <w:rsid w:val="7E88AB01"/>
    <w:rsid w:val="7E8DD7BF"/>
    <w:rsid w:val="7E8E964B"/>
    <w:rsid w:val="7E99CCA1"/>
    <w:rsid w:val="7EA26346"/>
    <w:rsid w:val="7EAD5C6C"/>
    <w:rsid w:val="7EB4AEF2"/>
    <w:rsid w:val="7ED8FF61"/>
    <w:rsid w:val="7EDCB253"/>
    <w:rsid w:val="7EE15578"/>
    <w:rsid w:val="7EE3D161"/>
    <w:rsid w:val="7EE86AE4"/>
    <w:rsid w:val="7EFB9D13"/>
    <w:rsid w:val="7EFDEBDD"/>
    <w:rsid w:val="7F282C35"/>
    <w:rsid w:val="7F37A51A"/>
    <w:rsid w:val="7F3FCFDA"/>
    <w:rsid w:val="7F463B85"/>
    <w:rsid w:val="7F4740A2"/>
    <w:rsid w:val="7F53C78B"/>
    <w:rsid w:val="7F57E2F5"/>
    <w:rsid w:val="7F6EC312"/>
    <w:rsid w:val="7F77A83B"/>
    <w:rsid w:val="7F790816"/>
    <w:rsid w:val="7F956D68"/>
    <w:rsid w:val="7FA287C8"/>
    <w:rsid w:val="7FC03BA0"/>
    <w:rsid w:val="7FCB1857"/>
    <w:rsid w:val="7FD97044"/>
    <w:rsid w:val="7FDA54B3"/>
    <w:rsid w:val="7FEC3BFC"/>
    <w:rsid w:val="7FF8185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533030"/>
  <w15:chartTrackingRefBased/>
  <w15:docId w15:val="{B54A4B4F-5674-4C23-8E52-CDC1107EC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945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571"/>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42002"/>
    <w:pPr>
      <w:ind w:left="720"/>
      <w:contextualSpacing/>
    </w:pPr>
  </w:style>
  <w:style w:type="character" w:styleId="Hyperlink">
    <w:name w:val="Hyperlink"/>
    <w:basedOn w:val="DefaultParagraphFont"/>
    <w:uiPriority w:val="99"/>
    <w:unhideWhenUsed/>
    <w:rsid w:val="00FB6D30"/>
    <w:rPr>
      <w:color w:val="0563C1" w:themeColor="hyperlink"/>
      <w:u w:val="single"/>
    </w:rPr>
  </w:style>
  <w:style w:type="character" w:styleId="FollowedHyperlink">
    <w:name w:val="FollowedHyperlink"/>
    <w:basedOn w:val="DefaultParagraphFont"/>
    <w:uiPriority w:val="99"/>
    <w:semiHidden/>
    <w:unhideWhenUsed/>
    <w:rsid w:val="00C74142"/>
    <w:rPr>
      <w:color w:val="954F72" w:themeColor="followedHyperlink"/>
      <w:u w:val="single"/>
    </w:rPr>
  </w:style>
  <w:style w:type="table" w:customStyle="1" w:styleId="TableGrid2">
    <w:name w:val="Table Grid2"/>
    <w:basedOn w:val="TableNormal"/>
    <w:next w:val="TableGrid"/>
    <w:uiPriority w:val="39"/>
    <w:rsid w:val="00B67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67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67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912"/>
    <w:rPr>
      <w:rFonts w:ascii="Segoe UI" w:hAnsi="Segoe UI" w:cs="Segoe UI"/>
      <w:sz w:val="18"/>
      <w:szCs w:val="18"/>
    </w:rPr>
  </w:style>
  <w:style w:type="character" w:styleId="CommentReference">
    <w:name w:val="annotation reference"/>
    <w:basedOn w:val="DefaultParagraphFont"/>
    <w:uiPriority w:val="99"/>
    <w:unhideWhenUsed/>
    <w:rsid w:val="001333C1"/>
    <w:rPr>
      <w:sz w:val="16"/>
      <w:szCs w:val="16"/>
    </w:rPr>
  </w:style>
  <w:style w:type="paragraph" w:styleId="CommentText">
    <w:name w:val="annotation text"/>
    <w:basedOn w:val="Normal"/>
    <w:link w:val="CommentTextChar"/>
    <w:unhideWhenUsed/>
    <w:rsid w:val="001333C1"/>
    <w:pPr>
      <w:spacing w:line="240" w:lineRule="auto"/>
    </w:pPr>
    <w:rPr>
      <w:sz w:val="20"/>
      <w:szCs w:val="20"/>
    </w:rPr>
  </w:style>
  <w:style w:type="character" w:customStyle="1" w:styleId="CommentTextChar">
    <w:name w:val="Comment Text Char"/>
    <w:basedOn w:val="DefaultParagraphFont"/>
    <w:link w:val="CommentText"/>
    <w:rsid w:val="001333C1"/>
    <w:rPr>
      <w:sz w:val="20"/>
      <w:szCs w:val="20"/>
    </w:rPr>
  </w:style>
  <w:style w:type="paragraph" w:styleId="CommentSubject">
    <w:name w:val="annotation subject"/>
    <w:basedOn w:val="CommentText"/>
    <w:next w:val="CommentText"/>
    <w:link w:val="CommentSubjectChar"/>
    <w:uiPriority w:val="99"/>
    <w:semiHidden/>
    <w:unhideWhenUsed/>
    <w:rsid w:val="001333C1"/>
    <w:rPr>
      <w:b/>
      <w:bCs/>
    </w:rPr>
  </w:style>
  <w:style w:type="character" w:customStyle="1" w:styleId="CommentSubjectChar">
    <w:name w:val="Comment Subject Char"/>
    <w:basedOn w:val="CommentTextChar"/>
    <w:link w:val="CommentSubject"/>
    <w:uiPriority w:val="99"/>
    <w:semiHidden/>
    <w:rsid w:val="001333C1"/>
    <w:rPr>
      <w:b/>
      <w:bCs/>
      <w:sz w:val="20"/>
      <w:szCs w:val="20"/>
    </w:rPr>
  </w:style>
  <w:style w:type="character" w:customStyle="1" w:styleId="Heading2Char">
    <w:name w:val="Heading 2 Char"/>
    <w:basedOn w:val="DefaultParagraphFont"/>
    <w:link w:val="Heading2"/>
    <w:uiPriority w:val="9"/>
    <w:rsid w:val="0089457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571"/>
    <w:rPr>
      <w:rFonts w:asciiTheme="majorHAnsi" w:eastAsiaTheme="majorEastAsia" w:hAnsiTheme="majorHAnsi" w:cstheme="majorBidi"/>
      <w:i/>
      <w:color w:val="1F4D78" w:themeColor="accent1" w:themeShade="7F"/>
      <w:szCs w:val="24"/>
    </w:rPr>
  </w:style>
  <w:style w:type="paragraph" w:customStyle="1" w:styleId="EndNoteBibliographyTitle">
    <w:name w:val="EndNote Bibliography Title"/>
    <w:basedOn w:val="Normal"/>
    <w:link w:val="EndNoteBibliographyTitleChar"/>
    <w:rsid w:val="00520105"/>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520105"/>
  </w:style>
  <w:style w:type="character" w:customStyle="1" w:styleId="EndNoteBibliographyTitleChar">
    <w:name w:val="EndNote Bibliography Title Char"/>
    <w:basedOn w:val="ListParagraphChar"/>
    <w:link w:val="EndNoteBibliographyTitle"/>
    <w:rsid w:val="005201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20105"/>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520105"/>
    <w:rPr>
      <w:rFonts w:ascii="Times New Roman" w:hAnsi="Times New Roman" w:cs="Times New Roman"/>
      <w:noProof/>
      <w:sz w:val="24"/>
      <w:lang w:val="en-US"/>
    </w:rPr>
  </w:style>
  <w:style w:type="character" w:customStyle="1" w:styleId="normaltextrun">
    <w:name w:val="normaltextrun"/>
    <w:basedOn w:val="DefaultParagraphFont"/>
    <w:rsid w:val="00D8388B"/>
  </w:style>
  <w:style w:type="character" w:styleId="UnresolvedMention">
    <w:name w:val="Unresolved Mention"/>
    <w:basedOn w:val="DefaultParagraphFont"/>
    <w:uiPriority w:val="99"/>
    <w:semiHidden/>
    <w:unhideWhenUsed/>
    <w:rsid w:val="00D452BE"/>
    <w:rPr>
      <w:color w:val="605E5C"/>
      <w:shd w:val="clear" w:color="auto" w:fill="E1DFDD"/>
    </w:rPr>
  </w:style>
  <w:style w:type="paragraph" w:customStyle="1" w:styleId="paragraph">
    <w:name w:val="paragraph"/>
    <w:basedOn w:val="Normal"/>
    <w:rsid w:val="002A118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ellingerror">
    <w:name w:val="spellingerror"/>
    <w:basedOn w:val="DefaultParagraphFont"/>
    <w:rsid w:val="002A1180"/>
  </w:style>
  <w:style w:type="character" w:customStyle="1" w:styleId="eop">
    <w:name w:val="eop"/>
    <w:basedOn w:val="DefaultParagraphFont"/>
    <w:rsid w:val="002A1180"/>
  </w:style>
  <w:style w:type="character" w:customStyle="1" w:styleId="contextualspellingandgrammarerror">
    <w:name w:val="contextualspellingandgrammarerror"/>
    <w:basedOn w:val="DefaultParagraphFont"/>
    <w:rsid w:val="00D2465F"/>
  </w:style>
  <w:style w:type="paragraph" w:styleId="Revision">
    <w:name w:val="Revision"/>
    <w:hidden/>
    <w:uiPriority w:val="99"/>
    <w:semiHidden/>
    <w:rsid w:val="004A5D33"/>
    <w:pPr>
      <w:spacing w:after="0" w:line="240" w:lineRule="auto"/>
    </w:pPr>
  </w:style>
  <w:style w:type="paragraph" w:styleId="Footer">
    <w:name w:val="footer"/>
    <w:basedOn w:val="Normal"/>
    <w:link w:val="FooterChar"/>
    <w:uiPriority w:val="99"/>
    <w:unhideWhenUsed/>
    <w:rsid w:val="00B734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3447"/>
  </w:style>
  <w:style w:type="character" w:styleId="PageNumber">
    <w:name w:val="page number"/>
    <w:basedOn w:val="DefaultParagraphFont"/>
    <w:uiPriority w:val="99"/>
    <w:semiHidden/>
    <w:unhideWhenUsed/>
    <w:rsid w:val="00B73447"/>
  </w:style>
  <w:style w:type="paragraph" w:styleId="Header">
    <w:name w:val="header"/>
    <w:basedOn w:val="Normal"/>
    <w:link w:val="HeaderChar"/>
    <w:uiPriority w:val="99"/>
    <w:unhideWhenUsed/>
    <w:rsid w:val="00A758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58B6"/>
  </w:style>
  <w:style w:type="character" w:customStyle="1" w:styleId="scxw170135421">
    <w:name w:val="scxw170135421"/>
    <w:basedOn w:val="DefaultParagraphFont"/>
    <w:rsid w:val="00D97BF4"/>
  </w:style>
  <w:style w:type="paragraph" w:styleId="NormalWeb">
    <w:name w:val="Normal (Web)"/>
    <w:basedOn w:val="Normal"/>
    <w:uiPriority w:val="99"/>
    <w:semiHidden/>
    <w:unhideWhenUsed/>
    <w:rsid w:val="00141D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7745F"/>
    <w:rPr>
      <w:b/>
      <w:bCs/>
    </w:rPr>
  </w:style>
  <w:style w:type="character" w:styleId="LineNumber">
    <w:name w:val="line number"/>
    <w:basedOn w:val="DefaultParagraphFont"/>
    <w:uiPriority w:val="99"/>
    <w:semiHidden/>
    <w:unhideWhenUsed/>
    <w:rsid w:val="00824F17"/>
  </w:style>
  <w:style w:type="paragraph" w:customStyle="1" w:styleId="pagecontents">
    <w:name w:val="pagecontents"/>
    <w:basedOn w:val="Normal"/>
    <w:rsid w:val="002A0801"/>
    <w:pPr>
      <w:spacing w:before="100" w:beforeAutospacing="1" w:after="100" w:afterAutospacing="1" w:line="240" w:lineRule="auto"/>
    </w:pPr>
    <w:rPr>
      <w:rFonts w:ascii="Verdana" w:eastAsia="Times New Roman" w:hAnsi="Verdana" w:cs="Times New Roman"/>
      <w:color w:val="000000"/>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409183">
      <w:bodyDiv w:val="1"/>
      <w:marLeft w:val="0"/>
      <w:marRight w:val="0"/>
      <w:marTop w:val="0"/>
      <w:marBottom w:val="0"/>
      <w:divBdr>
        <w:top w:val="none" w:sz="0" w:space="0" w:color="auto"/>
        <w:left w:val="none" w:sz="0" w:space="0" w:color="auto"/>
        <w:bottom w:val="none" w:sz="0" w:space="0" w:color="auto"/>
        <w:right w:val="none" w:sz="0" w:space="0" w:color="auto"/>
      </w:divBdr>
    </w:div>
    <w:div w:id="285233829">
      <w:bodyDiv w:val="1"/>
      <w:marLeft w:val="0"/>
      <w:marRight w:val="0"/>
      <w:marTop w:val="0"/>
      <w:marBottom w:val="0"/>
      <w:divBdr>
        <w:top w:val="none" w:sz="0" w:space="0" w:color="auto"/>
        <w:left w:val="none" w:sz="0" w:space="0" w:color="auto"/>
        <w:bottom w:val="none" w:sz="0" w:space="0" w:color="auto"/>
        <w:right w:val="none" w:sz="0" w:space="0" w:color="auto"/>
      </w:divBdr>
      <w:divsChild>
        <w:div w:id="166870867">
          <w:marLeft w:val="0"/>
          <w:marRight w:val="0"/>
          <w:marTop w:val="0"/>
          <w:marBottom w:val="0"/>
          <w:divBdr>
            <w:top w:val="none" w:sz="0" w:space="0" w:color="auto"/>
            <w:left w:val="none" w:sz="0" w:space="0" w:color="auto"/>
            <w:bottom w:val="none" w:sz="0" w:space="0" w:color="auto"/>
            <w:right w:val="none" w:sz="0" w:space="0" w:color="auto"/>
          </w:divBdr>
        </w:div>
        <w:div w:id="1631015548">
          <w:marLeft w:val="0"/>
          <w:marRight w:val="0"/>
          <w:marTop w:val="0"/>
          <w:marBottom w:val="0"/>
          <w:divBdr>
            <w:top w:val="none" w:sz="0" w:space="0" w:color="auto"/>
            <w:left w:val="none" w:sz="0" w:space="0" w:color="auto"/>
            <w:bottom w:val="none" w:sz="0" w:space="0" w:color="auto"/>
            <w:right w:val="none" w:sz="0" w:space="0" w:color="auto"/>
          </w:divBdr>
        </w:div>
        <w:div w:id="1856922244">
          <w:marLeft w:val="0"/>
          <w:marRight w:val="0"/>
          <w:marTop w:val="0"/>
          <w:marBottom w:val="0"/>
          <w:divBdr>
            <w:top w:val="none" w:sz="0" w:space="0" w:color="auto"/>
            <w:left w:val="none" w:sz="0" w:space="0" w:color="auto"/>
            <w:bottom w:val="none" w:sz="0" w:space="0" w:color="auto"/>
            <w:right w:val="none" w:sz="0" w:space="0" w:color="auto"/>
          </w:divBdr>
        </w:div>
      </w:divsChild>
    </w:div>
    <w:div w:id="316884869">
      <w:bodyDiv w:val="1"/>
      <w:marLeft w:val="0"/>
      <w:marRight w:val="0"/>
      <w:marTop w:val="0"/>
      <w:marBottom w:val="0"/>
      <w:divBdr>
        <w:top w:val="none" w:sz="0" w:space="0" w:color="auto"/>
        <w:left w:val="none" w:sz="0" w:space="0" w:color="auto"/>
        <w:bottom w:val="none" w:sz="0" w:space="0" w:color="auto"/>
        <w:right w:val="none" w:sz="0" w:space="0" w:color="auto"/>
      </w:divBdr>
    </w:div>
    <w:div w:id="321398359">
      <w:bodyDiv w:val="1"/>
      <w:marLeft w:val="0"/>
      <w:marRight w:val="0"/>
      <w:marTop w:val="0"/>
      <w:marBottom w:val="0"/>
      <w:divBdr>
        <w:top w:val="none" w:sz="0" w:space="0" w:color="auto"/>
        <w:left w:val="none" w:sz="0" w:space="0" w:color="auto"/>
        <w:bottom w:val="none" w:sz="0" w:space="0" w:color="auto"/>
        <w:right w:val="none" w:sz="0" w:space="0" w:color="auto"/>
      </w:divBdr>
    </w:div>
    <w:div w:id="330760213">
      <w:bodyDiv w:val="1"/>
      <w:marLeft w:val="0"/>
      <w:marRight w:val="0"/>
      <w:marTop w:val="0"/>
      <w:marBottom w:val="0"/>
      <w:divBdr>
        <w:top w:val="none" w:sz="0" w:space="0" w:color="auto"/>
        <w:left w:val="none" w:sz="0" w:space="0" w:color="auto"/>
        <w:bottom w:val="none" w:sz="0" w:space="0" w:color="auto"/>
        <w:right w:val="none" w:sz="0" w:space="0" w:color="auto"/>
      </w:divBdr>
    </w:div>
    <w:div w:id="341246003">
      <w:bodyDiv w:val="1"/>
      <w:marLeft w:val="0"/>
      <w:marRight w:val="0"/>
      <w:marTop w:val="0"/>
      <w:marBottom w:val="0"/>
      <w:divBdr>
        <w:top w:val="none" w:sz="0" w:space="0" w:color="auto"/>
        <w:left w:val="none" w:sz="0" w:space="0" w:color="auto"/>
        <w:bottom w:val="none" w:sz="0" w:space="0" w:color="auto"/>
        <w:right w:val="none" w:sz="0" w:space="0" w:color="auto"/>
      </w:divBdr>
    </w:div>
    <w:div w:id="422916763">
      <w:bodyDiv w:val="1"/>
      <w:marLeft w:val="0"/>
      <w:marRight w:val="0"/>
      <w:marTop w:val="0"/>
      <w:marBottom w:val="0"/>
      <w:divBdr>
        <w:top w:val="none" w:sz="0" w:space="0" w:color="auto"/>
        <w:left w:val="none" w:sz="0" w:space="0" w:color="auto"/>
        <w:bottom w:val="none" w:sz="0" w:space="0" w:color="auto"/>
        <w:right w:val="none" w:sz="0" w:space="0" w:color="auto"/>
      </w:divBdr>
      <w:divsChild>
        <w:div w:id="1661081942">
          <w:marLeft w:val="0"/>
          <w:marRight w:val="0"/>
          <w:marTop w:val="0"/>
          <w:marBottom w:val="0"/>
          <w:divBdr>
            <w:top w:val="none" w:sz="0" w:space="0" w:color="auto"/>
            <w:left w:val="none" w:sz="0" w:space="0" w:color="auto"/>
            <w:bottom w:val="none" w:sz="0" w:space="0" w:color="auto"/>
            <w:right w:val="none" w:sz="0" w:space="0" w:color="auto"/>
          </w:divBdr>
        </w:div>
      </w:divsChild>
    </w:div>
    <w:div w:id="448398345">
      <w:bodyDiv w:val="1"/>
      <w:marLeft w:val="0"/>
      <w:marRight w:val="0"/>
      <w:marTop w:val="0"/>
      <w:marBottom w:val="0"/>
      <w:divBdr>
        <w:top w:val="none" w:sz="0" w:space="0" w:color="auto"/>
        <w:left w:val="none" w:sz="0" w:space="0" w:color="auto"/>
        <w:bottom w:val="none" w:sz="0" w:space="0" w:color="auto"/>
        <w:right w:val="none" w:sz="0" w:space="0" w:color="auto"/>
      </w:divBdr>
      <w:divsChild>
        <w:div w:id="616059510">
          <w:marLeft w:val="0"/>
          <w:marRight w:val="0"/>
          <w:marTop w:val="0"/>
          <w:marBottom w:val="0"/>
          <w:divBdr>
            <w:top w:val="none" w:sz="0" w:space="0" w:color="auto"/>
            <w:left w:val="none" w:sz="0" w:space="0" w:color="auto"/>
            <w:bottom w:val="none" w:sz="0" w:space="0" w:color="auto"/>
            <w:right w:val="none" w:sz="0" w:space="0" w:color="auto"/>
          </w:divBdr>
        </w:div>
        <w:div w:id="1376273781">
          <w:marLeft w:val="0"/>
          <w:marRight w:val="0"/>
          <w:marTop w:val="0"/>
          <w:marBottom w:val="0"/>
          <w:divBdr>
            <w:top w:val="none" w:sz="0" w:space="0" w:color="auto"/>
            <w:left w:val="none" w:sz="0" w:space="0" w:color="auto"/>
            <w:bottom w:val="none" w:sz="0" w:space="0" w:color="auto"/>
            <w:right w:val="none" w:sz="0" w:space="0" w:color="auto"/>
          </w:divBdr>
        </w:div>
      </w:divsChild>
    </w:div>
    <w:div w:id="503059663">
      <w:bodyDiv w:val="1"/>
      <w:marLeft w:val="0"/>
      <w:marRight w:val="0"/>
      <w:marTop w:val="0"/>
      <w:marBottom w:val="0"/>
      <w:divBdr>
        <w:top w:val="none" w:sz="0" w:space="0" w:color="auto"/>
        <w:left w:val="none" w:sz="0" w:space="0" w:color="auto"/>
        <w:bottom w:val="none" w:sz="0" w:space="0" w:color="auto"/>
        <w:right w:val="none" w:sz="0" w:space="0" w:color="auto"/>
      </w:divBdr>
      <w:divsChild>
        <w:div w:id="1939866208">
          <w:marLeft w:val="0"/>
          <w:marRight w:val="0"/>
          <w:marTop w:val="0"/>
          <w:marBottom w:val="0"/>
          <w:divBdr>
            <w:top w:val="none" w:sz="0" w:space="0" w:color="auto"/>
            <w:left w:val="none" w:sz="0" w:space="0" w:color="auto"/>
            <w:bottom w:val="none" w:sz="0" w:space="0" w:color="auto"/>
            <w:right w:val="none" w:sz="0" w:space="0" w:color="auto"/>
          </w:divBdr>
        </w:div>
        <w:div w:id="732889905">
          <w:marLeft w:val="0"/>
          <w:marRight w:val="0"/>
          <w:marTop w:val="0"/>
          <w:marBottom w:val="0"/>
          <w:divBdr>
            <w:top w:val="none" w:sz="0" w:space="0" w:color="auto"/>
            <w:left w:val="none" w:sz="0" w:space="0" w:color="auto"/>
            <w:bottom w:val="none" w:sz="0" w:space="0" w:color="auto"/>
            <w:right w:val="none" w:sz="0" w:space="0" w:color="auto"/>
          </w:divBdr>
        </w:div>
        <w:div w:id="1947078761">
          <w:marLeft w:val="0"/>
          <w:marRight w:val="0"/>
          <w:marTop w:val="0"/>
          <w:marBottom w:val="0"/>
          <w:divBdr>
            <w:top w:val="none" w:sz="0" w:space="0" w:color="auto"/>
            <w:left w:val="none" w:sz="0" w:space="0" w:color="auto"/>
            <w:bottom w:val="none" w:sz="0" w:space="0" w:color="auto"/>
            <w:right w:val="none" w:sz="0" w:space="0" w:color="auto"/>
          </w:divBdr>
        </w:div>
      </w:divsChild>
    </w:div>
    <w:div w:id="556818934">
      <w:bodyDiv w:val="1"/>
      <w:marLeft w:val="0"/>
      <w:marRight w:val="0"/>
      <w:marTop w:val="0"/>
      <w:marBottom w:val="0"/>
      <w:divBdr>
        <w:top w:val="none" w:sz="0" w:space="0" w:color="auto"/>
        <w:left w:val="none" w:sz="0" w:space="0" w:color="auto"/>
        <w:bottom w:val="none" w:sz="0" w:space="0" w:color="auto"/>
        <w:right w:val="none" w:sz="0" w:space="0" w:color="auto"/>
      </w:divBdr>
    </w:div>
    <w:div w:id="650476694">
      <w:bodyDiv w:val="1"/>
      <w:marLeft w:val="0"/>
      <w:marRight w:val="0"/>
      <w:marTop w:val="0"/>
      <w:marBottom w:val="0"/>
      <w:divBdr>
        <w:top w:val="none" w:sz="0" w:space="0" w:color="auto"/>
        <w:left w:val="none" w:sz="0" w:space="0" w:color="auto"/>
        <w:bottom w:val="none" w:sz="0" w:space="0" w:color="auto"/>
        <w:right w:val="none" w:sz="0" w:space="0" w:color="auto"/>
      </w:divBdr>
    </w:div>
    <w:div w:id="707485888">
      <w:bodyDiv w:val="1"/>
      <w:marLeft w:val="0"/>
      <w:marRight w:val="0"/>
      <w:marTop w:val="0"/>
      <w:marBottom w:val="0"/>
      <w:divBdr>
        <w:top w:val="none" w:sz="0" w:space="0" w:color="auto"/>
        <w:left w:val="none" w:sz="0" w:space="0" w:color="auto"/>
        <w:bottom w:val="none" w:sz="0" w:space="0" w:color="auto"/>
        <w:right w:val="none" w:sz="0" w:space="0" w:color="auto"/>
      </w:divBdr>
    </w:div>
    <w:div w:id="719015691">
      <w:bodyDiv w:val="1"/>
      <w:marLeft w:val="0"/>
      <w:marRight w:val="0"/>
      <w:marTop w:val="0"/>
      <w:marBottom w:val="0"/>
      <w:divBdr>
        <w:top w:val="none" w:sz="0" w:space="0" w:color="auto"/>
        <w:left w:val="none" w:sz="0" w:space="0" w:color="auto"/>
        <w:bottom w:val="none" w:sz="0" w:space="0" w:color="auto"/>
        <w:right w:val="none" w:sz="0" w:space="0" w:color="auto"/>
      </w:divBdr>
    </w:div>
    <w:div w:id="823202925">
      <w:bodyDiv w:val="1"/>
      <w:marLeft w:val="0"/>
      <w:marRight w:val="0"/>
      <w:marTop w:val="0"/>
      <w:marBottom w:val="0"/>
      <w:divBdr>
        <w:top w:val="none" w:sz="0" w:space="0" w:color="auto"/>
        <w:left w:val="none" w:sz="0" w:space="0" w:color="auto"/>
        <w:bottom w:val="none" w:sz="0" w:space="0" w:color="auto"/>
        <w:right w:val="none" w:sz="0" w:space="0" w:color="auto"/>
      </w:divBdr>
    </w:div>
    <w:div w:id="872763570">
      <w:bodyDiv w:val="1"/>
      <w:marLeft w:val="0"/>
      <w:marRight w:val="0"/>
      <w:marTop w:val="0"/>
      <w:marBottom w:val="0"/>
      <w:divBdr>
        <w:top w:val="none" w:sz="0" w:space="0" w:color="auto"/>
        <w:left w:val="none" w:sz="0" w:space="0" w:color="auto"/>
        <w:bottom w:val="none" w:sz="0" w:space="0" w:color="auto"/>
        <w:right w:val="none" w:sz="0" w:space="0" w:color="auto"/>
      </w:divBdr>
    </w:div>
    <w:div w:id="877205624">
      <w:bodyDiv w:val="1"/>
      <w:marLeft w:val="0"/>
      <w:marRight w:val="0"/>
      <w:marTop w:val="0"/>
      <w:marBottom w:val="0"/>
      <w:divBdr>
        <w:top w:val="none" w:sz="0" w:space="0" w:color="auto"/>
        <w:left w:val="none" w:sz="0" w:space="0" w:color="auto"/>
        <w:bottom w:val="none" w:sz="0" w:space="0" w:color="auto"/>
        <w:right w:val="none" w:sz="0" w:space="0" w:color="auto"/>
      </w:divBdr>
    </w:div>
    <w:div w:id="895162866">
      <w:bodyDiv w:val="1"/>
      <w:marLeft w:val="0"/>
      <w:marRight w:val="0"/>
      <w:marTop w:val="0"/>
      <w:marBottom w:val="0"/>
      <w:divBdr>
        <w:top w:val="none" w:sz="0" w:space="0" w:color="auto"/>
        <w:left w:val="none" w:sz="0" w:space="0" w:color="auto"/>
        <w:bottom w:val="none" w:sz="0" w:space="0" w:color="auto"/>
        <w:right w:val="none" w:sz="0" w:space="0" w:color="auto"/>
      </w:divBdr>
      <w:divsChild>
        <w:div w:id="409085943">
          <w:marLeft w:val="0"/>
          <w:marRight w:val="30"/>
          <w:marTop w:val="0"/>
          <w:marBottom w:val="0"/>
          <w:divBdr>
            <w:top w:val="none" w:sz="0" w:space="0" w:color="auto"/>
            <w:left w:val="none" w:sz="0" w:space="0" w:color="auto"/>
            <w:bottom w:val="none" w:sz="0" w:space="0" w:color="auto"/>
            <w:right w:val="none" w:sz="0" w:space="0" w:color="auto"/>
          </w:divBdr>
          <w:divsChild>
            <w:div w:id="1544361946">
              <w:marLeft w:val="0"/>
              <w:marRight w:val="0"/>
              <w:marTop w:val="0"/>
              <w:marBottom w:val="0"/>
              <w:divBdr>
                <w:top w:val="none" w:sz="0" w:space="0" w:color="auto"/>
                <w:left w:val="none" w:sz="0" w:space="0" w:color="auto"/>
                <w:bottom w:val="none" w:sz="0" w:space="0" w:color="auto"/>
                <w:right w:val="none" w:sz="0" w:space="0" w:color="auto"/>
              </w:divBdr>
              <w:divsChild>
                <w:div w:id="2118523454">
                  <w:marLeft w:val="0"/>
                  <w:marRight w:val="0"/>
                  <w:marTop w:val="0"/>
                  <w:marBottom w:val="0"/>
                  <w:divBdr>
                    <w:top w:val="none" w:sz="0" w:space="0" w:color="auto"/>
                    <w:left w:val="none" w:sz="0" w:space="0" w:color="auto"/>
                    <w:bottom w:val="none" w:sz="0" w:space="0" w:color="auto"/>
                    <w:right w:val="none" w:sz="0" w:space="0" w:color="auto"/>
                  </w:divBdr>
                  <w:divsChild>
                    <w:div w:id="39304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292125">
      <w:bodyDiv w:val="1"/>
      <w:marLeft w:val="0"/>
      <w:marRight w:val="0"/>
      <w:marTop w:val="0"/>
      <w:marBottom w:val="0"/>
      <w:divBdr>
        <w:top w:val="none" w:sz="0" w:space="0" w:color="auto"/>
        <w:left w:val="none" w:sz="0" w:space="0" w:color="auto"/>
        <w:bottom w:val="none" w:sz="0" w:space="0" w:color="auto"/>
        <w:right w:val="none" w:sz="0" w:space="0" w:color="auto"/>
      </w:divBdr>
    </w:div>
    <w:div w:id="1101607124">
      <w:bodyDiv w:val="1"/>
      <w:marLeft w:val="0"/>
      <w:marRight w:val="0"/>
      <w:marTop w:val="0"/>
      <w:marBottom w:val="0"/>
      <w:divBdr>
        <w:top w:val="none" w:sz="0" w:space="0" w:color="auto"/>
        <w:left w:val="none" w:sz="0" w:space="0" w:color="auto"/>
        <w:bottom w:val="none" w:sz="0" w:space="0" w:color="auto"/>
        <w:right w:val="none" w:sz="0" w:space="0" w:color="auto"/>
      </w:divBdr>
      <w:divsChild>
        <w:div w:id="1546719242">
          <w:marLeft w:val="0"/>
          <w:marRight w:val="0"/>
          <w:marTop w:val="0"/>
          <w:marBottom w:val="0"/>
          <w:divBdr>
            <w:top w:val="none" w:sz="0" w:space="0" w:color="auto"/>
            <w:left w:val="none" w:sz="0" w:space="0" w:color="auto"/>
            <w:bottom w:val="none" w:sz="0" w:space="0" w:color="auto"/>
            <w:right w:val="none" w:sz="0" w:space="0" w:color="auto"/>
          </w:divBdr>
        </w:div>
        <w:div w:id="1766262789">
          <w:marLeft w:val="0"/>
          <w:marRight w:val="0"/>
          <w:marTop w:val="0"/>
          <w:marBottom w:val="0"/>
          <w:divBdr>
            <w:top w:val="none" w:sz="0" w:space="0" w:color="auto"/>
            <w:left w:val="none" w:sz="0" w:space="0" w:color="auto"/>
            <w:bottom w:val="none" w:sz="0" w:space="0" w:color="auto"/>
            <w:right w:val="none" w:sz="0" w:space="0" w:color="auto"/>
          </w:divBdr>
        </w:div>
      </w:divsChild>
    </w:div>
    <w:div w:id="1146630458">
      <w:bodyDiv w:val="1"/>
      <w:marLeft w:val="0"/>
      <w:marRight w:val="0"/>
      <w:marTop w:val="0"/>
      <w:marBottom w:val="0"/>
      <w:divBdr>
        <w:top w:val="none" w:sz="0" w:space="0" w:color="auto"/>
        <w:left w:val="none" w:sz="0" w:space="0" w:color="auto"/>
        <w:bottom w:val="none" w:sz="0" w:space="0" w:color="auto"/>
        <w:right w:val="none" w:sz="0" w:space="0" w:color="auto"/>
      </w:divBdr>
      <w:divsChild>
        <w:div w:id="1099377878">
          <w:marLeft w:val="0"/>
          <w:marRight w:val="0"/>
          <w:marTop w:val="0"/>
          <w:marBottom w:val="0"/>
          <w:divBdr>
            <w:top w:val="none" w:sz="0" w:space="0" w:color="auto"/>
            <w:left w:val="none" w:sz="0" w:space="0" w:color="auto"/>
            <w:bottom w:val="none" w:sz="0" w:space="0" w:color="auto"/>
            <w:right w:val="none" w:sz="0" w:space="0" w:color="auto"/>
          </w:divBdr>
        </w:div>
        <w:div w:id="704404581">
          <w:marLeft w:val="0"/>
          <w:marRight w:val="0"/>
          <w:marTop w:val="0"/>
          <w:marBottom w:val="0"/>
          <w:divBdr>
            <w:top w:val="none" w:sz="0" w:space="0" w:color="auto"/>
            <w:left w:val="none" w:sz="0" w:space="0" w:color="auto"/>
            <w:bottom w:val="none" w:sz="0" w:space="0" w:color="auto"/>
            <w:right w:val="none" w:sz="0" w:space="0" w:color="auto"/>
          </w:divBdr>
        </w:div>
        <w:div w:id="985815934">
          <w:marLeft w:val="0"/>
          <w:marRight w:val="0"/>
          <w:marTop w:val="0"/>
          <w:marBottom w:val="0"/>
          <w:divBdr>
            <w:top w:val="none" w:sz="0" w:space="0" w:color="auto"/>
            <w:left w:val="none" w:sz="0" w:space="0" w:color="auto"/>
            <w:bottom w:val="none" w:sz="0" w:space="0" w:color="auto"/>
            <w:right w:val="none" w:sz="0" w:space="0" w:color="auto"/>
          </w:divBdr>
        </w:div>
        <w:div w:id="226765523">
          <w:marLeft w:val="0"/>
          <w:marRight w:val="0"/>
          <w:marTop w:val="0"/>
          <w:marBottom w:val="0"/>
          <w:divBdr>
            <w:top w:val="none" w:sz="0" w:space="0" w:color="auto"/>
            <w:left w:val="none" w:sz="0" w:space="0" w:color="auto"/>
            <w:bottom w:val="none" w:sz="0" w:space="0" w:color="auto"/>
            <w:right w:val="none" w:sz="0" w:space="0" w:color="auto"/>
          </w:divBdr>
        </w:div>
        <w:div w:id="1731148722">
          <w:marLeft w:val="0"/>
          <w:marRight w:val="0"/>
          <w:marTop w:val="0"/>
          <w:marBottom w:val="0"/>
          <w:divBdr>
            <w:top w:val="none" w:sz="0" w:space="0" w:color="auto"/>
            <w:left w:val="none" w:sz="0" w:space="0" w:color="auto"/>
            <w:bottom w:val="none" w:sz="0" w:space="0" w:color="auto"/>
            <w:right w:val="none" w:sz="0" w:space="0" w:color="auto"/>
          </w:divBdr>
        </w:div>
        <w:div w:id="902519618">
          <w:marLeft w:val="0"/>
          <w:marRight w:val="0"/>
          <w:marTop w:val="0"/>
          <w:marBottom w:val="0"/>
          <w:divBdr>
            <w:top w:val="none" w:sz="0" w:space="0" w:color="auto"/>
            <w:left w:val="none" w:sz="0" w:space="0" w:color="auto"/>
            <w:bottom w:val="none" w:sz="0" w:space="0" w:color="auto"/>
            <w:right w:val="none" w:sz="0" w:space="0" w:color="auto"/>
          </w:divBdr>
        </w:div>
        <w:div w:id="523129690">
          <w:marLeft w:val="0"/>
          <w:marRight w:val="0"/>
          <w:marTop w:val="0"/>
          <w:marBottom w:val="0"/>
          <w:divBdr>
            <w:top w:val="none" w:sz="0" w:space="0" w:color="auto"/>
            <w:left w:val="none" w:sz="0" w:space="0" w:color="auto"/>
            <w:bottom w:val="none" w:sz="0" w:space="0" w:color="auto"/>
            <w:right w:val="none" w:sz="0" w:space="0" w:color="auto"/>
          </w:divBdr>
        </w:div>
      </w:divsChild>
    </w:div>
    <w:div w:id="1206941205">
      <w:bodyDiv w:val="1"/>
      <w:marLeft w:val="0"/>
      <w:marRight w:val="0"/>
      <w:marTop w:val="0"/>
      <w:marBottom w:val="0"/>
      <w:divBdr>
        <w:top w:val="none" w:sz="0" w:space="0" w:color="auto"/>
        <w:left w:val="none" w:sz="0" w:space="0" w:color="auto"/>
        <w:bottom w:val="none" w:sz="0" w:space="0" w:color="auto"/>
        <w:right w:val="none" w:sz="0" w:space="0" w:color="auto"/>
      </w:divBdr>
    </w:div>
    <w:div w:id="1217930453">
      <w:bodyDiv w:val="1"/>
      <w:marLeft w:val="0"/>
      <w:marRight w:val="0"/>
      <w:marTop w:val="0"/>
      <w:marBottom w:val="0"/>
      <w:divBdr>
        <w:top w:val="none" w:sz="0" w:space="0" w:color="auto"/>
        <w:left w:val="none" w:sz="0" w:space="0" w:color="auto"/>
        <w:bottom w:val="none" w:sz="0" w:space="0" w:color="auto"/>
        <w:right w:val="none" w:sz="0" w:space="0" w:color="auto"/>
      </w:divBdr>
    </w:div>
    <w:div w:id="1227035841">
      <w:bodyDiv w:val="1"/>
      <w:marLeft w:val="0"/>
      <w:marRight w:val="0"/>
      <w:marTop w:val="0"/>
      <w:marBottom w:val="0"/>
      <w:divBdr>
        <w:top w:val="none" w:sz="0" w:space="0" w:color="auto"/>
        <w:left w:val="none" w:sz="0" w:space="0" w:color="auto"/>
        <w:bottom w:val="none" w:sz="0" w:space="0" w:color="auto"/>
        <w:right w:val="none" w:sz="0" w:space="0" w:color="auto"/>
      </w:divBdr>
    </w:div>
    <w:div w:id="1416854481">
      <w:bodyDiv w:val="1"/>
      <w:marLeft w:val="0"/>
      <w:marRight w:val="0"/>
      <w:marTop w:val="0"/>
      <w:marBottom w:val="0"/>
      <w:divBdr>
        <w:top w:val="none" w:sz="0" w:space="0" w:color="auto"/>
        <w:left w:val="none" w:sz="0" w:space="0" w:color="auto"/>
        <w:bottom w:val="none" w:sz="0" w:space="0" w:color="auto"/>
        <w:right w:val="none" w:sz="0" w:space="0" w:color="auto"/>
      </w:divBdr>
      <w:divsChild>
        <w:div w:id="213351525">
          <w:marLeft w:val="0"/>
          <w:marRight w:val="0"/>
          <w:marTop w:val="0"/>
          <w:marBottom w:val="0"/>
          <w:divBdr>
            <w:top w:val="none" w:sz="0" w:space="0" w:color="auto"/>
            <w:left w:val="none" w:sz="0" w:space="0" w:color="auto"/>
            <w:bottom w:val="none" w:sz="0" w:space="0" w:color="auto"/>
            <w:right w:val="none" w:sz="0" w:space="0" w:color="auto"/>
          </w:divBdr>
        </w:div>
        <w:div w:id="1634485291">
          <w:marLeft w:val="0"/>
          <w:marRight w:val="0"/>
          <w:marTop w:val="0"/>
          <w:marBottom w:val="0"/>
          <w:divBdr>
            <w:top w:val="none" w:sz="0" w:space="0" w:color="auto"/>
            <w:left w:val="none" w:sz="0" w:space="0" w:color="auto"/>
            <w:bottom w:val="none" w:sz="0" w:space="0" w:color="auto"/>
            <w:right w:val="none" w:sz="0" w:space="0" w:color="auto"/>
          </w:divBdr>
        </w:div>
      </w:divsChild>
    </w:div>
    <w:div w:id="1488982030">
      <w:bodyDiv w:val="1"/>
      <w:marLeft w:val="0"/>
      <w:marRight w:val="0"/>
      <w:marTop w:val="0"/>
      <w:marBottom w:val="0"/>
      <w:divBdr>
        <w:top w:val="none" w:sz="0" w:space="0" w:color="auto"/>
        <w:left w:val="none" w:sz="0" w:space="0" w:color="auto"/>
        <w:bottom w:val="none" w:sz="0" w:space="0" w:color="auto"/>
        <w:right w:val="none" w:sz="0" w:space="0" w:color="auto"/>
      </w:divBdr>
    </w:div>
    <w:div w:id="1505130112">
      <w:bodyDiv w:val="1"/>
      <w:marLeft w:val="0"/>
      <w:marRight w:val="0"/>
      <w:marTop w:val="0"/>
      <w:marBottom w:val="0"/>
      <w:divBdr>
        <w:top w:val="none" w:sz="0" w:space="0" w:color="auto"/>
        <w:left w:val="none" w:sz="0" w:space="0" w:color="auto"/>
        <w:bottom w:val="none" w:sz="0" w:space="0" w:color="auto"/>
        <w:right w:val="none" w:sz="0" w:space="0" w:color="auto"/>
      </w:divBdr>
    </w:div>
    <w:div w:id="1642269820">
      <w:bodyDiv w:val="1"/>
      <w:marLeft w:val="0"/>
      <w:marRight w:val="0"/>
      <w:marTop w:val="0"/>
      <w:marBottom w:val="0"/>
      <w:divBdr>
        <w:top w:val="none" w:sz="0" w:space="0" w:color="auto"/>
        <w:left w:val="none" w:sz="0" w:space="0" w:color="auto"/>
        <w:bottom w:val="none" w:sz="0" w:space="0" w:color="auto"/>
        <w:right w:val="none" w:sz="0" w:space="0" w:color="auto"/>
      </w:divBdr>
    </w:div>
    <w:div w:id="1831408351">
      <w:bodyDiv w:val="1"/>
      <w:marLeft w:val="0"/>
      <w:marRight w:val="0"/>
      <w:marTop w:val="0"/>
      <w:marBottom w:val="0"/>
      <w:divBdr>
        <w:top w:val="none" w:sz="0" w:space="0" w:color="auto"/>
        <w:left w:val="none" w:sz="0" w:space="0" w:color="auto"/>
        <w:bottom w:val="none" w:sz="0" w:space="0" w:color="auto"/>
        <w:right w:val="none" w:sz="0" w:space="0" w:color="auto"/>
      </w:divBdr>
      <w:divsChild>
        <w:div w:id="1079712466">
          <w:marLeft w:val="0"/>
          <w:marRight w:val="0"/>
          <w:marTop w:val="0"/>
          <w:marBottom w:val="0"/>
          <w:divBdr>
            <w:top w:val="none" w:sz="0" w:space="0" w:color="auto"/>
            <w:left w:val="none" w:sz="0" w:space="0" w:color="auto"/>
            <w:bottom w:val="none" w:sz="0" w:space="0" w:color="auto"/>
            <w:right w:val="none" w:sz="0" w:space="0" w:color="auto"/>
          </w:divBdr>
        </w:div>
      </w:divsChild>
    </w:div>
    <w:div w:id="1895577284">
      <w:bodyDiv w:val="1"/>
      <w:marLeft w:val="0"/>
      <w:marRight w:val="0"/>
      <w:marTop w:val="0"/>
      <w:marBottom w:val="0"/>
      <w:divBdr>
        <w:top w:val="none" w:sz="0" w:space="0" w:color="auto"/>
        <w:left w:val="none" w:sz="0" w:space="0" w:color="auto"/>
        <w:bottom w:val="none" w:sz="0" w:space="0" w:color="auto"/>
        <w:right w:val="none" w:sz="0" w:space="0" w:color="auto"/>
      </w:divBdr>
    </w:div>
    <w:div w:id="1905870560">
      <w:bodyDiv w:val="1"/>
      <w:marLeft w:val="0"/>
      <w:marRight w:val="0"/>
      <w:marTop w:val="0"/>
      <w:marBottom w:val="0"/>
      <w:divBdr>
        <w:top w:val="none" w:sz="0" w:space="0" w:color="auto"/>
        <w:left w:val="none" w:sz="0" w:space="0" w:color="auto"/>
        <w:bottom w:val="none" w:sz="0" w:space="0" w:color="auto"/>
        <w:right w:val="none" w:sz="0" w:space="0" w:color="auto"/>
      </w:divBdr>
    </w:div>
    <w:div w:id="1976908640">
      <w:bodyDiv w:val="1"/>
      <w:marLeft w:val="0"/>
      <w:marRight w:val="0"/>
      <w:marTop w:val="0"/>
      <w:marBottom w:val="0"/>
      <w:divBdr>
        <w:top w:val="none" w:sz="0" w:space="0" w:color="auto"/>
        <w:left w:val="none" w:sz="0" w:space="0" w:color="auto"/>
        <w:bottom w:val="none" w:sz="0" w:space="0" w:color="auto"/>
        <w:right w:val="none" w:sz="0" w:space="0" w:color="auto"/>
      </w:divBdr>
    </w:div>
    <w:div w:id="1999335855">
      <w:bodyDiv w:val="1"/>
      <w:marLeft w:val="0"/>
      <w:marRight w:val="0"/>
      <w:marTop w:val="0"/>
      <w:marBottom w:val="0"/>
      <w:divBdr>
        <w:top w:val="none" w:sz="0" w:space="0" w:color="auto"/>
        <w:left w:val="none" w:sz="0" w:space="0" w:color="auto"/>
        <w:bottom w:val="none" w:sz="0" w:space="0" w:color="auto"/>
        <w:right w:val="none" w:sz="0" w:space="0" w:color="auto"/>
      </w:divBdr>
    </w:div>
    <w:div w:id="2081831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www.euro.who.int/__data/assets/pdf_file/0017/322226/Tackling-food-marketing-children-digital-world-trans-disciplinary-perspectives-en.pdf"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002/cb.1822"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apps.who.int/iris/bitstream/handle/10665/259232/WHO-NMH-NVI-17.9-eng.pdf?sequence=1" TargetMode="External"/><Relationship Id="rId25" Type="http://schemas.openxmlformats.org/officeDocument/2006/relationships/hyperlink" Target="https://www.ofcom.org.uk/__data/assets/pdf_file/0024/234609/childrens-media-use-and-attitudes-report-2022.pdf" TargetMode="External"/><Relationship Id="rId2" Type="http://schemas.openxmlformats.org/officeDocument/2006/relationships/customXml" Target="../customXml/item2.xml"/><Relationship Id="rId16" Type="http://schemas.openxmlformats.org/officeDocument/2006/relationships/hyperlink" Target="http://www.euro.who.int/__data/assets/pdf_file/0003/384015/food-marketing-kids-eng.pdf" TargetMode="External"/><Relationship Id="rId20" Type="http://schemas.openxmlformats.org/officeDocument/2006/relationships/hyperlink" Target="http://handbook.cochrane.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mediasmart.uk.com/" TargetMode="External"/><Relationship Id="rId24" Type="http://schemas.openxmlformats.org/officeDocument/2006/relationships/hyperlink" Target="https://www.who.int/publications/i/item/9789240041783" TargetMode="External"/><Relationship Id="rId5" Type="http://schemas.openxmlformats.org/officeDocument/2006/relationships/numbering" Target="numbering.xml"/><Relationship Id="rId15" Type="http://schemas.openxmlformats.org/officeDocument/2006/relationships/hyperlink" Target="https://doi.org/10.1016/j.ypmed.2020.106009" TargetMode="External"/><Relationship Id="rId23" Type="http://schemas.openxmlformats.org/officeDocument/2006/relationships/hyperlink" Target="https://doi.org/10.1111/ijpo.12540" TargetMode="External"/><Relationship Id="rId10" Type="http://schemas.openxmlformats.org/officeDocument/2006/relationships/endnotes" Target="endnotes.xml"/><Relationship Id="rId19" Type="http://schemas.openxmlformats.org/officeDocument/2006/relationships/hyperlink" Target="http://handbook.cochrane.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S2542-5196(21)00290-4" TargetMode="External"/><Relationship Id="rId22" Type="http://schemas.openxmlformats.org/officeDocument/2006/relationships/hyperlink" Target="https://doi.org/10.1002/cb.182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fa734e6e-2dd8-4275-9b08-04e206339f53">
      <UserInfo>
        <DisplayName/>
        <AccountId xsi:nil="true"/>
        <AccountType/>
      </UserInfo>
    </SharedWithUsers>
    <lcf76f155ced4ddcb4097134ff3c332f xmlns="40c67b0d-9e0a-40de-b9b0-d0d34b6100a6">
      <Terms xmlns="http://schemas.microsoft.com/office/infopath/2007/PartnerControls"/>
    </lcf76f155ced4ddcb4097134ff3c332f>
    <TaxCatchAll xmlns="fa734e6e-2dd8-4275-9b08-04e206339f53"/>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2BFF03C6ABFBA458C462529DD7196FD" ma:contentTypeVersion="" ma:contentTypeDescription="Create a new document." ma:contentTypeScope="" ma:versionID="db357e15549054317acb53bde4088907">
  <xsd:schema xmlns:xsd="http://www.w3.org/2001/XMLSchema" xmlns:xs="http://www.w3.org/2001/XMLSchema" xmlns:p="http://schemas.microsoft.com/office/2006/metadata/properties" xmlns:ns2="fa734e6e-2dd8-4275-9b08-04e206339f53" xmlns:ns3="40c67b0d-9e0a-40de-b9b0-d0d34b6100a6" targetNamespace="http://schemas.microsoft.com/office/2006/metadata/properties" ma:root="true" ma:fieldsID="80fc296460f7f74e41ac85b423f4427f" ns2:_="" ns3:_="">
    <xsd:import namespace="fa734e6e-2dd8-4275-9b08-04e206339f53"/>
    <xsd:import namespace="40c67b0d-9e0a-40de-b9b0-d0d34b6100a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734e6e-2dd8-4275-9b08-04e206339f5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1" nillable="true" ma:displayName="Taxonomy Catch All Column" ma:hidden="true" ma:list="{3062C2C1-D4A7-42DE-9CB6-C5D78C58F6A0}" ma:internalName="TaxCatchAll" ma:showField="CatchAllData" ma:web="{3d1142c8-a99f-47e7-9c5c-93ba7923987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0c67b0d-9e0a-40de-b9b0-d0d34b6100a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579a89b1-2c2c-4f7f-9bd7-7914fb13a02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8ADBDE-CF62-40B0-BB79-CD9FB09E204C}">
  <ds:schemaRefs>
    <ds:schemaRef ds:uri="http://schemas.openxmlformats.org/officeDocument/2006/bibliography"/>
  </ds:schemaRefs>
</ds:datastoreItem>
</file>

<file path=customXml/itemProps2.xml><?xml version="1.0" encoding="utf-8"?>
<ds:datastoreItem xmlns:ds="http://schemas.openxmlformats.org/officeDocument/2006/customXml" ds:itemID="{FD523D81-5A7B-4423-B19B-D0E6717A5E5F}">
  <ds:schemaRefs>
    <ds:schemaRef ds:uri="http://schemas.microsoft.com/sharepoint/v3/contenttype/forms"/>
  </ds:schemaRefs>
</ds:datastoreItem>
</file>

<file path=customXml/itemProps3.xml><?xml version="1.0" encoding="utf-8"?>
<ds:datastoreItem xmlns:ds="http://schemas.openxmlformats.org/officeDocument/2006/customXml" ds:itemID="{E5C615FB-9142-47C5-93F8-6353C987DC91}">
  <ds:schemaRefs>
    <ds:schemaRef ds:uri="http://schemas.microsoft.com/office/2006/metadata/properties"/>
    <ds:schemaRef ds:uri="http://schemas.microsoft.com/office/infopath/2007/PartnerControls"/>
    <ds:schemaRef ds:uri="fa734e6e-2dd8-4275-9b08-04e206339f53"/>
    <ds:schemaRef ds:uri="40c67b0d-9e0a-40de-b9b0-d0d34b6100a6"/>
  </ds:schemaRefs>
</ds:datastoreItem>
</file>

<file path=customXml/itemProps4.xml><?xml version="1.0" encoding="utf-8"?>
<ds:datastoreItem xmlns:ds="http://schemas.openxmlformats.org/officeDocument/2006/customXml" ds:itemID="{30CA3734-8C46-44C3-A508-C2B899141A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734e6e-2dd8-4275-9b08-04e206339f53"/>
    <ds:schemaRef ds:uri="40c67b0d-9e0a-40de-b9b0-d0d34b6100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6</Pages>
  <Words>20751</Words>
  <Characters>118287</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3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ker, Jessica</dc:creator>
  <cp:keywords/>
  <dc:description/>
  <cp:lastModifiedBy>Packer, Jessica</cp:lastModifiedBy>
  <cp:revision>38</cp:revision>
  <cp:lastPrinted>2019-12-03T15:55:00Z</cp:lastPrinted>
  <dcterms:created xsi:type="dcterms:W3CDTF">2022-08-10T10:33:00Z</dcterms:created>
  <dcterms:modified xsi:type="dcterms:W3CDTF">2022-08-2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BFF03C6ABFBA458C462529DD7196FD</vt:lpwstr>
  </property>
  <property fmtid="{D5CDD505-2E9C-101B-9397-08002B2CF9AE}" pid="3" name="Order">
    <vt:r8>177500</vt:r8>
  </property>
  <property fmtid="{D5CDD505-2E9C-101B-9397-08002B2CF9AE}" pid="4" name="_ExtendedDescription">
    <vt:lpwstr/>
  </property>
  <property fmtid="{D5CDD505-2E9C-101B-9397-08002B2CF9AE}" pid="5" name="TriggerFlowInfo">
    <vt:lpwstr/>
  </property>
  <property fmtid="{D5CDD505-2E9C-101B-9397-08002B2CF9AE}" pid="6" name="ComplianceAssetId">
    <vt:lpwstr/>
  </property>
  <property fmtid="{D5CDD505-2E9C-101B-9397-08002B2CF9AE}" pid="7" name="MediaServiceImageTags">
    <vt:lpwstr/>
  </property>
</Properties>
</file>